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C2127" w14:textId="77777777" w:rsidR="00EE444B" w:rsidRPr="00F34919" w:rsidRDefault="00EE444B" w:rsidP="00F1381F">
      <w:pPr>
        <w:suppressLineNumbers/>
        <w:spacing w:line="360" w:lineRule="auto"/>
        <w:jc w:val="both"/>
        <w:rPr>
          <w:b/>
          <w:color w:val="000000" w:themeColor="text1"/>
          <w:lang w:val="en-GB"/>
        </w:rPr>
      </w:pPr>
      <w:r w:rsidRPr="00F34919">
        <w:rPr>
          <w:b/>
          <w:color w:val="000000" w:themeColor="text1"/>
          <w:lang w:val="en-GB"/>
        </w:rPr>
        <w:t>Voice preferences across contrasting singing and speaking styles</w:t>
      </w:r>
    </w:p>
    <w:p w14:paraId="2E3087D2" w14:textId="77777777" w:rsidR="00EE444B" w:rsidRPr="00F34919" w:rsidRDefault="00EE444B" w:rsidP="00F34919">
      <w:pPr>
        <w:suppressLineNumbers/>
        <w:spacing w:line="360" w:lineRule="auto"/>
        <w:jc w:val="both"/>
        <w:rPr>
          <w:color w:val="000000" w:themeColor="text1"/>
          <w:lang w:val="en-US"/>
        </w:rPr>
      </w:pPr>
    </w:p>
    <w:p w14:paraId="16D7550A" w14:textId="7DF45D47" w:rsidR="00EE444B" w:rsidRPr="00F34919" w:rsidRDefault="00EE444B" w:rsidP="00F34919">
      <w:pPr>
        <w:suppressLineNumbers/>
        <w:spacing w:line="360" w:lineRule="auto"/>
        <w:jc w:val="both"/>
        <w:rPr>
          <w:color w:val="000000" w:themeColor="text1"/>
        </w:rPr>
      </w:pPr>
      <w:r w:rsidRPr="00F34919">
        <w:rPr>
          <w:b/>
          <w:color w:val="000000" w:themeColor="text1"/>
          <w:lang w:val="de-DE"/>
        </w:rPr>
        <w:t>Camila Bruder</w:t>
      </w:r>
      <w:r w:rsidRPr="00F34919">
        <w:rPr>
          <w:b/>
          <w:color w:val="000000" w:themeColor="text1"/>
          <w:vertAlign w:val="superscript"/>
          <w:lang w:val="de-DE"/>
        </w:rPr>
        <w:t>1</w:t>
      </w:r>
      <w:r w:rsidR="00A80A4A" w:rsidRPr="00F34919">
        <w:rPr>
          <w:b/>
          <w:color w:val="000000" w:themeColor="text1"/>
          <w:lang w:val="de-DE"/>
        </w:rPr>
        <w:t>,</w:t>
      </w:r>
      <w:r w:rsidRPr="00F34919">
        <w:rPr>
          <w:b/>
          <w:color w:val="000000" w:themeColor="text1"/>
          <w:lang w:val="de-DE"/>
        </w:rPr>
        <w:t xml:space="preserve"> </w:t>
      </w:r>
      <w:r w:rsidR="00A80A4A" w:rsidRPr="00F34919">
        <w:rPr>
          <w:b/>
          <w:color w:val="000000" w:themeColor="text1"/>
          <w:lang w:val="de-DE"/>
        </w:rPr>
        <w:t>Klaus Frieler</w:t>
      </w:r>
      <w:r w:rsidR="00A80A4A" w:rsidRPr="00F34919">
        <w:rPr>
          <w:b/>
          <w:color w:val="000000" w:themeColor="text1"/>
          <w:vertAlign w:val="superscript"/>
          <w:lang w:val="de-DE"/>
        </w:rPr>
        <w:t>1</w:t>
      </w:r>
      <w:r w:rsidR="00A80A4A" w:rsidRPr="00F34919">
        <w:rPr>
          <w:b/>
          <w:color w:val="000000" w:themeColor="text1"/>
          <w:lang w:val="de-DE"/>
        </w:rPr>
        <w:t xml:space="preserve"> </w:t>
      </w:r>
      <w:r w:rsidRPr="00F34919">
        <w:rPr>
          <w:b/>
          <w:color w:val="000000" w:themeColor="text1"/>
          <w:lang w:val="de-DE"/>
        </w:rPr>
        <w:t>&amp; Pauline Larrouy-Maestri</w:t>
      </w:r>
      <w:r w:rsidRPr="00F34919">
        <w:rPr>
          <w:b/>
          <w:color w:val="000000" w:themeColor="text1"/>
          <w:vertAlign w:val="superscript"/>
          <w:lang w:val="de-DE"/>
        </w:rPr>
        <w:t>1,2</w:t>
      </w:r>
    </w:p>
    <w:p w14:paraId="5DE61AA0" w14:textId="77777777" w:rsidR="00EE444B" w:rsidRPr="00F34919" w:rsidRDefault="00EE444B" w:rsidP="00F34919">
      <w:pPr>
        <w:suppressLineNumbers/>
        <w:spacing w:line="360" w:lineRule="auto"/>
        <w:jc w:val="both"/>
        <w:rPr>
          <w:color w:val="000000" w:themeColor="text1"/>
        </w:rPr>
      </w:pPr>
      <w:r w:rsidRPr="00F34919">
        <w:rPr>
          <w:color w:val="000000" w:themeColor="text1"/>
          <w:vertAlign w:val="superscript"/>
          <w:lang w:val="en-US"/>
        </w:rPr>
        <w:t>1</w:t>
      </w:r>
      <w:r w:rsidRPr="00F34919">
        <w:rPr>
          <w:color w:val="000000" w:themeColor="text1"/>
          <w:lang w:val="en-US"/>
        </w:rPr>
        <w:t xml:space="preserve"> Max Planck Institute for Empirical Aesthetics, Frankfurt am Main, Germany</w:t>
      </w:r>
    </w:p>
    <w:p w14:paraId="5F985C97" w14:textId="77777777" w:rsidR="00EE444B" w:rsidRPr="00F34919" w:rsidRDefault="00EE444B" w:rsidP="00F34919">
      <w:pPr>
        <w:suppressLineNumbers/>
        <w:spacing w:line="360" w:lineRule="auto"/>
        <w:jc w:val="both"/>
        <w:rPr>
          <w:color w:val="000000" w:themeColor="text1"/>
        </w:rPr>
      </w:pPr>
      <w:r w:rsidRPr="00F34919">
        <w:rPr>
          <w:color w:val="000000" w:themeColor="text1"/>
          <w:vertAlign w:val="superscript"/>
          <w:lang w:val="en-US"/>
        </w:rPr>
        <w:t xml:space="preserve">2 </w:t>
      </w:r>
      <w:r w:rsidRPr="00F34919">
        <w:rPr>
          <w:color w:val="000000" w:themeColor="text1"/>
          <w:lang w:val="en-US"/>
        </w:rPr>
        <w:t>Max Planck-NYU Center for Language, Music, and Emotion (CLaME), USA &amp; Germany</w:t>
      </w:r>
    </w:p>
    <w:p w14:paraId="7324FF58" w14:textId="77777777" w:rsidR="00EE444B" w:rsidRPr="00F34919" w:rsidRDefault="00EE444B" w:rsidP="00F1381F">
      <w:pPr>
        <w:suppressLineNumbers/>
        <w:spacing w:line="360" w:lineRule="auto"/>
        <w:jc w:val="both"/>
        <w:rPr>
          <w:b/>
          <w:color w:val="000000" w:themeColor="text1"/>
        </w:rPr>
      </w:pPr>
    </w:p>
    <w:p w14:paraId="6D64C1C9" w14:textId="77777777" w:rsidR="00EE444B" w:rsidRPr="00F34919" w:rsidRDefault="00EE444B" w:rsidP="00F1381F">
      <w:pPr>
        <w:suppressLineNumbers/>
        <w:spacing w:line="360" w:lineRule="auto"/>
        <w:jc w:val="both"/>
        <w:rPr>
          <w:b/>
          <w:color w:val="000000" w:themeColor="text1"/>
          <w:lang w:val="en-US"/>
        </w:rPr>
      </w:pPr>
      <w:r w:rsidRPr="00F34919">
        <w:rPr>
          <w:b/>
          <w:color w:val="000000" w:themeColor="text1"/>
          <w:lang w:val="en-US"/>
        </w:rPr>
        <w:t>Abstract</w:t>
      </w:r>
    </w:p>
    <w:p w14:paraId="13D3EAFE" w14:textId="77777777" w:rsidR="00EE444B" w:rsidRPr="00EB3D27" w:rsidRDefault="00EE444B" w:rsidP="004106D5">
      <w:pPr>
        <w:spacing w:line="360" w:lineRule="auto"/>
        <w:jc w:val="both"/>
        <w:rPr>
          <w:del w:id="0" w:author="Camila Bruder" w:date="2023-11-30T14:37:00Z"/>
          <w:rFonts w:ascii="Times" w:hAnsi="Times"/>
          <w:color w:val="000000" w:themeColor="text1"/>
          <w:lang w:val="en-US"/>
        </w:rPr>
      </w:pPr>
      <w:del w:id="1" w:author="Camila Bruder" w:date="2023-11-30T14:37:00Z">
        <w:r w:rsidRPr="00EB3D27">
          <w:rPr>
            <w:rFonts w:ascii="Times" w:hAnsi="Times"/>
            <w:color w:val="000000" w:themeColor="text1"/>
            <w:lang w:val="en-US"/>
          </w:rPr>
          <w:delText xml:space="preserve">Human vocalizations </w:delText>
        </w:r>
      </w:del>
      <w:ins w:id="2" w:author="Camila Bruder" w:date="2023-11-30T14:37:00Z">
        <w:r w:rsidR="00374E4C" w:rsidRPr="00420A7E">
          <w:rPr>
            <w:color w:val="000000" w:themeColor="text1"/>
            <w:lang w:val="en-US"/>
          </w:rPr>
          <w:t>V</w:t>
        </w:r>
        <w:r w:rsidR="00374E4C" w:rsidRPr="00420A7E">
          <w:rPr>
            <w:color w:val="000000" w:themeColor="text1"/>
          </w:rPr>
          <w:t xml:space="preserve">oice preferences </w:t>
        </w:r>
      </w:ins>
      <w:r w:rsidR="00374E4C" w:rsidRPr="00F34919">
        <w:rPr>
          <w:color w:val="000000" w:themeColor="text1"/>
        </w:rPr>
        <w:t xml:space="preserve">are </w:t>
      </w:r>
      <w:del w:id="3" w:author="Camila Bruder" w:date="2023-11-30T14:37:00Z">
        <w:r w:rsidRPr="00EB3D27">
          <w:rPr>
            <w:rFonts w:ascii="Times" w:hAnsi="Times"/>
            <w:color w:val="000000" w:themeColor="text1"/>
            <w:lang w:val="en-US"/>
          </w:rPr>
          <w:delText>incredibly flexible</w:delText>
        </w:r>
      </w:del>
      <w:ins w:id="4" w:author="Camila Bruder" w:date="2023-11-30T14:37:00Z">
        <w:r w:rsidR="00374E4C" w:rsidRPr="00420A7E">
          <w:rPr>
            <w:color w:val="000000" w:themeColor="text1"/>
          </w:rPr>
          <w:t xml:space="preserve">an integral part of interpersonal interactions, shaping how </w:t>
        </w:r>
        <w:r w:rsidR="00374E4C" w:rsidRPr="00420A7E">
          <w:rPr>
            <w:color w:val="000000" w:themeColor="text1"/>
            <w:lang w:val="en-US"/>
          </w:rPr>
          <w:t>people</w:t>
        </w:r>
        <w:r w:rsidR="00374E4C" w:rsidRPr="00420A7E">
          <w:rPr>
            <w:color w:val="000000" w:themeColor="text1"/>
          </w:rPr>
          <w:t xml:space="preserve"> connect with </w:t>
        </w:r>
        <w:r w:rsidR="00374E4C" w:rsidRPr="00420A7E">
          <w:rPr>
            <w:color w:val="000000" w:themeColor="text1"/>
            <w:lang w:val="en-US"/>
          </w:rPr>
          <w:t xml:space="preserve">each </w:t>
        </w:r>
        <w:r w:rsidR="00374E4C" w:rsidRPr="00420A7E">
          <w:rPr>
            <w:color w:val="000000" w:themeColor="text1"/>
          </w:rPr>
          <w:t>other, convey information,</w:t>
        </w:r>
      </w:ins>
      <w:r w:rsidR="00374E4C" w:rsidRPr="00F34919">
        <w:rPr>
          <w:color w:val="000000" w:themeColor="text1"/>
        </w:rPr>
        <w:t xml:space="preserve"> and </w:t>
      </w:r>
      <w:del w:id="5" w:author="Camila Bruder" w:date="2023-11-30T14:37:00Z">
        <w:r w:rsidRPr="00EB3D27">
          <w:rPr>
            <w:rFonts w:ascii="Times" w:hAnsi="Times"/>
            <w:color w:val="000000" w:themeColor="text1"/>
            <w:lang w:val="en-US"/>
          </w:rPr>
          <w:delText xml:space="preserve">may sound </w:delText>
        </w:r>
      </w:del>
      <w:ins w:id="6" w:author="Camila Bruder" w:date="2023-11-30T14:37:00Z">
        <w:r w:rsidR="00374E4C" w:rsidRPr="00420A7E">
          <w:rPr>
            <w:color w:val="000000" w:themeColor="text1"/>
          </w:rPr>
          <w:t xml:space="preserve">express </w:t>
        </w:r>
        <w:r w:rsidR="00374E4C" w:rsidRPr="00420A7E">
          <w:rPr>
            <w:color w:val="000000" w:themeColor="text1"/>
            <w:lang w:val="en-US"/>
          </w:rPr>
          <w:t>them</w:t>
        </w:r>
        <w:r w:rsidR="00374E4C" w:rsidRPr="00420A7E">
          <w:rPr>
            <w:color w:val="000000" w:themeColor="text1"/>
          </w:rPr>
          <w:t xml:space="preserve">selves in </w:t>
        </w:r>
      </w:ins>
      <w:r w:rsidR="005E3D86" w:rsidRPr="00F34919">
        <w:rPr>
          <w:color w:val="000000" w:themeColor="text1"/>
          <w:lang w:val="en-US"/>
        </w:rPr>
        <w:t>different</w:t>
      </w:r>
      <w:r w:rsidR="00374E4C" w:rsidRPr="00F34919">
        <w:rPr>
          <w:color w:val="000000" w:themeColor="text1"/>
        </w:rPr>
        <w:t xml:space="preserve"> </w:t>
      </w:r>
      <w:del w:id="7" w:author="Camila Bruder" w:date="2023-11-30T14:37:00Z">
        <w:r w:rsidRPr="00EB3D27">
          <w:rPr>
            <w:rFonts w:ascii="Times" w:hAnsi="Times"/>
            <w:color w:val="000000" w:themeColor="text1"/>
            <w:lang w:val="en-US"/>
          </w:rPr>
          <w:delText xml:space="preserve">depending on their uses and functions </w:delText>
        </w:r>
        <w:r w:rsidR="007F3876">
          <w:rPr>
            <w:rFonts w:ascii="Times" w:hAnsi="Times"/>
            <w:color w:val="000000" w:themeColor="text1"/>
            <w:lang w:val="en-US"/>
          </w:rPr>
          <w:delText>–</w:delText>
        </w:r>
        <w:r w:rsidRPr="00EB3D27">
          <w:rPr>
            <w:rFonts w:ascii="Times" w:hAnsi="Times"/>
            <w:color w:val="000000" w:themeColor="text1"/>
            <w:lang w:val="en-US"/>
          </w:rPr>
          <w:delText xml:space="preserve"> from interpersonal semantic communication, to expressing emotions and intentions, to cu</w:delText>
        </w:r>
        <w:r w:rsidR="004E7A43">
          <w:rPr>
            <w:rFonts w:ascii="Times" w:hAnsi="Times"/>
            <w:color w:val="000000" w:themeColor="text1"/>
            <w:lang w:val="en-US"/>
          </w:rPr>
          <w:delText>e</w:delText>
        </w:r>
        <w:r w:rsidRPr="00EB3D27">
          <w:rPr>
            <w:rFonts w:ascii="Times" w:hAnsi="Times"/>
            <w:color w:val="000000" w:themeColor="text1"/>
            <w:lang w:val="en-US"/>
          </w:rPr>
          <w:delText>ing</w:delText>
        </w:r>
      </w:del>
      <w:ins w:id="8" w:author="Camila Bruder" w:date="2023-11-30T14:37:00Z">
        <w:r w:rsidR="00374E4C" w:rsidRPr="00420A7E">
          <w:rPr>
            <w:color w:val="000000" w:themeColor="text1"/>
            <w:lang w:val="en-US"/>
          </w:rPr>
          <w:t xml:space="preserve">contexts. </w:t>
        </w:r>
        <w:r w:rsidR="002F4163" w:rsidRPr="00420A7E">
          <w:rPr>
            <w:color w:val="000000" w:themeColor="text1"/>
            <w:lang w:val="en-US"/>
          </w:rPr>
          <w:t>While</w:t>
        </w:r>
      </w:ins>
      <w:r w:rsidR="002F4163" w:rsidRPr="00F34919">
        <w:rPr>
          <w:color w:val="000000" w:themeColor="text1"/>
          <w:lang w:val="en-US"/>
        </w:rPr>
        <w:t xml:space="preserve"> a</w:t>
      </w:r>
      <w:r w:rsidR="00A412BC" w:rsidRPr="00F34919">
        <w:rPr>
          <w:color w:val="000000" w:themeColor="text1"/>
          <w:lang w:val="en-US"/>
        </w:rPr>
        <w:t xml:space="preserve"> </w:t>
      </w:r>
      <w:del w:id="9" w:author="Camila Bruder" w:date="2023-11-30T14:37:00Z">
        <w:r w:rsidRPr="00EB3D27">
          <w:rPr>
            <w:rFonts w:ascii="Times" w:eastAsiaTheme="minorHAnsi" w:hAnsi="Times"/>
            <w:color w:val="000000" w:themeColor="text1"/>
            <w:lang w:val="en-US" w:eastAsia="en-US"/>
          </w:rPr>
          <w:delText xml:space="preserve">speakers’ </w:delText>
        </w:r>
        <w:r w:rsidR="004E7A43">
          <w:rPr>
            <w:rFonts w:ascii="Times" w:hAnsi="Times"/>
            <w:color w:val="000000" w:themeColor="text1"/>
            <w:lang w:val="en-US"/>
          </w:rPr>
          <w:delText>age and body size</w:delText>
        </w:r>
        <w:r w:rsidRPr="00EB3D27">
          <w:rPr>
            <w:rFonts w:ascii="Times" w:hAnsi="Times"/>
            <w:color w:val="000000" w:themeColor="text1"/>
            <w:lang w:val="en-US"/>
          </w:rPr>
          <w:delText>. Even though</w:delText>
        </w:r>
      </w:del>
      <w:ins w:id="10" w:author="Camila Bruder" w:date="2023-11-30T14:37:00Z">
        <w:r w:rsidR="00A412BC" w:rsidRPr="00420A7E">
          <w:rPr>
            <w:color w:val="000000" w:themeColor="text1"/>
            <w:lang w:val="en-US"/>
          </w:rPr>
          <w:t xml:space="preserve">large </w:t>
        </w:r>
        <w:r w:rsidR="005E3D86" w:rsidRPr="00420A7E">
          <w:rPr>
            <w:color w:val="000000" w:themeColor="text1"/>
            <w:lang w:val="en-US"/>
          </w:rPr>
          <w:t>number</w:t>
        </w:r>
        <w:r w:rsidR="00A412BC" w:rsidRPr="00420A7E">
          <w:rPr>
            <w:color w:val="000000" w:themeColor="text1"/>
            <w:lang w:val="en-US"/>
          </w:rPr>
          <w:t xml:space="preserve"> of studies has investigated</w:t>
        </w:r>
      </w:ins>
      <w:r w:rsidR="00A412BC" w:rsidRPr="00F34919">
        <w:rPr>
          <w:color w:val="000000" w:themeColor="text1"/>
          <w:lang w:val="en-US"/>
        </w:rPr>
        <w:t xml:space="preserve"> the </w:t>
      </w:r>
      <w:ins w:id="11" w:author="Camila Bruder" w:date="2023-11-30T14:37:00Z">
        <w:r w:rsidR="00A412BC" w:rsidRPr="00420A7E">
          <w:rPr>
            <w:color w:val="000000" w:themeColor="text1"/>
            <w:lang w:val="en-US"/>
          </w:rPr>
          <w:t xml:space="preserve">mechanisms behind </w:t>
        </w:r>
        <w:r w:rsidR="00F952BB" w:rsidRPr="00420A7E">
          <w:rPr>
            <w:color w:val="000000" w:themeColor="text1"/>
            <w:lang w:val="en-US"/>
          </w:rPr>
          <w:t xml:space="preserve">(spoken) </w:t>
        </w:r>
      </w:ins>
      <w:r w:rsidR="00F952BB" w:rsidRPr="00F34919">
        <w:rPr>
          <w:color w:val="000000" w:themeColor="text1"/>
          <w:lang w:val="en-US"/>
        </w:rPr>
        <w:t xml:space="preserve">voice </w:t>
      </w:r>
      <w:del w:id="12" w:author="Camila Bruder" w:date="2023-11-30T14:37:00Z">
        <w:r w:rsidRPr="00EB3D27">
          <w:rPr>
            <w:rFonts w:ascii="Times" w:hAnsi="Times"/>
            <w:color w:val="000000" w:themeColor="text1"/>
            <w:lang w:val="en-US"/>
          </w:rPr>
          <w:delText xml:space="preserve">works as such an important </w:delText>
        </w:r>
        <w:r w:rsidRPr="00EB3D27">
          <w:rPr>
            <w:rFonts w:ascii="Times" w:eastAsiaTheme="minorHAnsi" w:hAnsi="Times"/>
            <w:color w:val="000000" w:themeColor="text1"/>
            <w:lang w:val="en-US" w:eastAsia="en-US"/>
          </w:rPr>
          <w:delText>sociobiological</w:delText>
        </w:r>
        <w:r w:rsidRPr="00EB3D27">
          <w:rPr>
            <w:rFonts w:ascii="Times" w:hAnsi="Times"/>
            <w:color w:val="000000" w:themeColor="text1"/>
            <w:lang w:val="en-US"/>
          </w:rPr>
          <w:delText xml:space="preserve"> signal, there are major gaps in our knowledge about how we process and perceive this auditory information. For instance: why do we like some speakers/singers more than others? Does it depend on the type of vocalization? Studies on the speaking voice suggest a clear link between vocal </w:delText>
        </w:r>
      </w:del>
      <w:r w:rsidR="00F952BB" w:rsidRPr="00F34919">
        <w:rPr>
          <w:color w:val="000000" w:themeColor="text1"/>
          <w:lang w:val="en-US"/>
        </w:rPr>
        <w:t>attractiveness</w:t>
      </w:r>
      <w:del w:id="13" w:author="Camila Bruder" w:date="2023-11-30T14:37:00Z">
        <w:r w:rsidRPr="00EB3D27">
          <w:rPr>
            <w:rFonts w:ascii="Times" w:hAnsi="Times"/>
            <w:color w:val="000000" w:themeColor="text1"/>
            <w:lang w:val="en-US"/>
          </w:rPr>
          <w:delText xml:space="preserve"> and acoustic characteristics, but the relationship between acoustic features and singing voices preferences is not so straightforward, with recent findings suggesting that perceptual features </w:delText>
        </w:r>
        <w:r w:rsidR="007F3876">
          <w:rPr>
            <w:rFonts w:ascii="Times" w:hAnsi="Times"/>
            <w:color w:val="000000" w:themeColor="text1"/>
            <w:lang w:val="en-US"/>
          </w:rPr>
          <w:delText xml:space="preserve">(i.e., numerical sound descriptions by listeners) </w:delText>
        </w:r>
        <w:r w:rsidRPr="00EB3D27">
          <w:rPr>
            <w:rFonts w:ascii="Times" w:hAnsi="Times"/>
            <w:color w:val="000000" w:themeColor="text1"/>
            <w:lang w:val="en-US"/>
          </w:rPr>
          <w:delText>are more relevant</w:delText>
        </w:r>
        <w:r w:rsidR="008D2A88">
          <w:rPr>
            <w:rFonts w:ascii="Times" w:hAnsi="Times"/>
            <w:color w:val="000000" w:themeColor="text1"/>
            <w:lang w:val="en-US"/>
          </w:rPr>
          <w:delText xml:space="preserve"> than acoustic features</w:delText>
        </w:r>
        <w:r w:rsidR="007F3876">
          <w:rPr>
            <w:rFonts w:ascii="Times" w:hAnsi="Times"/>
            <w:color w:val="000000" w:themeColor="text1"/>
            <w:lang w:val="en-US"/>
          </w:rPr>
          <w:delText xml:space="preserve"> (i.e., physical characteristics of the audio files)</w:delText>
        </w:r>
        <w:r w:rsidRPr="00EB3D27">
          <w:rPr>
            <w:rFonts w:ascii="Times" w:hAnsi="Times"/>
            <w:color w:val="000000" w:themeColor="text1"/>
            <w:lang w:val="en-US"/>
          </w:rPr>
          <w:delText>.</w:delText>
        </w:r>
      </w:del>
    </w:p>
    <w:p w14:paraId="2CED0412" w14:textId="7B7507DB" w:rsidR="00AE6DFD" w:rsidRPr="00F34919" w:rsidRDefault="00EE444B" w:rsidP="00F34919">
      <w:pPr>
        <w:spacing w:line="360" w:lineRule="auto"/>
        <w:ind w:firstLine="284"/>
        <w:jc w:val="both"/>
        <w:rPr>
          <w:color w:val="000000" w:themeColor="text1"/>
          <w:lang w:val="en-US"/>
        </w:rPr>
      </w:pPr>
      <w:del w:id="14" w:author="Camila Bruder" w:date="2023-11-30T14:37:00Z">
        <w:r w:rsidRPr="00EB3D27">
          <w:rPr>
            <w:rFonts w:ascii="Times" w:hAnsi="Times"/>
            <w:color w:val="000000" w:themeColor="text1"/>
            <w:lang w:val="en-US"/>
          </w:rPr>
          <w:delText>We</w:delText>
        </w:r>
      </w:del>
      <w:ins w:id="15" w:author="Camila Bruder" w:date="2023-11-30T14:37:00Z">
        <w:r w:rsidR="00A412BC" w:rsidRPr="00420A7E">
          <w:rPr>
            <w:color w:val="000000" w:themeColor="text1"/>
            <w:lang w:val="en-US"/>
          </w:rPr>
          <w:t xml:space="preserve">, </w:t>
        </w:r>
        <w:r w:rsidR="002F4163" w:rsidRPr="00420A7E">
          <w:rPr>
            <w:color w:val="000000" w:themeColor="text1"/>
            <w:lang w:val="en-US"/>
          </w:rPr>
          <w:t xml:space="preserve">very little research has </w:t>
        </w:r>
        <w:r w:rsidR="00905280" w:rsidRPr="00420A7E">
          <w:rPr>
            <w:color w:val="000000" w:themeColor="text1"/>
            <w:lang w:val="en-US"/>
          </w:rPr>
          <w:t>investigated</w:t>
        </w:r>
        <w:r w:rsidR="002F4163" w:rsidRPr="00420A7E">
          <w:rPr>
            <w:color w:val="000000" w:themeColor="text1"/>
            <w:lang w:val="en-US"/>
          </w:rPr>
          <w:t xml:space="preserve"> </w:t>
        </w:r>
        <w:r w:rsidR="00F952BB" w:rsidRPr="00420A7E">
          <w:rPr>
            <w:color w:val="000000" w:themeColor="text1"/>
            <w:lang w:val="en-US"/>
          </w:rPr>
          <w:t>other types of vocalization</w:t>
        </w:r>
        <w:r w:rsidR="005E3D86" w:rsidRPr="00420A7E">
          <w:rPr>
            <w:color w:val="000000" w:themeColor="text1"/>
            <w:lang w:val="en-US"/>
          </w:rPr>
          <w:t>s</w:t>
        </w:r>
        <w:r w:rsidR="002F4163" w:rsidRPr="00420A7E">
          <w:rPr>
            <w:color w:val="000000" w:themeColor="text1"/>
            <w:lang w:val="en-US"/>
          </w:rPr>
          <w:t>.</w:t>
        </w:r>
        <w:r w:rsidR="00AE6DFD" w:rsidRPr="00420A7E">
          <w:rPr>
            <w:color w:val="000000" w:themeColor="text1"/>
            <w:lang w:val="en-US"/>
          </w:rPr>
          <w:t xml:space="preserve"> </w:t>
        </w:r>
        <w:r w:rsidR="003A1332">
          <w:rPr>
            <w:color w:val="000000" w:themeColor="text1"/>
            <w:lang w:val="en-US"/>
          </w:rPr>
          <w:t>In this Registered Report, w</w:t>
        </w:r>
        <w:r w:rsidR="00AE6DFD" w:rsidRPr="00420A7E">
          <w:rPr>
            <w:color w:val="000000" w:themeColor="text1"/>
            <w:lang w:val="en-US"/>
          </w:rPr>
          <w:t>e</w:t>
        </w:r>
      </w:ins>
      <w:r w:rsidR="00AE6DFD" w:rsidRPr="00F34919">
        <w:rPr>
          <w:color w:val="000000" w:themeColor="text1"/>
          <w:lang w:val="en-US"/>
        </w:rPr>
        <w:t xml:space="preserve"> propose to investigate voice preferences with an integrative approach</w:t>
      </w:r>
      <w:del w:id="16" w:author="Camila Bruder" w:date="2023-11-30T14:37:00Z">
        <w:r w:rsidRPr="00EB3D27">
          <w:rPr>
            <w:rFonts w:ascii="Times" w:hAnsi="Times"/>
            <w:color w:val="000000" w:themeColor="text1"/>
            <w:lang w:val="en-US"/>
          </w:rPr>
          <w:delText xml:space="preserve">, encompassing contrasting types of vocalizations. </w:delText>
        </w:r>
      </w:del>
      <w:ins w:id="17" w:author="Camila Bruder" w:date="2023-11-30T14:37:00Z">
        <w:r w:rsidR="00AE6DFD" w:rsidRPr="00420A7E">
          <w:rPr>
            <w:color w:val="000000" w:themeColor="text1"/>
            <w:lang w:val="en-US"/>
          </w:rPr>
          <w:t xml:space="preserve">. </w:t>
        </w:r>
      </w:ins>
      <w:r w:rsidR="00AE6DFD" w:rsidRPr="00F34919">
        <w:rPr>
          <w:color w:val="000000" w:themeColor="text1"/>
          <w:lang w:val="en-US"/>
        </w:rPr>
        <w:t xml:space="preserve">To </w:t>
      </w:r>
      <w:del w:id="18" w:author="Camila Bruder" w:date="2023-11-30T14:37:00Z">
        <w:r w:rsidRPr="00EB3D27">
          <w:rPr>
            <w:rFonts w:ascii="Times" w:hAnsi="Times"/>
            <w:color w:val="000000" w:themeColor="text1"/>
            <w:lang w:val="en-US"/>
          </w:rPr>
          <w:delText>do that</w:delText>
        </w:r>
      </w:del>
      <w:ins w:id="19" w:author="Camila Bruder" w:date="2023-11-30T14:37:00Z">
        <w:r w:rsidR="00EE133B" w:rsidRPr="00420A7E">
          <w:rPr>
            <w:color w:val="000000" w:themeColor="text1"/>
            <w:lang w:val="en-US"/>
          </w:rPr>
          <w:t>this end</w:t>
        </w:r>
      </w:ins>
      <w:r w:rsidR="00AE6DFD" w:rsidRPr="00F34919">
        <w:rPr>
          <w:color w:val="000000" w:themeColor="text1"/>
          <w:lang w:val="en-US"/>
        </w:rPr>
        <w:t xml:space="preserve">, we will use a newly recorded and validated stimulus set of contrasting vocalizations </w:t>
      </w:r>
      <w:del w:id="20" w:author="Camila Bruder" w:date="2023-11-30T14:37:00Z">
        <w:r w:rsidR="004E7A43">
          <w:rPr>
            <w:rFonts w:ascii="Times" w:hAnsi="Times"/>
            <w:color w:val="000000" w:themeColor="text1"/>
            <w:lang w:val="en-US"/>
          </w:rPr>
          <w:delText>contain</w:delText>
        </w:r>
        <w:r w:rsidRPr="00EB3D27">
          <w:rPr>
            <w:rFonts w:ascii="Times" w:hAnsi="Times"/>
            <w:color w:val="000000" w:themeColor="text1"/>
            <w:lang w:val="en-US"/>
          </w:rPr>
          <w:delText>ing</w:delText>
        </w:r>
      </w:del>
      <w:ins w:id="21" w:author="Camila Bruder" w:date="2023-11-30T14:37:00Z">
        <w:r w:rsidR="00EE133B" w:rsidRPr="00420A7E">
          <w:rPr>
            <w:color w:val="000000" w:themeColor="text1"/>
            <w:lang w:val="en-US"/>
          </w:rPr>
          <w:t>by</w:t>
        </w:r>
      </w:ins>
      <w:r w:rsidR="00AE6DFD" w:rsidRPr="00F34919">
        <w:rPr>
          <w:color w:val="000000" w:themeColor="text1"/>
          <w:lang w:val="en-US"/>
        </w:rPr>
        <w:t xml:space="preserve"> 22 highly trained female singers speaking and singing the same material in contrasting styles (sung as a lullaby, as a pop song or as an opera aria; and spoken </w:t>
      </w:r>
      <w:del w:id="22" w:author="Camila Bruder" w:date="2023-11-30T14:37:00Z">
        <w:r w:rsidRPr="00EB3D27">
          <w:rPr>
            <w:rFonts w:ascii="Times" w:hAnsi="Times"/>
            <w:color w:val="000000" w:themeColor="text1"/>
            <w:lang w:val="en-US"/>
          </w:rPr>
          <w:delText>out loud</w:delText>
        </w:r>
      </w:del>
      <w:ins w:id="23" w:author="Camila Bruder" w:date="2023-11-30T14:37:00Z">
        <w:r w:rsidR="005E3D86" w:rsidRPr="00420A7E">
          <w:rPr>
            <w:color w:val="000000" w:themeColor="text1"/>
            <w:lang w:val="en-US"/>
          </w:rPr>
          <w:t>al</w:t>
        </w:r>
        <w:r w:rsidR="00AE6DFD" w:rsidRPr="00420A7E">
          <w:rPr>
            <w:color w:val="000000" w:themeColor="text1"/>
            <w:lang w:val="en-US"/>
          </w:rPr>
          <w:t>oud</w:t>
        </w:r>
      </w:ins>
      <w:r w:rsidR="00AE6DFD" w:rsidRPr="00F34919">
        <w:rPr>
          <w:color w:val="000000" w:themeColor="text1"/>
          <w:lang w:val="en-US"/>
        </w:rPr>
        <w:t xml:space="preserve"> as if directed to an adult audience and as if directed to an infant). We will ask participants to rate these vocalizations in terms of how much they liked them</w:t>
      </w:r>
      <w:del w:id="24" w:author="Camila Bruder" w:date="2023-11-30T14:37:00Z">
        <w:r w:rsidRPr="00EB3D27">
          <w:rPr>
            <w:rFonts w:ascii="Times" w:hAnsi="Times"/>
            <w:color w:val="000000" w:themeColor="text1"/>
            <w:lang w:val="en-US"/>
          </w:rPr>
          <w:delText xml:space="preserve"> as well as on scales for different perceptual features (e.g., breathiness, loudness, timbre). By measuring</w:delText>
        </w:r>
      </w:del>
      <w:ins w:id="25" w:author="Camila Bruder" w:date="2023-11-30T14:37:00Z">
        <w:r w:rsidR="00AE6DFD" w:rsidRPr="00420A7E">
          <w:rPr>
            <w:color w:val="000000" w:themeColor="text1"/>
            <w:lang w:val="en-US"/>
          </w:rPr>
          <w:t>; and</w:t>
        </w:r>
        <w:r w:rsidR="005E3D86" w:rsidRPr="00420A7E">
          <w:rPr>
            <w:color w:val="000000" w:themeColor="text1"/>
            <w:lang w:val="en-US"/>
          </w:rPr>
          <w:t xml:space="preserve"> we will compare</w:t>
        </w:r>
      </w:ins>
      <w:r w:rsidR="00905280" w:rsidRPr="00F34919">
        <w:rPr>
          <w:color w:val="000000" w:themeColor="text1"/>
          <w:lang w:val="en-US"/>
        </w:rPr>
        <w:t xml:space="preserve"> the </w:t>
      </w:r>
      <w:del w:id="26" w:author="Camila Bruder" w:date="2023-11-30T14:37:00Z">
        <w:r w:rsidRPr="00EB3D27">
          <w:rPr>
            <w:rFonts w:ascii="Times" w:hAnsi="Times"/>
            <w:color w:val="000000" w:themeColor="text1"/>
            <w:lang w:val="en-US"/>
          </w:rPr>
          <w:delText>consistency</w:delText>
        </w:r>
      </w:del>
      <w:ins w:id="27" w:author="Camila Bruder" w:date="2023-11-30T14:37:00Z">
        <w:r w:rsidR="00905280" w:rsidRPr="00420A7E">
          <w:rPr>
            <w:color w:val="000000" w:themeColor="text1"/>
            <w:lang w:val="en-US"/>
          </w:rPr>
          <w:t>amount</w:t>
        </w:r>
      </w:ins>
      <w:r w:rsidR="00905280" w:rsidRPr="00F34919">
        <w:rPr>
          <w:color w:val="000000" w:themeColor="text1"/>
          <w:lang w:val="en-US"/>
        </w:rPr>
        <w:t xml:space="preserve"> of </w:t>
      </w:r>
      <w:del w:id="28" w:author="Camila Bruder" w:date="2023-11-30T14:37:00Z">
        <w:r w:rsidRPr="00EB3D27">
          <w:rPr>
            <w:rFonts w:ascii="Times" w:hAnsi="Times"/>
            <w:color w:val="000000" w:themeColor="text1"/>
            <w:lang w:val="en-US"/>
          </w:rPr>
          <w:delText>these</w:delText>
        </w:r>
      </w:del>
      <w:ins w:id="29" w:author="Camila Bruder" w:date="2023-11-30T14:37:00Z">
        <w:r w:rsidR="00905280" w:rsidRPr="00420A7E">
          <w:rPr>
            <w:color w:val="000000" w:themeColor="text1"/>
            <w:lang w:val="en-US"/>
          </w:rPr>
          <w:t>shared taste (i.e.,</w:t>
        </w:r>
        <w:r w:rsidR="00AE6DFD" w:rsidRPr="00420A7E">
          <w:rPr>
            <w:color w:val="000000" w:themeColor="text1"/>
            <w:lang w:val="en-US"/>
          </w:rPr>
          <w:t xml:space="preserve"> </w:t>
        </w:r>
        <w:r w:rsidR="00905280" w:rsidRPr="00420A7E">
          <w:rPr>
            <w:color w:val="000000" w:themeColor="text1"/>
            <w:lang w:val="en-US"/>
          </w:rPr>
          <w:t>how much participants agree in their</w:t>
        </w:r>
      </w:ins>
      <w:r w:rsidR="00905280" w:rsidRPr="00F34919">
        <w:rPr>
          <w:color w:val="000000" w:themeColor="text1"/>
          <w:lang w:val="en-US"/>
        </w:rPr>
        <w:t xml:space="preserve"> preferences</w:t>
      </w:r>
      <w:ins w:id="30" w:author="Camila Bruder" w:date="2023-11-30T14:37:00Z">
        <w:r w:rsidR="00905280" w:rsidRPr="00420A7E">
          <w:rPr>
            <w:color w:val="000000" w:themeColor="text1"/>
            <w:lang w:val="en-US"/>
          </w:rPr>
          <w:t>)</w:t>
        </w:r>
      </w:ins>
      <w:r w:rsidR="00905280" w:rsidRPr="00F34919">
        <w:rPr>
          <w:color w:val="000000" w:themeColor="text1"/>
          <w:lang w:val="en-US"/>
        </w:rPr>
        <w:t xml:space="preserve"> across </w:t>
      </w:r>
      <w:del w:id="31" w:author="Camila Bruder" w:date="2023-11-30T14:37:00Z">
        <w:r w:rsidRPr="00EB3D27">
          <w:rPr>
            <w:rFonts w:ascii="Times" w:hAnsi="Times"/>
            <w:color w:val="000000" w:themeColor="text1"/>
            <w:lang w:val="en-US"/>
          </w:rPr>
          <w:delText>participants and over time (with two testing sessions), as well as modeling liking ratings based on perceptual features, we aim</w:delText>
        </w:r>
      </w:del>
      <w:ins w:id="32" w:author="Camila Bruder" w:date="2023-11-30T14:37:00Z">
        <w:r w:rsidR="00905280" w:rsidRPr="00420A7E">
          <w:rPr>
            <w:color w:val="000000" w:themeColor="text1"/>
            <w:lang w:val="en-US"/>
          </w:rPr>
          <w:t>styles.</w:t>
        </w:r>
        <w:r w:rsidR="005D0CD9" w:rsidRPr="00420A7E">
          <w:rPr>
            <w:color w:val="000000" w:themeColor="text1"/>
            <w:lang w:val="en-US"/>
          </w:rPr>
          <w:t xml:space="preserve"> This approach </w:t>
        </w:r>
        <w:r w:rsidR="00EE133B" w:rsidRPr="00420A7E">
          <w:rPr>
            <w:color w:val="000000" w:themeColor="text1"/>
            <w:lang w:val="en-US"/>
          </w:rPr>
          <w:t>will</w:t>
        </w:r>
        <w:r w:rsidR="005D0CD9" w:rsidRPr="00420A7E">
          <w:rPr>
            <w:color w:val="000000" w:themeColor="text1"/>
            <w:lang w:val="en-US"/>
          </w:rPr>
          <w:t xml:space="preserve"> allow us</w:t>
        </w:r>
      </w:ins>
      <w:r w:rsidR="00AE6DFD" w:rsidRPr="00F34919">
        <w:rPr>
          <w:color w:val="000000" w:themeColor="text1"/>
          <w:lang w:val="en-US"/>
        </w:rPr>
        <w:t xml:space="preserve"> to characterize voice preferences in a </w:t>
      </w:r>
      <w:del w:id="33" w:author="Camila Bruder" w:date="2023-11-30T14:37:00Z">
        <w:r w:rsidRPr="00EB3D27">
          <w:rPr>
            <w:rFonts w:ascii="Times" w:hAnsi="Times"/>
            <w:color w:val="000000" w:themeColor="text1"/>
            <w:lang w:val="en-US"/>
          </w:rPr>
          <w:delText>wider</w:delText>
        </w:r>
      </w:del>
      <w:ins w:id="34" w:author="Camila Bruder" w:date="2023-11-30T14:37:00Z">
        <w:r w:rsidR="005E3D86" w:rsidRPr="00420A7E">
          <w:rPr>
            <w:color w:val="000000" w:themeColor="text1"/>
            <w:lang w:val="en-US"/>
          </w:rPr>
          <w:t>broad</w:t>
        </w:r>
        <w:r w:rsidR="00AE6DFD" w:rsidRPr="00420A7E">
          <w:rPr>
            <w:color w:val="000000" w:themeColor="text1"/>
            <w:lang w:val="en-US"/>
          </w:rPr>
          <w:t>er</w:t>
        </w:r>
      </w:ins>
      <w:r w:rsidR="00AE6DFD" w:rsidRPr="00F34919">
        <w:rPr>
          <w:color w:val="000000" w:themeColor="text1"/>
          <w:lang w:val="en-US"/>
        </w:rPr>
        <w:t xml:space="preserve"> framework</w:t>
      </w:r>
      <w:del w:id="35" w:author="Camila Bruder" w:date="2023-11-30T14:37:00Z">
        <w:r w:rsidRPr="00EB3D27">
          <w:rPr>
            <w:rFonts w:ascii="Times" w:hAnsi="Times"/>
            <w:color w:val="000000" w:themeColor="text1"/>
            <w:lang w:val="en-US"/>
          </w:rPr>
          <w:delText xml:space="preserve"> –</w:delText>
        </w:r>
      </w:del>
      <w:ins w:id="36" w:author="Camila Bruder" w:date="2023-11-30T14:37:00Z">
        <w:r w:rsidR="005D0CD9" w:rsidRPr="00420A7E">
          <w:rPr>
            <w:color w:val="000000" w:themeColor="text1"/>
            <w:lang w:val="en-US"/>
          </w:rPr>
          <w:t>,</w:t>
        </w:r>
      </w:ins>
      <w:r w:rsidR="005D0CD9" w:rsidRPr="00F34919">
        <w:rPr>
          <w:color w:val="000000" w:themeColor="text1"/>
          <w:lang w:val="en-US"/>
        </w:rPr>
        <w:t xml:space="preserve"> </w:t>
      </w:r>
      <w:r w:rsidR="00AE6DFD" w:rsidRPr="00F34919">
        <w:rPr>
          <w:color w:val="000000" w:themeColor="text1"/>
          <w:lang w:val="en-US"/>
        </w:rPr>
        <w:t xml:space="preserve">taking into account the variability </w:t>
      </w:r>
      <w:ins w:id="37" w:author="Camila Bruder" w:date="2023-11-30T14:37:00Z">
        <w:r w:rsidR="00120AC3" w:rsidRPr="00420A7E">
          <w:rPr>
            <w:color w:val="000000" w:themeColor="text1"/>
            <w:lang w:val="en-US"/>
          </w:rPr>
          <w:t xml:space="preserve">in </w:t>
        </w:r>
      </w:ins>
      <w:r w:rsidR="00AE6DFD" w:rsidRPr="00F34919">
        <w:rPr>
          <w:color w:val="000000" w:themeColor="text1"/>
          <w:lang w:val="en-US"/>
        </w:rPr>
        <w:t xml:space="preserve">both </w:t>
      </w:r>
      <w:del w:id="38" w:author="Camila Bruder" w:date="2023-11-30T14:37:00Z">
        <w:r w:rsidRPr="00EB3D27">
          <w:rPr>
            <w:rFonts w:ascii="Times" w:hAnsi="Times"/>
            <w:color w:val="000000" w:themeColor="text1"/>
            <w:lang w:val="en-US"/>
          </w:rPr>
          <w:delText>in vocalizations’</w:delText>
        </w:r>
      </w:del>
      <w:ins w:id="39" w:author="Camila Bruder" w:date="2023-11-30T14:37:00Z">
        <w:r w:rsidR="00120AC3" w:rsidRPr="00420A7E">
          <w:rPr>
            <w:color w:val="000000" w:themeColor="text1"/>
            <w:lang w:val="en-US"/>
          </w:rPr>
          <w:t>the</w:t>
        </w:r>
      </w:ins>
      <w:r w:rsidR="00AE6DFD" w:rsidRPr="00F34919">
        <w:rPr>
          <w:color w:val="000000" w:themeColor="text1"/>
          <w:lang w:val="en-US"/>
        </w:rPr>
        <w:t xml:space="preserve"> uses and functions </w:t>
      </w:r>
      <w:ins w:id="40" w:author="Camila Bruder" w:date="2023-11-30T14:37:00Z">
        <w:r w:rsidR="00120AC3" w:rsidRPr="00420A7E">
          <w:rPr>
            <w:color w:val="000000" w:themeColor="text1"/>
            <w:lang w:val="en-US"/>
          </w:rPr>
          <w:t xml:space="preserve">of vocalizations </w:t>
        </w:r>
      </w:ins>
      <w:r w:rsidR="00AE6DFD" w:rsidRPr="00F34919">
        <w:rPr>
          <w:color w:val="000000" w:themeColor="text1"/>
          <w:lang w:val="en-US"/>
        </w:rPr>
        <w:t>and in participants’ aesthetic appreciation of them</w:t>
      </w:r>
      <w:del w:id="41" w:author="Camila Bruder" w:date="2023-11-30T14:37:00Z">
        <w:r w:rsidRPr="00EB3D27">
          <w:rPr>
            <w:rFonts w:ascii="Times" w:hAnsi="Times"/>
            <w:color w:val="000000" w:themeColor="text1"/>
            <w:lang w:val="en-US"/>
          </w:rPr>
          <w:delText xml:space="preserve"> –</w:delText>
        </w:r>
      </w:del>
      <w:ins w:id="42" w:author="Camila Bruder" w:date="2023-11-30T14:37:00Z">
        <w:r w:rsidR="005D0CD9" w:rsidRPr="00420A7E">
          <w:rPr>
            <w:color w:val="000000" w:themeColor="text1"/>
            <w:lang w:val="en-US"/>
          </w:rPr>
          <w:t xml:space="preserve">, </w:t>
        </w:r>
        <w:r w:rsidR="00120AC3" w:rsidRPr="00420A7E">
          <w:rPr>
            <w:color w:val="000000" w:themeColor="text1"/>
            <w:lang w:val="en-US"/>
          </w:rPr>
          <w:t>in order</w:t>
        </w:r>
      </w:ins>
      <w:r w:rsidR="00120AC3" w:rsidRPr="00F34919">
        <w:rPr>
          <w:color w:val="000000" w:themeColor="text1"/>
          <w:lang w:val="en-US"/>
        </w:rPr>
        <w:t xml:space="preserve"> </w:t>
      </w:r>
      <w:r w:rsidR="00AE6DFD" w:rsidRPr="00F34919">
        <w:rPr>
          <w:color w:val="000000" w:themeColor="text1"/>
          <w:lang w:val="en-US"/>
        </w:rPr>
        <w:t>to better understand a question central to human experience.</w:t>
      </w:r>
    </w:p>
    <w:p w14:paraId="7F126743" w14:textId="77777777" w:rsidR="00216882" w:rsidRPr="00F34919" w:rsidRDefault="00216882" w:rsidP="00F34919">
      <w:pPr>
        <w:spacing w:line="360" w:lineRule="auto"/>
        <w:jc w:val="both"/>
        <w:rPr>
          <w:color w:val="000000" w:themeColor="text1"/>
          <w:lang w:val="en-US"/>
        </w:rPr>
      </w:pPr>
    </w:p>
    <w:p w14:paraId="4C84562E" w14:textId="77777777" w:rsidR="00EE444B" w:rsidRPr="00420A7E" w:rsidRDefault="00EE444B" w:rsidP="00F1381F">
      <w:pPr>
        <w:spacing w:line="360" w:lineRule="auto"/>
        <w:ind w:firstLine="720"/>
        <w:jc w:val="both"/>
        <w:rPr>
          <w:ins w:id="43" w:author="Camila Bruder" w:date="2023-11-30T14:37:00Z"/>
          <w:color w:val="000000" w:themeColor="text1"/>
          <w:lang w:val="en-US"/>
        </w:rPr>
      </w:pPr>
    </w:p>
    <w:p w14:paraId="2913F8B9" w14:textId="77777777" w:rsidR="00F1381F" w:rsidRPr="00F34919" w:rsidRDefault="00F1381F" w:rsidP="00F34919">
      <w:pPr>
        <w:spacing w:line="360" w:lineRule="auto"/>
        <w:jc w:val="both"/>
        <w:rPr>
          <w:b/>
          <w:color w:val="000000" w:themeColor="text1"/>
          <w:lang w:val="en-US"/>
        </w:rPr>
      </w:pPr>
    </w:p>
    <w:p w14:paraId="4FA660EA" w14:textId="4F025F6F" w:rsidR="00EE444B" w:rsidRPr="00F34919" w:rsidRDefault="00EE444B" w:rsidP="00F34919">
      <w:pPr>
        <w:spacing w:line="360" w:lineRule="auto"/>
        <w:jc w:val="both"/>
        <w:rPr>
          <w:color w:val="000000" w:themeColor="text1"/>
          <w:lang w:val="en-US"/>
        </w:rPr>
      </w:pPr>
      <w:r w:rsidRPr="00F34919">
        <w:rPr>
          <w:b/>
          <w:color w:val="000000" w:themeColor="text1"/>
          <w:lang w:val="en-US"/>
        </w:rPr>
        <w:t xml:space="preserve">Keywords: aesthetics, liking, </w:t>
      </w:r>
      <w:ins w:id="44" w:author="Camila Bruder" w:date="2023-11-30T14:37:00Z">
        <w:r w:rsidR="00C31A9C" w:rsidRPr="00420A7E">
          <w:rPr>
            <w:b/>
            <w:bCs/>
            <w:color w:val="000000" w:themeColor="text1"/>
            <w:lang w:val="en-US"/>
          </w:rPr>
          <w:t xml:space="preserve">voice </w:t>
        </w:r>
      </w:ins>
      <w:r w:rsidRPr="00F34919">
        <w:rPr>
          <w:b/>
          <w:color w:val="000000" w:themeColor="text1"/>
          <w:lang w:val="en-US"/>
        </w:rPr>
        <w:t>perception, voice attractiveness, vocalization</w:t>
      </w:r>
    </w:p>
    <w:p w14:paraId="0F222E8E" w14:textId="53BB54D1" w:rsidR="00D00751" w:rsidRPr="00420A7E" w:rsidRDefault="00EE444B" w:rsidP="00F1381F">
      <w:pPr>
        <w:spacing w:line="360" w:lineRule="auto"/>
        <w:jc w:val="both"/>
        <w:rPr>
          <w:ins w:id="45" w:author="Camila Bruder" w:date="2023-11-30T14:37:00Z"/>
          <w:b/>
          <w:bCs/>
          <w:color w:val="000000" w:themeColor="text1"/>
          <w:lang w:val="en-US"/>
        </w:rPr>
      </w:pPr>
      <w:del w:id="46" w:author="Camila Bruder" w:date="2023-11-30T14:37:00Z">
        <w:r w:rsidRPr="00EB3D27">
          <w:rPr>
            <w:rFonts w:ascii="Times" w:hAnsi="Times"/>
            <w:b/>
            <w:bCs/>
            <w:color w:val="000000" w:themeColor="text1"/>
            <w:lang w:val="en-US"/>
          </w:rPr>
          <w:delText xml:space="preserve">1. </w:delText>
        </w:r>
      </w:del>
    </w:p>
    <w:p w14:paraId="7C824A02" w14:textId="4E4AEF48" w:rsidR="00D00751" w:rsidRPr="00420A7E" w:rsidRDefault="00D00751" w:rsidP="00F1381F">
      <w:pPr>
        <w:spacing w:line="360" w:lineRule="auto"/>
        <w:jc w:val="both"/>
        <w:rPr>
          <w:ins w:id="47" w:author="Camila Bruder" w:date="2023-11-30T14:37:00Z"/>
          <w:b/>
          <w:bCs/>
          <w:color w:val="000000" w:themeColor="text1"/>
          <w:lang w:val="en-US"/>
        </w:rPr>
      </w:pPr>
    </w:p>
    <w:p w14:paraId="2BCA87A2" w14:textId="62DADB2C" w:rsidR="00BE6454" w:rsidRPr="00420A7E" w:rsidRDefault="00BE6454" w:rsidP="00F1381F">
      <w:pPr>
        <w:spacing w:line="360" w:lineRule="auto"/>
        <w:jc w:val="both"/>
        <w:rPr>
          <w:ins w:id="48" w:author="Camila Bruder" w:date="2023-11-30T14:37:00Z"/>
          <w:b/>
          <w:bCs/>
          <w:color w:val="000000" w:themeColor="text1"/>
          <w:lang w:val="en-US"/>
        </w:rPr>
      </w:pPr>
    </w:p>
    <w:p w14:paraId="011706F9" w14:textId="43543E46" w:rsidR="00BE6454" w:rsidRPr="00420A7E" w:rsidRDefault="00BE6454" w:rsidP="00F1381F">
      <w:pPr>
        <w:spacing w:line="360" w:lineRule="auto"/>
        <w:jc w:val="both"/>
        <w:rPr>
          <w:ins w:id="49" w:author="Camila Bruder" w:date="2023-11-30T14:37:00Z"/>
          <w:b/>
          <w:bCs/>
          <w:color w:val="000000" w:themeColor="text1"/>
          <w:lang w:val="en-US"/>
        </w:rPr>
      </w:pPr>
    </w:p>
    <w:p w14:paraId="11E5D7F4" w14:textId="77777777" w:rsidR="00446F3B" w:rsidRPr="00420A7E" w:rsidRDefault="00446F3B" w:rsidP="00F1381F">
      <w:pPr>
        <w:spacing w:line="360" w:lineRule="auto"/>
        <w:jc w:val="both"/>
        <w:rPr>
          <w:ins w:id="50" w:author="Camila Bruder" w:date="2023-11-30T14:37:00Z"/>
          <w:b/>
          <w:bCs/>
          <w:color w:val="000000" w:themeColor="text1"/>
          <w:lang w:val="en-US"/>
        </w:rPr>
      </w:pPr>
    </w:p>
    <w:p w14:paraId="04594F13" w14:textId="77777777" w:rsidR="00BE6454" w:rsidRPr="00420A7E" w:rsidRDefault="00BE6454" w:rsidP="00F1381F">
      <w:pPr>
        <w:spacing w:line="360" w:lineRule="auto"/>
        <w:jc w:val="both"/>
        <w:rPr>
          <w:ins w:id="51" w:author="Camila Bruder" w:date="2023-11-30T14:37:00Z"/>
          <w:b/>
          <w:bCs/>
          <w:color w:val="000000" w:themeColor="text1"/>
          <w:lang w:val="en-US"/>
        </w:rPr>
      </w:pPr>
    </w:p>
    <w:p w14:paraId="3CE0DF14" w14:textId="4B8B7AA5" w:rsidR="00EE444B" w:rsidRPr="00F34919" w:rsidRDefault="00EE444B" w:rsidP="00F34919">
      <w:pPr>
        <w:pStyle w:val="ListParagraph"/>
        <w:numPr>
          <w:ilvl w:val="0"/>
          <w:numId w:val="24"/>
        </w:numPr>
        <w:spacing w:line="360" w:lineRule="auto"/>
        <w:jc w:val="both"/>
        <w:rPr>
          <w:b/>
          <w:color w:val="000000" w:themeColor="text1"/>
          <w:lang w:val="en-US"/>
        </w:rPr>
      </w:pPr>
      <w:r w:rsidRPr="00F34919">
        <w:rPr>
          <w:b/>
          <w:color w:val="000000" w:themeColor="text1"/>
          <w:lang w:val="en-US"/>
        </w:rPr>
        <w:lastRenderedPageBreak/>
        <w:t>Introduction</w:t>
      </w:r>
    </w:p>
    <w:p w14:paraId="54B1C44B" w14:textId="77777777" w:rsidR="00EE444B" w:rsidRPr="00EB3D27" w:rsidRDefault="00EE444B" w:rsidP="004106D5">
      <w:pPr>
        <w:spacing w:line="360" w:lineRule="auto"/>
        <w:jc w:val="both"/>
        <w:rPr>
          <w:del w:id="52" w:author="Camila Bruder" w:date="2023-11-30T14:37:00Z"/>
          <w:rFonts w:ascii="Times" w:eastAsiaTheme="minorHAnsi" w:hAnsi="Times"/>
          <w:lang w:val="en-US" w:eastAsia="en-US"/>
        </w:rPr>
      </w:pPr>
      <w:del w:id="53" w:author="Camila Bruder" w:date="2023-11-30T14:37:00Z">
        <w:r w:rsidRPr="00EB3D27">
          <w:rPr>
            <w:rFonts w:ascii="Times" w:hAnsi="Times"/>
            <w:color w:val="000000" w:themeColor="text1"/>
            <w:lang w:val="en-GB"/>
          </w:rPr>
          <w:delText>The human voice serves several functions, and can sound very differently depending on its use. In the case of speaking,</w:delText>
        </w:r>
        <w:r w:rsidRPr="00EB3D27">
          <w:rPr>
            <w:rFonts w:ascii="Times" w:eastAsiaTheme="minorHAnsi" w:hAnsi="Times"/>
            <w:lang w:val="en-US" w:eastAsia="en-US"/>
          </w:rPr>
          <w:delText xml:space="preserve"> infant-directed vocalizations have special acoustic qualities (with </w:delText>
        </w:r>
        <w:r w:rsidRPr="00EB3D27">
          <w:rPr>
            <w:rFonts w:ascii="Times" w:hAnsi="Times"/>
            <w:color w:val="000000" w:themeColor="text1"/>
            <w:lang w:val="en-US"/>
          </w:rPr>
          <w:delText>high fundamental frequency, F0, high variability of F0, slow articulation rate and large vowel space area, see Cox et al., 2022; Hilton et al., 2022)</w:delText>
        </w:r>
        <w:r w:rsidRPr="00EB3D27">
          <w:rPr>
            <w:rFonts w:ascii="Times" w:eastAsiaTheme="minorHAnsi" w:hAnsi="Times"/>
            <w:lang w:val="en-US" w:eastAsia="en-US"/>
          </w:rPr>
          <w:delText>, and</w:delText>
        </w:r>
        <w:r w:rsidRPr="00EB3D27">
          <w:rPr>
            <w:rFonts w:ascii="Times" w:hAnsi="Times"/>
            <w:color w:val="000000" w:themeColor="text1"/>
            <w:lang w:val="en-US"/>
          </w:rPr>
          <w:delText xml:space="preserve"> may be used to direct infants’ attention, express affect, communicate intent and facilitate language learning (Bryant &amp; B</w:delText>
        </w:r>
        <w:r w:rsidR="000918DB" w:rsidRPr="00EB3D27">
          <w:rPr>
            <w:rFonts w:ascii="Times" w:hAnsi="Times"/>
            <w:color w:val="000000" w:themeColor="text1"/>
            <w:lang w:val="en-US"/>
          </w:rPr>
          <w:delText>arret</w:delText>
        </w:r>
        <w:r w:rsidRPr="00EB3D27">
          <w:rPr>
            <w:rFonts w:ascii="Times" w:hAnsi="Times"/>
            <w:color w:val="000000" w:themeColor="text1"/>
            <w:lang w:val="en-US"/>
          </w:rPr>
          <w:delText>, 2007</w:delText>
        </w:r>
        <w:r w:rsidR="008E4954">
          <w:rPr>
            <w:rFonts w:ascii="Times" w:hAnsi="Times"/>
            <w:color w:val="000000" w:themeColor="text1"/>
            <w:lang w:val="en-US"/>
          </w:rPr>
          <w:delText xml:space="preserve">; </w:delText>
        </w:r>
        <w:r w:rsidR="008E4954" w:rsidRPr="00EB3D27">
          <w:rPr>
            <w:rFonts w:ascii="Times" w:hAnsi="Times"/>
            <w:color w:val="000000" w:themeColor="text1"/>
            <w:lang w:val="en-US"/>
          </w:rPr>
          <w:delText>Fernald, 1989</w:delText>
        </w:r>
        <w:r w:rsidRPr="00EB3D27">
          <w:rPr>
            <w:rFonts w:ascii="Times" w:hAnsi="Times"/>
            <w:color w:val="000000" w:themeColor="text1"/>
            <w:lang w:val="en-US"/>
          </w:rPr>
          <w:delText xml:space="preserve">). </w:delText>
        </w:r>
        <w:r w:rsidRPr="00EB3D27">
          <w:rPr>
            <w:rFonts w:ascii="Times" w:hAnsi="Times"/>
            <w:color w:val="000000" w:themeColor="text1"/>
            <w:lang w:val="en-GB"/>
          </w:rPr>
          <w:delText xml:space="preserve">Beyond supporting interpersonal communication and conveying semantic information, the speaking voice can also work as an important </w:delText>
        </w:r>
        <w:r w:rsidRPr="00EB3D27">
          <w:rPr>
            <w:rFonts w:ascii="Times" w:eastAsiaTheme="minorHAnsi" w:hAnsi="Times"/>
            <w:lang w:val="en-US" w:eastAsia="en-US"/>
          </w:rPr>
          <w:delText xml:space="preserve">sociobiological signal, indicating emotional states (Banse &amp; Scherer, 1996), personality traits (Goupil et al., 2021; McAleer et al., 2014; Scherer, 1978) and even cuing a speakers’ </w:delText>
        </w:r>
        <w:r w:rsidRPr="00EB3D27">
          <w:rPr>
            <w:rFonts w:ascii="Times" w:hAnsi="Times"/>
            <w:color w:val="000000" w:themeColor="text1"/>
          </w:rPr>
          <w:delText xml:space="preserve">body size, health and </w:delText>
        </w:r>
        <w:r w:rsidR="004E7A43" w:rsidRPr="004E7A43">
          <w:rPr>
            <w:rFonts w:ascii="Times" w:hAnsi="Times"/>
            <w:color w:val="000000" w:themeColor="text1"/>
            <w:lang w:val="en-US"/>
          </w:rPr>
          <w:delText>age</w:delText>
        </w:r>
        <w:r w:rsidRPr="00EB3D27">
          <w:rPr>
            <w:rFonts w:ascii="Times" w:hAnsi="Times"/>
            <w:color w:val="000000" w:themeColor="text1"/>
            <w:lang w:val="en-US"/>
          </w:rPr>
          <w:delText xml:space="preserve"> (</w:delText>
        </w:r>
        <w:r w:rsidRPr="00EB3D27">
          <w:rPr>
            <w:rFonts w:ascii="Times" w:hAnsi="Times"/>
            <w:color w:val="000000" w:themeColor="text1"/>
            <w:kern w:val="24"/>
            <w:lang w:val="en-US"/>
          </w:rPr>
          <w:delText>Babel et al., 2014)</w:delText>
        </w:r>
        <w:r w:rsidRPr="00EB3D27">
          <w:rPr>
            <w:rFonts w:ascii="Times" w:eastAsiaTheme="minorHAnsi" w:hAnsi="Times"/>
            <w:lang w:val="en-US" w:eastAsia="en-US"/>
          </w:rPr>
          <w:delText>. When it comes to s</w:delText>
        </w:r>
        <w:r w:rsidR="004E7A43">
          <w:rPr>
            <w:rFonts w:ascii="Times" w:eastAsiaTheme="minorHAnsi" w:hAnsi="Times"/>
            <w:lang w:val="en-US" w:eastAsia="en-US"/>
          </w:rPr>
          <w:delText>ongs</w:delText>
        </w:r>
        <w:r w:rsidRPr="00EB3D27">
          <w:rPr>
            <w:rFonts w:ascii="Times" w:eastAsiaTheme="minorHAnsi" w:hAnsi="Times"/>
            <w:lang w:val="en-US" w:eastAsia="en-US"/>
          </w:rPr>
          <w:delText xml:space="preserve">, </w:delText>
        </w:r>
        <w:r w:rsidRPr="00EB3D27">
          <w:rPr>
            <w:rFonts w:ascii="Times" w:hAnsi="Times"/>
            <w:color w:val="000000" w:themeColor="text1"/>
            <w:lang w:val="en-GB"/>
          </w:rPr>
          <w:delText xml:space="preserve">there is high variability both between and (especially) within cultures in terms of voice quality, </w:delText>
        </w:r>
        <w:r w:rsidR="004E7A43">
          <w:rPr>
            <w:rFonts w:ascii="Times" w:hAnsi="Times"/>
            <w:color w:val="000000" w:themeColor="text1"/>
            <w:lang w:val="en-GB"/>
          </w:rPr>
          <w:delText>tempo</w:delText>
        </w:r>
        <w:r w:rsidRPr="00EB3D27">
          <w:rPr>
            <w:rFonts w:ascii="Times" w:hAnsi="Times"/>
            <w:color w:val="000000" w:themeColor="text1"/>
            <w:lang w:val="en-GB"/>
          </w:rPr>
          <w:delText xml:space="preserve">, </w:delText>
        </w:r>
        <w:r w:rsidR="004E7A43">
          <w:rPr>
            <w:rFonts w:ascii="Times" w:hAnsi="Times"/>
            <w:color w:val="000000" w:themeColor="text1"/>
            <w:lang w:val="en-GB"/>
          </w:rPr>
          <w:delText>melodic and rhythmic complexity, pitch range</w:delText>
        </w:r>
        <w:r w:rsidRPr="00EB3D27" w:rsidDel="00F37FCB">
          <w:rPr>
            <w:rFonts w:ascii="Times" w:hAnsi="Times"/>
            <w:color w:val="000000" w:themeColor="text1"/>
            <w:lang w:val="en-GB"/>
          </w:rPr>
          <w:delText xml:space="preserve"> </w:delText>
        </w:r>
        <w:r w:rsidR="004E7A43">
          <w:rPr>
            <w:rFonts w:ascii="Times" w:hAnsi="Times"/>
            <w:color w:val="000000" w:themeColor="text1"/>
            <w:lang w:val="en-GB"/>
          </w:rPr>
          <w:delText>and accent,</w:delText>
        </w:r>
        <w:r w:rsidR="004E7A43" w:rsidRPr="00EB3D27">
          <w:rPr>
            <w:rFonts w:ascii="Times" w:hAnsi="Times"/>
            <w:color w:val="000000" w:themeColor="text1"/>
            <w:lang w:val="en-GB"/>
          </w:rPr>
          <w:delText xml:space="preserve"> </w:delText>
        </w:r>
        <w:r w:rsidRPr="00EB3D27">
          <w:rPr>
            <w:rFonts w:ascii="Times" w:hAnsi="Times"/>
            <w:color w:val="000000" w:themeColor="text1"/>
            <w:lang w:val="en-GB"/>
          </w:rPr>
          <w:delText>but a</w:delText>
        </w:r>
        <w:r w:rsidRPr="00EB3D27">
          <w:rPr>
            <w:rFonts w:ascii="Times" w:eastAsiaTheme="minorHAnsi" w:hAnsi="Times"/>
            <w:color w:val="000000" w:themeColor="text1"/>
            <w:lang w:val="en-US" w:eastAsia="en-US"/>
          </w:rPr>
          <w:delText>ll studied cultures have some kind of singing</w:delText>
        </w:r>
        <w:r w:rsidRPr="00EB3D27">
          <w:rPr>
            <w:rFonts w:ascii="Times" w:hAnsi="Times"/>
            <w:color w:val="000000" w:themeColor="text1"/>
            <w:lang w:val="en-GB"/>
          </w:rPr>
          <w:delText xml:space="preserve"> (Mehr et al., 2019; Savage et al, 2015). </w:delText>
        </w:r>
        <w:r w:rsidRPr="00EB3D27">
          <w:rPr>
            <w:rFonts w:ascii="Times" w:eastAsiaTheme="minorHAnsi" w:hAnsi="Times"/>
            <w:color w:val="000000" w:themeColor="text1"/>
            <w:lang w:val="en-US" w:eastAsia="en-US"/>
          </w:rPr>
          <w:delText xml:space="preserve">Singing to infants is a widespread, cross-cultural practice, which may serve different functions, such as mood regulation and attention directing in the case of play songs and soothing an infant or encouraging sleep, in the case of lullabies (Mehr et al., 2018; Mehr et al., 2019; Rock at al., 1999; Trehub et al., 1993; Trehub &amp; Schellenberg, 1995). Lullabies are characterized by simple, repetitive melodies, simple rhythm and preponderance of small melodic steps, allied to typical performance features like a </w:delText>
        </w:r>
        <w:r w:rsidR="004E7A43">
          <w:rPr>
            <w:rFonts w:ascii="Times" w:eastAsiaTheme="minorHAnsi" w:hAnsi="Times"/>
            <w:color w:val="000000" w:themeColor="text1"/>
            <w:lang w:val="en-US" w:eastAsia="en-US"/>
          </w:rPr>
          <w:delText>unac</w:delText>
        </w:r>
        <w:r w:rsidR="00F21CEA">
          <w:rPr>
            <w:rFonts w:ascii="Times" w:eastAsiaTheme="minorHAnsi" w:hAnsi="Times"/>
            <w:color w:val="000000" w:themeColor="text1"/>
            <w:lang w:val="en-US" w:eastAsia="en-US"/>
          </w:rPr>
          <w:delText>c</w:delText>
        </w:r>
        <w:r w:rsidR="004E7A43">
          <w:rPr>
            <w:rFonts w:ascii="Times" w:eastAsiaTheme="minorHAnsi" w:hAnsi="Times"/>
            <w:color w:val="000000" w:themeColor="text1"/>
            <w:lang w:val="en-US" w:eastAsia="en-US"/>
          </w:rPr>
          <w:delText>ompanied</w:delText>
        </w:r>
        <w:r w:rsidRPr="00EB3D27">
          <w:rPr>
            <w:rFonts w:ascii="Times" w:eastAsiaTheme="minorHAnsi" w:hAnsi="Times"/>
            <w:color w:val="000000" w:themeColor="text1"/>
            <w:lang w:val="en-US" w:eastAsia="en-US"/>
          </w:rPr>
          <w:delText xml:space="preserve">, soft and quiet singing by a caregiver, often </w:delText>
        </w:r>
        <w:r w:rsidR="00F21CEA">
          <w:rPr>
            <w:rFonts w:ascii="Times" w:eastAsiaTheme="minorHAnsi" w:hAnsi="Times"/>
            <w:color w:val="000000" w:themeColor="text1"/>
            <w:lang w:val="en-US" w:eastAsia="en-US"/>
          </w:rPr>
          <w:delText xml:space="preserve">paired with </w:delText>
        </w:r>
        <w:r w:rsidRPr="00EB3D27">
          <w:rPr>
            <w:rFonts w:ascii="Times" w:eastAsiaTheme="minorHAnsi" w:hAnsi="Times"/>
            <w:color w:val="000000" w:themeColor="text1"/>
            <w:lang w:val="en-US" w:eastAsia="en-US"/>
          </w:rPr>
          <w:delText xml:space="preserve">movements such as rocking, swaying or patting (Mehr et al,. 2019; Trehub &amp; Trainor, 1998; Unyk et al., 1992). </w:delText>
        </w:r>
      </w:del>
    </w:p>
    <w:p w14:paraId="42C46071" w14:textId="77777777" w:rsidR="00EE444B" w:rsidRPr="00EB3D27" w:rsidRDefault="00EE444B" w:rsidP="00EE444B">
      <w:pPr>
        <w:spacing w:line="360" w:lineRule="auto"/>
        <w:ind w:firstLine="720"/>
        <w:jc w:val="both"/>
        <w:rPr>
          <w:del w:id="54" w:author="Camila Bruder" w:date="2023-11-30T14:37:00Z"/>
          <w:rFonts w:ascii="Times" w:eastAsiaTheme="minorHAnsi" w:hAnsi="Times"/>
          <w:color w:val="000000" w:themeColor="text1"/>
          <w:lang w:val="en-US" w:eastAsia="en-US"/>
        </w:rPr>
      </w:pPr>
      <w:del w:id="55" w:author="Camila Bruder" w:date="2023-11-30T14:37:00Z">
        <w:r w:rsidRPr="00EB3D27">
          <w:rPr>
            <w:rFonts w:ascii="Times" w:eastAsiaTheme="minorHAnsi" w:hAnsi="Times"/>
            <w:color w:val="000000" w:themeColor="text1"/>
            <w:lang w:val="en-US" w:eastAsia="en-US"/>
          </w:rPr>
          <w:delText xml:space="preserve">The studies on speaking and singing mentioned above glimpse at the diversity of human vocalizations from the point of view of their uses and functions. But why do we like some voices more than others? How does our enjoyment of voices vary across diverse types of vocalizations? </w:delText>
        </w:r>
        <w:r w:rsidRPr="00EB3D27">
          <w:rPr>
            <w:rFonts w:ascii="Times" w:hAnsi="Times"/>
            <w:color w:val="000000" w:themeColor="text1"/>
            <w:lang w:val="en-GB"/>
          </w:rPr>
          <w:delText>Here we investigate the aesthetic appeal of a range of contrasting vocalizations – singing and speaking – in an integrative way.</w:delText>
        </w:r>
      </w:del>
    </w:p>
    <w:p w14:paraId="02B497CF" w14:textId="77777777" w:rsidR="00EE444B" w:rsidRPr="00EB3D27" w:rsidRDefault="00EE444B" w:rsidP="00EE444B">
      <w:pPr>
        <w:spacing w:line="360" w:lineRule="auto"/>
        <w:ind w:firstLine="720"/>
        <w:jc w:val="both"/>
        <w:rPr>
          <w:del w:id="56" w:author="Camila Bruder" w:date="2023-11-30T14:37:00Z"/>
          <w:rFonts w:ascii="Times" w:eastAsiaTheme="minorHAnsi" w:hAnsi="Times"/>
          <w:color w:val="000000" w:themeColor="text1"/>
          <w:lang w:val="en-US" w:eastAsia="en-US"/>
        </w:rPr>
      </w:pPr>
      <w:del w:id="57" w:author="Camila Bruder" w:date="2023-11-30T14:37:00Z">
        <w:r w:rsidRPr="00EB3D27">
          <w:rPr>
            <w:rFonts w:ascii="Times" w:eastAsiaTheme="minorHAnsi" w:hAnsi="Times"/>
            <w:color w:val="000000" w:themeColor="text1"/>
            <w:lang w:val="en-US" w:eastAsia="en-US"/>
          </w:rPr>
          <w:delText xml:space="preserve">In the case of spoken voices, the attractiveness of voices is believed to provide signals of the fitness of potential partners. Voice attractiveness has been shown to co-vary with sexually dimorphic traits. Individuals with more attractive voices also exhibit larger shoulder-to-hip ratios (for males) or smaller waist-to-hip ratios (for females) (Hughes et al., 2004). Accordingly, </w:delText>
        </w:r>
        <w:r w:rsidRPr="00EB3D27">
          <w:rPr>
            <w:rFonts w:ascii="Times" w:hAnsi="Times"/>
            <w:color w:val="000000" w:themeColor="text1"/>
            <w:lang w:val="en-US"/>
          </w:rPr>
          <w:delText>s</w:delText>
        </w:r>
        <w:r w:rsidRPr="00EB3D27">
          <w:rPr>
            <w:rFonts w:ascii="Times" w:hAnsi="Times"/>
            <w:color w:val="000000" w:themeColor="text1"/>
          </w:rPr>
          <w:delText xml:space="preserve">tudies </w:delText>
        </w:r>
        <w:r w:rsidRPr="00EB3D27">
          <w:rPr>
            <w:rFonts w:ascii="Times" w:hAnsi="Times"/>
            <w:color w:val="000000" w:themeColor="text1"/>
            <w:lang w:val="en-US"/>
          </w:rPr>
          <w:delText>indicate</w:delText>
        </w:r>
        <w:r w:rsidRPr="00EB3D27">
          <w:rPr>
            <w:rFonts w:ascii="Times" w:hAnsi="Times"/>
            <w:color w:val="000000" w:themeColor="text1"/>
          </w:rPr>
          <w:delText xml:space="preserve"> that the acoustic bases of vocal </w:delText>
        </w:r>
        <w:r w:rsidRPr="00EB3D27">
          <w:rPr>
            <w:rFonts w:ascii="Times" w:hAnsi="Times"/>
            <w:color w:val="000000" w:themeColor="text1"/>
            <w:lang w:val="en-US"/>
          </w:rPr>
          <w:delText>attractiveness</w:delText>
        </w:r>
        <w:r w:rsidRPr="00EB3D27">
          <w:rPr>
            <w:rFonts w:ascii="Times" w:hAnsi="Times"/>
            <w:color w:val="000000" w:themeColor="text1"/>
          </w:rPr>
          <w:delText xml:space="preserve"> lie in the </w:delText>
        </w:r>
        <w:r w:rsidRPr="00EB3D27">
          <w:rPr>
            <w:rFonts w:ascii="Times" w:hAnsi="Times"/>
            <w:color w:val="000000" w:themeColor="text1"/>
            <w:lang w:val="en-US"/>
          </w:rPr>
          <w:delText xml:space="preserve">height of F0 </w:delText>
        </w:r>
        <w:r w:rsidRPr="00EB3D27">
          <w:rPr>
            <w:rFonts w:ascii="Times" w:hAnsi="Times"/>
            <w:color w:val="000000" w:themeColor="text1"/>
          </w:rPr>
          <w:delText>and formant dispersion of a given voice</w:delText>
        </w:r>
        <w:r w:rsidRPr="00EB3D27">
          <w:rPr>
            <w:rFonts w:ascii="Times" w:hAnsi="Times"/>
            <w:color w:val="000000" w:themeColor="text1"/>
            <w:lang w:val="en-US"/>
          </w:rPr>
          <w:delText>, with</w:delText>
        </w:r>
        <w:r w:rsidRPr="00EB3D27">
          <w:rPr>
            <w:rFonts w:ascii="Times" w:hAnsi="Times"/>
            <w:color w:val="000000" w:themeColor="text1"/>
            <w:kern w:val="24"/>
            <w:lang w:val="en-US"/>
          </w:rPr>
          <w:delText xml:space="preserve"> </w:delText>
        </w:r>
        <w:r w:rsidRPr="00EB3D27">
          <w:rPr>
            <w:rFonts w:ascii="Times" w:hAnsi="Times"/>
            <w:color w:val="000000" w:themeColor="text1"/>
          </w:rPr>
          <w:delText xml:space="preserve">higher </w:delText>
        </w:r>
        <w:r w:rsidRPr="00EB3D27">
          <w:rPr>
            <w:rFonts w:ascii="Times" w:hAnsi="Times"/>
            <w:color w:val="000000" w:themeColor="text1"/>
            <w:lang w:val="en-US"/>
          </w:rPr>
          <w:delText>F0</w:delText>
        </w:r>
        <w:r w:rsidRPr="00EB3D27">
          <w:rPr>
            <w:rFonts w:ascii="Times" w:hAnsi="Times"/>
            <w:color w:val="000000" w:themeColor="text1"/>
          </w:rPr>
          <w:delText xml:space="preserve"> and more spread formants</w:delText>
        </w:r>
        <w:r w:rsidRPr="00EB3D27">
          <w:rPr>
            <w:rFonts w:ascii="Times" w:hAnsi="Times"/>
            <w:color w:val="000000" w:themeColor="text1"/>
            <w:lang w:val="en-US"/>
          </w:rPr>
          <w:delText xml:space="preserve"> </w:delText>
        </w:r>
        <w:r w:rsidRPr="00EB3D27">
          <w:rPr>
            <w:rFonts w:ascii="Times" w:hAnsi="Times"/>
            <w:color w:val="000000" w:themeColor="text1"/>
          </w:rPr>
          <w:delText>preferred for women</w:delText>
        </w:r>
        <w:r w:rsidRPr="00EB3D27">
          <w:rPr>
            <w:rFonts w:ascii="Times" w:hAnsi="Times"/>
            <w:color w:val="000000" w:themeColor="text1"/>
            <w:lang w:val="en-US"/>
          </w:rPr>
          <w:delText>‘s</w:delText>
        </w:r>
        <w:r w:rsidRPr="00EB3D27">
          <w:rPr>
            <w:rFonts w:ascii="Times" w:hAnsi="Times"/>
            <w:color w:val="000000" w:themeColor="text1"/>
          </w:rPr>
          <w:delText xml:space="preserve"> </w:delText>
        </w:r>
        <w:r w:rsidRPr="00EB3D27">
          <w:rPr>
            <w:rFonts w:ascii="Times" w:hAnsi="Times"/>
            <w:color w:val="000000" w:themeColor="text1"/>
            <w:lang w:val="en-US"/>
          </w:rPr>
          <w:delText xml:space="preserve">voices </w:delText>
        </w:r>
        <w:r w:rsidRPr="00EB3D27">
          <w:rPr>
            <w:rFonts w:ascii="Times" w:eastAsiaTheme="minorHAnsi" w:hAnsi="Times"/>
            <w:color w:val="000000" w:themeColor="text1"/>
            <w:lang w:val="en-US" w:eastAsia="en-US"/>
          </w:rPr>
          <w:delText xml:space="preserve">(Collins &amp; Missing, 2003), </w:delText>
        </w:r>
        <w:r w:rsidRPr="00EB3D27">
          <w:rPr>
            <w:rFonts w:ascii="Times" w:hAnsi="Times"/>
            <w:color w:val="000000" w:themeColor="text1"/>
          </w:rPr>
          <w:delText xml:space="preserve">and lower </w:delText>
        </w:r>
        <w:r w:rsidRPr="00EB3D27">
          <w:rPr>
            <w:rFonts w:ascii="Times" w:hAnsi="Times"/>
            <w:color w:val="000000" w:themeColor="text1"/>
            <w:lang w:val="en-US"/>
          </w:rPr>
          <w:delText>F0</w:delText>
        </w:r>
        <w:r w:rsidRPr="00EB3D27">
          <w:rPr>
            <w:rFonts w:ascii="Times" w:hAnsi="Times"/>
            <w:color w:val="000000" w:themeColor="text1"/>
          </w:rPr>
          <w:delText xml:space="preserve"> preferred for men</w:delText>
        </w:r>
        <w:r w:rsidRPr="00EB3D27">
          <w:rPr>
            <w:rFonts w:ascii="Times" w:hAnsi="Times"/>
            <w:color w:val="000000" w:themeColor="text1"/>
            <w:lang w:val="en-US"/>
          </w:rPr>
          <w:delText xml:space="preserve">’s voices </w:delText>
        </w:r>
        <w:r w:rsidRPr="00EB3D27">
          <w:rPr>
            <w:rFonts w:ascii="Times" w:eastAsiaTheme="minorHAnsi" w:hAnsi="Times"/>
            <w:color w:val="000000" w:themeColor="text1"/>
            <w:lang w:val="en-US" w:eastAsia="en-US"/>
          </w:rPr>
          <w:delText xml:space="preserve">(Collins, 2000). Studies also report a general preference for voices with higher harmonic-to-noise ratios, which can be considered a measure of voice quality – it </w:delText>
        </w:r>
        <w:r w:rsidR="00F21CEA">
          <w:rPr>
            <w:rFonts w:ascii="Times" w:eastAsiaTheme="minorHAnsi" w:hAnsi="Times"/>
            <w:color w:val="000000" w:themeColor="text1"/>
            <w:lang w:val="en-US" w:eastAsia="en-US"/>
          </w:rPr>
          <w:delText>decrease</w:delText>
        </w:r>
        <w:r w:rsidRPr="00EB3D27">
          <w:rPr>
            <w:rFonts w:ascii="Times" w:eastAsiaTheme="minorHAnsi" w:hAnsi="Times"/>
            <w:color w:val="000000" w:themeColor="text1"/>
            <w:lang w:val="en-US" w:eastAsia="en-US"/>
          </w:rPr>
          <w:delText xml:space="preserve">s with aging (Ferrand, 2002) or when being hoarse due to medical reasons (Yumoto et al., 1982). </w:delText>
        </w:r>
        <w:r w:rsidR="00F21CEA">
          <w:rPr>
            <w:rFonts w:ascii="Times" w:eastAsiaTheme="minorHAnsi" w:hAnsi="Times"/>
            <w:color w:val="000000" w:themeColor="text1"/>
            <w:lang w:val="en-US" w:eastAsia="en-US"/>
          </w:rPr>
          <w:delText>F</w:delText>
        </w:r>
        <w:r w:rsidRPr="00EB3D27">
          <w:rPr>
            <w:rFonts w:ascii="Times" w:eastAsiaTheme="minorHAnsi" w:hAnsi="Times"/>
            <w:color w:val="000000" w:themeColor="text1"/>
            <w:lang w:val="en-US" w:eastAsia="en-US"/>
          </w:rPr>
          <w:delText xml:space="preserve">amiliarity </w:delText>
        </w:r>
        <w:r w:rsidR="00F21CEA">
          <w:rPr>
            <w:rFonts w:ascii="Times" w:eastAsiaTheme="minorHAnsi" w:hAnsi="Times"/>
            <w:color w:val="000000" w:themeColor="text1"/>
            <w:lang w:val="en-US" w:eastAsia="en-US"/>
          </w:rPr>
          <w:delText>and</w:delText>
        </w:r>
        <w:r w:rsidRPr="00EB3D27">
          <w:rPr>
            <w:rFonts w:ascii="Times" w:eastAsiaTheme="minorHAnsi" w:hAnsi="Times"/>
            <w:color w:val="000000" w:themeColor="text1"/>
            <w:lang w:val="en-US" w:eastAsia="en-US"/>
          </w:rPr>
          <w:delText xml:space="preserve"> </w:delText>
        </w:r>
        <w:r w:rsidR="00F21CEA">
          <w:rPr>
            <w:rFonts w:ascii="Times" w:eastAsiaTheme="minorHAnsi" w:hAnsi="Times"/>
            <w:color w:val="000000" w:themeColor="text1"/>
            <w:lang w:val="en-US" w:eastAsia="en-US"/>
          </w:rPr>
          <w:delText>“</w:delText>
        </w:r>
        <w:r w:rsidRPr="00EB3D27">
          <w:rPr>
            <w:rFonts w:ascii="Times" w:eastAsiaTheme="minorHAnsi" w:hAnsi="Times"/>
            <w:color w:val="000000" w:themeColor="text1"/>
            <w:lang w:val="en-US" w:eastAsia="en-US"/>
          </w:rPr>
          <w:delText>averageness</w:delText>
        </w:r>
        <w:r w:rsidR="00F21CEA">
          <w:rPr>
            <w:rFonts w:ascii="Times" w:eastAsiaTheme="minorHAnsi" w:hAnsi="Times"/>
            <w:color w:val="000000" w:themeColor="text1"/>
            <w:lang w:val="en-US" w:eastAsia="en-US"/>
          </w:rPr>
          <w:delText>”</w:delText>
        </w:r>
        <w:r w:rsidRPr="00EB3D27">
          <w:rPr>
            <w:rFonts w:ascii="Times" w:eastAsiaTheme="minorHAnsi" w:hAnsi="Times"/>
            <w:color w:val="000000" w:themeColor="text1"/>
            <w:lang w:val="en-US" w:eastAsia="en-US"/>
          </w:rPr>
          <w:delText xml:space="preserve"> </w:delText>
        </w:r>
        <w:r w:rsidR="00F21CEA">
          <w:rPr>
            <w:rFonts w:ascii="Times" w:eastAsiaTheme="minorHAnsi" w:hAnsi="Times"/>
            <w:color w:val="000000" w:themeColor="text1"/>
            <w:lang w:val="en-US" w:eastAsia="en-US"/>
          </w:rPr>
          <w:delText>were also</w:delText>
        </w:r>
        <w:r w:rsidRPr="00EB3D27">
          <w:rPr>
            <w:rFonts w:ascii="Times" w:eastAsiaTheme="minorHAnsi" w:hAnsi="Times"/>
            <w:color w:val="000000" w:themeColor="text1"/>
            <w:lang w:val="en-US" w:eastAsia="en-US"/>
          </w:rPr>
          <w:delText xml:space="preserve"> linked </w:delText>
        </w:r>
        <w:r w:rsidR="00F21CEA">
          <w:rPr>
            <w:rFonts w:ascii="Times" w:eastAsiaTheme="minorHAnsi" w:hAnsi="Times"/>
            <w:color w:val="000000" w:themeColor="text1"/>
            <w:lang w:val="en-US" w:eastAsia="en-US"/>
          </w:rPr>
          <w:delText>to</w:delText>
        </w:r>
        <w:r w:rsidRPr="00EB3D27">
          <w:rPr>
            <w:rFonts w:ascii="Times" w:eastAsiaTheme="minorHAnsi" w:hAnsi="Times"/>
            <w:color w:val="000000" w:themeColor="text1"/>
            <w:lang w:val="en-US" w:eastAsia="en-US"/>
          </w:rPr>
          <w:delText xml:space="preserve"> vocal attractiveness. </w:delText>
        </w:r>
        <w:r w:rsidRPr="00EB3D27">
          <w:rPr>
            <w:rFonts w:ascii="Times" w:hAnsi="Times"/>
            <w:color w:val="000000" w:themeColor="text1"/>
            <w:kern w:val="24"/>
            <w:lang w:val="en-GB"/>
          </w:rPr>
          <w:delText>Bruckert et al. (2010)</w:delText>
        </w:r>
        <w:r w:rsidRPr="00EB3D27">
          <w:rPr>
            <w:rFonts w:ascii="Times" w:hAnsi="Times"/>
            <w:color w:val="000000" w:themeColor="text1"/>
            <w:kern w:val="24"/>
            <w:lang w:val="en-US"/>
          </w:rPr>
          <w:delText xml:space="preserve"> used voice morphing software</w:delText>
        </w:r>
        <w:r w:rsidRPr="00EB3D27" w:rsidDel="002460C6">
          <w:rPr>
            <w:rFonts w:ascii="Times" w:hAnsi="Times"/>
            <w:color w:val="000000" w:themeColor="text1"/>
            <w:kern w:val="24"/>
            <w:lang w:val="en-US"/>
          </w:rPr>
          <w:delText xml:space="preserve"> </w:delText>
        </w:r>
        <w:r w:rsidRPr="00EB3D27">
          <w:rPr>
            <w:rFonts w:ascii="Times" w:hAnsi="Times"/>
            <w:color w:val="000000" w:themeColor="text1"/>
            <w:kern w:val="24"/>
            <w:lang w:val="en-US"/>
          </w:rPr>
          <w:delText xml:space="preserve">and observed that morphed, averaged voices (which are smoother and have higher harmonic-to-noise ratios) were considered more attractive </w:delText>
        </w:r>
        <w:r w:rsidRPr="00EB3D27">
          <w:rPr>
            <w:rFonts w:ascii="Times" w:hAnsi="Times"/>
            <w:color w:val="000000" w:themeColor="text1"/>
            <w:kern w:val="24"/>
          </w:rPr>
          <w:delText xml:space="preserve">than most of the individual voices </w:delText>
        </w:r>
        <w:r w:rsidRPr="00EB3D27">
          <w:rPr>
            <w:rFonts w:ascii="Times" w:hAnsi="Times"/>
            <w:color w:val="000000" w:themeColor="text1"/>
            <w:kern w:val="24"/>
            <w:lang w:val="en-US"/>
          </w:rPr>
          <w:delText xml:space="preserve">presented to participants. </w:delText>
        </w:r>
        <w:r w:rsidRPr="00EB3D27">
          <w:rPr>
            <w:rFonts w:ascii="Times" w:hAnsi="Times"/>
            <w:color w:val="000000" w:themeColor="text1"/>
            <w:lang w:val="en-US"/>
          </w:rPr>
          <w:delText xml:space="preserve">Interestingly, Valentova et al. (2019) </w:delText>
        </w:r>
        <w:r w:rsidRPr="00EB3D27">
          <w:rPr>
            <w:rFonts w:ascii="Times" w:eastAsiaTheme="minorHAnsi" w:hAnsi="Times"/>
            <w:color w:val="000000" w:themeColor="text1"/>
            <w:lang w:val="en-US" w:eastAsia="en-US"/>
          </w:rPr>
          <w:delText xml:space="preserve">reported high correlations between attractiveness ratings of speaking and singing vocalizations, and </w:delText>
        </w:r>
        <w:r w:rsidRPr="00EB3D27">
          <w:rPr>
            <w:rFonts w:ascii="Times" w:hAnsi="Times"/>
            <w:color w:val="000000" w:themeColor="text1"/>
            <w:lang w:val="en-US"/>
          </w:rPr>
          <w:delText xml:space="preserve">suggested </w:delText>
        </w:r>
        <w:r w:rsidRPr="00EB3D27">
          <w:rPr>
            <w:rFonts w:ascii="Times" w:eastAsiaTheme="minorHAnsi" w:hAnsi="Times"/>
            <w:color w:val="000000" w:themeColor="text1"/>
            <w:lang w:val="en-US" w:eastAsia="en-US"/>
          </w:rPr>
          <w:delText xml:space="preserve">that they may work as “backup signals”, both shaped by sexual selection and cuing body size and fitness. However, further studies are needed to test this association with more varied singing material, and also scrutinizing acoustic, musical, and perceptual features (e.g., pitch accuracy, tempo, etc,) since they have been shown to influence the perception of singing and speaking abilities (e.g., </w:delText>
        </w:r>
        <w:r w:rsidRPr="00EB3D27">
          <w:rPr>
            <w:rFonts w:ascii="Times" w:hAnsi="Times" w:cs="Arial"/>
            <w:color w:val="000000" w:themeColor="text1"/>
            <w:lang w:val="en-US"/>
          </w:rPr>
          <w:delText>Merril,</w:delText>
        </w:r>
        <w:r w:rsidR="00EB3D27" w:rsidRPr="00EB3D27">
          <w:rPr>
            <w:rFonts w:ascii="Times" w:hAnsi="Times" w:cs="Arial"/>
            <w:color w:val="000000" w:themeColor="text1"/>
            <w:lang w:val="en-US"/>
          </w:rPr>
          <w:delText xml:space="preserve"> </w:delText>
        </w:r>
        <w:r w:rsidRPr="00EB3D27">
          <w:rPr>
            <w:rFonts w:ascii="Times" w:hAnsi="Times" w:cs="Arial"/>
            <w:color w:val="000000" w:themeColor="text1"/>
            <w:lang w:val="en-US"/>
          </w:rPr>
          <w:delText>2022; Merril &amp; Larrouy-Maestri, 2017</w:delText>
        </w:r>
        <w:r w:rsidRPr="00EB3D27">
          <w:rPr>
            <w:rFonts w:ascii="Times" w:eastAsiaTheme="minorHAnsi" w:hAnsi="Times"/>
            <w:color w:val="000000" w:themeColor="text1"/>
            <w:lang w:val="en-US" w:eastAsia="en-US"/>
          </w:rPr>
          <w:delText>).</w:delText>
        </w:r>
      </w:del>
    </w:p>
    <w:p w14:paraId="6530A1FC" w14:textId="77777777" w:rsidR="00EE444B" w:rsidRPr="00EB3D27" w:rsidRDefault="00EE444B" w:rsidP="00EE444B">
      <w:pPr>
        <w:spacing w:line="360" w:lineRule="auto"/>
        <w:ind w:firstLine="720"/>
        <w:jc w:val="both"/>
        <w:rPr>
          <w:del w:id="58" w:author="Camila Bruder" w:date="2023-11-30T14:37:00Z"/>
          <w:rFonts w:ascii="Times" w:hAnsi="Times"/>
          <w:color w:val="000000" w:themeColor="text1"/>
          <w:lang w:val="en-US"/>
        </w:rPr>
      </w:pPr>
      <w:del w:id="59" w:author="Camila Bruder" w:date="2023-11-30T14:37:00Z">
        <w:r w:rsidRPr="00EB3D27">
          <w:rPr>
            <w:rFonts w:ascii="Times" w:eastAsiaTheme="minorHAnsi" w:hAnsi="Times"/>
            <w:color w:val="000000" w:themeColor="text1"/>
            <w:lang w:val="en-US" w:eastAsia="en-US"/>
          </w:rPr>
          <w:delText xml:space="preserve">To understand voice preferences, we take an interactionist approach </w:delText>
        </w:r>
        <w:r w:rsidRPr="00EB3D27">
          <w:rPr>
            <w:rFonts w:ascii="Times" w:hAnsi="Times"/>
            <w:color w:val="000000" w:themeColor="text1"/>
            <w:lang w:val="en-US"/>
          </w:rPr>
          <w:delText xml:space="preserve">(e.g., </w:delText>
        </w:r>
        <w:r w:rsidRPr="00EB3D27">
          <w:rPr>
            <w:rFonts w:ascii="Times" w:hAnsi="Times" w:cs="Arial"/>
            <w:color w:val="000000" w:themeColor="text1"/>
            <w:shd w:val="clear" w:color="auto" w:fill="FFFFFF"/>
          </w:rPr>
          <w:delText>Wassiliwizky</w:delText>
        </w:r>
        <w:r w:rsidRPr="00EB3D27">
          <w:rPr>
            <w:rFonts w:ascii="Times" w:hAnsi="Times" w:cs="Arial"/>
            <w:color w:val="000000" w:themeColor="text1"/>
            <w:shd w:val="clear" w:color="auto" w:fill="FFFFFF"/>
            <w:lang w:val="en-US"/>
          </w:rPr>
          <w:delText xml:space="preserve"> </w:delText>
        </w:r>
        <w:r w:rsidRPr="00EB3D27">
          <w:rPr>
            <w:rFonts w:ascii="Times" w:hAnsi="Times" w:cs="Arial"/>
            <w:color w:val="000000" w:themeColor="text1"/>
            <w:shd w:val="clear" w:color="auto" w:fill="FFFFFF"/>
          </w:rPr>
          <w:delText>&amp; Menninghaus</w:delText>
        </w:r>
        <w:r w:rsidRPr="00EB3D27">
          <w:rPr>
            <w:rFonts w:ascii="Times" w:hAnsi="Times" w:cs="Arial"/>
            <w:color w:val="000000" w:themeColor="text1"/>
            <w:shd w:val="clear" w:color="auto" w:fill="FFFFFF"/>
            <w:lang w:val="en-US"/>
          </w:rPr>
          <w:delText xml:space="preserve">, </w:delText>
        </w:r>
        <w:r w:rsidRPr="00EB3D27">
          <w:rPr>
            <w:rFonts w:ascii="Times" w:hAnsi="Times" w:cs="Arial"/>
            <w:color w:val="000000" w:themeColor="text1"/>
            <w:shd w:val="clear" w:color="auto" w:fill="FFFFFF"/>
          </w:rPr>
          <w:delText>2021</w:delText>
        </w:r>
        <w:r w:rsidRPr="00EB3D27">
          <w:rPr>
            <w:rFonts w:ascii="Times" w:hAnsi="Times"/>
            <w:color w:val="000000" w:themeColor="text1"/>
            <w:lang w:val="en-US"/>
          </w:rPr>
          <w:delText xml:space="preserve">), in the larger framework of empirical aesthetics </w:delText>
        </w:r>
        <w:r w:rsidR="007F3876">
          <w:rPr>
            <w:rFonts w:ascii="Times" w:hAnsi="Times"/>
            <w:color w:val="000000" w:themeColor="text1"/>
            <w:lang w:val="en-US"/>
          </w:rPr>
          <w:delText>–</w:delText>
        </w:r>
        <w:r w:rsidR="00740951">
          <w:rPr>
            <w:rFonts w:ascii="Times" w:hAnsi="Times"/>
            <w:color w:val="000000" w:themeColor="text1"/>
            <w:lang w:val="en-US"/>
          </w:rPr>
          <w:delText xml:space="preserve"> </w:delText>
        </w:r>
        <w:r w:rsidRPr="00EB3D27">
          <w:rPr>
            <w:rFonts w:ascii="Times" w:hAnsi="Times"/>
            <w:color w:val="000000" w:themeColor="text1"/>
            <w:lang w:val="en-US"/>
          </w:rPr>
          <w:delText xml:space="preserve">one that takes into account aspects of the stimulus as well as </w:delText>
        </w:r>
        <w:r w:rsidRPr="00EB3D27">
          <w:rPr>
            <w:rFonts w:ascii="Times" w:eastAsiaTheme="minorHAnsi" w:hAnsi="Times"/>
            <w:color w:val="000000" w:themeColor="text1"/>
            <w:lang w:val="en-US" w:eastAsia="en-US"/>
          </w:rPr>
          <w:delText>subjective, internal factors relating to</w:delText>
        </w:r>
        <w:r w:rsidRPr="00EB3D27">
          <w:rPr>
            <w:rFonts w:ascii="Times" w:hAnsi="Times"/>
            <w:color w:val="000000" w:themeColor="text1"/>
            <w:lang w:val="en-US"/>
          </w:rPr>
          <w:delText xml:space="preserve"> the person making the aesthetic evaluation. This means that, in addition to examining mean liking ratings as indicative of average preferences, we will also examine the variability in these ratings across participants. One way of assessing the relative contributions to preferences of individual versus common factors is to measure agreement across participants (e.g., Vessel et al., 2010, 2014, 2018). We focus here on </w:delText>
        </w:r>
        <w:r w:rsidRPr="00EB3D27">
          <w:rPr>
            <w:rFonts w:ascii="Times" w:eastAsiaTheme="minorHAnsi" w:hAnsi="Times"/>
            <w:color w:val="000000" w:themeColor="text1"/>
            <w:lang w:val="en-US" w:eastAsia="en-US"/>
          </w:rPr>
          <w:delText xml:space="preserve">the variability (or consistency) of aesthetic judgements across vocalization styles, across participants and over time, as well as on the role of perceptual attributes of the voices. Note that </w:delText>
        </w:r>
        <w:r w:rsidRPr="00EB3D27">
          <w:rPr>
            <w:rFonts w:ascii="Times" w:hAnsi="Times"/>
            <w:color w:val="000000" w:themeColor="text1"/>
            <w:lang w:val="en-US"/>
          </w:rPr>
          <w:delText>we use the terms liking and aesthetic preferences in interchangeable ways.</w:delText>
        </w:r>
      </w:del>
    </w:p>
    <w:p w14:paraId="15C32CD3" w14:textId="77777777" w:rsidR="00EE444B" w:rsidRPr="00EB3D27" w:rsidRDefault="00EE444B" w:rsidP="00EE444B">
      <w:pPr>
        <w:spacing w:line="360" w:lineRule="auto"/>
        <w:ind w:firstLine="720"/>
        <w:jc w:val="both"/>
        <w:rPr>
          <w:del w:id="60" w:author="Camila Bruder" w:date="2023-11-30T14:37:00Z"/>
          <w:rFonts w:ascii="Times" w:hAnsi="Times"/>
          <w:color w:val="000000" w:themeColor="text1"/>
          <w:lang w:val="en-US"/>
        </w:rPr>
      </w:pPr>
      <w:del w:id="61" w:author="Camila Bruder" w:date="2023-11-30T14:37:00Z">
        <w:r w:rsidRPr="00EB3D27">
          <w:rPr>
            <w:rFonts w:ascii="Times" w:hAnsi="Times"/>
            <w:color w:val="000000" w:themeColor="text1"/>
            <w:lang w:val="en-US"/>
          </w:rPr>
          <w:delText>A first step in this direction was taken in a previous study (Bruder et al., 2021a, 2021b/in preparation), in which participants were asked to rate pop singing performances in terms of perceptual attributes of the voices (i.e., articulation, breathiness, pitch accuracy, loudness, tempo, resonance, preciseness and softness of vocal onsets, amount of vibrato, timbre), as well as in terms of how much they liked them. Mixed linear models showed that liking ratings could be predicted by perceptual features (with about half of the variance of liking ratings explained by perceptual ratings), but not by acoustic features frequently used to describe voices such as jitter, shimmer, vibrato rate and extent, harmonics-to-noise ratio and tilt measures. In line with previous research on perceptual ratings of music (</w:delText>
        </w:r>
        <w:r w:rsidRPr="00EB3D27">
          <w:rPr>
            <w:rFonts w:ascii="Times" w:hAnsi="Times"/>
            <w:lang w:val="en-US"/>
          </w:rPr>
          <w:delText>Lange &amp; Frieler, 2018</w:delText>
        </w:r>
        <w:r w:rsidR="008E4954">
          <w:rPr>
            <w:rFonts w:ascii="Times" w:hAnsi="Times"/>
            <w:lang w:val="en-US"/>
          </w:rPr>
          <w:delText xml:space="preserve">; </w:delText>
        </w:r>
        <w:r w:rsidR="008E4954" w:rsidRPr="00EB3D27">
          <w:rPr>
            <w:rFonts w:ascii="Times" w:eastAsiaTheme="minorHAnsi" w:hAnsi="Times"/>
            <w:color w:val="000000" w:themeColor="text1"/>
            <w:lang w:val="en-GB"/>
          </w:rPr>
          <w:delText>Schedl et al., 2016</w:delText>
        </w:r>
        <w:r w:rsidRPr="00EB3D27">
          <w:rPr>
            <w:rFonts w:ascii="Times" w:hAnsi="Times"/>
            <w:lang w:val="en-US"/>
          </w:rPr>
          <w:delText>)</w:delText>
        </w:r>
        <w:r w:rsidRPr="00EB3D27">
          <w:rPr>
            <w:rFonts w:ascii="Times" w:hAnsi="Times"/>
            <w:color w:val="000000" w:themeColor="text1"/>
            <w:lang w:val="en-US"/>
          </w:rPr>
          <w:delText xml:space="preserve"> and voice (</w:delText>
        </w:r>
        <w:r w:rsidRPr="00EB3D27">
          <w:rPr>
            <w:rFonts w:ascii="Times" w:eastAsiaTheme="minorHAnsi" w:hAnsi="Times"/>
            <w:color w:val="000000" w:themeColor="text1"/>
            <w:lang w:val="en-GB"/>
          </w:rPr>
          <w:delText>Merrill, 2022</w:delText>
        </w:r>
        <w:r w:rsidRPr="00EB3D27">
          <w:rPr>
            <w:rFonts w:ascii="Times" w:hAnsi="Times"/>
            <w:color w:val="000000" w:themeColor="text1"/>
            <w:lang w:val="en-US"/>
          </w:rPr>
          <w:delText>), we also observed that inter-rater agreement of perceptual and liking ratings was low. Interestingly though, mean liking ratings in this lab-based experiment with German participants correlated highly with mean liking ratings of a parallel online experiment presenting the same stimuli to US-based participants. This suggests the emergence of robust average preferences amidst high individual differences in how participants perceive and like singing voices. It is to be determined if this finding would generalize to other types of singing, that is, beyond pop singing.</w:delText>
        </w:r>
      </w:del>
    </w:p>
    <w:p w14:paraId="7B9B50D2" w14:textId="77777777" w:rsidR="00EE444B" w:rsidRPr="00EB3D27" w:rsidRDefault="00EE444B" w:rsidP="00EE444B">
      <w:pPr>
        <w:spacing w:line="360" w:lineRule="auto"/>
        <w:ind w:firstLine="720"/>
        <w:jc w:val="both"/>
        <w:rPr>
          <w:del w:id="62" w:author="Camila Bruder" w:date="2023-11-30T14:37:00Z"/>
          <w:rFonts w:ascii="Times" w:hAnsi="Times"/>
          <w:color w:val="000000" w:themeColor="text1"/>
          <w:lang w:val="en-US"/>
        </w:rPr>
      </w:pPr>
      <w:del w:id="63" w:author="Camila Bruder" w:date="2023-11-30T14:37:00Z">
        <w:r w:rsidRPr="00EB3D27">
          <w:rPr>
            <w:rFonts w:ascii="Times" w:hAnsi="Times"/>
            <w:color w:val="000000" w:themeColor="text1"/>
            <w:lang w:val="en-US"/>
          </w:rPr>
          <w:delText xml:space="preserve">Here we propose to expand the findings of Bruder et al. (2021a, 2021b/in preparation) and investigate lay listeners’ aesthetic preferences for voices in contrasting singing and speech styles. To do so, we use a newly recorded and validated stimulus set of naturalistic but controlled a capella singing and speech performances </w:delText>
        </w:r>
        <w:r w:rsidRPr="00EB3D27">
          <w:rPr>
            <w:rFonts w:ascii="Times" w:eastAsiaTheme="minorHAnsi" w:hAnsi="Times"/>
            <w:color w:val="000000" w:themeColor="text1"/>
            <w:lang w:val="en-US" w:eastAsia="en-US"/>
          </w:rPr>
          <w:delText xml:space="preserve">[the stimulus dataset, along with details about the validation experiment and acoustic analyses of the stimuli, will be, at the time of publication of this paper, available open access </w:delText>
        </w:r>
        <w:r w:rsidR="007F3876">
          <w:rPr>
            <w:rFonts w:ascii="Times" w:eastAsiaTheme="minorHAnsi" w:hAnsi="Times"/>
            <w:color w:val="000000" w:themeColor="text1"/>
            <w:lang w:val="en-US" w:eastAsia="en-US"/>
          </w:rPr>
          <w:delText>–</w:delText>
        </w:r>
        <w:r w:rsidRPr="00EB3D27">
          <w:rPr>
            <w:rFonts w:ascii="Times" w:eastAsiaTheme="minorHAnsi" w:hAnsi="Times"/>
            <w:color w:val="000000" w:themeColor="text1"/>
            <w:lang w:val="en-US" w:eastAsia="en-US"/>
          </w:rPr>
          <w:delText xml:space="preserve"> currently </w:delText>
        </w:r>
        <w:r w:rsidR="007F3876">
          <w:rPr>
            <w:rFonts w:ascii="Times" w:eastAsiaTheme="minorHAnsi" w:hAnsi="Times"/>
            <w:color w:val="000000" w:themeColor="text1"/>
            <w:lang w:val="en-US" w:eastAsia="en-US"/>
          </w:rPr>
          <w:delText xml:space="preserve">it is </w:delText>
        </w:r>
        <w:r w:rsidRPr="00EB3D27">
          <w:rPr>
            <w:rFonts w:ascii="Times" w:eastAsiaTheme="minorHAnsi" w:hAnsi="Times"/>
            <w:color w:val="000000" w:themeColor="text1"/>
            <w:lang w:val="en-US" w:eastAsia="en-US"/>
          </w:rPr>
          <w:delText xml:space="preserve">work </w:delText>
        </w:r>
        <w:r w:rsidR="00F21CEA">
          <w:rPr>
            <w:rFonts w:ascii="Times" w:eastAsiaTheme="minorHAnsi" w:hAnsi="Times"/>
            <w:color w:val="000000" w:themeColor="text1"/>
            <w:lang w:val="en-US" w:eastAsia="en-US"/>
          </w:rPr>
          <w:delText>i</w:delText>
        </w:r>
        <w:r w:rsidRPr="00EB3D27">
          <w:rPr>
            <w:rFonts w:ascii="Times" w:eastAsiaTheme="minorHAnsi" w:hAnsi="Times"/>
            <w:color w:val="000000" w:themeColor="text1"/>
            <w:lang w:val="en-US" w:eastAsia="en-US"/>
          </w:rPr>
          <w:delText>n progress].</w:delText>
        </w:r>
        <w:r w:rsidRPr="00EB3D27">
          <w:rPr>
            <w:rFonts w:ascii="Times" w:hAnsi="Times"/>
            <w:color w:val="000000" w:themeColor="text1"/>
            <w:lang w:val="en-US"/>
          </w:rPr>
          <w:delText xml:space="preserve"> Twenty-two female singers performed </w:delText>
        </w:r>
        <w:r w:rsidR="00F21CEA">
          <w:rPr>
            <w:rFonts w:ascii="Times" w:hAnsi="Times"/>
            <w:color w:val="000000" w:themeColor="text1"/>
            <w:lang w:val="en-US"/>
          </w:rPr>
          <w:delText>s</w:delText>
        </w:r>
        <w:r w:rsidRPr="00EB3D27">
          <w:rPr>
            <w:rFonts w:ascii="Times" w:hAnsi="Times"/>
            <w:color w:val="000000" w:themeColor="text1"/>
            <w:lang w:val="en-US"/>
          </w:rPr>
          <w:delText xml:space="preserve">ix </w:delText>
        </w:r>
        <w:r w:rsidR="00F21CEA">
          <w:rPr>
            <w:rFonts w:ascii="Times" w:hAnsi="Times"/>
            <w:color w:val="000000" w:themeColor="text1"/>
            <w:lang w:val="en-US"/>
          </w:rPr>
          <w:delText xml:space="preserve">different </w:delText>
        </w:r>
        <w:r w:rsidRPr="00EB3D27">
          <w:rPr>
            <w:rFonts w:ascii="Times" w:hAnsi="Times"/>
            <w:color w:val="000000" w:themeColor="text1"/>
            <w:lang w:val="en-US"/>
          </w:rPr>
          <w:delText>melody excerpts in three contrasting singing styles – as a lullaby, as a pop song and as opera aria</w:delText>
        </w:r>
        <w:r w:rsidR="00F21CEA">
          <w:rPr>
            <w:rFonts w:ascii="Times" w:hAnsi="Times"/>
            <w:color w:val="000000" w:themeColor="text1"/>
            <w:lang w:val="en-US"/>
          </w:rPr>
          <w:delText>;</w:delText>
        </w:r>
        <w:r w:rsidRPr="00EB3D27">
          <w:rPr>
            <w:rFonts w:ascii="Times" w:hAnsi="Times"/>
            <w:color w:val="000000" w:themeColor="text1"/>
            <w:lang w:val="en-US"/>
          </w:rPr>
          <w:delText xml:space="preserve"> </w:delText>
        </w:r>
        <w:r w:rsidR="00F21CEA">
          <w:rPr>
            <w:rFonts w:ascii="Times" w:hAnsi="Times"/>
            <w:color w:val="000000" w:themeColor="text1"/>
            <w:lang w:val="en-US"/>
          </w:rPr>
          <w:delText>and</w:delText>
        </w:r>
        <w:r w:rsidRPr="00EB3D27">
          <w:rPr>
            <w:rFonts w:ascii="Times" w:hAnsi="Times"/>
            <w:color w:val="000000" w:themeColor="text1"/>
            <w:lang w:val="en-US"/>
          </w:rPr>
          <w:delText xml:space="preserve"> read the corresponding lyrics out loud in two contrasting ways – as if speaking to an adult audience and as if speaking to </w:delText>
        </w:r>
        <w:r w:rsidR="00F21CEA">
          <w:rPr>
            <w:rFonts w:ascii="Times" w:hAnsi="Times"/>
            <w:color w:val="000000" w:themeColor="text1"/>
            <w:lang w:val="en-US"/>
          </w:rPr>
          <w:delText>an infant</w:delText>
        </w:r>
        <w:r w:rsidRPr="00EB3D27">
          <w:rPr>
            <w:rFonts w:ascii="Times" w:hAnsi="Times"/>
            <w:color w:val="000000" w:themeColor="text1"/>
            <w:lang w:val="en-US"/>
          </w:rPr>
          <w:delText xml:space="preserve">. Note that </w:delText>
        </w:r>
        <w:r w:rsidRPr="00EB3D27">
          <w:rPr>
            <w:rFonts w:ascii="Times" w:eastAsiaTheme="minorHAnsi" w:hAnsi="Times"/>
            <w:color w:val="000000" w:themeColor="text1"/>
            <w:lang w:val="en-US" w:eastAsia="en-US"/>
          </w:rPr>
          <w:delText xml:space="preserve">the term pop singing is </w:delText>
        </w:r>
        <w:r w:rsidR="00F21CEA">
          <w:rPr>
            <w:rFonts w:ascii="Times" w:eastAsiaTheme="minorHAnsi" w:hAnsi="Times"/>
            <w:color w:val="000000" w:themeColor="text1"/>
            <w:lang w:val="en-US" w:eastAsia="en-US"/>
          </w:rPr>
          <w:delText xml:space="preserve">used here in a </w:delText>
        </w:r>
        <w:r w:rsidRPr="00EB3D27">
          <w:rPr>
            <w:rFonts w:ascii="Times" w:eastAsiaTheme="minorHAnsi" w:hAnsi="Times"/>
            <w:color w:val="000000" w:themeColor="text1"/>
            <w:lang w:val="en-US" w:eastAsia="en-US"/>
          </w:rPr>
          <w:delText>broad and unspecific</w:delText>
        </w:r>
        <w:r w:rsidR="00F21CEA">
          <w:rPr>
            <w:rFonts w:ascii="Times" w:eastAsiaTheme="minorHAnsi" w:hAnsi="Times"/>
            <w:color w:val="000000" w:themeColor="text1"/>
            <w:lang w:val="en-US" w:eastAsia="en-US"/>
          </w:rPr>
          <w:delText xml:space="preserve"> way</w:delText>
        </w:r>
        <w:r w:rsidRPr="00EB3D27">
          <w:rPr>
            <w:rFonts w:ascii="Times" w:eastAsiaTheme="minorHAnsi" w:hAnsi="Times"/>
            <w:color w:val="000000" w:themeColor="text1"/>
            <w:lang w:val="en-US" w:eastAsia="en-US"/>
          </w:rPr>
          <w:delText xml:space="preserve">. Though there are different schools and techniques associated with different aesthetic goals within pop music, pop singing is defined here as singing without any specific type of technique. Operatic or classical singing, on the other hand, is the result of a very specific technique, and is associated with a very clear acoustic profile. Larrouy-Maestri </w:delText>
        </w:r>
        <w:r w:rsidR="00957C32" w:rsidRPr="00EB3D27">
          <w:rPr>
            <w:rFonts w:ascii="Times" w:eastAsiaTheme="minorHAnsi" w:hAnsi="Times"/>
            <w:color w:val="000000" w:themeColor="text1"/>
            <w:lang w:val="en-US" w:eastAsia="en-US"/>
          </w:rPr>
          <w:delText xml:space="preserve">et al. </w:delText>
        </w:r>
        <w:r w:rsidRPr="00EB3D27">
          <w:rPr>
            <w:rFonts w:ascii="Times" w:eastAsiaTheme="minorHAnsi" w:hAnsi="Times"/>
            <w:color w:val="000000" w:themeColor="text1"/>
            <w:lang w:val="en-US" w:eastAsia="en-US"/>
          </w:rPr>
          <w:delText>(2014) compared acoustic features of operatic and non-operatic singing by asking the same singers to perform two melodies (</w:delText>
        </w:r>
        <w:r w:rsidR="00F21CEA">
          <w:rPr>
            <w:rFonts w:ascii="Times" w:eastAsiaTheme="minorHAnsi" w:hAnsi="Times"/>
            <w:color w:val="000000" w:themeColor="text1"/>
            <w:lang w:val="en-US" w:eastAsia="en-US"/>
          </w:rPr>
          <w:delText>“</w:delText>
        </w:r>
        <w:r w:rsidRPr="00EB3D27">
          <w:rPr>
            <w:rFonts w:ascii="Times" w:eastAsiaTheme="minorHAnsi" w:hAnsi="Times"/>
            <w:color w:val="000000" w:themeColor="text1"/>
            <w:lang w:val="en-US" w:eastAsia="en-US"/>
          </w:rPr>
          <w:delText xml:space="preserve">Happy </w:delText>
        </w:r>
        <w:r w:rsidR="00F21CEA">
          <w:rPr>
            <w:rFonts w:ascii="Times" w:eastAsiaTheme="minorHAnsi" w:hAnsi="Times"/>
            <w:color w:val="000000" w:themeColor="text1"/>
            <w:lang w:val="en-US" w:eastAsia="en-US"/>
          </w:rPr>
          <w:delText>B</w:delText>
        </w:r>
        <w:r w:rsidRPr="00EB3D27">
          <w:rPr>
            <w:rFonts w:ascii="Times" w:eastAsiaTheme="minorHAnsi" w:hAnsi="Times"/>
            <w:color w:val="000000" w:themeColor="text1"/>
            <w:lang w:val="en-US" w:eastAsia="en-US"/>
          </w:rPr>
          <w:delText>irthday</w:delText>
        </w:r>
        <w:r w:rsidR="00F21CEA">
          <w:rPr>
            <w:rFonts w:ascii="Times" w:eastAsiaTheme="minorHAnsi" w:hAnsi="Times"/>
            <w:color w:val="000000" w:themeColor="text1"/>
            <w:lang w:val="en-US" w:eastAsia="en-US"/>
          </w:rPr>
          <w:delText>”</w:delText>
        </w:r>
        <w:r w:rsidRPr="00EB3D27">
          <w:rPr>
            <w:rFonts w:ascii="Times" w:eastAsiaTheme="minorHAnsi" w:hAnsi="Times"/>
            <w:color w:val="000000" w:themeColor="text1"/>
            <w:lang w:val="en-US" w:eastAsia="en-US"/>
          </w:rPr>
          <w:delText xml:space="preserve"> and a romantic song of free choice) both with and without operatic technique, and found wider vibrato extent, higher standard deviation of the F0, increased jitter and shimmer, as well as lower harmonics-to-noise ratio and lower energy ratio distribution in operatic singing. </w:delText>
        </w:r>
      </w:del>
    </w:p>
    <w:p w14:paraId="210C4880" w14:textId="10789502" w:rsidR="006D16C6" w:rsidRPr="00231F82" w:rsidRDefault="00EE444B" w:rsidP="00F1381F">
      <w:pPr>
        <w:pStyle w:val="BodyText"/>
        <w:spacing w:line="360" w:lineRule="auto"/>
        <w:ind w:firstLine="360"/>
        <w:rPr>
          <w:ins w:id="64" w:author="Camila Bruder" w:date="2023-11-30T14:37:00Z"/>
          <w:rFonts w:eastAsiaTheme="minorHAnsi"/>
          <w:lang w:val="en-US" w:eastAsia="en-US"/>
        </w:rPr>
      </w:pPr>
      <w:del w:id="65" w:author="Camila Bruder" w:date="2023-11-30T14:37:00Z">
        <w:r w:rsidRPr="00EB3D27">
          <w:rPr>
            <w:rFonts w:ascii="Times" w:eastAsiaTheme="minorHAnsi" w:hAnsi="Times"/>
            <w:color w:val="000000" w:themeColor="text1"/>
            <w:lang w:val="en-US" w:eastAsia="en-US"/>
          </w:rPr>
          <w:delText>These five contrasting “categories” of vocalizations allow us to draw</w:delText>
        </w:r>
      </w:del>
      <w:ins w:id="66" w:author="Camila Bruder" w:date="2023-11-30T14:37:00Z">
        <w:r w:rsidR="006D1C00" w:rsidRPr="00420A7E">
          <w:rPr>
            <w:lang w:val="en-GB"/>
          </w:rPr>
          <w:t xml:space="preserve">The voice is highly significant </w:t>
        </w:r>
        <w:r w:rsidR="004A5000" w:rsidRPr="00420A7E">
          <w:rPr>
            <w:lang w:val="en-GB"/>
          </w:rPr>
          <w:t>to</w:t>
        </w:r>
        <w:r w:rsidR="006D1C00" w:rsidRPr="00420A7E">
          <w:rPr>
            <w:lang w:val="en-GB"/>
          </w:rPr>
          <w:t xml:space="preserve"> human experience. </w:t>
        </w:r>
        <w:r w:rsidR="00BE6454" w:rsidRPr="00420A7E">
          <w:rPr>
            <w:lang w:val="en-GB"/>
          </w:rPr>
          <w:t>V</w:t>
        </w:r>
        <w:r w:rsidR="004123E0" w:rsidRPr="00420A7E">
          <w:rPr>
            <w:lang w:val="en-GB"/>
          </w:rPr>
          <w:t>oice selective areas have been describe</w:t>
        </w:r>
        <w:r w:rsidR="007732A6" w:rsidRPr="00420A7E">
          <w:rPr>
            <w:lang w:val="en-GB"/>
          </w:rPr>
          <w:t>d</w:t>
        </w:r>
        <w:r w:rsidR="004123E0" w:rsidRPr="00420A7E">
          <w:rPr>
            <w:lang w:val="en-GB"/>
          </w:rPr>
          <w:t xml:space="preserve"> in the human cortex </w:t>
        </w:r>
        <w:r w:rsidR="004123E0" w:rsidRPr="00420A7E">
          <w:rPr>
            <w:lang w:val="en-GB"/>
          </w:rPr>
          <w:fldChar w:fldCharType="begin"/>
        </w:r>
        <w:r w:rsidR="00621223" w:rsidRPr="00420A7E">
          <w:rPr>
            <w:lang w:val="en-GB"/>
          </w:rPr>
          <w:instrText xml:space="preserve"> ADDIN ZOTERO_ITEM CSL_CITATION {"citationID":"6aCx53Uz","properties":{"formattedCitation":"(Belin et al., 2000)","plainCitation":"(Belin et al., 2000)","noteIndex":0},"citationItems":[{"id":2319,"uris":["http://zotero.org/users/local/CelvPSso/items/VEAWBA2D"],"itemData":{"id":2319,"type":"article-journal","container-title":"Nature","DOI":"10.1038/35002078","ISSN":"0028-0836, 1476-4687","issue":"6767","journalAbbreviation":"Nature","language":"en","page":"309-312","source":"DOI.org (Crossref)","title":"Voice-selective areas in human auditory cortex","volume":"403","author":[{"family":"Belin","given":"Pascal"},{"family":"Zatorre","given":"Robert J."},{"family":"Lafaille","given":"Philippe"},{"family":"Ahad","given":"Pierre"},{"family":"Pike","given":"Bruce"}],"issued":{"date-parts":[["2000",1]]}},"label":"page"}],"schema":"https://github.com/citation-style-language/schema/raw/master/csl-citation.json"} </w:instrText>
        </w:r>
        <w:r w:rsidR="004123E0" w:rsidRPr="00420A7E">
          <w:rPr>
            <w:lang w:val="en-GB"/>
          </w:rPr>
          <w:fldChar w:fldCharType="separate"/>
        </w:r>
        <w:r w:rsidR="002068AA" w:rsidRPr="00420A7E">
          <w:rPr>
            <w:noProof/>
            <w:lang w:val="en-GB"/>
          </w:rPr>
          <w:t>(Belin et al., 2000)</w:t>
        </w:r>
        <w:r w:rsidR="004123E0" w:rsidRPr="00420A7E">
          <w:rPr>
            <w:lang w:val="en-GB"/>
          </w:rPr>
          <w:fldChar w:fldCharType="end"/>
        </w:r>
        <w:r w:rsidR="00BE6454" w:rsidRPr="00420A7E">
          <w:rPr>
            <w:lang w:val="en-GB"/>
          </w:rPr>
          <w:t xml:space="preserve">, </w:t>
        </w:r>
        <w:r w:rsidR="003E6EC4" w:rsidRPr="00420A7E">
          <w:rPr>
            <w:lang w:val="en-GB"/>
          </w:rPr>
          <w:t xml:space="preserve">and a recent study suggests there are neural populations selectively responsive to songs </w:t>
        </w:r>
        <w:r w:rsidR="003E6EC4" w:rsidRPr="00420A7E">
          <w:rPr>
            <w:lang w:val="en-GB"/>
          </w:rPr>
          <w:fldChar w:fldCharType="begin"/>
        </w:r>
        <w:r w:rsidR="003E6EC4" w:rsidRPr="00420A7E">
          <w:rPr>
            <w:lang w:val="en-GB"/>
          </w:rPr>
          <w:instrText xml:space="preserve"> ADDIN ZOTERO_ITEM CSL_CITATION {"citationID":"xIOH212Z","properties":{"formattedCitation":"(Norman-Haignere et al., 2022)","plainCitation":"(Norman-Haignere et al., 2022)","noteIndex":0},"citationItems":[{"id":4108,"uris":["http://zotero.org/users/local/CelvPSso/items/G4FRSVVN"],"itemData":{"id":4108,"type":"article-journal","abstract":"How is music represented in the brain? While neuroimaging has revealed some spatial segregation between responses to music versus other sounds, little is known about the neural code for music itself. To address this question, we developed a method to infer canonical response components of human auditory cortex using intracranial responses to natural sounds, and further used the superior coverage of fMRI to map their spatial distribution. The inferred components replicated many prior ﬁndings, including distinct neural selectivity for speech and music, but also revealed a novel component that responded nearly exclusively to music with singing. Song selectivity was not explainable by standard acoustic features, was located near speechand music-selective responses, and was also evident in individual electrodes. These results suggest that representations of music are fractionated into subpopulations selective for different types of music, one of which is specialized for the analysis of song.","container-title":"Current Biology","DOI":"10.1016/j.cub.2022.01.069","ISSN":"09609822","issue":"7","journalAbbreviation":"Current Biology","language":"en","page":"1470-1484.e12","source":"DOI.org (Crossref)","title":"A neural population selective for song in human auditory cortex","volume":"32","author":[{"family":"Norman-Haignere","given":"Sam V."},{"family":"Feather","given":"Jenelle"},{"family":"Boebinger","given":"Dana"},{"family":"Brunner","given":"Peter"},{"family":"Ritaccio","given":"Anthony"},{"family":"McDermott","given":"Josh H."},{"family":"Schalk","given":"Gerwin"},{"family":"Kanwisher","given":"Nancy"}],"issued":{"date-parts":[["2022",4]]}}}],"schema":"https://github.com/citation-style-language/schema/raw/master/csl-citation.json"} </w:instrText>
        </w:r>
        <w:r w:rsidR="003E6EC4" w:rsidRPr="00420A7E">
          <w:rPr>
            <w:lang w:val="en-GB"/>
          </w:rPr>
          <w:fldChar w:fldCharType="separate"/>
        </w:r>
        <w:r w:rsidR="003E6EC4" w:rsidRPr="00420A7E">
          <w:rPr>
            <w:noProof/>
            <w:lang w:val="en-GB"/>
          </w:rPr>
          <w:t>(Norman-Haignere et al., 2022)</w:t>
        </w:r>
        <w:r w:rsidR="003E6EC4" w:rsidRPr="00420A7E">
          <w:rPr>
            <w:lang w:val="en-GB"/>
          </w:rPr>
          <w:fldChar w:fldCharType="end"/>
        </w:r>
        <w:r w:rsidR="003E6EC4" w:rsidRPr="00420A7E">
          <w:rPr>
            <w:lang w:val="en-GB"/>
          </w:rPr>
          <w:t>. M</w:t>
        </w:r>
        <w:r w:rsidR="00BE6454" w:rsidRPr="00420A7E">
          <w:rPr>
            <w:lang w:val="en-GB"/>
          </w:rPr>
          <w:t xml:space="preserve">elodies are easier to remember when presented vocally than when played on a piano, banjo or marimba </w:t>
        </w:r>
        <w:r w:rsidR="00BE6454" w:rsidRPr="00420A7E">
          <w:rPr>
            <w:lang w:val="en-GB"/>
          </w:rPr>
          <w:fldChar w:fldCharType="begin"/>
        </w:r>
        <w:r w:rsidR="0052412F" w:rsidRPr="00420A7E">
          <w:rPr>
            <w:lang w:val="en-GB"/>
          </w:rPr>
          <w:instrText xml:space="preserve"> ADDIN ZOTERO_ITEM CSL_CITATION {"citationID":"pfmVTAQS","properties":{"formattedCitation":"(Weiss et al., 2012)","plainCitation":"(Weiss et al., 2012)","noteIndex":0},"citationItems":[{"id":2310,"uris":["http://zotero.org/users/local/CelvPSso/items/9J49QM6Z"],"itemData":{"id":2310,"type":"article-journal","abstract":"Across species, there is considerable evidence of preferential processing for biologically significant signals such as conspecific vocalizations and the calls of individual conspecifics. Surprisingly, music cognition in human listeners is typically studied with stimuli that are relatively low in biological significance, such as instrumental sounds. The present study explored the possibility that melodies might be remembered better when presented vocally rather than instrumentally. Adults listened to unfamiliar folk melodies, with some presented in familiar timbres (voice and piano) and others in less familiar timbres (banjo and marimba). They were subsequently tested on recognition of previously heard melodies intermixed with novel melodies. Melodies presented vocally were remembered better than those presented instrumentally even though they were liked less. Factors underlying the advantage for vocal melodies remain to be determined. In line with its biological significance, vocal music may evoke increased vigilance or arousal, which in turn may result in greater depth of processing and enhanced memory for musical details.","container-title":"Psychological Science","DOI":"10.1177/0956797612442552","ISSN":"0956-7976, 1467-9280","issue":"10","journalAbbreviation":"Psychol Sci","language":"en","page":"1074-1078","source":"DOI.org (Crossref)","title":"Something in the way she sings: Enhanced memory for vocal melodies","title-short":"Something in the Way She Sings","volume":"23","author":[{"family":"Weiss","given":"Michael W."},{"family":"Trehub","given":"Sandra E."},{"family":"Schellenberg","given":"E. Glenn"}],"issued":{"date-parts":[["2012",10]]}}}],"schema":"https://github.com/citation-style-language/schema/raw/master/csl-citation.json"} </w:instrText>
        </w:r>
        <w:r w:rsidR="00BE6454" w:rsidRPr="00420A7E">
          <w:rPr>
            <w:lang w:val="en-GB"/>
          </w:rPr>
          <w:fldChar w:fldCharType="separate"/>
        </w:r>
        <w:r w:rsidR="002068AA" w:rsidRPr="00420A7E">
          <w:rPr>
            <w:noProof/>
            <w:lang w:val="en-GB"/>
          </w:rPr>
          <w:t>(Weiss et al., 2012)</w:t>
        </w:r>
        <w:r w:rsidR="00BE6454" w:rsidRPr="00420A7E">
          <w:rPr>
            <w:lang w:val="en-GB"/>
          </w:rPr>
          <w:fldChar w:fldCharType="end"/>
        </w:r>
        <w:r w:rsidR="00BE6454" w:rsidRPr="00420A7E">
          <w:rPr>
            <w:lang w:val="en-GB"/>
          </w:rPr>
          <w:t xml:space="preserve">, even for </w:t>
        </w:r>
        <w:r w:rsidR="0091007D" w:rsidRPr="00420A7E">
          <w:rPr>
            <w:lang w:val="en-GB"/>
          </w:rPr>
          <w:t xml:space="preserve">trained </w:t>
        </w:r>
        <w:r w:rsidR="00BE6454" w:rsidRPr="00420A7E">
          <w:rPr>
            <w:lang w:val="en-GB"/>
          </w:rPr>
          <w:t xml:space="preserve">pianists </w:t>
        </w:r>
        <w:r w:rsidR="00BE6454" w:rsidRPr="00420A7E">
          <w:rPr>
            <w:lang w:val="en-GB"/>
          </w:rPr>
          <w:fldChar w:fldCharType="begin"/>
        </w:r>
        <w:r w:rsidR="00BE6454" w:rsidRPr="00420A7E">
          <w:rPr>
            <w:lang w:val="en-GB"/>
          </w:rPr>
          <w:instrText xml:space="preserve"> ADDIN ZOTERO_ITEM CSL_CITATION {"citationID":"0OILvVk0","properties":{"formattedCitation":"(Weiss et al., 2015)","plainCitation":"(Weiss et al., 2015)","noteIndex":0},"citationItems":[{"id":2316,"uris":["http://zotero.org/users/local/CelvPSso/items/R4WXA4I9"],"itemData":{"id":2316,"type":"article-journal","abstract":"Nonmusicians remember vocal melodies (i.e., sung to la la) better than instrumental melodies. If greater exposure to the voice contributes to those effects, then long-term experience with instrumental timbres should elicit instrument-specific advantages. Here we evaluate this hypothesis by comparing pianists with other musicians and nonmusicians. We also evaluate the possibility that absolute pitch (AP), which involves exceptional memory for isolated pitches, influences melodic memory. Participants heard 24 melodies played in four timbres (voice, piano, banjo, marimba) and were subsequently required to distinguish the melodies heard previously from 24 novel melodies presented in the same timbres. Musicians performed better than nonmusicians, but both groups showed a comparable memory advantage for vocal melodies. Moreover, pianists performed no better on melodies played on piano than on other instruments, and AP musicians performed no differently than non-AP musicians. The findings confirm the robust nature of the voice advantage and rule out explanations based on familiarity, practice, and motor representations.","container-title":"Quarterly Journal of Experimental Psychology","DOI":"10.1080/17470218.2015.1020818","ISSN":"1747-0218, 1747-0226","issue":"5","journalAbbreviation":"Quarterly Journal of Experimental Psychology","language":"en","page":"866-877","source":"DOI.org (Crossref)","title":"Rapid Communication: Pianists exhibit enhanced memory for vocal melodies but not piano melodies","title-short":"Rapid Communication","volume":"68","author":[{"family":"Weiss","given":"Michael W."},{"family":"Vanzella","given":"Patrícia"},{"family":"Schellenberg","given":"E. Glenn"},{"family":"Trehub","given":"Sandra E."}],"issued":{"date-parts":[["2015",5]]}}}],"schema":"https://github.com/citation-style-language/schema/raw/master/csl-citation.json"} </w:instrText>
        </w:r>
        <w:r w:rsidR="00BE6454" w:rsidRPr="00420A7E">
          <w:rPr>
            <w:lang w:val="en-GB"/>
          </w:rPr>
          <w:fldChar w:fldCharType="separate"/>
        </w:r>
        <w:r w:rsidR="002068AA" w:rsidRPr="00420A7E">
          <w:rPr>
            <w:noProof/>
            <w:lang w:val="en-GB"/>
          </w:rPr>
          <w:t>(Weiss et al., 2015)</w:t>
        </w:r>
        <w:r w:rsidR="00BE6454" w:rsidRPr="00420A7E">
          <w:rPr>
            <w:lang w:val="en-GB"/>
          </w:rPr>
          <w:fldChar w:fldCharType="end"/>
        </w:r>
        <w:r w:rsidR="004123E0" w:rsidRPr="00420A7E">
          <w:rPr>
            <w:lang w:val="en-GB"/>
          </w:rPr>
          <w:t xml:space="preserve">. </w:t>
        </w:r>
        <w:r w:rsidR="006D1C00" w:rsidRPr="00420A7E">
          <w:rPr>
            <w:lang w:val="en-GB"/>
          </w:rPr>
          <w:t>The voice is also incredibly flexible</w:t>
        </w:r>
        <w:r w:rsidR="00C76AF1" w:rsidRPr="00420A7E">
          <w:rPr>
            <w:lang w:val="en-GB"/>
          </w:rPr>
          <w:t>: i</w:t>
        </w:r>
        <w:r w:rsidR="006D1C00" w:rsidRPr="00420A7E">
          <w:rPr>
            <w:lang w:val="en-GB"/>
          </w:rPr>
          <w:t xml:space="preserve">t </w:t>
        </w:r>
        <w:r w:rsidR="00BE6454" w:rsidRPr="00420A7E">
          <w:rPr>
            <w:lang w:val="en-GB"/>
          </w:rPr>
          <w:t xml:space="preserve">can </w:t>
        </w:r>
        <w:r w:rsidR="006D1C00" w:rsidRPr="00420A7E">
          <w:rPr>
            <w:lang w:val="en-GB"/>
          </w:rPr>
          <w:t>serve</w:t>
        </w:r>
        <w:r w:rsidR="00BE6454" w:rsidRPr="00420A7E">
          <w:rPr>
            <w:lang w:val="en-GB"/>
          </w:rPr>
          <w:t xml:space="preserve"> a myriad of</w:t>
        </w:r>
        <w:r w:rsidR="006D1C00" w:rsidRPr="00420A7E">
          <w:rPr>
            <w:lang w:val="en-GB"/>
          </w:rPr>
          <w:t xml:space="preserve"> functions, and </w:t>
        </w:r>
        <w:r w:rsidR="0091007D" w:rsidRPr="00420A7E">
          <w:rPr>
            <w:lang w:val="en-GB"/>
          </w:rPr>
          <w:t xml:space="preserve">it </w:t>
        </w:r>
        <w:r w:rsidR="006D1C00" w:rsidRPr="00420A7E">
          <w:rPr>
            <w:lang w:val="en-GB"/>
          </w:rPr>
          <w:t>sound</w:t>
        </w:r>
        <w:r w:rsidR="0091007D" w:rsidRPr="00420A7E">
          <w:rPr>
            <w:lang w:val="en-GB"/>
          </w:rPr>
          <w:t>s</w:t>
        </w:r>
        <w:r w:rsidR="006D1C00" w:rsidRPr="00420A7E">
          <w:rPr>
            <w:lang w:val="en-GB"/>
          </w:rPr>
          <w:t xml:space="preserve"> differently depending on its </w:t>
        </w:r>
        <w:r w:rsidR="00BE6454" w:rsidRPr="00420A7E">
          <w:rPr>
            <w:lang w:val="en-GB"/>
          </w:rPr>
          <w:t xml:space="preserve">current </w:t>
        </w:r>
        <w:r w:rsidR="006D1C00" w:rsidRPr="00420A7E">
          <w:rPr>
            <w:lang w:val="en-GB"/>
          </w:rPr>
          <w:t>use</w:t>
        </w:r>
        <w:r w:rsidR="00681254" w:rsidRPr="00420A7E">
          <w:rPr>
            <w:lang w:val="en-GB"/>
          </w:rPr>
          <w:t>.</w:t>
        </w:r>
        <w:r w:rsidR="0091007D" w:rsidRPr="00420A7E">
          <w:rPr>
            <w:lang w:val="en-GB"/>
          </w:rPr>
          <w:t xml:space="preserve"> </w:t>
        </w:r>
        <w:r w:rsidR="00EE133B" w:rsidRPr="00420A7E">
          <w:rPr>
            <w:lang w:val="en-GB"/>
          </w:rPr>
          <w:t xml:space="preserve">Besides its obvious functions, </w:t>
        </w:r>
        <w:r w:rsidR="00AD6C6B">
          <w:rPr>
            <w:lang w:val="en-GB"/>
          </w:rPr>
          <w:t>that is,</w:t>
        </w:r>
        <w:r w:rsidR="00EE133B" w:rsidRPr="00420A7E">
          <w:rPr>
            <w:lang w:val="en-GB"/>
          </w:rPr>
          <w:t xml:space="preserve"> to express and exchange semantic meaning via language, </w:t>
        </w:r>
        <w:r w:rsidR="00231F82">
          <w:rPr>
            <w:lang w:val="en-GB"/>
          </w:rPr>
          <w:t>the voice</w:t>
        </w:r>
        <w:r w:rsidR="00EE133B" w:rsidRPr="00420A7E">
          <w:rPr>
            <w:lang w:val="en-GB"/>
          </w:rPr>
          <w:t xml:space="preserve"> conveys a wide range of non-verbal information. </w:t>
        </w:r>
        <w:r w:rsidR="002722A2" w:rsidRPr="00420A7E">
          <w:rPr>
            <w:rFonts w:eastAsiaTheme="minorHAnsi"/>
            <w:lang w:val="en-US" w:eastAsia="en-US"/>
          </w:rPr>
          <w:t>A person’</w:t>
        </w:r>
        <w:r w:rsidR="00EE133B" w:rsidRPr="00420A7E">
          <w:rPr>
            <w:rFonts w:eastAsiaTheme="minorHAnsi"/>
            <w:lang w:val="en-US" w:eastAsia="en-US"/>
          </w:rPr>
          <w:t>s</w:t>
        </w:r>
        <w:r w:rsidR="002722A2" w:rsidRPr="00420A7E">
          <w:rPr>
            <w:rFonts w:eastAsiaTheme="minorHAnsi"/>
            <w:lang w:val="en-US" w:eastAsia="en-US"/>
          </w:rPr>
          <w:t xml:space="preserve"> voice may cue </w:t>
        </w:r>
        <w:r w:rsidR="0044632D" w:rsidRPr="00420A7E">
          <w:rPr>
            <w:rFonts w:eastAsiaTheme="minorHAnsi"/>
            <w:lang w:val="en-US" w:eastAsia="en-US"/>
          </w:rPr>
          <w:t>the</w:t>
        </w:r>
        <w:r w:rsidR="002722A2" w:rsidRPr="00420A7E">
          <w:rPr>
            <w:rFonts w:eastAsiaTheme="minorHAnsi"/>
            <w:lang w:val="en-US" w:eastAsia="en-US"/>
          </w:rPr>
          <w:t xml:space="preserve"> speakers’ </w:t>
        </w:r>
        <w:r w:rsidR="002722A2" w:rsidRPr="00420A7E">
          <w:t>body size</w:t>
        </w:r>
        <w:r w:rsidR="002722A2" w:rsidRPr="00420A7E">
          <w:rPr>
            <w:lang w:val="en-US"/>
          </w:rPr>
          <w:t xml:space="preserve"> and shape, </w:t>
        </w:r>
        <w:r w:rsidR="002722A2" w:rsidRPr="00420A7E">
          <w:t>health</w:t>
        </w:r>
        <w:r w:rsidR="002722A2" w:rsidRPr="00420A7E">
          <w:rPr>
            <w:lang w:val="en-US"/>
          </w:rPr>
          <w:t xml:space="preserve"> and</w:t>
        </w:r>
        <w:r w:rsidR="002722A2" w:rsidRPr="00420A7E">
          <w:t xml:space="preserve"> </w:t>
        </w:r>
        <w:r w:rsidR="002722A2" w:rsidRPr="00420A7E">
          <w:rPr>
            <w:lang w:val="en-US"/>
          </w:rPr>
          <w:t xml:space="preserve">age </w:t>
        </w:r>
        <w:r w:rsidR="002722A2" w:rsidRPr="00420A7E">
          <w:rPr>
            <w:lang w:val="en-US"/>
          </w:rPr>
          <w:fldChar w:fldCharType="begin"/>
        </w:r>
        <w:r w:rsidR="002722A2" w:rsidRPr="00420A7E">
          <w:rPr>
            <w:lang w:val="en-US"/>
          </w:rPr>
          <w:instrText xml:space="preserve"> ADDIN ZOTERO_ITEM CSL_CITATION {"citationID":"bU4r5sBc","properties":{"formattedCitation":"(Pisanski et al., 2014, 2016)","plainCitation":"(Pisanski et al., 2014, 2016)","noteIndex":0},"citationItems":[{"id":3037,"uris":["http://zotero.org/users/local/CelvPSso/items/YFBT6JHP"],"itemData":{"id":3037,"type":"article-journal","container-title":"Animal Behaviour","DOI":"10.1016/j.anbehav.2014.06.011","ISSN":"00033472","journalAbbreviation":"Animal Behaviour","language":"en","page":"89-99","source":"DOI.org (Crossref)","title":"Vocal indicators of body size in men and women: a meta-analysis","title-short":"Vocal indicators of body size in men and women","volume":"95","author":[{"family":"Pisanski","given":"Katarzyna"},{"family":"Fraccaro","given":"Paul J."},{"family":"Tigue","given":"Cara C."},{"family":"O'Connor","given":"Jillian J.M."},{"family":"Röder","given":"Susanne"},{"family":"Andrews","given":"Paul W."},{"family":"Fink","given":"Bernhard"},{"family":"DeBruine","given":"Lisa M."},{"family":"Jones","given":"Benedict C."},{"family":"Feinberg","given":"David R."}],"issued":{"date-parts":[["2014",9]]}}},{"id":3044,"uris":["http://zotero.org/users/local/CelvPSso/items/HHWLTHDE"],"itemData":{"id":3044,"type":"article-journal","container-title":"Animal Behaviour","DOI":"10.1016/j.anbehav.2015.11.008","ISSN":"00033472","journalAbbreviation":"Animal Behaviour","language":"en","page":"13-22","source":"DOI.org (Crossref)","title":"Voice parameters predict sex-specific body morphology in men and women","volume":"112","author":[{"family":"Pisanski","given":"Katarzyna"},{"family":"Jones","given":"Benedict C."},{"family":"Fink","given":"Bernhard"},{"family":"O'Connor","given":"Jillian J.M."},{"family":"DeBruine","given":"Lisa M."},{"family":"Röder","given":"Susanne"},{"family":"Feinberg","given":"David R."}],"issued":{"date-parts":[["2016",2]]}}}],"schema":"https://github.com/citation-style-language/schema/raw/master/csl-citation.json"} </w:instrText>
        </w:r>
        <w:r w:rsidR="002722A2" w:rsidRPr="00420A7E">
          <w:rPr>
            <w:lang w:val="en-US"/>
          </w:rPr>
          <w:fldChar w:fldCharType="separate"/>
        </w:r>
        <w:r w:rsidR="002068AA" w:rsidRPr="00420A7E">
          <w:rPr>
            <w:noProof/>
            <w:lang w:val="en-US"/>
          </w:rPr>
          <w:t>(Pisanski et al., 2014, 2016)</w:t>
        </w:r>
        <w:r w:rsidR="002722A2" w:rsidRPr="00420A7E">
          <w:rPr>
            <w:lang w:val="en-US"/>
          </w:rPr>
          <w:fldChar w:fldCharType="end"/>
        </w:r>
        <w:r w:rsidR="002722A2" w:rsidRPr="00420A7E">
          <w:rPr>
            <w:lang w:val="en-US"/>
          </w:rPr>
          <w:t xml:space="preserve">. During speech, </w:t>
        </w:r>
        <w:r w:rsidR="002722A2" w:rsidRPr="00420A7E">
          <w:rPr>
            <w:lang w:val="en-GB"/>
          </w:rPr>
          <w:t>fluctuations in voice intonation</w:t>
        </w:r>
        <w:r w:rsidR="0091007D" w:rsidRPr="00420A7E">
          <w:rPr>
            <w:lang w:val="en-GB"/>
          </w:rPr>
          <w:t xml:space="preserve"> </w:t>
        </w:r>
        <w:r w:rsidR="00664DC4" w:rsidRPr="00420A7E">
          <w:rPr>
            <w:lang w:val="en-GB"/>
          </w:rPr>
          <w:t xml:space="preserve">(generally </w:t>
        </w:r>
        <w:proofErr w:type="spellStart"/>
        <w:r w:rsidR="00664DC4" w:rsidRPr="00420A7E">
          <w:rPr>
            <w:lang w:val="en-GB"/>
          </w:rPr>
          <w:t>know</w:t>
        </w:r>
        <w:proofErr w:type="spellEnd"/>
        <w:r w:rsidR="00664DC4" w:rsidRPr="00420A7E">
          <w:rPr>
            <w:lang w:val="en-GB"/>
          </w:rPr>
          <w:t xml:space="preserve"> as </w:t>
        </w:r>
        <w:r w:rsidR="0091007D" w:rsidRPr="00420A7E">
          <w:rPr>
            <w:lang w:val="en-GB"/>
          </w:rPr>
          <w:t>speech prosody</w:t>
        </w:r>
        <w:r w:rsidR="002722A2" w:rsidRPr="00420A7E">
          <w:rPr>
            <w:lang w:val="en-GB"/>
          </w:rPr>
          <w:t xml:space="preserve"> or “the melody of speech</w:t>
        </w:r>
        <w:r w:rsidR="00664DC4" w:rsidRPr="00420A7E">
          <w:rPr>
            <w:lang w:val="en-GB"/>
          </w:rPr>
          <w:t>”)</w:t>
        </w:r>
        <w:r w:rsidR="0091007D" w:rsidRPr="00420A7E">
          <w:rPr>
            <w:lang w:val="en-GB"/>
          </w:rPr>
          <w:t xml:space="preserve"> </w:t>
        </w:r>
        <w:r w:rsidR="00E51B7E" w:rsidRPr="00420A7E">
          <w:rPr>
            <w:lang w:val="en-GB"/>
          </w:rPr>
          <w:t>may</w:t>
        </w:r>
        <w:r w:rsidR="0091007D" w:rsidRPr="00420A7E">
          <w:rPr>
            <w:lang w:val="en-GB"/>
          </w:rPr>
          <w:t xml:space="preserve"> convey intent</w:t>
        </w:r>
        <w:r w:rsidR="00E51B7E" w:rsidRPr="00420A7E">
          <w:rPr>
            <w:lang w:val="en-GB"/>
          </w:rPr>
          <w:t xml:space="preserve"> </w:t>
        </w:r>
        <w:r w:rsidR="00E51B7E" w:rsidRPr="00420A7E">
          <w:rPr>
            <w:lang w:val="en-GB"/>
          </w:rPr>
          <w:fldChar w:fldCharType="begin"/>
        </w:r>
        <w:r w:rsidR="00E51B7E" w:rsidRPr="00420A7E">
          <w:rPr>
            <w:lang w:val="en-GB"/>
          </w:rPr>
          <w:instrText xml:space="preserve"> ADDIN ZOTERO_ITEM CSL_CITATION {"citationID":"iKwMP8my","properties":{"formattedCitation":"(Hellbernd &amp; Sammler, 2016, 2018)","plainCitation":"(Hellbernd &amp; Sammler, 2016, 2018)","noteIndex":0},"citationItems":[{"id":1013,"uris":["http://zotero.org/users/local/CelvPSso/items/PRGRTS3W"],"itemData":{"id":1013,"type":"article-journal","abstract":"Action-theoretic views of language posit that the recognition of others’ intentions is key to successful interpersonal communication. Yet, speakers do not always code their intentions literally, raising the question of which mechanisms enable interlocutors to exchange communicative intents. The present study investigated whether and how prosody—the vocal tone—contributes to the identiﬁcation of ‘‘unspoken” intentions. Single (non-)words were spoken with six intonations representing different speech acts—as carriers of communicative intentions. This corpus was acoustically analyzed (Experiment 1), and behaviorally evaluated in two experiments (Experiments 2 and 3). The combined results show characteristic prosodic feature conﬁgurations for different intentions that were reliably recognized by listeners. Interestingly, identiﬁcation of intentions was not contingent on context (single words), lexical information (non-words), and recognition of the speaker’s emotion (valence and arousal). Overall, the data demonstrate that speakers’ intentions are represented in the prosodic signal which can, thus, determine the success of interpersonal communication.","container-title":"Journal of Memory and Language","DOI":"10.1016/j.jml.2016.01.001","ISSN":"0749596X","journalAbbreviation":"Journal of Memory and Language","language":"en","page":"70-86","source":"DOI.org (Crossref)","title":"Prosody conveys speaker’s intentions: Acoustic cues for speech act perception","title-short":"Prosody conveys speaker’s intentions","volume":"88","author":[{"family":"Hellbernd","given":"Nele"},{"family":"Sammler","given":"Daniela"}],"issued":{"date-parts":[["2016",6]]}}},{"id":3024,"uris":["http://zotero.org/users/local/CelvPSso/items/MN9B33MP"],"itemData":{"id":3024,"type":"article-journal","container-title":"Social Cognitive and Affective Neuroscience","DOI":"10.1093/scan/nsy034","ISSN":"1749-5016, 1749-5024","issue":"6","language":"en","page":"604-615","source":"DOI.org (Crossref)","title":"Neural bases of social communicative intentions in speech","volume":"13","author":[{"family":"Hellbernd","given":"Nele"},{"family":"Sammler","given":"Daniela"}],"issued":{"date-parts":[["2018",6,1]]}}}],"schema":"https://github.com/citation-style-language/schema/raw/master/csl-citation.json"} </w:instrText>
        </w:r>
        <w:r w:rsidR="00E51B7E" w:rsidRPr="00420A7E">
          <w:rPr>
            <w:lang w:val="en-GB"/>
          </w:rPr>
          <w:fldChar w:fldCharType="separate"/>
        </w:r>
        <w:r w:rsidR="002068AA" w:rsidRPr="00420A7E">
          <w:rPr>
            <w:noProof/>
            <w:lang w:val="en-GB"/>
          </w:rPr>
          <w:t>(Hellbernd &amp; Sammler, 2016, 2018)</w:t>
        </w:r>
        <w:r w:rsidR="00E51B7E" w:rsidRPr="00420A7E">
          <w:rPr>
            <w:lang w:val="en-GB"/>
          </w:rPr>
          <w:fldChar w:fldCharType="end"/>
        </w:r>
        <w:r w:rsidR="00664DC4" w:rsidRPr="00420A7E">
          <w:rPr>
            <w:lang w:val="en-GB"/>
          </w:rPr>
          <w:t>,</w:t>
        </w:r>
        <w:r w:rsidR="00E51B7E" w:rsidRPr="00420A7E">
          <w:rPr>
            <w:lang w:val="en-GB"/>
          </w:rPr>
          <w:t xml:space="preserve"> emotional states </w:t>
        </w:r>
        <w:r w:rsidR="00E51B7E" w:rsidRPr="00420A7E">
          <w:rPr>
            <w:rFonts w:eastAsiaTheme="minorHAnsi"/>
            <w:lang w:val="en-US" w:eastAsia="en-US"/>
          </w:rPr>
          <w:fldChar w:fldCharType="begin"/>
        </w:r>
        <w:r w:rsidR="00892072" w:rsidRPr="00420A7E">
          <w:rPr>
            <w:rFonts w:eastAsiaTheme="minorHAnsi"/>
            <w:lang w:val="en-US" w:eastAsia="en-US"/>
          </w:rPr>
          <w:instrText xml:space="preserve"> ADDIN ZOTERO_ITEM CSL_CITATION {"citationID":"n5ALhlYo","properties":{"formattedCitation":"(Banse &amp; Scherer, 1996; Larrouy-Maestri, et al., 2023; van Rijn &amp; Larrouy-Maestri, 2023)","plainCitation":"(Banse &amp; Scherer, 1996; Larrouy-Maestri, et al., 2023; van Rijn &amp; Larrouy-Maestri, 2023)","noteIndex":0},"citationItems":[{"id":1680,"uris":["http://zotero.org/users/local/CelvPSso/items/JMEQ34QV"],"itemData":{"id":1680,"type":"article-journal","container-title":"Journal of Personality and Social Psychology","DOI":"10.1037/0022-3514.70.3.614","ISSN":"1939-1315, 0022-3514","issue":"3","journalAbbreviation":"Journal of Personality and Social Psychology","language":"en","page":"614-636","source":"DOI.org (Crossref)","title":"Acoustic profiles in vocal emotion expression.","volume":"70","author":[{"family":"Banse","given":"Rainer"},{"family":"Scherer","given":"Klaus R."}],"issued":{"date-parts":[["1996"]]}}},{"id":4104,"uris":["http://zotero.org/users/local/CelvPSso/items/IYNJGHGM"],"itemData":{"id":4104,"type":"article-journal","abstract":"preliminary citation: Larrouy-Maestri, P., Poeppel, D., &amp; Pell, M. (in press). The Sound of Emotional Prosody: Nearly Three Decades of Research and Future Directions. Perspective on Psychological Sciences.","container-title":"Perspective on Psychological Sciences.","title":"The sound of emotional prosody: nearly three decades of research and future directions","volume":"(in press)","author":[{"family":"Larrouy-Maestri,","given":"Pauline"},{"family":"Poeppel","given":"David"},{"family":"Pell","given":"Marc D."}],"issued":{"date-parts":[["2023"]]}}},{"id":262,"uris":["http://zotero.org/users/local/CelvPSso/items/42RAQEKS"],"itemData":{"id":262,"type":"article-journal","abstract":"Abstract\n            The existence of a mapping between emotions and speech prosody is commonly assumed. We propose a Bayesian modelling framework to analyse this mapping. Our models are fitted to a large collection of intended emotional prosody, yielding more than 3,000 minutes of recordings. Our descriptive study reveals that the mapping within corpora is relatively constant, whereas the mapping varies across corpora. To account for this heterogeneity, we fit a series of increasingly complex models. Model comparison reveals that models taking into account mapping differences across countries, languages, sexes and individuals outperform models that only assume a global mapping. Further analysis shows that differences across individuals, cultures and sexes contribute more to the model prediction than a shared global mapping. Our models, which can be explored in an online interactive visualization, offer a description of the mapping between acoustic features and emotions in prosody.","container-title":"Nature Human Behaviour","DOI":"10.1038/s41562-022-01505-5","ISSN":"2397-3374","issue":"3","journalAbbreviation":"Nat Hum Behav","language":"en","page":"386-396","source":"DOI.org (Crossref)","title":"Modelling individual and cross-cultural variation in the mapping of emotions to speech prosody","volume":"7","author":[{"family":"Rijn","given":"Pol","non-dropping-particle":"van"},{"family":"Larrouy-Maestri","given":"Pauline"}],"issued":{"date-parts":[["2023",1,16]]}}}],"schema":"https://github.com/citation-style-language/schema/raw/master/csl-citation.json"} </w:instrText>
        </w:r>
        <w:r w:rsidR="00E51B7E" w:rsidRPr="00420A7E">
          <w:rPr>
            <w:rFonts w:eastAsiaTheme="minorHAnsi"/>
            <w:lang w:val="en-US" w:eastAsia="en-US"/>
          </w:rPr>
          <w:fldChar w:fldCharType="separate"/>
        </w:r>
        <w:r w:rsidR="00892072" w:rsidRPr="00420A7E">
          <w:rPr>
            <w:rFonts w:eastAsiaTheme="minorHAnsi"/>
            <w:noProof/>
            <w:lang w:val="en-US" w:eastAsia="en-US"/>
          </w:rPr>
          <w:t>(Banse &amp; Scherer, 1996; Larrouy-Maestri, et al., 2023; van Rijn &amp; Larrouy-Maestri, 2023)</w:t>
        </w:r>
        <w:r w:rsidR="00E51B7E" w:rsidRPr="00420A7E">
          <w:rPr>
            <w:rFonts w:eastAsiaTheme="minorHAnsi"/>
            <w:lang w:val="en-US" w:eastAsia="en-US"/>
          </w:rPr>
          <w:fldChar w:fldCharType="end"/>
        </w:r>
        <w:r w:rsidR="0091007D" w:rsidRPr="00420A7E">
          <w:rPr>
            <w:rFonts w:eastAsiaTheme="minorHAnsi"/>
            <w:lang w:val="en-US" w:eastAsia="en-US"/>
          </w:rPr>
          <w:t xml:space="preserve">, </w:t>
        </w:r>
        <w:r w:rsidR="00664DC4" w:rsidRPr="00420A7E">
          <w:rPr>
            <w:rFonts w:eastAsiaTheme="minorHAnsi"/>
            <w:lang w:val="en-US" w:eastAsia="en-US"/>
          </w:rPr>
          <w:t>and even</w:t>
        </w:r>
        <w:r w:rsidR="00E51B7E" w:rsidRPr="00420A7E">
          <w:rPr>
            <w:rFonts w:eastAsiaTheme="minorHAnsi"/>
            <w:lang w:val="en-US" w:eastAsia="en-US"/>
          </w:rPr>
          <w:t xml:space="preserve"> </w:t>
        </w:r>
        <w:r w:rsidR="0091007D" w:rsidRPr="00420A7E">
          <w:rPr>
            <w:rFonts w:eastAsiaTheme="minorHAnsi"/>
            <w:lang w:val="en-US" w:eastAsia="en-US"/>
          </w:rPr>
          <w:t>personality traits</w:t>
        </w:r>
        <w:r w:rsidR="00D837B7" w:rsidRPr="00420A7E">
          <w:rPr>
            <w:rFonts w:eastAsiaTheme="minorHAnsi"/>
            <w:lang w:val="en-US" w:eastAsia="en-US"/>
          </w:rPr>
          <w:t xml:space="preserve"> </w:t>
        </w:r>
        <w:r w:rsidR="00D837B7" w:rsidRPr="00420A7E">
          <w:rPr>
            <w:rFonts w:eastAsiaTheme="minorHAnsi"/>
            <w:lang w:val="en-US" w:eastAsia="en-US"/>
          </w:rPr>
          <w:fldChar w:fldCharType="begin"/>
        </w:r>
        <w:r w:rsidR="00D837B7" w:rsidRPr="00420A7E">
          <w:rPr>
            <w:rFonts w:eastAsiaTheme="minorHAnsi"/>
            <w:lang w:val="en-US" w:eastAsia="en-US"/>
          </w:rPr>
          <w:instrText xml:space="preserve"> ADDIN ZOTERO_ITEM CSL_CITATION {"citationID":"Gn7g8H49","properties":{"formattedCitation":"(Goupil et al., 2021; McAleer et al., 2014; Scherer, 1978)","plainCitation":"(Goupil et al., 2021; McAleer et al., 2014; Scherer, 1978)","noteIndex":0},"citationItems":[{"id":1635,"uris":["http://zotero.org/users/local/CelvPSso/items/QNLPPP9E"],"itemData":{"id":1635,"type":"article-journal","abstract":"Abstract\n            The success of human cooperation crucially depends on mechanisms enabling individuals to detect unreliability in their conspecifics. Yet, how such epistemic vigilance is achieved from naturalistic sensory inputs remains unclear. Here we show that listeners’ perceptions of the certainty and honesty of other speakers from their speech are based on a common prosodic signature. Using a data-driven method, we separately decode the prosodic features driving listeners’ perceptions of a speaker’s certainty and honesty across pitch, duration and loudness. We find that these two kinds of judgments rely on a common prosodic signature that is perceived independently from individuals’ conceptual knowledge and native language. Finally, we show that listeners extract this prosodic signature automatically, and that this impacts the way they memorize spoken words. These findings shed light on a unique auditory adaptation that enables human listeners to quickly detect and react to unreliability during linguistic interactions.","container-title":"Nature Communications","DOI":"10.1038/s41467-020-20649-4","ISSN":"2041-1723","issue":"1","journalAbbreviation":"Nat Commun","language":"en","page":"861","source":"DOI.org (Crossref)","title":"Listeners’ perceptions of the certainty and honesty of a speaker are associated with a common prosodic signature","volume":"12","author":[{"family":"Goupil","given":"Louise"},{"family":"Ponsot","given":"Emmanuel"},{"family":"Richardson","given":"Daniel"},{"family":"Reyes","given":"Gabriel"},{"family":"Aucouturier","given":"Jean-Julien"}],"issued":{"date-parts":[["2021",2,8]]}}},{"id":1647,"uris":["http://zotero.org/users/local/CelvPSso/items/IYJIVDQY"],"itemData":{"id":1647,"type":"article-journal","container-title":"PLoS ONE","DOI":"10.1371/journal.pone.0090779","ISSN":"1932-6203","issue":"3","journalAbbreviation":"PLoS ONE","language":"en","page":"e90779","source":"DOI.org (Crossref)","title":"How do you say ‘hello’? Personality impressions from brief novel voices","title-short":"How Do You Say ‘Hello’?","volume":"9","author":[{"family":"McAleer","given":"Phil"},{"family":"Todorov","given":"Alexander"},{"family":"Belin","given":"Pascal"}],"editor":[{"family":"Larson","given":"Charles R."}],"issued":{"date-parts":[["2014",3,12]]}}},{"id":1663,"uris":["http://zotero.org/users/local/CelvPSso/items/ZAC28V5M"],"itemData":{"id":1663,"type":"article-journal","container-title":"European Journal of Social Psychology","DOI":"10.1002/ejsp.2420080405","ISSN":"00462772, 10990992","issue":"4","journalAbbreviation":"Eur. J. Soc. Psychol.","language":"en","page":"467-487","source":"DOI.org (Crossref)","title":"Personality inference from voice quality: The loud voice of extroversion","title-short":"Personality inference from voice quality","volume":"8","author":[{"family":"Scherer","given":"Klaus R."}],"issued":{"date-parts":[["1978",10]]}}}],"schema":"https://github.com/citation-style-language/schema/raw/master/csl-citation.json"} </w:instrText>
        </w:r>
        <w:r w:rsidR="00D837B7" w:rsidRPr="00420A7E">
          <w:rPr>
            <w:rFonts w:eastAsiaTheme="minorHAnsi"/>
            <w:lang w:val="en-US" w:eastAsia="en-US"/>
          </w:rPr>
          <w:fldChar w:fldCharType="separate"/>
        </w:r>
        <w:r w:rsidR="002068AA" w:rsidRPr="00420A7E">
          <w:rPr>
            <w:rFonts w:eastAsiaTheme="minorHAnsi"/>
            <w:noProof/>
            <w:lang w:val="en-US" w:eastAsia="en-US"/>
          </w:rPr>
          <w:t>(Goupil et al., 2021; McAleer et al., 2014; Scherer, 1978)</w:t>
        </w:r>
        <w:r w:rsidR="00D837B7" w:rsidRPr="00420A7E">
          <w:rPr>
            <w:rFonts w:eastAsiaTheme="minorHAnsi"/>
            <w:lang w:val="en-US" w:eastAsia="en-US"/>
          </w:rPr>
          <w:fldChar w:fldCharType="end"/>
        </w:r>
        <w:r w:rsidR="002722A2" w:rsidRPr="00420A7E">
          <w:rPr>
            <w:rFonts w:eastAsiaTheme="minorHAnsi"/>
            <w:lang w:val="en-US" w:eastAsia="en-US"/>
          </w:rPr>
          <w:t xml:space="preserve">. </w:t>
        </w:r>
        <w:r w:rsidR="00231F82">
          <w:rPr>
            <w:rFonts w:eastAsiaTheme="minorHAnsi"/>
            <w:lang w:val="en-US" w:eastAsia="en-US"/>
          </w:rPr>
          <w:t>Across cultures, c</w:t>
        </w:r>
        <w:r w:rsidR="00231F82">
          <w:t>ertain features consistently distinguish song and speech</w:t>
        </w:r>
        <w:r w:rsidR="00231F82">
          <w:rPr>
            <w:rFonts w:eastAsiaTheme="minorHAnsi"/>
            <w:lang w:val="en-US" w:eastAsia="en-US"/>
          </w:rPr>
          <w:t xml:space="preserve"> </w:t>
        </w:r>
        <w:r w:rsidR="00231F82">
          <w:rPr>
            <w:rFonts w:eastAsiaTheme="minorHAnsi"/>
            <w:lang w:val="en-US" w:eastAsia="en-US"/>
          </w:rPr>
          <w:fldChar w:fldCharType="begin"/>
        </w:r>
        <w:r w:rsidR="00231F82">
          <w:rPr>
            <w:rFonts w:eastAsiaTheme="minorHAnsi"/>
            <w:lang w:val="en-US" w:eastAsia="en-US"/>
          </w:rPr>
          <w:instrText xml:space="preserve"> ADDIN ZOTERO_ITEM CSL_CITATION {"citationID":"kKD0JngT","properties":{"formattedCitation":"(Albouy et al., 2023; Ozaki et al., 2022)","plainCitation":"(Albouy et al., 2023; Ozaki et al., 2022)","noteIndex":0},"citationItems":[{"id":4176,"uris":["http://zotero.org/users/local/CelvPSso/items/YA3GNIX6"],"itemData":{"id":4176,"type":"report","abstract":"Humans produce two primary forms of vocal communication: speaking and singing. What is the basis for these two categories? Is the distinction between them based primarily on culturally specific, learned features, or do consistent acoustical cues exist that reliably distinguish speech and song worldwide? Some studies have suggested that important aspects of music can be distinguished from speech based on spectro-temporal modulation patterns, but this conclusion is based on Western music, leaving open the question of whether such a principle may apply more globally. Here, we studied the spectro-temporal modulation patterns of vocalizations produced by 369 people living in 21 urban, rural, and small-scale societies distributed across six continents. We show that specific ranges of spectral and temporal modulations differentiate speech from song in a consistent fashion, and that those ranges overlap within categories and across societies. Machine-learning analyses confirmed that this effect was cross-culturally robust, with vocalizations reliably classified solely from their spectro-temporal modulation patterns across all 21 societies. Listeners unfamiliar with most of the cultures could also classify the vocalizations, with similar accuracy patterns as the machine learning algorithm, indicating that the spectro-temporal cues used by the classifier are similar to those used by human listeners. Thus, the two most basic forms of human vocalization appear to exploit opposite extremes of the spectro-temporal continuum in a consistent fashion across societies. The findings support the idea that the human nervous system is specialized to produce and perceive two distinct ranges of spectro-temporal modulation in the service of the two distinct modes of human vocal communication.","genre":"preprint","language":"en","note":"DOI: 10.1101/2023.01.29.526133","publisher":"Neuroscience","source":"DOI.org (Crossref)","title":"Spectro-temporal acoustical markers differentiate speech from song across cultures","URL":"http://biorxiv.org/lookup/doi/10.1101/2023.01.29.526133","author":[{"family":"Albouy","given":"Philippe"},{"family":"Mehr","given":"Samuel A."},{"family":"Hoyer","given":"Roxane S."},{"family":"Ginzburg","given":"Jérémie"},{"family":"Zatorre","given":"Robert J."}],"accessed":{"date-parts":[["2023",11,28]]},"issued":{"date-parts":[["2023",1,29]]}}},{"id":1862,"uris":["http://zotero.org/users/local/CelvPSso/items/IK99RIWN"],"itemData":{"id":1862,"type":"report","abstract":"What, if any, similarities and differences between music and speech are consistent across cultures? Both music and language are found in all known human societies and are argued to share evolutionary roots and cognitive resources, yet no studies have compared similarities and differences between song, speech, and instrumental music across languages on a global scale. In this Registered Report, we analyze a novel dataset of 300 high-quality annotated audio recordings representing matched sets of singing, recitation, conversational speech, and instrumental music from our 75 coauthors whose 55 1st/heritage languages span 21 language families to find strong evidence for cross-culturally consistent differences and similarities between music and language. Of our six pre-registered predictions, five were strongly supported: relative to speech, songs use 1) higher pitch, 2) slower temporal rate, and 3) more stable pitches, while both songs and speech used similar 4) pitch interval size, and 5) timbral brightness. Our 6th prediction that song and speech would show similar pitch declination was inconclusive, with exploratory analysis suggesting that songs tend to follow an arched contour while speech contours tend to decline overall but end with a slight rise. Because our non-representative language sample and unusual design involving coauthors as participants could affect our results, we also performed robustness analyses - including a parallel reanalysis of a previously published dataset of 418 song/speech recordings from 209 individuals whose 16 languages span 11 language families (Hilton &amp;amp; Moser et al., 2022, Nature Human Behaviour) - which confirmed that our conclusions are robust to these potential biases. Exploratory analyses identified additional features such as phrase length, intensity, and rhythmic/melodic regularity that also consistently distinguish song from speech, and suggest that such features also vary along a “musi-linguistic” continuum in a cross-culturally consistent manner when including instrumental melodies and recited lyrics. Further exploratory analysis suggests that pitch height is the only consistently sexually dimorphic feature (female singing/speaking is almost one octave higher than male on average), and that other factors such as musical training and recording context may also interact to influence the magnitude of song-speech differences. Our study provides strong empirical evidence for the existence of cross-cultural regularities in music and speech.","genre":"preprint","note":"DOI: 10.31234/osf.io/jr9x7","publisher":"PsyArXiv","source":"DOI.org (Crossref)","title":"Globally, songs and instrumental melodies are slower, higher, and use more stable pitches than speech [Stage 2 Registered Report]","URL":"https://osf.io/jr9x7","author":[{"family":"Ozaki","given":"Yuto"},{"family":"Tierney","given":"Adam"},{"family":"Pfordresher","given":"Peter"},{"family":"Mcbride","given":"John"},{"family":"Benetos","given":"Emmanouil"},{"family":"Proutskova","given":"Polina"},{"family":"Chiba","given":"Gakuto"},{"family":"Liu","given":"Fang"},{"family":"Jacoby","given":"Nori"},{"family":"Purdy","given":"Suzanne"},{"family":"Opondo","given":"Patricia"},{"family":"Fitch","given":"Tecumseh"},{"family":"Hegde","given":"Shantala"},{"family":"Rocamora","given":"Martín"},{"family":"Thorne","given":"Rob"},{"family":"Nweke","given":"Florence Ewomazino"},{"family":"Sadaphal","given":"Dhwani"},{"family":"Sadaphal","given":"Parimal"},{"family":"Hadavi","given":"Shafagh"},{"family":"Fujii","given":"Shinya"},{"family":"Choo","given":"Sangbuem"},{"family":"Naruse","given":"Marin"},{"family":"Ehara","given":"Utae"},{"family":"Sy","given":"Latyr"},{"family":"Parselelo","given":"Mark Lenini"},{"family":"Anglada-Tort","given":"Manuel"},{"family":"Hansen","given":"Niels Chr."},{"family":"Haiduk","given":"Felix"},{"family":"Færøvik","given":"Ulvhild"},{"family":"Magalhães","given":"Violeta"},{"family":"Krzyżanowski","given":"Wojciech"},{"family":"Shcherbakova","given":"Olena"},{"family":"Hereld","given":"Diana"},{"family":"Barbosa","given":"Brenda Suyanne"},{"family":"Varella","given":"Marco Antonio Correa"},{"family":"Van Tongeren","given":"Mark"},{"family":"Dessiatnitchenko","given":"Polina"},{"family":"Zar","given":"Su Zar"},{"family":"Kahla","given":"Iyadh El"},{"family":"Muslu","given":"Olcay"},{"family":"Troy","given":"Jakelin"},{"family":"Lomsadze","given":"Teona"},{"family":"Kurdova","given":"Dilyana"},{"literal":"CristianoTsope"},{"family":"Fredriksson","given":"Daniel"},{"family":"Arabadjiev","given":"Aleksandar"},{"family":"Sarbah","given":"Jehoshaphat Philip"},{"family":"Arhine","given":"Adwoa"},{"family":"Meachair","given":"Tadhg Ó"},{"family":"Silva-Zurita","given":"Javier"},{"family":"Soto-Silva","given":"Ignacio"},{"family":"Millalonco","given":"Neddiel Elcie Muñoz"},{"family":"Ambrazevičius","given":"Rytis"},{"family":"Loui","given":"Psyche"},{"family":"Ravignani","given":"Andrea"},{"family":"Jadoul","given":"Yannick"},{"family":"Larrouy-Maestri","given":"Pauline"},{"family":"Bruder","given":"Camila"},{"family":"Teyxokawa","given":"Tutushamum Puri"},{"family":"Kuikuro","given":"Urise"},{"family":"Natsitsabui","given":"Rogerdison"},{"family":"Sagarzazu","given":"Nerea Bello"},{"family":"Raviv","given":"Limor"},{"family":"Zeng","given":"Minyu"},{"family":"Varnosfaderani","given":"Shahaboddin Dabaghi"},{"family":"Gómez-Cañón","given":"Juan Sebastián"},{"family":"Kolff","given":"Kayla"},{"family":"Der Nederlanden","given":"Christina"},{"family":"Chhatwal","given":"Meyha"},{"family":"David","given":"Ryan Mark"},{"family":"Setiawan","given":"I Putu Gede"},{"family":"Lekakul","given":"Great"},{"family":"Borsan","given":"Vanessa Nina"},{"family":"Nguqu","given":"Nozuko"},{"family":"Savage","given":"Patrick E."}],"accessed":{"date-parts":[["2023",7,3]]},"issued":{"date-parts":[["2022",11,30]]}}}],"schema":"https://github.com/citation-style-language/schema/raw/master/csl-citation.json"} </w:instrText>
        </w:r>
        <w:r w:rsidR="00231F82">
          <w:rPr>
            <w:rFonts w:eastAsiaTheme="minorHAnsi"/>
            <w:lang w:val="en-US" w:eastAsia="en-US"/>
          </w:rPr>
          <w:fldChar w:fldCharType="separate"/>
        </w:r>
        <w:r w:rsidR="00231F82">
          <w:rPr>
            <w:rFonts w:eastAsiaTheme="minorHAnsi"/>
            <w:noProof/>
            <w:lang w:val="en-US" w:eastAsia="en-US"/>
          </w:rPr>
          <w:t>(Albouy et al., 2023; Ozaki et al., 2022)</w:t>
        </w:r>
        <w:r w:rsidR="00231F82">
          <w:rPr>
            <w:rFonts w:eastAsiaTheme="minorHAnsi"/>
            <w:lang w:val="en-US" w:eastAsia="en-US"/>
          </w:rPr>
          <w:fldChar w:fldCharType="end"/>
        </w:r>
        <w:r w:rsidR="00231F82">
          <w:rPr>
            <w:rFonts w:eastAsiaTheme="minorHAnsi"/>
            <w:lang w:val="en-US" w:eastAsia="en-US"/>
          </w:rPr>
          <w:t xml:space="preserve">, and </w:t>
        </w:r>
        <w:r w:rsidR="00231F82" w:rsidRPr="00420A7E">
          <w:rPr>
            <w:lang w:val="en-GB"/>
          </w:rPr>
          <w:t>a</w:t>
        </w:r>
        <w:proofErr w:type="spellStart"/>
        <w:r w:rsidR="00231F82" w:rsidRPr="00420A7E">
          <w:rPr>
            <w:rFonts w:eastAsiaTheme="minorHAnsi"/>
            <w:lang w:val="en-US" w:eastAsia="en-US"/>
          </w:rPr>
          <w:t>ll</w:t>
        </w:r>
        <w:proofErr w:type="spellEnd"/>
        <w:r w:rsidR="00231F82" w:rsidRPr="00420A7E">
          <w:rPr>
            <w:rFonts w:eastAsiaTheme="minorHAnsi"/>
            <w:lang w:val="en-US" w:eastAsia="en-US"/>
          </w:rPr>
          <w:t xml:space="preserve"> studied cultures have some form of singing </w:t>
        </w:r>
        <w:r w:rsidR="00231F82" w:rsidRPr="00420A7E">
          <w:rPr>
            <w:rFonts w:eastAsiaTheme="minorHAnsi"/>
            <w:lang w:val="en-US" w:eastAsia="en-US"/>
          </w:rPr>
          <w:fldChar w:fldCharType="begin"/>
        </w:r>
        <w:r w:rsidR="00231F82" w:rsidRPr="00420A7E">
          <w:rPr>
            <w:rFonts w:eastAsiaTheme="minorHAnsi"/>
            <w:lang w:val="en-US" w:eastAsia="en-US"/>
          </w:rPr>
          <w:instrText xml:space="preserve"> ADDIN ZOTERO_ITEM CSL_CITATION {"citationID":"UEDgI8Ah","properties":{"formattedCitation":"(Mehr et al., 2019; Savage et al., 2015)","plainCitation":"(Mehr et al., 2019; Savage et al., 2015)","noteIndex":0},"citationItems":[{"id":1649,"uris":["http://zotero.org/users/local/CelvPSso/items/HWCT8QZQ"],"itemData":{"id":1649,"type":"article-journal","abstract":"Cross-cultural analysis of song\n            \n              It is unclear whether there are universal patterns to music across cultures. Mehr\n              et al.\n              examined ethnographic data and observed music in every society sampled (see the Perspective by Fitch and Popescu). For songs specifically, three dimensions characterize more than 25% of the performances studied: formality of the performance, arousal level, and religiosity. There is more variation in musical behavior within societies than between societies, and societies show similar levels of within-society variation in musical behavior. At the same time, one-third of societies significantly differ from average for any given dimension, and half of all societies differ from average on at least one dimension, indicating variability across cultures.\n            \n            \n              Science\n              , this issue p.\n              eaax0868\n              ; see also p.\n              944\n            \n          , \n            Songs exhibit universal patterns across cultures.\n          , \n            \n              INTRODUCTION\n              Music is often assumed to be a human universal, emerging from an evolutionary adaptation specific to music and/or a by-product of adaptations for affect, language, motor control, and auditory perception. But universality has never actually been systematically demonstrated, and it is challenged by the vast diversity of music across cultures. Hypotheses of the evolutionary function of music are also untestable without comprehensive and representative data on its forms and behavioral contexts across societies.\n            \n            \n              RATIONALE\n              We conducted a natural history of song: a systematic analysis of the features of vocal music found worldwide. It consists of a corpus of ethnographic text on musical behavior from a representative sample of mostly small-scale societies, and a discography of audio recordings of the music itself. We then applied tools of computational social science, which minimize the influence of sampling error and other biases, to answer six questions. Does music appear universally? What kinds of behavior are associated with song, and how do they vary among societies? Are the musical features of a song indicative of its behavioral context (e.g., infant care)? Do the melodic and rhythmic patterns of songs vary systematically, like those patterns found in language? And how prevalent is tonality across musical idioms?\n            \n            \n              RESULTS\n              Analysis of the ethnography corpus shows that music appears in every society observed; that variation in song events is well characterized by three dimensions (formality, arousal, religiosity); that musical behavior varies more within societies than across them on these dimensions; and that music is regularly associated with behavioral contexts such as infant care, healing, dance, and love. Analysis of the discography corpus shows that identifiable acoustic features of songs (accent, tempo, pitch range, etc.) predict their primary behavioral context (love, healing, etc.); that musical forms vary along two dimensions (melodic and rhythmic complexity); that melodic and rhythmic bigrams fall into power-law distributions; and that tonality is widespread, perhaps universal.\n            \n            \n              CONCLUSION\n              Music is in fact universal: It exists in every society (both with and without words), varies more within than between societies, regularly supports certain types of behavior, and has acoustic features that are systematically related to the goals and responses of singers and listeners. But music is not a fixed biological response with a single prototypical adaptive function: It is produced worldwide in diverse behavioral contexts that vary in formality, arousal, and religiosity. Music does appear to be tied to specific perceptual, cognitive, and affective faculties, including language (all societies put words to their songs), motor control (people in all societies dance), auditory analysis (all musical systems have signatures of tonality), and aesthetics (their melodies and rhythms are balanced between monotony and chaos). These analyses show how applying the tools of computational social science to rich bodies of humanistic data can reveal both universal features and patterns of variability in culture, addressing long-standing debates about each.\n              \n                \n                  Studying world music systematically.\n                  We used primary ethnographic text and field recordings of song performances to build two richly annotated cross-cultural datasets: NHS Ethnography and NHS Discography. The original material in each dataset was annotated by humans (both amateur and expert) and by automated algorithms.\n                \n                \n              \n            \n          , \n            What is universal about music, and what varies? We built a corpus of ethnographic text on musical behavior from a representative sample of the world’s societies, as well as a discography of audio recordings. The ethnographic corpus reveals that music (including songs with words) appears in every society observed; that music varies along three dimensions (formality, arousal, religiosity), more within societies than across them; and that music is associated with certain behavioral contexts such as infant care, healing, dance, and love. The discography—analyzed through machine summaries, amateur and expert listener ratings, and manual transcriptions—reveals that acoustic features of songs predict their primary behavioral context; that tonality is widespread, perhaps universal; that music varies in rhythmic and melodic complexity; and that elements of melodies and rhythms found worldwide follow power laws.","container-title":"Science","DOI":"10.1126/science.aax0868","ISSN":"0036-8075, 1095-9203","issue":"6468","journalAbbreviation":"Science","language":"en","page":"eaax0868","source":"DOI.org (Crossref)","title":"Universality and diversity in human song","volume":"366","author":[{"family":"Mehr","given":"Samuel A."},{"family":"Singh","given":"Manvir"},{"family":"Knox","given":"Dean"},{"family":"Ketter","given":"Daniel M."},{"family":"Pickens-Jones","given":"Daniel"},{"family":"Atwood","given":"S."},{"family":"Lucas","given":"Christopher"},{"family":"Jacoby","given":"Nori"},{"family":"Egner","given":"Alena A."},{"family":"Hopkins","given":"Erin J."},{"family":"Howard","given":"Rhea M."},{"family":"Hartshorne","given":"Joshua K."},{"family":"Jennings","given":"Mariela V."},{"family":"Simson","given":"Jan"},{"family":"Bainbridge","given":"Constance M."},{"family":"Pinker","given":"Steven"},{"family":"O’Donnell","given":"Timothy J."},{"family":"Krasnow","given":"Max M."},{"family":"Glowacki","given":"Luke"}],"issued":{"date-parts":[["2019",11,22]]}},"label":"page"},{"id":385,"uris":["http://zotero.org/users/local/CelvPSso/items/DYZW8B2J"],"itemData":{"id":385,"type":"article-journal","abstract":"Significance\n            Which features of music are universal and which are culture-specific? Why? These questions are important for understanding why humans make music but have rarely been scientifically tested. We used musical classification techniques and statistical tools to analyze a global set of 304 music recordings, finding no absolute universals but dozens of statistical universals. These include not only commonly cited features related to pitch and rhythm but also domains such as social context and interrelationships between musical features. We speculate that group coordination is the common aspect unifying the cross-cultural structural regularities of human music, with implications for the study of music evolution.\n          , \n            Music has been called “the universal language of mankind.” Although contemporary theories of music evolution often invoke various musical universals, the existence of such universals has been disputed for decades and has never been empirically demonstrated. Here we combine a music-classification scheme with statistical analyses, including phylogenetic comparative methods, to examine a well-sampled global set of 304 music recordings. Our analyses reveal no absolute universals but strong support for many statistical universals that are consistent across all nine geographic regions sampled. These universals include 18 musical features that are common individually as well as a network of 10 features that are commonly associated with one another. They span not only features related to pitch and rhythm that are often cited as putative universals but also rarely cited domains including performance style and social context. These cross-cultural structural regularities of human music may relate to roles in facilitating group coordination and cohesion, as exemplified by the universal tendency to sing, play percussion instruments, and dance to simple, repetitive music in groups. Our findings highlight the need for scientists studying music evolution to expand the range of musical cultures and musical features under consideration. The statistical universals we identified represent important candidates for future investigation.","container-title":"Proceedings of the National Academy of Sciences","DOI":"10.1073/pnas.1414495112","ISSN":"0027-8424, 1091-6490","issue":"29","journalAbbreviation":"Proc. Natl. Acad. Sci. U.S.A.","language":"en","page":"8987-8992","source":"DOI.org (Crossref)","title":"Statistical universals reveal the structures and functions of human music","volume":"112","author":[{"family":"Savage","given":"Patrick E."},{"family":"Brown","given":"Steven"},{"family":"Sakai","given":"Emi"},{"family":"Currie","given":"Thomas E."}],"issued":{"date-parts":[["2015",7,21]]}}}],"schema":"https://github.com/citation-style-language/schema/raw/master/csl-citation.json"} </w:instrText>
        </w:r>
        <w:r w:rsidR="00231F82" w:rsidRPr="00420A7E">
          <w:rPr>
            <w:rFonts w:eastAsiaTheme="minorHAnsi"/>
            <w:lang w:val="en-US" w:eastAsia="en-US"/>
          </w:rPr>
          <w:fldChar w:fldCharType="separate"/>
        </w:r>
        <w:r w:rsidR="00231F82" w:rsidRPr="00420A7E">
          <w:rPr>
            <w:rFonts w:eastAsiaTheme="minorHAnsi"/>
            <w:noProof/>
            <w:lang w:val="en-US" w:eastAsia="en-US"/>
          </w:rPr>
          <w:t>(Mehr et al., 2019; Savage et al., 2015)</w:t>
        </w:r>
        <w:r w:rsidR="00231F82" w:rsidRPr="00420A7E">
          <w:rPr>
            <w:rFonts w:eastAsiaTheme="minorHAnsi"/>
            <w:lang w:val="en-US" w:eastAsia="en-US"/>
          </w:rPr>
          <w:fldChar w:fldCharType="end"/>
        </w:r>
        <w:r w:rsidR="00231F82">
          <w:rPr>
            <w:rFonts w:eastAsiaTheme="minorHAnsi"/>
            <w:lang w:val="en-US" w:eastAsia="en-US"/>
          </w:rPr>
          <w:t xml:space="preserve">. </w:t>
        </w:r>
        <w:r w:rsidR="00664DC4" w:rsidRPr="00420A7E">
          <w:rPr>
            <w:rFonts w:eastAsiaTheme="minorHAnsi"/>
            <w:lang w:val="en-US" w:eastAsia="en-US"/>
          </w:rPr>
          <w:t xml:space="preserve">Both </w:t>
        </w:r>
        <w:r w:rsidR="002722A2" w:rsidRPr="00420A7E">
          <w:rPr>
            <w:rFonts w:eastAsiaTheme="minorHAnsi"/>
            <w:lang w:val="en-US" w:eastAsia="en-US"/>
          </w:rPr>
          <w:t>speech</w:t>
        </w:r>
        <w:r w:rsidR="00664DC4" w:rsidRPr="00420A7E">
          <w:rPr>
            <w:rFonts w:eastAsiaTheme="minorHAnsi"/>
            <w:lang w:val="en-US" w:eastAsia="en-US"/>
          </w:rPr>
          <w:t xml:space="preserve"> and song</w:t>
        </w:r>
        <w:r w:rsidR="002722A2" w:rsidRPr="00420A7E">
          <w:rPr>
            <w:rFonts w:eastAsiaTheme="minorHAnsi"/>
            <w:lang w:val="en-US" w:eastAsia="en-US"/>
          </w:rPr>
          <w:t xml:space="preserve"> sound different</w:t>
        </w:r>
        <w:r w:rsidR="00422AA1" w:rsidRPr="00420A7E">
          <w:rPr>
            <w:rFonts w:eastAsiaTheme="minorHAnsi"/>
            <w:lang w:val="en-US" w:eastAsia="en-US"/>
          </w:rPr>
          <w:t>ly</w:t>
        </w:r>
        <w:r w:rsidR="002722A2" w:rsidRPr="00420A7E">
          <w:rPr>
            <w:rFonts w:eastAsiaTheme="minorHAnsi"/>
            <w:lang w:val="en-US" w:eastAsia="en-US"/>
          </w:rPr>
          <w:t xml:space="preserve"> when directed </w:t>
        </w:r>
        <w:r w:rsidR="00446F3B" w:rsidRPr="00420A7E">
          <w:rPr>
            <w:rFonts w:eastAsiaTheme="minorHAnsi"/>
            <w:lang w:val="en-US" w:eastAsia="en-US"/>
          </w:rPr>
          <w:t>to</w:t>
        </w:r>
        <w:r w:rsidR="002722A2" w:rsidRPr="00420A7E">
          <w:rPr>
            <w:rFonts w:eastAsiaTheme="minorHAnsi"/>
            <w:lang w:val="en-US" w:eastAsia="en-US"/>
          </w:rPr>
          <w:t xml:space="preserve"> infants </w:t>
        </w:r>
        <w:r w:rsidR="002722A2" w:rsidRPr="00420A7E">
          <w:rPr>
            <w:rFonts w:eastAsiaTheme="minorHAnsi"/>
            <w:lang w:val="en-US" w:eastAsia="en-US"/>
          </w:rPr>
          <w:fldChar w:fldCharType="begin"/>
        </w:r>
        <w:r w:rsidR="00BD3201">
          <w:rPr>
            <w:rFonts w:eastAsiaTheme="minorHAnsi"/>
            <w:lang w:val="en-US" w:eastAsia="en-US"/>
          </w:rPr>
          <w:instrText xml:space="preserve"> ADDIN ZOTERO_ITEM CSL_CITATION {"citationID":"7NjAENuc","properties":{"formattedCitation":"(Cox et al., 2022; Fernald, 1989; Hilton et al., 2022)","plainCitation":"(Cox et al., 2022; Fernald, 1989; Hilton et al., 2022)","dontUpdate":true,"noteIndex":0},"citationItems":[{"id":423,"uris":["http://zotero.org/users/local/CelvPSso/items/FK9FEVBE"],"itemData":{"id":423,"type":"article-journal","container-title":"Nature Human Behaviour","DOI":"10.1038/s41562-022-01452-1","ISSN":"2397-3374","issue":"1","journalAbbreviation":"Nat Hum Behav","language":"en","page":"114-133","source":"DOI.org (Crossref)","title":"A systematic review and Bayesian meta-analysis of the acoustic features of infant-directed speech","volume":"7","author":[{"family":"Cox","given":"Christopher"},{"family":"Bergmann","given":"Christina"},{"family":"Fowler","given":"Emma"},{"family":"Keren-Portnoy","given":"Tamar"},{"family":"Roepstorff","given":"Andreas"},{"family":"Bryant","given":"Greg"},{"family":"Fusaroli","given":"Riccardo"}],"issued":{"date-parts":[["2022",10,3]]}}},{"id":3029,"uris":["http://zotero.org/users/local/CelvPSso/items/N36FEFC6"],"itemData":{"id":3029,"type":"article-journal","abstract":"Fernald, A. (1989). Intonation and Communicative Intent in\nMothers’ Speech to Infants: is the Melody the Message?. , 60(6), 1497–510.","container-title":"Child Development","issue":"60","language":"en","page":"1497-510","source":"Zotero","title":"Intonation and communicative intent in mothers' speech to infants: is the melody the message?","volume":"6","author":[{"family":"Fernald","given":"Anne"}],"issued":{"date-parts":[["1989"]]}}},{"id":372,"uris":["http://zotero.org/users/local/CelvPSso/items/AQPXMLJS"],"itemData":{"id":372,"type":"article-journal","container-title":"Nature Human Behaviour","DOI":"10.1038/s41562-022-01410-x","ISSN":"2397-3374","issue":"11","journalAbbreviation":"Nat Hum Behav","language":"en","page":"1545-1556","source":"DOI.org (Crossref)","title":"Acoustic regularities in infant-directed speech and song across cultures","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issued":{"date-parts":[["2022",7,18]]}}}],"schema":"https://github.com/citation-style-language/schema/raw/master/csl-citation.json"} </w:instrText>
        </w:r>
        <w:r w:rsidR="002722A2" w:rsidRPr="00420A7E">
          <w:rPr>
            <w:rFonts w:eastAsiaTheme="minorHAnsi"/>
            <w:lang w:val="en-US" w:eastAsia="en-US"/>
          </w:rPr>
          <w:fldChar w:fldCharType="separate"/>
        </w:r>
        <w:r w:rsidR="002068AA" w:rsidRPr="00420A7E">
          <w:rPr>
            <w:rFonts w:eastAsiaTheme="minorHAnsi"/>
            <w:noProof/>
            <w:lang w:val="en-US" w:eastAsia="en-US"/>
          </w:rPr>
          <w:t xml:space="preserve">(Cox et al., 2022; Fernald, 1989; Hilton </w:t>
        </w:r>
        <w:r w:rsidR="003A1332">
          <w:rPr>
            <w:rFonts w:eastAsiaTheme="minorHAnsi"/>
            <w:noProof/>
            <w:lang w:val="en-US" w:eastAsia="en-US"/>
          </w:rPr>
          <w:t xml:space="preserve">&amp; Moser </w:t>
        </w:r>
        <w:r w:rsidR="002068AA" w:rsidRPr="00420A7E">
          <w:rPr>
            <w:rFonts w:eastAsiaTheme="minorHAnsi"/>
            <w:noProof/>
            <w:lang w:val="en-US" w:eastAsia="en-US"/>
          </w:rPr>
          <w:t>et al., 2022)</w:t>
        </w:r>
        <w:r w:rsidR="002722A2" w:rsidRPr="00420A7E">
          <w:rPr>
            <w:rFonts w:eastAsiaTheme="minorHAnsi"/>
            <w:lang w:val="en-US" w:eastAsia="en-US"/>
          </w:rPr>
          <w:fldChar w:fldCharType="end"/>
        </w:r>
        <w:r w:rsidR="00231F82">
          <w:rPr>
            <w:rFonts w:eastAsiaTheme="minorHAnsi"/>
            <w:lang w:val="en-US" w:eastAsia="en-US"/>
          </w:rPr>
          <w:t xml:space="preserve">, and also in the case of singing, </w:t>
        </w:r>
        <w:r w:rsidR="0091007D" w:rsidRPr="00420A7E">
          <w:rPr>
            <w:lang w:val="en-GB"/>
          </w:rPr>
          <w:t>different uses of the voice are associated with different functions (e.g.</w:t>
        </w:r>
        <w:r w:rsidR="00D30214" w:rsidRPr="00420A7E">
          <w:rPr>
            <w:lang w:val="en-GB"/>
          </w:rPr>
          <w:t>,</w:t>
        </w:r>
        <w:r w:rsidR="0091007D" w:rsidRPr="00420A7E">
          <w:rPr>
            <w:lang w:val="en-GB"/>
          </w:rPr>
          <w:t xml:space="preserve"> </w:t>
        </w:r>
        <w:r w:rsidR="0091007D" w:rsidRPr="00420A7E">
          <w:rPr>
            <w:rFonts w:eastAsiaTheme="minorHAnsi"/>
            <w:lang w:val="en-US" w:eastAsia="en-US"/>
          </w:rPr>
          <w:t>loud, rhythmic singing in play songs to entertain</w:t>
        </w:r>
        <w:r w:rsidR="00422AA1" w:rsidRPr="00420A7E">
          <w:rPr>
            <w:rFonts w:eastAsiaTheme="minorHAnsi"/>
            <w:lang w:val="en-US" w:eastAsia="en-US"/>
          </w:rPr>
          <w:t>,</w:t>
        </w:r>
        <w:r w:rsidR="0091007D" w:rsidRPr="00420A7E">
          <w:rPr>
            <w:rFonts w:eastAsiaTheme="minorHAnsi"/>
            <w:lang w:val="en-US" w:eastAsia="en-US"/>
          </w:rPr>
          <w:t xml:space="preserve"> versus unaccompanied, soft and quiet singing of lullabies to soothe an infant  -</w:t>
        </w:r>
        <w:r w:rsidR="00D837B7" w:rsidRPr="00420A7E">
          <w:rPr>
            <w:rFonts w:eastAsiaTheme="minorHAnsi"/>
            <w:lang w:val="en-US" w:eastAsia="en-US"/>
          </w:rPr>
          <w:t xml:space="preserve"> </w:t>
        </w:r>
        <w:r w:rsidR="00D837B7" w:rsidRPr="00420A7E">
          <w:rPr>
            <w:rFonts w:eastAsiaTheme="minorHAnsi"/>
            <w:lang w:val="en-US" w:eastAsia="en-US"/>
          </w:rPr>
          <w:fldChar w:fldCharType="begin"/>
        </w:r>
        <w:r w:rsidR="00393D14" w:rsidRPr="00420A7E">
          <w:rPr>
            <w:rFonts w:eastAsiaTheme="minorHAnsi"/>
            <w:lang w:val="en-US" w:eastAsia="en-US"/>
          </w:rPr>
          <w:instrText xml:space="preserve"> ADDIN ZOTERO_ITEM CSL_CITATION {"citationID":"yyor7vdR","properties":{"formattedCitation":"(Rock et al., 1999; Trehub &amp; Trainor, 1998)","plainCitation":"(Rock et al., 1999; Trehub &amp; Trainor, 1998)","dontUpdate":true,"noteIndex":0},"citationItems":[{"id":383,"uris":["http://zotero.org/users/local/CelvPSso/items/5ENXSRDA"],"itemData":{"id":383,"type":"article-journal","abstract":"Citation: Rock, A.M.L., Trainor, L.J., Addison, T.L., 1999. Distinctive messages in infant-directed lullabies and play songs. Dev. Psychol. 35 (2), 527–534. https://doi.org/10.1037/ 0012-1649.35.2.527","container-title":"Developmental Psychology","DOI":"https://doi.org/10.1037/ 0012-1649.35.2.527","issue":"2","language":"en","page":"527-534","source":"Zotero","title":"Distinctive messages in infant-directed lullabies and play songs","volume":"35","author":[{"family":"Rock","given":"Adrienne M L"},{"family":"Trainor","given":"Laurel J"},{"family":"Addison","given":"Tami L"}],"issued":{"date-parts":[["1999"]]}}},{"id":429,"uris":["http://zotero.org/users/local/CelvPSso/items/UEZURLYB"],"itemData":{"id":429,"type":"article-journal","container-title":"Advances in infancy research","page":"43 - 77","title":"Singing to infants: Lullabies and playsongs.","volume":"12","author":[{"family":"Trehub","given":"Sandra E"},{"family":"Trainor","given":"Laurel J"}],"issued":{"date-parts":[["1998"]]}}}],"schema":"https://github.com/citation-style-language/schema/raw/master/csl-citation.json"} </w:instrText>
        </w:r>
        <w:r w:rsidR="00D837B7" w:rsidRPr="00420A7E">
          <w:rPr>
            <w:rFonts w:eastAsiaTheme="minorHAnsi"/>
            <w:lang w:val="en-US" w:eastAsia="en-US"/>
          </w:rPr>
          <w:fldChar w:fldCharType="separate"/>
        </w:r>
        <w:r w:rsidR="006D16C6" w:rsidRPr="00420A7E">
          <w:rPr>
            <w:rFonts w:eastAsiaTheme="minorHAnsi"/>
            <w:noProof/>
            <w:lang w:val="en-US" w:eastAsia="en-US"/>
          </w:rPr>
          <w:t>Rock et al., 1999; Trehub &amp; Trainor, 1998)</w:t>
        </w:r>
        <w:r w:rsidR="00D837B7" w:rsidRPr="00420A7E">
          <w:rPr>
            <w:rFonts w:eastAsiaTheme="minorHAnsi"/>
            <w:lang w:val="en-US" w:eastAsia="en-US"/>
          </w:rPr>
          <w:fldChar w:fldCharType="end"/>
        </w:r>
        <w:r w:rsidR="00881B48" w:rsidRPr="00420A7E">
          <w:rPr>
            <w:rFonts w:eastAsiaTheme="minorHAnsi"/>
            <w:lang w:val="en-US" w:eastAsia="en-US"/>
          </w:rPr>
          <w:t>.</w:t>
        </w:r>
        <w:r w:rsidR="00BE6454" w:rsidRPr="00420A7E">
          <w:rPr>
            <w:lang w:val="en-GB"/>
          </w:rPr>
          <w:t xml:space="preserve"> </w:t>
        </w:r>
        <w:r w:rsidR="00205685" w:rsidRPr="00420A7E">
          <w:rPr>
            <w:lang w:val="en-US"/>
          </w:rPr>
          <w:t xml:space="preserve">Given the voice’s multiple facets, how can we understand individuals’ enjoyment of voices in different contexts? How shared are our preferences across different types of </w:t>
        </w:r>
        <w:proofErr w:type="gramStart"/>
        <w:r w:rsidR="00205685" w:rsidRPr="00420A7E">
          <w:rPr>
            <w:lang w:val="en-US"/>
          </w:rPr>
          <w:t>vocalization</w:t>
        </w:r>
        <w:proofErr w:type="gramEnd"/>
        <w:r w:rsidR="00205685" w:rsidRPr="00420A7E">
          <w:rPr>
            <w:lang w:val="en-US"/>
          </w:rPr>
          <w:t>?</w:t>
        </w:r>
      </w:ins>
    </w:p>
    <w:p w14:paraId="013598CB" w14:textId="59456453" w:rsidR="00EA1BF2" w:rsidRPr="00420A7E" w:rsidRDefault="006729FD" w:rsidP="008B2E60">
      <w:pPr>
        <w:snapToGrid w:val="0"/>
        <w:spacing w:line="360" w:lineRule="auto"/>
        <w:ind w:firstLine="284"/>
        <w:jc w:val="both"/>
        <w:rPr>
          <w:ins w:id="67" w:author="Camila Bruder" w:date="2023-11-30T14:37:00Z"/>
          <w:color w:val="000000" w:themeColor="text1"/>
          <w:kern w:val="24"/>
          <w:lang w:val="en-US"/>
        </w:rPr>
      </w:pPr>
      <w:ins w:id="68" w:author="Camila Bruder" w:date="2023-11-30T14:37:00Z">
        <w:r w:rsidRPr="00420A7E">
          <w:rPr>
            <w:rFonts w:eastAsiaTheme="minorHAnsi"/>
            <w:color w:val="000000" w:themeColor="text1"/>
            <w:lang w:val="en-US" w:eastAsia="en-US"/>
          </w:rPr>
          <w:t xml:space="preserve">In the case of spoken voices, </w:t>
        </w:r>
        <w:r w:rsidR="00F212DF" w:rsidRPr="00420A7E">
          <w:rPr>
            <w:rFonts w:eastAsiaTheme="minorHAnsi"/>
            <w:color w:val="000000" w:themeColor="text1"/>
            <w:lang w:val="en-US" w:eastAsia="en-US"/>
          </w:rPr>
          <w:t>voice</w:t>
        </w:r>
        <w:r w:rsidRPr="00420A7E">
          <w:rPr>
            <w:rFonts w:eastAsiaTheme="minorHAnsi"/>
            <w:color w:val="000000" w:themeColor="text1"/>
            <w:lang w:val="en-US" w:eastAsia="en-US"/>
          </w:rPr>
          <w:t xml:space="preserve"> attractiveness </w:t>
        </w:r>
        <w:r w:rsidR="00F212DF" w:rsidRPr="00420A7E">
          <w:rPr>
            <w:rFonts w:eastAsiaTheme="minorHAnsi"/>
            <w:color w:val="000000" w:themeColor="text1"/>
            <w:lang w:val="en-US" w:eastAsia="en-US"/>
          </w:rPr>
          <w:t>is thought</w:t>
        </w:r>
        <w:r w:rsidRPr="00420A7E">
          <w:rPr>
            <w:rFonts w:eastAsiaTheme="minorHAnsi"/>
            <w:color w:val="000000" w:themeColor="text1"/>
            <w:lang w:val="en-US" w:eastAsia="en-US"/>
          </w:rPr>
          <w:t xml:space="preserve"> to signal</w:t>
        </w:r>
        <w:r w:rsidR="00087ABF" w:rsidRPr="00420A7E">
          <w:rPr>
            <w:rFonts w:eastAsiaTheme="minorHAnsi"/>
            <w:color w:val="000000" w:themeColor="text1"/>
            <w:lang w:val="en-US" w:eastAsia="en-US"/>
          </w:rPr>
          <w:t xml:space="preserve"> the speaker’s</w:t>
        </w:r>
        <w:r w:rsidRPr="00420A7E">
          <w:rPr>
            <w:rFonts w:eastAsiaTheme="minorHAnsi"/>
            <w:color w:val="000000" w:themeColor="text1"/>
            <w:lang w:val="en-US" w:eastAsia="en-US"/>
          </w:rPr>
          <w:t xml:space="preserve"> </w:t>
        </w:r>
        <w:r w:rsidR="00087ABF" w:rsidRPr="00420A7E">
          <w:rPr>
            <w:rFonts w:eastAsiaTheme="minorHAnsi"/>
            <w:color w:val="000000" w:themeColor="text1"/>
            <w:lang w:val="en-US" w:eastAsia="en-US"/>
          </w:rPr>
          <w:t xml:space="preserve">physical </w:t>
        </w:r>
        <w:r w:rsidRPr="00420A7E">
          <w:rPr>
            <w:rFonts w:eastAsiaTheme="minorHAnsi"/>
            <w:color w:val="000000" w:themeColor="text1"/>
            <w:lang w:val="en-US" w:eastAsia="en-US"/>
          </w:rPr>
          <w:t xml:space="preserve">fitness </w:t>
        </w:r>
        <w:r w:rsidR="00F212DF" w:rsidRPr="00420A7E">
          <w:rPr>
            <w:rFonts w:eastAsiaTheme="minorHAnsi"/>
            <w:color w:val="000000" w:themeColor="text1"/>
            <w:lang w:val="en-US" w:eastAsia="en-US"/>
          </w:rPr>
          <w:t xml:space="preserve">of the speaker </w:t>
        </w:r>
        <w:r w:rsidR="00087ABF" w:rsidRPr="00420A7E">
          <w:rPr>
            <w:rFonts w:eastAsiaTheme="minorHAnsi"/>
            <w:color w:val="000000" w:themeColor="text1"/>
            <w:lang w:val="en-US" w:eastAsia="en-US"/>
          </w:rPr>
          <w:t>to</w:t>
        </w:r>
        <w:r w:rsidRPr="00420A7E">
          <w:rPr>
            <w:rFonts w:eastAsiaTheme="minorHAnsi"/>
            <w:color w:val="000000" w:themeColor="text1"/>
            <w:lang w:val="en-US" w:eastAsia="en-US"/>
          </w:rPr>
          <w:t xml:space="preserve"> potential </w:t>
        </w:r>
        <w:r w:rsidR="00F212DF" w:rsidRPr="00420A7E">
          <w:rPr>
            <w:rFonts w:eastAsiaTheme="minorHAnsi"/>
            <w:color w:val="000000" w:themeColor="text1"/>
            <w:lang w:val="en-US" w:eastAsia="en-US"/>
          </w:rPr>
          <w:t>mate</w:t>
        </w:r>
        <w:r w:rsidRPr="00420A7E">
          <w:rPr>
            <w:rFonts w:eastAsiaTheme="minorHAnsi"/>
            <w:color w:val="000000" w:themeColor="text1"/>
            <w:lang w:val="en-US" w:eastAsia="en-US"/>
          </w:rPr>
          <w:t>s. Voice attractiveness has been shown to covary with sexually dimorphic traits</w:t>
        </w:r>
        <w:r w:rsidR="00743E62" w:rsidRPr="00420A7E">
          <w:rPr>
            <w:rFonts w:eastAsiaTheme="minorHAnsi"/>
            <w:color w:val="000000" w:themeColor="text1"/>
            <w:lang w:val="en-US" w:eastAsia="en-US"/>
          </w:rPr>
          <w:t>: i</w:t>
        </w:r>
        <w:r w:rsidRPr="00420A7E">
          <w:rPr>
            <w:rFonts w:eastAsiaTheme="minorHAnsi"/>
            <w:color w:val="000000" w:themeColor="text1"/>
            <w:lang w:val="en-US" w:eastAsia="en-US"/>
          </w:rPr>
          <w:t xml:space="preserve">ndividuals with more attractive voices also </w:t>
        </w:r>
        <w:r w:rsidR="00F212DF" w:rsidRPr="00420A7E">
          <w:rPr>
            <w:rFonts w:eastAsiaTheme="minorHAnsi"/>
            <w:color w:val="000000" w:themeColor="text1"/>
            <w:lang w:val="en-US" w:eastAsia="en-US"/>
          </w:rPr>
          <w:t>have</w:t>
        </w:r>
        <w:r w:rsidRPr="00420A7E">
          <w:rPr>
            <w:rFonts w:eastAsiaTheme="minorHAnsi"/>
            <w:color w:val="000000" w:themeColor="text1"/>
            <w:lang w:val="en-US" w:eastAsia="en-US"/>
          </w:rPr>
          <w:t xml:space="preserve"> larger shoulder-to-hip ratios (for males) or smaller </w:t>
        </w:r>
        <w:r w:rsidRPr="00420A7E">
          <w:rPr>
            <w:rFonts w:eastAsiaTheme="minorHAnsi"/>
            <w:color w:val="000000" w:themeColor="text1"/>
          </w:rPr>
          <w:t>waist-to-hip ratios (for females) (Hughes et al., 2004)</w:t>
        </w:r>
        <w:r w:rsidR="00373A4B" w:rsidRPr="00420A7E">
          <w:rPr>
            <w:rFonts w:eastAsiaTheme="minorHAnsi"/>
            <w:color w:val="000000" w:themeColor="text1"/>
            <w:lang w:val="en-US"/>
          </w:rPr>
          <w:t xml:space="preserve">. </w:t>
        </w:r>
        <w:r w:rsidR="00446F3B" w:rsidRPr="00420A7E">
          <w:rPr>
            <w:rFonts w:eastAsiaTheme="minorHAnsi"/>
            <w:color w:val="000000" w:themeColor="text1"/>
          </w:rPr>
          <w:t xml:space="preserve">Voice attractiveness is also related to certain </w:t>
        </w:r>
        <w:r w:rsidR="0010674F" w:rsidRPr="00420A7E">
          <w:rPr>
            <w:rFonts w:eastAsiaTheme="minorHAnsi"/>
            <w:color w:val="000000" w:themeColor="text1"/>
          </w:rPr>
          <w:t>acoustic characteristics</w:t>
        </w:r>
        <w:r w:rsidR="0010674F" w:rsidRPr="00420A7E">
          <w:rPr>
            <w:rFonts w:eastAsiaTheme="minorHAnsi"/>
            <w:color w:val="000000" w:themeColor="text1"/>
            <w:lang w:val="en-US" w:eastAsia="en-US"/>
          </w:rPr>
          <w:t xml:space="preserve"> </w:t>
        </w:r>
        <w:r w:rsidR="00446F3B" w:rsidRPr="00420A7E">
          <w:rPr>
            <w:rFonts w:eastAsiaTheme="minorHAnsi"/>
            <w:color w:val="000000" w:themeColor="text1"/>
            <w:lang w:val="en-US" w:eastAsia="en-US"/>
          </w:rPr>
          <w:t xml:space="preserve">(e.g.,  higher </w:t>
        </w:r>
        <w:r w:rsidR="003F5F76" w:rsidRPr="00420A7E">
          <w:rPr>
            <w:rFonts w:eastAsiaTheme="minorHAnsi"/>
            <w:color w:val="000000" w:themeColor="text1"/>
            <w:lang w:val="en-US" w:eastAsia="en-US"/>
          </w:rPr>
          <w:t>fundamental frequency</w:t>
        </w:r>
        <w:r w:rsidR="00446F3B" w:rsidRPr="00420A7E">
          <w:rPr>
            <w:rFonts w:eastAsiaTheme="minorHAnsi"/>
            <w:color w:val="000000" w:themeColor="text1"/>
            <w:lang w:val="en-US" w:eastAsia="en-US"/>
          </w:rPr>
          <w:t xml:space="preserve"> and more spread </w:t>
        </w:r>
        <w:proofErr w:type="spellStart"/>
        <w:r w:rsidR="00446F3B" w:rsidRPr="00420A7E">
          <w:rPr>
            <w:rFonts w:eastAsiaTheme="minorHAnsi"/>
            <w:color w:val="000000" w:themeColor="text1"/>
            <w:lang w:val="en-US" w:eastAsia="en-US"/>
          </w:rPr>
          <w:t>formands</w:t>
        </w:r>
        <w:proofErr w:type="spellEnd"/>
        <w:r w:rsidR="00446F3B" w:rsidRPr="00420A7E">
          <w:rPr>
            <w:rFonts w:eastAsiaTheme="minorHAnsi"/>
            <w:color w:val="000000" w:themeColor="text1"/>
            <w:lang w:val="en-US" w:eastAsia="en-US"/>
          </w:rPr>
          <w:t xml:space="preserve"> prefer</w:t>
        </w:r>
        <w:r w:rsidR="00F212DF" w:rsidRPr="00420A7E">
          <w:rPr>
            <w:rFonts w:eastAsiaTheme="minorHAnsi"/>
            <w:color w:val="000000" w:themeColor="text1"/>
            <w:lang w:val="en-US" w:eastAsia="en-US"/>
          </w:rPr>
          <w:t>r</w:t>
        </w:r>
        <w:r w:rsidR="00446F3B" w:rsidRPr="00420A7E">
          <w:rPr>
            <w:rFonts w:eastAsiaTheme="minorHAnsi"/>
            <w:color w:val="000000" w:themeColor="text1"/>
            <w:lang w:val="en-US" w:eastAsia="en-US"/>
          </w:rPr>
          <w:t xml:space="preserve">ed for </w:t>
        </w:r>
        <w:r w:rsidR="00F212DF" w:rsidRPr="00420A7E">
          <w:rPr>
            <w:rFonts w:eastAsiaTheme="minorHAnsi"/>
            <w:color w:val="000000" w:themeColor="text1"/>
            <w:lang w:val="en-US" w:eastAsia="en-US"/>
          </w:rPr>
          <w:t>female</w:t>
        </w:r>
        <w:r w:rsidR="00446F3B" w:rsidRPr="00420A7E">
          <w:rPr>
            <w:rFonts w:eastAsiaTheme="minorHAnsi"/>
            <w:color w:val="000000" w:themeColor="text1"/>
            <w:lang w:val="en-US" w:eastAsia="en-US"/>
          </w:rPr>
          <w:t>'s voices, see Collins, 2000</w:t>
        </w:r>
        <w:r w:rsidR="0010674F" w:rsidRPr="00420A7E">
          <w:rPr>
            <w:rFonts w:eastAsiaTheme="minorHAnsi"/>
            <w:color w:val="000000" w:themeColor="text1"/>
            <w:lang w:val="en-US" w:eastAsia="en-US"/>
          </w:rPr>
          <w:t>)</w:t>
        </w:r>
        <w:r w:rsidRPr="00420A7E">
          <w:rPr>
            <w:rFonts w:eastAsiaTheme="minorHAnsi"/>
            <w:color w:val="000000" w:themeColor="text1"/>
            <w:lang w:val="en-US" w:eastAsia="en-US"/>
          </w:rPr>
          <w:t xml:space="preserve">. </w:t>
        </w:r>
        <w:r w:rsidR="00C31A9C" w:rsidRPr="00420A7E">
          <w:rPr>
            <w:rFonts w:eastAsiaTheme="minorHAnsi"/>
            <w:color w:val="000000" w:themeColor="text1"/>
            <w:lang w:val="en-US" w:eastAsia="en-US"/>
          </w:rPr>
          <w:t>More nuanced instances of voice attractive</w:t>
        </w:r>
        <w:r w:rsidR="00073482" w:rsidRPr="00420A7E">
          <w:rPr>
            <w:rFonts w:eastAsiaTheme="minorHAnsi"/>
            <w:color w:val="000000" w:themeColor="text1"/>
            <w:lang w:val="en-US" w:eastAsia="en-US"/>
          </w:rPr>
          <w:t>ness</w:t>
        </w:r>
        <w:r w:rsidR="00C31A9C" w:rsidRPr="00420A7E">
          <w:rPr>
            <w:rFonts w:eastAsiaTheme="minorHAnsi"/>
            <w:color w:val="000000" w:themeColor="text1"/>
            <w:lang w:val="en-US" w:eastAsia="en-US"/>
          </w:rPr>
          <w:t xml:space="preserve"> have </w:t>
        </w:r>
        <w:r w:rsidR="0010674F" w:rsidRPr="00420A7E">
          <w:rPr>
            <w:rFonts w:eastAsiaTheme="minorHAnsi"/>
            <w:color w:val="000000" w:themeColor="text1"/>
            <w:lang w:val="en-US" w:eastAsia="en-US"/>
          </w:rPr>
          <w:t xml:space="preserve">also </w:t>
        </w:r>
        <w:r w:rsidR="00C31A9C" w:rsidRPr="00420A7E">
          <w:rPr>
            <w:rFonts w:eastAsiaTheme="minorHAnsi"/>
            <w:color w:val="000000" w:themeColor="text1"/>
            <w:lang w:val="en-US" w:eastAsia="en-US"/>
          </w:rPr>
          <w:t xml:space="preserve">been described, with, for </w:t>
        </w:r>
        <w:r w:rsidR="00F212DF" w:rsidRPr="00420A7E">
          <w:rPr>
            <w:rFonts w:eastAsiaTheme="minorHAnsi"/>
            <w:color w:val="000000" w:themeColor="text1"/>
            <w:lang w:val="en-US" w:eastAsia="en-US"/>
          </w:rPr>
          <w:t>example</w:t>
        </w:r>
        <w:r w:rsidR="00C31A9C" w:rsidRPr="00420A7E">
          <w:rPr>
            <w:rFonts w:eastAsiaTheme="minorHAnsi"/>
            <w:color w:val="000000" w:themeColor="text1"/>
            <w:lang w:val="en-US" w:eastAsia="en-US"/>
          </w:rPr>
          <w:t xml:space="preserve">, conformance to </w:t>
        </w:r>
        <w:r w:rsidR="007148C5" w:rsidRPr="00420A7E">
          <w:rPr>
            <w:rFonts w:eastAsiaTheme="minorHAnsi"/>
            <w:color w:val="000000" w:themeColor="text1"/>
            <w:lang w:val="en-US" w:eastAsia="en-US"/>
          </w:rPr>
          <w:t>community speech norms</w:t>
        </w:r>
        <w:r w:rsidR="00C31A9C" w:rsidRPr="00420A7E">
          <w:rPr>
            <w:rFonts w:eastAsiaTheme="minorHAnsi"/>
            <w:color w:val="000000" w:themeColor="text1"/>
            <w:lang w:val="en-US" w:eastAsia="en-US"/>
          </w:rPr>
          <w:t xml:space="preserve"> increasing vo</w:t>
        </w:r>
        <w:r w:rsidR="00F212DF" w:rsidRPr="00420A7E">
          <w:rPr>
            <w:rFonts w:eastAsiaTheme="minorHAnsi"/>
            <w:color w:val="000000" w:themeColor="text1"/>
            <w:lang w:val="en-US" w:eastAsia="en-US"/>
          </w:rPr>
          <w:t>ice</w:t>
        </w:r>
        <w:r w:rsidR="00C31A9C" w:rsidRPr="00420A7E">
          <w:rPr>
            <w:rFonts w:eastAsiaTheme="minorHAnsi"/>
            <w:color w:val="000000" w:themeColor="text1"/>
            <w:lang w:val="en-US" w:eastAsia="en-US"/>
          </w:rPr>
          <w:t xml:space="preserve"> attractiveness ratings </w:t>
        </w:r>
        <w:r w:rsidR="00C31A9C" w:rsidRPr="00420A7E">
          <w:rPr>
            <w:rFonts w:eastAsiaTheme="minorHAnsi"/>
            <w:color w:val="000000" w:themeColor="text1"/>
            <w:lang w:val="en-US" w:eastAsia="en-US"/>
          </w:rPr>
          <w:fldChar w:fldCharType="begin"/>
        </w:r>
        <w:r w:rsidR="00C31A9C" w:rsidRPr="00420A7E">
          <w:rPr>
            <w:rFonts w:eastAsiaTheme="minorHAnsi"/>
            <w:color w:val="000000" w:themeColor="text1"/>
            <w:lang w:val="en-US" w:eastAsia="en-US"/>
          </w:rPr>
          <w:instrText xml:space="preserve"> ADDIN ZOTERO_ITEM CSL_CITATION {"citationID":"mIiz5o1P","properties":{"formattedCitation":"(Babel et al., 2014)","plainCitation":"(Babel et al., 2014)","noteIndex":0},"citationItems":[{"id":1643,"uris":["http://zotero.org/users/local/CelvPSso/items/LX3Y6ZP7"],"itemData":{"id":1643,"type":"article-journal","container-title":"PLoS ONE","DOI":"10.1371/journal.pone.0088616","ISSN":"1932-6203","issue":"2","journalAbbreviation":"PLoS ONE","language":"en","page":"e88616","source":"DOI.org (Crossref)","title":"Towards a more nuanced view of vocal attractiveness","volume":"9","author":[{"family":"Babel","given":"Molly"},{"family":"McGuire","given":"Grant"},{"family":"King","given":"Joseph"}],"editor":[{"family":"Reby","given":"David"}],"issued":{"date-parts":[["2014",2,19]]}}}],"schema":"https://github.com/citation-style-language/schema/raw/master/csl-citation.json"} </w:instrText>
        </w:r>
        <w:r w:rsidR="00C31A9C" w:rsidRPr="00420A7E">
          <w:rPr>
            <w:rFonts w:eastAsiaTheme="minorHAnsi"/>
            <w:color w:val="000000" w:themeColor="text1"/>
            <w:lang w:val="en-US" w:eastAsia="en-US"/>
          </w:rPr>
          <w:fldChar w:fldCharType="separate"/>
        </w:r>
        <w:r w:rsidR="002068AA" w:rsidRPr="00420A7E">
          <w:rPr>
            <w:rFonts w:eastAsiaTheme="minorHAnsi"/>
            <w:noProof/>
            <w:color w:val="000000" w:themeColor="text1"/>
            <w:lang w:val="en-US" w:eastAsia="en-US"/>
          </w:rPr>
          <w:t>(Babel et al., 2014)</w:t>
        </w:r>
        <w:r w:rsidR="00C31A9C" w:rsidRPr="00420A7E">
          <w:rPr>
            <w:rFonts w:eastAsiaTheme="minorHAnsi"/>
            <w:color w:val="000000" w:themeColor="text1"/>
            <w:lang w:val="en-US" w:eastAsia="en-US"/>
          </w:rPr>
          <w:fldChar w:fldCharType="end"/>
        </w:r>
        <w:r w:rsidR="00AD0B91" w:rsidRPr="00420A7E">
          <w:rPr>
            <w:rFonts w:eastAsiaTheme="minorHAnsi"/>
            <w:color w:val="000000" w:themeColor="text1"/>
            <w:lang w:val="en-US" w:eastAsia="en-US"/>
          </w:rPr>
          <w:t xml:space="preserve">. </w:t>
        </w:r>
        <w:r w:rsidR="00BC08FB" w:rsidRPr="00420A7E">
          <w:rPr>
            <w:rFonts w:eastAsiaTheme="minorHAnsi"/>
            <w:color w:val="000000" w:themeColor="text1"/>
            <w:lang w:val="en-US" w:eastAsia="en-US"/>
          </w:rPr>
          <w:t xml:space="preserve">A different </w:t>
        </w:r>
        <w:r w:rsidR="00881B48" w:rsidRPr="00420A7E">
          <w:rPr>
            <w:rFonts w:eastAsiaTheme="minorHAnsi"/>
            <w:color w:val="000000" w:themeColor="text1"/>
            <w:lang w:val="en-US" w:eastAsia="en-US"/>
          </w:rPr>
          <w:t xml:space="preserve">(though related) </w:t>
        </w:r>
        <w:r w:rsidR="00BC08FB" w:rsidRPr="00420A7E">
          <w:rPr>
            <w:rFonts w:eastAsiaTheme="minorHAnsi"/>
            <w:color w:val="000000" w:themeColor="text1"/>
            <w:lang w:val="en-US" w:eastAsia="en-US"/>
          </w:rPr>
          <w:t xml:space="preserve">line of research </w:t>
        </w:r>
        <w:r w:rsidR="00AD0B91" w:rsidRPr="00420A7E">
          <w:rPr>
            <w:rFonts w:eastAsiaTheme="minorHAnsi"/>
            <w:color w:val="000000" w:themeColor="text1"/>
            <w:lang w:val="en-US" w:eastAsia="en-US"/>
          </w:rPr>
          <w:t>h</w:t>
        </w:r>
        <w:r w:rsidR="00BC08FB" w:rsidRPr="00420A7E">
          <w:rPr>
            <w:rFonts w:eastAsiaTheme="minorHAnsi"/>
            <w:color w:val="000000" w:themeColor="text1"/>
            <w:lang w:val="en-US" w:eastAsia="en-US"/>
          </w:rPr>
          <w:t>as</w:t>
        </w:r>
        <w:r w:rsidR="00AD0B91" w:rsidRPr="00420A7E">
          <w:rPr>
            <w:rFonts w:eastAsiaTheme="minorHAnsi"/>
            <w:color w:val="000000" w:themeColor="text1"/>
            <w:lang w:val="en-US" w:eastAsia="en-US"/>
          </w:rPr>
          <w:t xml:space="preserve"> proposed a role </w:t>
        </w:r>
        <w:r w:rsidR="00F212DF" w:rsidRPr="00420A7E">
          <w:rPr>
            <w:rFonts w:eastAsiaTheme="minorHAnsi"/>
            <w:color w:val="000000" w:themeColor="text1"/>
            <w:lang w:val="en-US" w:eastAsia="en-US"/>
          </w:rPr>
          <w:t>for</w:t>
        </w:r>
        <w:r w:rsidR="00AD0B91" w:rsidRPr="00420A7E">
          <w:rPr>
            <w:rFonts w:eastAsiaTheme="minorHAnsi"/>
            <w:color w:val="000000" w:themeColor="text1"/>
            <w:lang w:val="en-US" w:eastAsia="en-US"/>
          </w:rPr>
          <w:t xml:space="preserve"> averageness and typicality in voice </w:t>
        </w:r>
        <w:r w:rsidR="00AD0B91" w:rsidRPr="00420A7E">
          <w:rPr>
            <w:rFonts w:eastAsiaTheme="minorHAnsi"/>
            <w:color w:val="000000" w:themeColor="text1"/>
            <w:lang w:val="en-US" w:eastAsia="en-US"/>
          </w:rPr>
          <w:lastRenderedPageBreak/>
          <w:t xml:space="preserve">preferences. </w:t>
        </w:r>
        <w:r w:rsidR="00AD0B91" w:rsidRPr="00420A7E">
          <w:rPr>
            <w:color w:val="000000" w:themeColor="text1"/>
            <w:kern w:val="24"/>
            <w:lang w:val="en-GB"/>
          </w:rPr>
          <w:t>Bruckert et al. (2010)</w:t>
        </w:r>
        <w:r w:rsidR="00AD0B91" w:rsidRPr="00420A7E">
          <w:rPr>
            <w:color w:val="000000" w:themeColor="text1"/>
            <w:kern w:val="24"/>
            <w:lang w:val="en-US"/>
          </w:rPr>
          <w:t xml:space="preserve"> </w:t>
        </w:r>
        <w:r w:rsidR="00F212DF" w:rsidRPr="00420A7E">
          <w:rPr>
            <w:color w:val="000000" w:themeColor="text1"/>
            <w:kern w:val="24"/>
            <w:lang w:val="en-US"/>
          </w:rPr>
          <w:t>found</w:t>
        </w:r>
        <w:r w:rsidR="00AD0B91" w:rsidRPr="00420A7E">
          <w:rPr>
            <w:color w:val="000000" w:themeColor="text1"/>
            <w:kern w:val="24"/>
            <w:lang w:val="en-US"/>
          </w:rPr>
          <w:t xml:space="preserve"> that morphed, averaged voices (which are smoother and have higher harmonic</w:t>
        </w:r>
        <w:r w:rsidR="00F212DF" w:rsidRPr="00420A7E">
          <w:rPr>
            <w:color w:val="000000" w:themeColor="text1"/>
            <w:kern w:val="24"/>
            <w:lang w:val="en-US"/>
          </w:rPr>
          <w:t xml:space="preserve">s </w:t>
        </w:r>
        <w:r w:rsidR="00AD0B91" w:rsidRPr="00420A7E">
          <w:rPr>
            <w:color w:val="000000" w:themeColor="text1"/>
            <w:kern w:val="24"/>
            <w:lang w:val="en-US"/>
          </w:rPr>
          <w:t>to</w:t>
        </w:r>
        <w:r w:rsidR="00F212DF" w:rsidRPr="00420A7E">
          <w:rPr>
            <w:color w:val="000000" w:themeColor="text1"/>
            <w:kern w:val="24"/>
            <w:lang w:val="en-US"/>
          </w:rPr>
          <w:t xml:space="preserve"> </w:t>
        </w:r>
        <w:r w:rsidR="00AD0B91" w:rsidRPr="00420A7E">
          <w:rPr>
            <w:color w:val="000000" w:themeColor="text1"/>
            <w:kern w:val="24"/>
            <w:lang w:val="en-US"/>
          </w:rPr>
          <w:t xml:space="preserve">noise ratios) were </w:t>
        </w:r>
        <w:r w:rsidR="00F212DF" w:rsidRPr="00420A7E">
          <w:rPr>
            <w:color w:val="000000" w:themeColor="text1"/>
            <w:kern w:val="24"/>
            <w:lang w:val="en-US"/>
          </w:rPr>
          <w:t>rated as</w:t>
        </w:r>
        <w:r w:rsidR="00AD0B91" w:rsidRPr="00420A7E">
          <w:rPr>
            <w:color w:val="000000" w:themeColor="text1"/>
            <w:kern w:val="24"/>
            <w:lang w:val="en-US"/>
          </w:rPr>
          <w:t xml:space="preserve"> more attractive </w:t>
        </w:r>
        <w:r w:rsidR="00AD0B91" w:rsidRPr="00420A7E">
          <w:rPr>
            <w:color w:val="000000" w:themeColor="text1"/>
            <w:kern w:val="24"/>
          </w:rPr>
          <w:t xml:space="preserve">than most of the individual voices </w:t>
        </w:r>
        <w:r w:rsidR="00AD0B91" w:rsidRPr="00420A7E">
          <w:rPr>
            <w:color w:val="000000" w:themeColor="text1"/>
            <w:kern w:val="24"/>
            <w:lang w:val="en-US"/>
          </w:rPr>
          <w:t>presented to participants</w:t>
        </w:r>
        <w:r w:rsidR="00F84C5E" w:rsidRPr="00420A7E">
          <w:rPr>
            <w:color w:val="000000" w:themeColor="text1"/>
            <w:kern w:val="24"/>
            <w:lang w:val="en-US"/>
          </w:rPr>
          <w:t xml:space="preserve">. </w:t>
        </w:r>
        <w:r w:rsidR="00C1430E" w:rsidRPr="00420A7E">
          <w:rPr>
            <w:color w:val="000000" w:themeColor="text1"/>
            <w:kern w:val="24"/>
            <w:lang w:val="en-US"/>
          </w:rPr>
          <w:t xml:space="preserve">Accordingly, average ratings of </w:t>
        </w:r>
        <w:r w:rsidR="00881B48" w:rsidRPr="00420A7E">
          <w:rPr>
            <w:color w:val="000000" w:themeColor="text1"/>
            <w:kern w:val="24"/>
            <w:lang w:val="en-US"/>
          </w:rPr>
          <w:t xml:space="preserve">voice </w:t>
        </w:r>
        <w:r w:rsidR="00C1430E" w:rsidRPr="00420A7E">
          <w:rPr>
            <w:color w:val="000000" w:themeColor="text1"/>
            <w:kern w:val="24"/>
            <w:lang w:val="en-US"/>
          </w:rPr>
          <w:t xml:space="preserve">attractiveness have been reported </w:t>
        </w:r>
        <w:r w:rsidR="00881B48" w:rsidRPr="00420A7E">
          <w:rPr>
            <w:color w:val="000000" w:themeColor="text1"/>
            <w:kern w:val="24"/>
            <w:lang w:val="en-US"/>
          </w:rPr>
          <w:t xml:space="preserve">to </w:t>
        </w:r>
        <w:r w:rsidR="00F212DF" w:rsidRPr="00420A7E">
          <w:rPr>
            <w:color w:val="000000" w:themeColor="text1"/>
            <w:kern w:val="24"/>
            <w:lang w:val="en-US"/>
          </w:rPr>
          <w:t>be h</w:t>
        </w:r>
        <w:r w:rsidR="001F0593">
          <w:rPr>
            <w:color w:val="000000" w:themeColor="text1"/>
            <w:kern w:val="24"/>
            <w:lang w:val="en-US"/>
          </w:rPr>
          <w:t>i</w:t>
        </w:r>
        <w:r w:rsidR="00F212DF" w:rsidRPr="00420A7E">
          <w:rPr>
            <w:color w:val="000000" w:themeColor="text1"/>
            <w:kern w:val="24"/>
            <w:lang w:val="en-US"/>
          </w:rPr>
          <w:t xml:space="preserve">ghly </w:t>
        </w:r>
        <w:r w:rsidR="00881B48" w:rsidRPr="00420A7E">
          <w:rPr>
            <w:color w:val="000000" w:themeColor="text1"/>
            <w:kern w:val="24"/>
            <w:lang w:val="en-US"/>
          </w:rPr>
          <w:t>correlate</w:t>
        </w:r>
        <w:r w:rsidR="00F212DF" w:rsidRPr="00420A7E">
          <w:rPr>
            <w:color w:val="000000" w:themeColor="text1"/>
            <w:kern w:val="24"/>
            <w:lang w:val="en-US"/>
          </w:rPr>
          <w:t>d</w:t>
        </w:r>
        <w:r w:rsidR="00881B48" w:rsidRPr="00420A7E">
          <w:rPr>
            <w:color w:val="000000" w:themeColor="text1"/>
            <w:kern w:val="24"/>
            <w:lang w:val="en-US"/>
          </w:rPr>
          <w:t xml:space="preserve"> with ratings of</w:t>
        </w:r>
        <w:r w:rsidR="00C1430E" w:rsidRPr="00420A7E">
          <w:rPr>
            <w:color w:val="000000" w:themeColor="text1"/>
            <w:kern w:val="24"/>
            <w:lang w:val="en-US"/>
          </w:rPr>
          <w:t xml:space="preserve"> </w:t>
        </w:r>
        <w:proofErr w:type="spellStart"/>
        <w:r w:rsidR="00C1430E" w:rsidRPr="00420A7E">
          <w:rPr>
            <w:color w:val="000000" w:themeColor="text1"/>
            <w:kern w:val="24"/>
            <w:lang w:val="en-US"/>
          </w:rPr>
          <w:t>stereotypicality</w:t>
        </w:r>
        <w:proofErr w:type="spellEnd"/>
        <w:r w:rsidR="00C1430E" w:rsidRPr="00420A7E">
          <w:rPr>
            <w:color w:val="000000" w:themeColor="text1"/>
            <w:kern w:val="24"/>
            <w:lang w:val="en-US"/>
          </w:rPr>
          <w:t xml:space="preserve"> </w:t>
        </w:r>
        <w:r w:rsidR="00C1430E" w:rsidRPr="00420A7E">
          <w:rPr>
            <w:color w:val="000000" w:themeColor="text1"/>
            <w:kern w:val="24"/>
            <w:lang w:val="en-US"/>
          </w:rPr>
          <w:fldChar w:fldCharType="begin"/>
        </w:r>
        <w:r w:rsidR="00C1430E" w:rsidRPr="00420A7E">
          <w:rPr>
            <w:color w:val="000000" w:themeColor="text1"/>
            <w:kern w:val="24"/>
            <w:lang w:val="en-US"/>
          </w:rPr>
          <w:instrText xml:space="preserve"> ADDIN ZOTERO_ITEM CSL_CITATION {"citationID":"nvBhJpST","properties":{"formattedCitation":"(Babel &amp; McGuire, 2015)","plainCitation":"(Babel &amp; McGuire, 2015)","noteIndex":0},"citationItems":[{"id":2496,"uris":["http://zotero.org/users/local/CelvPSso/items/ZICRFFHK"],"itemData":{"id":2496,"type":"article-journal","abstract":"Research has shown that processing dynamics on the perceiver’s end determine aesthetic pleasure. Speciﬁcally, typical objects, which are processed more ﬂuently, are perceived as more attractive. We extend this notion of perceptual ﬂuency to judgments of vocal aesthetics. Vocal attractiveness has traditionally been examined with respect to sexual dimorphism and the apparent size of a talker, as reconstructed from the acoustic signal, despite evidence that gender-speciﬁc speech patterns are learned social behaviors. In this study, we report on a series of three experiments using 60 voices (30 females) to compare the relationship between judgments of vocal attractiveness, stereotypicality, and gender categorization ﬂuency. Our results indicate that attractiveness and stereotypicality are highly correlated for female and male voices. Stereotypicality and categorization ﬂuency were also correlated for male voices, but not female voices. Crucially, stereotypicality and categorization ﬂuency interacted to predict attractiveness, suggesting the role of perceptual ﬂuency is present, but nuanced, in judgments of human voices.","container-title":"Cognitive Science","DOI":"10.1111/cogs.12179","ISSN":"03640213","issue":"4","journalAbbreviation":"Cogn Sci","language":"en","page":"766-787","source":"DOI.org (Crossref)","title":"Perceptual fluency and judgments of vocal aesthetics and stereotypicality","volume":"39","author":[{"family":"Babel","given":"Molly"},{"family":"McGuire","given":"Grant"}],"issued":{"date-parts":[["2015",5]]}},"label":"page"}],"schema":"https://github.com/citation-style-language/schema/raw/master/csl-citation.json"} </w:instrText>
        </w:r>
        <w:r w:rsidR="00C1430E" w:rsidRPr="00420A7E">
          <w:rPr>
            <w:color w:val="000000" w:themeColor="text1"/>
            <w:kern w:val="24"/>
            <w:lang w:val="en-US"/>
          </w:rPr>
          <w:fldChar w:fldCharType="separate"/>
        </w:r>
        <w:r w:rsidR="00C1430E" w:rsidRPr="00420A7E">
          <w:rPr>
            <w:noProof/>
            <w:color w:val="000000" w:themeColor="text1"/>
            <w:kern w:val="24"/>
            <w:lang w:val="en-US"/>
          </w:rPr>
          <w:t>(Babel &amp; McGuire, 2015)</w:t>
        </w:r>
        <w:r w:rsidR="00C1430E" w:rsidRPr="00420A7E">
          <w:rPr>
            <w:color w:val="000000" w:themeColor="text1"/>
            <w:kern w:val="24"/>
            <w:lang w:val="en-US"/>
          </w:rPr>
          <w:fldChar w:fldCharType="end"/>
        </w:r>
        <w:r w:rsidR="00C1430E" w:rsidRPr="00420A7E">
          <w:rPr>
            <w:color w:val="000000" w:themeColor="text1"/>
            <w:kern w:val="24"/>
            <w:lang w:val="en-US"/>
          </w:rPr>
          <w:t>,</w:t>
        </w:r>
        <w:r w:rsidR="00881B48" w:rsidRPr="00420A7E">
          <w:rPr>
            <w:color w:val="000000" w:themeColor="text1"/>
            <w:kern w:val="24"/>
            <w:lang w:val="en-US"/>
          </w:rPr>
          <w:t xml:space="preserve"> or </w:t>
        </w:r>
        <w:r w:rsidR="00F212DF" w:rsidRPr="00420A7E">
          <w:rPr>
            <w:color w:val="000000" w:themeColor="text1"/>
            <w:kern w:val="24"/>
            <w:lang w:val="en-US"/>
          </w:rPr>
          <w:t xml:space="preserve">negatively correlated </w:t>
        </w:r>
        <w:r w:rsidR="00881B48" w:rsidRPr="00420A7E">
          <w:rPr>
            <w:color w:val="000000" w:themeColor="text1"/>
            <w:kern w:val="24"/>
            <w:lang w:val="en-US"/>
          </w:rPr>
          <w:t>with ratings of atypicality/distinctiveness in relation to a</w:t>
        </w:r>
        <w:r w:rsidR="00F212DF" w:rsidRPr="00420A7E">
          <w:rPr>
            <w:color w:val="000000" w:themeColor="text1"/>
            <w:kern w:val="24"/>
            <w:lang w:val="en-US"/>
          </w:rPr>
          <w:t>n average</w:t>
        </w:r>
        <w:r w:rsidR="00881B48" w:rsidRPr="00420A7E">
          <w:rPr>
            <w:color w:val="000000" w:themeColor="text1"/>
            <w:kern w:val="24"/>
            <w:lang w:val="en-US"/>
          </w:rPr>
          <w:t xml:space="preserve"> voice (</w:t>
        </w:r>
        <w:proofErr w:type="spellStart"/>
        <w:r w:rsidR="00F84C5E" w:rsidRPr="00420A7E">
          <w:rPr>
            <w:color w:val="000000" w:themeColor="text1"/>
            <w:kern w:val="24"/>
            <w:lang w:val="en-US"/>
          </w:rPr>
          <w:fldChar w:fldCharType="begin"/>
        </w:r>
        <w:r w:rsidR="0047309D" w:rsidRPr="00420A7E">
          <w:rPr>
            <w:color w:val="000000" w:themeColor="text1"/>
            <w:kern w:val="24"/>
            <w:lang w:val="en-US"/>
          </w:rPr>
          <w:instrText xml:space="preserve"> ADDIN ZOTERO_ITEM CSL_CITATION {"citationID":"JtQiHFsY","properties":{"formattedCitation":"(Z\\uc0\\u228{}ske et al., 2020)","plainCitation":"(Zäske et al., 2020)","dontUpdate":true,"noteIndex":0},"citationItems":[{"id":4181,"uris":["http://zotero.org/users/local/CelvPSso/items/PVHFSL5J"],"itemData":{"id":4181,"type":"article-journal","abstract":"Facial attractiveness has been linked to the averageness (or typicality) of a face and, more tentatively, to a speaker's vocal attractiveness, via the ‘honest signal’ hypothesis, holding that attractiveness signals good genes. In four experiments, we assessed ratings for attractiveness and two common measures of distinctiveness (‘distinctiveness-in-the-crowd’, DITC and ‘deviation-based distinctiveness', DEV) for faces and voices (simple vowels, or more naturalistic sentences) from 64 young adult speakers (32 female). Consistent and substantial negative correlations between attractiveness and DEV generally supported the averageness account of attractiveness, for both voices and faces. By contrast, and indicating that both measures of distinctiveness reflect different constructs, correlations between attractiveness and DITC were numerically positive for faces (though small and non-significant), and significant for voices in sentence stimuli. Between faces and voices, distinctiveness ratings were uncorrelated. Remarkably, and at variance with the honest signal hypothesis, vocal and facial attractiveness were also uncorrelated in all analyses involving naturalistic, i.e. sentence-based, speech. This result pattern was confirmed using a new set of stimuli and raters (experiment 5). Overall, while our findings strongly support an averageness account of attractiveness for both domains, they provide no evidence for an honest signal account of facial and vocal attractiveness in complex naturalistic speech.","container-title":"Royal Society Open Science","DOI":"10.1098/rsos.201244","ISSN":"2054-5703","issue":"12","journalAbbreviation":"R. Soc. open sci.","language":"en","page":"201244","source":"DOI.org (Crossref)","title":"Attractiveness and distinctiveness between speakers' voices in naturalistic speech and their faces are uncorrelated","volume":"7","author":[{"family":"Zäske","given":"Romi"},{"family":"Skuk","given":"Verena Gabriele"},{"family":"Schweinberger","given":"Stefan R."}],"issued":{"date-parts":[["2020",12]]}}}],"schema":"https://github.com/citation-style-language/schema/raw/master/csl-citation.json"} </w:instrText>
        </w:r>
        <w:r w:rsidR="00F84C5E" w:rsidRPr="00420A7E">
          <w:rPr>
            <w:color w:val="000000" w:themeColor="text1"/>
            <w:kern w:val="24"/>
            <w:lang w:val="en-US"/>
          </w:rPr>
          <w:fldChar w:fldCharType="separate"/>
        </w:r>
        <w:r w:rsidR="00F84C5E" w:rsidRPr="00420A7E">
          <w:rPr>
            <w:color w:val="000000" w:themeColor="text1"/>
            <w:lang w:val="en-US"/>
          </w:rPr>
          <w:t>Zäske</w:t>
        </w:r>
        <w:proofErr w:type="spellEnd"/>
        <w:r w:rsidR="00F84C5E" w:rsidRPr="00420A7E">
          <w:rPr>
            <w:color w:val="000000" w:themeColor="text1"/>
            <w:lang w:val="en-US"/>
          </w:rPr>
          <w:t xml:space="preserve"> et al.</w:t>
        </w:r>
        <w:r w:rsidR="00881B48" w:rsidRPr="00420A7E">
          <w:rPr>
            <w:color w:val="000000" w:themeColor="text1"/>
            <w:lang w:val="en-US"/>
          </w:rPr>
          <w:t>,</w:t>
        </w:r>
        <w:r w:rsidR="00F84C5E" w:rsidRPr="00420A7E">
          <w:rPr>
            <w:color w:val="000000" w:themeColor="text1"/>
            <w:lang w:val="en-US"/>
          </w:rPr>
          <w:t xml:space="preserve"> 2020)</w:t>
        </w:r>
        <w:r w:rsidR="00F84C5E" w:rsidRPr="00420A7E">
          <w:rPr>
            <w:color w:val="000000" w:themeColor="text1"/>
            <w:kern w:val="24"/>
            <w:lang w:val="en-US"/>
          </w:rPr>
          <w:fldChar w:fldCharType="end"/>
        </w:r>
        <w:r w:rsidR="00881B48" w:rsidRPr="00420A7E">
          <w:rPr>
            <w:color w:val="000000" w:themeColor="text1"/>
            <w:kern w:val="24"/>
            <w:lang w:val="en-US"/>
          </w:rPr>
          <w:t xml:space="preserve"> </w:t>
        </w:r>
        <w:r w:rsidR="006D1064" w:rsidRPr="00420A7E">
          <w:rPr>
            <w:color w:val="000000" w:themeColor="text1"/>
            <w:kern w:val="24"/>
            <w:lang w:val="en-US"/>
          </w:rPr>
          <w:t xml:space="preserve">- </w:t>
        </w:r>
        <w:r w:rsidR="00892072" w:rsidRPr="00420A7E">
          <w:rPr>
            <w:color w:val="000000" w:themeColor="text1"/>
            <w:kern w:val="24"/>
            <w:lang w:val="en-US"/>
          </w:rPr>
          <w:t xml:space="preserve">though </w:t>
        </w:r>
        <w:r w:rsidR="006D1064" w:rsidRPr="00420A7E">
          <w:rPr>
            <w:color w:val="000000" w:themeColor="text1"/>
            <w:kern w:val="24"/>
            <w:lang w:val="en-US"/>
          </w:rPr>
          <w:t xml:space="preserve">also see </w:t>
        </w:r>
        <w:r w:rsidR="006D1064" w:rsidRPr="00420A7E">
          <w:rPr>
            <w:color w:val="000000" w:themeColor="text1"/>
            <w:kern w:val="24"/>
            <w:lang w:val="en-US"/>
          </w:rPr>
          <w:fldChar w:fldCharType="begin"/>
        </w:r>
        <w:r w:rsidR="006D1064" w:rsidRPr="00420A7E">
          <w:rPr>
            <w:color w:val="000000" w:themeColor="text1"/>
            <w:kern w:val="24"/>
            <w:lang w:val="en-US"/>
          </w:rPr>
          <w:instrText xml:space="preserve"> ADDIN ZOTERO_ITEM CSL_CITATION {"citationID":"wORGnT6H","properties":{"formattedCitation":"(Mook &amp; Mitchel, 2019)","plainCitation":"(Mook &amp; Mitchel, 2019)","dontUpdate":true,"noteIndex":0},"citationItems":[{"id":1004,"uris":["http://zotero.org/users/local/CelvPSso/items/ZRUWHZBG"],"itemData":{"id":1004,"type":"article-journal","abstract":"This study investigates how visual and auditory cues are combined in the perception of attractiveness. In sum, we found that facial cues inﬂuenced vocal attractiveness, but this did not occur in the reverse. This provides the ﬁrst experimental demonstration of audiovisual integration when making attractiveness judgments.","container-title":"Evolutionary Behavioral Sciences","DOI":"10.1037/ebs0000128","ISSN":"2330-2933, 2330-2925","issue":"1","journalAbbreviation":"Evolutionary Behavioral Sciences","language":"en","page":"1-15","source":"DOI.org (Crossref)","title":"The role of audiovisual integration in the perception of attractiveness.","volume":"13","author":[{"family":"Mook","given":"Alexis T."},{"family":"Mitchel","given":"Aaron D."}],"issued":{"date-parts":[["2019",1]]}}}],"schema":"https://github.com/citation-style-language/schema/raw/master/csl-citation.json"} </w:instrText>
        </w:r>
        <w:r w:rsidR="006D1064" w:rsidRPr="00420A7E">
          <w:rPr>
            <w:color w:val="000000" w:themeColor="text1"/>
            <w:kern w:val="24"/>
            <w:lang w:val="en-US"/>
          </w:rPr>
          <w:fldChar w:fldCharType="separate"/>
        </w:r>
        <w:r w:rsidR="006D1064" w:rsidRPr="00420A7E">
          <w:rPr>
            <w:noProof/>
            <w:color w:val="000000" w:themeColor="text1"/>
            <w:kern w:val="24"/>
            <w:lang w:val="en-US"/>
          </w:rPr>
          <w:t>Mook &amp; Mitchel (2019)</w:t>
        </w:r>
        <w:r w:rsidR="006D1064" w:rsidRPr="00420A7E">
          <w:rPr>
            <w:color w:val="000000" w:themeColor="text1"/>
            <w:kern w:val="24"/>
            <w:lang w:val="en-US"/>
          </w:rPr>
          <w:fldChar w:fldCharType="end"/>
        </w:r>
        <w:r w:rsidR="006D1064" w:rsidRPr="00420A7E">
          <w:rPr>
            <w:color w:val="000000" w:themeColor="text1"/>
            <w:kern w:val="24"/>
            <w:lang w:val="en-US"/>
          </w:rPr>
          <w:t xml:space="preserve"> for a study where the</w:t>
        </w:r>
        <w:r w:rsidR="003F5F76" w:rsidRPr="00420A7E">
          <w:rPr>
            <w:color w:val="000000" w:themeColor="text1"/>
            <w:kern w:val="24"/>
            <w:lang w:val="en-US"/>
          </w:rPr>
          <w:t xml:space="preserve"> positive </w:t>
        </w:r>
        <w:r w:rsidR="00892072" w:rsidRPr="00420A7E">
          <w:rPr>
            <w:color w:val="000000" w:themeColor="text1"/>
            <w:kern w:val="24"/>
            <w:lang w:val="en-US"/>
          </w:rPr>
          <w:t xml:space="preserve">effect of averageness </w:t>
        </w:r>
        <w:r w:rsidR="00F84C5E" w:rsidRPr="00420A7E">
          <w:rPr>
            <w:color w:val="000000" w:themeColor="text1"/>
            <w:kern w:val="24"/>
            <w:lang w:val="en-US"/>
          </w:rPr>
          <w:t>(</w:t>
        </w:r>
        <w:r w:rsidR="00F212DF" w:rsidRPr="00420A7E">
          <w:rPr>
            <w:color w:val="000000" w:themeColor="text1"/>
            <w:kern w:val="24"/>
            <w:lang w:val="en-US"/>
          </w:rPr>
          <w:t>via</w:t>
        </w:r>
        <w:r w:rsidR="00F84C5E" w:rsidRPr="00420A7E">
          <w:rPr>
            <w:color w:val="000000" w:themeColor="text1"/>
            <w:kern w:val="24"/>
            <w:lang w:val="en-US"/>
          </w:rPr>
          <w:t xml:space="preserve"> morphing) </w:t>
        </w:r>
        <w:r w:rsidR="00F212DF" w:rsidRPr="00420A7E">
          <w:rPr>
            <w:color w:val="000000" w:themeColor="text1"/>
            <w:kern w:val="24"/>
            <w:lang w:val="en-US"/>
          </w:rPr>
          <w:t>o</w:t>
        </w:r>
        <w:r w:rsidR="00892072" w:rsidRPr="00420A7E">
          <w:rPr>
            <w:color w:val="000000" w:themeColor="text1"/>
            <w:kern w:val="24"/>
            <w:lang w:val="en-US"/>
          </w:rPr>
          <w:t>n voice attractiveness was not replicated</w:t>
        </w:r>
        <w:r w:rsidR="00881B48" w:rsidRPr="00420A7E">
          <w:rPr>
            <w:color w:val="000000" w:themeColor="text1"/>
            <w:kern w:val="24"/>
            <w:lang w:val="en-US"/>
          </w:rPr>
          <w:t>.</w:t>
        </w:r>
      </w:ins>
    </w:p>
    <w:p w14:paraId="1DDA1580" w14:textId="183BF1A2" w:rsidR="0010674F" w:rsidRPr="00420A7E" w:rsidRDefault="00EA1BF2" w:rsidP="008B2E60">
      <w:pPr>
        <w:snapToGrid w:val="0"/>
        <w:spacing w:line="360" w:lineRule="auto"/>
        <w:ind w:firstLine="284"/>
        <w:jc w:val="both"/>
        <w:rPr>
          <w:ins w:id="69" w:author="Camila Bruder" w:date="2023-11-30T14:37:00Z"/>
          <w:color w:val="000000" w:themeColor="text1"/>
          <w:kern w:val="24"/>
          <w:lang w:val="en-US"/>
        </w:rPr>
      </w:pPr>
      <w:ins w:id="70" w:author="Camila Bruder" w:date="2023-11-30T14:37:00Z">
        <w:r w:rsidRPr="00420A7E">
          <w:rPr>
            <w:rFonts w:eastAsiaTheme="minorHAnsi"/>
            <w:color w:val="000000" w:themeColor="text1"/>
            <w:lang w:val="en-US" w:eastAsia="en-US"/>
          </w:rPr>
          <w:t xml:space="preserve"> </w:t>
        </w:r>
        <w:r w:rsidR="003B554E" w:rsidRPr="00420A7E">
          <w:rPr>
            <w:rFonts w:eastAsiaTheme="minorHAnsi"/>
            <w:color w:val="000000" w:themeColor="text1"/>
            <w:lang w:val="en-US" w:eastAsia="en-US"/>
          </w:rPr>
          <w:t xml:space="preserve">In the case of the singing voice, </w:t>
        </w:r>
        <w:r w:rsidR="0089073F" w:rsidRPr="00420A7E">
          <w:rPr>
            <w:rFonts w:eastAsiaTheme="minorHAnsi"/>
            <w:color w:val="000000" w:themeColor="text1"/>
            <w:lang w:val="en-US" w:eastAsia="en-US"/>
          </w:rPr>
          <w:t xml:space="preserve">fewer studies have investigated the mechanisms behind our preferences. </w:t>
        </w:r>
        <w:r w:rsidR="0089073F" w:rsidRPr="00420A7E">
          <w:rPr>
            <w:color w:val="000000" w:themeColor="text1"/>
            <w:lang w:val="en-US"/>
          </w:rPr>
          <w:fldChar w:fldCharType="begin"/>
        </w:r>
        <w:r w:rsidR="0089073F" w:rsidRPr="00420A7E">
          <w:rPr>
            <w:color w:val="000000" w:themeColor="text1"/>
            <w:lang w:val="en-US"/>
          </w:rPr>
          <w:instrText xml:space="preserve"> ADDIN ZOTERO_ITEM CSL_CITATION {"citationID":"00Lb3Mu3","properties":{"formattedCitation":"(Bruder et al., 2023)","plainCitation":"(Bruder et al., 2023)","dontUpdate":true,"noteIndex":0},"citationItems":[{"id":3645,"uris":["http://zotero.org/users/local/CelvPSso/items/ZCM47F8Z"],"itemData":{"id":3645,"type":"report","abstract":"Singing is ubiquitous and highly relevant to human experience, but what governs our singing voice preferences is not understood. We take an empirical approach to determine the extent to which listeners’ liking of singing performances can be traced back to objective attributes of the voice stimuli. We show that which singing voices are liked cannot be explained based on purely acoustic features of the voice signal. Instead, perceptual features (partially) ground singing voice preferences, with a significant proportion of the variance in liking ratings explained based on perceptual features, such as (perceived) pitch accuracy, resonance, and articulation of singing performances.","genre":"preprint","note":"DOI: 10.31234/osf.io/qvp8t","publisher":"PsyArXiv","source":"DOI.org (Crossref)","title":"Perceptual (but not acoustic) features predict singing voice preferences","URL":"https://osf.io/qvp8t","author":[{"family":"Bruder","given":"Camila"},{"family":"Poeppel","given":"David"},{"family":"Larrouy-Maestri","given":"Pauline"}],"accessed":{"date-parts":[["2023",10,16]]},"issued":{"date-parts":[["2023",7,10]]}}}],"schema":"https://github.com/citation-style-language/schema/raw/master/csl-citation.json"} </w:instrText>
        </w:r>
        <w:r w:rsidR="0089073F" w:rsidRPr="00420A7E">
          <w:rPr>
            <w:color w:val="000000" w:themeColor="text1"/>
            <w:lang w:val="en-US"/>
          </w:rPr>
          <w:fldChar w:fldCharType="separate"/>
        </w:r>
        <w:r w:rsidR="0089073F" w:rsidRPr="00420A7E">
          <w:rPr>
            <w:noProof/>
            <w:color w:val="000000" w:themeColor="text1"/>
            <w:lang w:val="en-US"/>
          </w:rPr>
          <w:t>Bruder et al. (2023)</w:t>
        </w:r>
        <w:r w:rsidR="0089073F" w:rsidRPr="00420A7E">
          <w:rPr>
            <w:color w:val="000000" w:themeColor="text1"/>
            <w:lang w:val="en-US"/>
          </w:rPr>
          <w:fldChar w:fldCharType="end"/>
        </w:r>
        <w:r w:rsidR="0089073F" w:rsidRPr="00420A7E">
          <w:rPr>
            <w:color w:val="000000" w:themeColor="text1"/>
            <w:lang w:val="en-US"/>
          </w:rPr>
          <w:t xml:space="preserve"> recently observed that participants’ ratings of ten different perceptual attributes of the voices (i.e., articulation, breathiness, pitch accuracy, loudness, tempo </w:t>
        </w:r>
        <w:proofErr w:type="spellStart"/>
        <w:r w:rsidR="0089073F" w:rsidRPr="00420A7E">
          <w:rPr>
            <w:color w:val="000000" w:themeColor="text1"/>
            <w:lang w:val="en-US"/>
          </w:rPr>
          <w:t>etc</w:t>
        </w:r>
        <w:proofErr w:type="spellEnd"/>
        <w:r w:rsidR="0089073F" w:rsidRPr="00420A7E">
          <w:rPr>
            <w:color w:val="000000" w:themeColor="text1"/>
            <w:lang w:val="en-US"/>
          </w:rPr>
          <w:t>) were better predictors of listeners' liking of pop voices than computationally</w:t>
        </w:r>
        <w:r w:rsidR="00F212DF" w:rsidRPr="00420A7E">
          <w:rPr>
            <w:color w:val="000000" w:themeColor="text1"/>
            <w:lang w:val="en-US"/>
          </w:rPr>
          <w:t xml:space="preserve"> </w:t>
        </w:r>
        <w:r w:rsidR="0089073F" w:rsidRPr="00420A7E">
          <w:rPr>
            <w:color w:val="000000" w:themeColor="text1"/>
            <w:lang w:val="en-US"/>
          </w:rPr>
          <w:t xml:space="preserve">extracted acoustic features </w:t>
        </w:r>
        <w:r w:rsidR="00F212DF" w:rsidRPr="00420A7E">
          <w:rPr>
            <w:color w:val="000000" w:themeColor="text1"/>
            <w:lang w:val="en-US"/>
          </w:rPr>
          <w:t>common</w:t>
        </w:r>
        <w:r w:rsidR="0089073F" w:rsidRPr="00420A7E">
          <w:rPr>
            <w:color w:val="000000" w:themeColor="text1"/>
            <w:lang w:val="en-US"/>
          </w:rPr>
          <w:t>ly used to describe voices such as jitter, shimmer, vibrato rate and extent and harmonics-to-noise ratio. Importantly, while preferences were highly idiosyncratic, as indicated by the low interrater agreement in liking ratings (</w:t>
        </w:r>
        <w:proofErr w:type="spellStart"/>
        <w:r w:rsidR="0089073F" w:rsidRPr="00420A7E">
          <w:rPr>
            <w:color w:val="000000" w:themeColor="text1"/>
            <w:lang w:val="en-US"/>
          </w:rPr>
          <w:t>Krippendorf</w:t>
        </w:r>
        <w:r w:rsidR="00F212DF" w:rsidRPr="00420A7E">
          <w:rPr>
            <w:color w:val="000000" w:themeColor="text1"/>
            <w:lang w:val="en-US"/>
          </w:rPr>
          <w:t>f</w:t>
        </w:r>
        <w:r w:rsidR="0089073F" w:rsidRPr="00420A7E">
          <w:rPr>
            <w:color w:val="000000" w:themeColor="text1"/>
            <w:lang w:val="en-US"/>
          </w:rPr>
          <w:t>’s</w:t>
        </w:r>
        <w:proofErr w:type="spellEnd"/>
        <w:r w:rsidR="0089073F" w:rsidRPr="00420A7E">
          <w:rPr>
            <w:color w:val="000000" w:themeColor="text1"/>
            <w:lang w:val="en-US"/>
          </w:rPr>
          <w:t xml:space="preserve"> alpha was .16),  some average preferences </w:t>
        </w:r>
        <w:r w:rsidR="00F64EB3" w:rsidRPr="00420A7E">
          <w:rPr>
            <w:color w:val="000000" w:themeColor="text1"/>
            <w:lang w:val="en-US"/>
          </w:rPr>
          <w:t xml:space="preserve">emerged </w:t>
        </w:r>
        <w:r w:rsidR="0089073F" w:rsidRPr="00420A7E">
          <w:rPr>
            <w:color w:val="000000" w:themeColor="text1"/>
            <w:lang w:val="en-US"/>
          </w:rPr>
          <w:t xml:space="preserve">for some voices, as shown by highly correlated </w:t>
        </w:r>
        <w:r w:rsidR="006304E1">
          <w:rPr>
            <w:color w:val="000000" w:themeColor="text1"/>
            <w:lang w:val="en-US"/>
          </w:rPr>
          <w:t>averaged</w:t>
        </w:r>
        <w:r w:rsidR="0089073F" w:rsidRPr="00420A7E">
          <w:rPr>
            <w:color w:val="000000" w:themeColor="text1"/>
            <w:lang w:val="en-US"/>
          </w:rPr>
          <w:t xml:space="preserve"> liking ratings </w:t>
        </w:r>
        <w:r w:rsidR="00373A4B" w:rsidRPr="00420A7E">
          <w:rPr>
            <w:color w:val="000000" w:themeColor="text1"/>
            <w:lang w:val="en-US"/>
          </w:rPr>
          <w:t xml:space="preserve"> between the two experiments </w:t>
        </w:r>
        <w:r w:rsidR="00F64EB3" w:rsidRPr="00420A7E">
          <w:rPr>
            <w:color w:val="000000" w:themeColor="text1"/>
            <w:lang w:val="en-US"/>
          </w:rPr>
          <w:t xml:space="preserve">conducted </w:t>
        </w:r>
        <w:r w:rsidR="00373A4B" w:rsidRPr="00420A7E">
          <w:rPr>
            <w:color w:val="000000" w:themeColor="text1"/>
            <w:lang w:val="en-US"/>
          </w:rPr>
          <w:t xml:space="preserve">(one with German and one with US participants). </w:t>
        </w:r>
        <w:r w:rsidR="0089073F" w:rsidRPr="00420A7E">
          <w:rPr>
            <w:color w:val="000000" w:themeColor="text1"/>
            <w:lang w:val="en-US"/>
          </w:rPr>
          <w:t xml:space="preserve">This suggests the emergence of robust average preferences amidst </w:t>
        </w:r>
        <w:r w:rsidR="00F64EB3" w:rsidRPr="00420A7E">
          <w:rPr>
            <w:color w:val="000000" w:themeColor="text1"/>
            <w:lang w:val="en-US"/>
          </w:rPr>
          <w:t>large</w:t>
        </w:r>
        <w:r w:rsidR="0089073F" w:rsidRPr="00420A7E">
          <w:rPr>
            <w:color w:val="000000" w:themeColor="text1"/>
            <w:lang w:val="en-US"/>
          </w:rPr>
          <w:t xml:space="preserve"> individual differences in how participants perceive and like singing voices. Based on the literature on spoken voice attractiveness, it is difficult to say how much individual differences </w:t>
        </w:r>
        <w:r w:rsidR="00F64EB3" w:rsidRPr="00420A7E">
          <w:rPr>
            <w:color w:val="000000" w:themeColor="text1"/>
            <w:lang w:val="en-US"/>
          </w:rPr>
          <w:t>lie</w:t>
        </w:r>
        <w:r w:rsidR="0089073F" w:rsidRPr="00420A7E">
          <w:rPr>
            <w:color w:val="000000" w:themeColor="text1"/>
            <w:lang w:val="en-US"/>
          </w:rPr>
          <w:t xml:space="preserve"> behind the typically reported average preferences.</w:t>
        </w:r>
        <w:r w:rsidR="00373A4B" w:rsidRPr="00420A7E">
          <w:rPr>
            <w:color w:val="000000" w:themeColor="text1"/>
            <w:lang w:val="en-US"/>
          </w:rPr>
          <w:t xml:space="preserve"> </w:t>
        </w:r>
        <w:r w:rsidRPr="00420A7E">
          <w:rPr>
            <w:rFonts w:eastAsiaTheme="minorHAnsi"/>
            <w:color w:val="000000" w:themeColor="text1"/>
            <w:lang w:val="en-US" w:eastAsia="en-US"/>
          </w:rPr>
          <w:fldChar w:fldCharType="begin"/>
        </w:r>
        <w:r w:rsidR="00393D14" w:rsidRPr="00420A7E">
          <w:rPr>
            <w:rFonts w:eastAsiaTheme="minorHAnsi"/>
            <w:color w:val="000000" w:themeColor="text1"/>
            <w:lang w:val="en-US" w:eastAsia="en-US"/>
          </w:rPr>
          <w:instrText xml:space="preserve"> ADDIN ZOTERO_ITEM CSL_CITATION {"citationID":"owGSsSpz","properties":{"formattedCitation":"(Valentova et al., 2019)","plainCitation":"(Valentova et al., 2019)","dontUpdate":true,"noteIndex":0},"citationItems":[{"id":1666,"uris":["http://zotero.org/users/local/CelvPSso/items/N3FKGN7G"],"itemData":{"id":1666,"type":"article-journal","container-title":"Frontiers in Psychology","DOI":"10.3389/fpsyg.2019.02029","ISSN":"1664-1078","journalAbbreviation":"Front. Psychol.","page":"2029","source":"DOI.org (Crossref)","title":"Vocal parameters of speech and singing covary and are related to vocal attractiveness, body measures, and sociosexuality: a cross-cultural study","title-short":"Vocal Parameters of Speech and Singing Covary and Are Related to Vocal Attractiveness, Body Measures, and Sociosexuality","volume":"10","author":[{"family":"Valentova","given":"Jaroslava Varella"},{"family":"Tureček","given":"Petr"},{"family":"Varella","given":"Marco Antonio Corrêa"},{"family":"Šebesta","given":"Pavel"},{"family":"Mendes","given":"Francisco Dyonisio C."},{"family":"Pereira","given":"Kamila Janaina"},{"family":"Kubicová","given":"Lydie"},{"family":"Stolařová","given":"Petra"},{"family":"Havlíček","given":"Jan"}],"issued":{"date-parts":[["2019",10,22]]}}}],"schema":"https://github.com/citation-style-language/schema/raw/master/csl-citation.json"} </w:instrText>
        </w:r>
        <w:r w:rsidRPr="00420A7E">
          <w:rPr>
            <w:rFonts w:eastAsiaTheme="minorHAnsi"/>
            <w:color w:val="000000" w:themeColor="text1"/>
            <w:lang w:val="en-US" w:eastAsia="en-US"/>
          </w:rPr>
          <w:fldChar w:fldCharType="separate"/>
        </w:r>
        <w:r w:rsidRPr="00420A7E">
          <w:rPr>
            <w:rFonts w:eastAsiaTheme="minorHAnsi"/>
            <w:noProof/>
            <w:color w:val="000000" w:themeColor="text1"/>
            <w:lang w:val="en-US" w:eastAsia="en-US"/>
          </w:rPr>
          <w:t>Valentova et al. (2019)</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xml:space="preserve"> reported high correlations between </w:t>
        </w:r>
        <w:r w:rsidR="0089073F" w:rsidRPr="00420A7E">
          <w:rPr>
            <w:rFonts w:eastAsiaTheme="minorHAnsi"/>
            <w:color w:val="000000" w:themeColor="text1"/>
            <w:lang w:val="en-US" w:eastAsia="en-US"/>
          </w:rPr>
          <w:t xml:space="preserve">average </w:t>
        </w:r>
        <w:r w:rsidRPr="00420A7E">
          <w:rPr>
            <w:rFonts w:eastAsiaTheme="minorHAnsi"/>
            <w:color w:val="000000" w:themeColor="text1"/>
            <w:lang w:val="en-US" w:eastAsia="en-US"/>
          </w:rPr>
          <w:t>attractiveness ratings of sp</w:t>
        </w:r>
        <w:r w:rsidR="00F64EB3" w:rsidRPr="00420A7E">
          <w:rPr>
            <w:rFonts w:eastAsiaTheme="minorHAnsi"/>
            <w:color w:val="000000" w:themeColor="text1"/>
            <w:lang w:val="en-US" w:eastAsia="en-US"/>
          </w:rPr>
          <w:t>oken</w:t>
        </w:r>
        <w:r w:rsidRPr="00420A7E">
          <w:rPr>
            <w:rFonts w:eastAsiaTheme="minorHAnsi"/>
            <w:color w:val="000000" w:themeColor="text1"/>
            <w:lang w:val="en-US" w:eastAsia="en-US"/>
          </w:rPr>
          <w:t xml:space="preserve"> and s</w:t>
        </w:r>
        <w:r w:rsidR="00F64EB3" w:rsidRPr="00420A7E">
          <w:rPr>
            <w:rFonts w:eastAsiaTheme="minorHAnsi"/>
            <w:color w:val="000000" w:themeColor="text1"/>
            <w:lang w:val="en-US" w:eastAsia="en-US"/>
          </w:rPr>
          <w:t>un</w:t>
        </w:r>
        <w:r w:rsidRPr="00420A7E">
          <w:rPr>
            <w:rFonts w:eastAsiaTheme="minorHAnsi"/>
            <w:color w:val="000000" w:themeColor="text1"/>
            <w:lang w:val="en-US" w:eastAsia="en-US"/>
          </w:rPr>
          <w:t>g vocalizations (of “Happy Birthday</w:t>
        </w:r>
        <w:r w:rsidR="0089073F" w:rsidRPr="00420A7E">
          <w:rPr>
            <w:rFonts w:eastAsiaTheme="minorHAnsi"/>
            <w:color w:val="000000" w:themeColor="text1"/>
            <w:lang w:val="en-US" w:eastAsia="en-US"/>
          </w:rPr>
          <w:t>”</w:t>
        </w:r>
        <w:r w:rsidRPr="00420A7E">
          <w:rPr>
            <w:rFonts w:eastAsiaTheme="minorHAnsi"/>
            <w:color w:val="000000" w:themeColor="text1"/>
            <w:lang w:val="en-US" w:eastAsia="en-US"/>
          </w:rPr>
          <w:t xml:space="preserve"> and national anthems) produced by the same subjects</w:t>
        </w:r>
        <w:r w:rsidR="0089073F" w:rsidRPr="00420A7E">
          <w:rPr>
            <w:rFonts w:eastAsiaTheme="minorHAnsi"/>
            <w:color w:val="000000" w:themeColor="text1"/>
            <w:lang w:val="en-US" w:eastAsia="en-US"/>
          </w:rPr>
          <w:t xml:space="preserve"> and argued that spoken and sung voice may work as “backup signals</w:t>
        </w:r>
        <w:r w:rsidR="00F64EB3" w:rsidRPr="00420A7E">
          <w:rPr>
            <w:rFonts w:eastAsiaTheme="minorHAnsi"/>
            <w:color w:val="000000" w:themeColor="text1"/>
            <w:lang w:val="en-US" w:eastAsia="en-US"/>
          </w:rPr>
          <w:t>” that</w:t>
        </w:r>
        <w:r w:rsidR="0089073F" w:rsidRPr="00420A7E">
          <w:rPr>
            <w:rFonts w:eastAsiaTheme="minorHAnsi"/>
            <w:color w:val="000000" w:themeColor="text1"/>
            <w:lang w:val="en-US" w:eastAsia="en-US"/>
          </w:rPr>
          <w:t xml:space="preserve"> convey the same information about a subject’s physical fitness. </w:t>
        </w:r>
        <w:r w:rsidR="00F64EB3" w:rsidRPr="00420A7E">
          <w:rPr>
            <w:rFonts w:eastAsiaTheme="minorHAnsi"/>
            <w:color w:val="000000" w:themeColor="text1"/>
            <w:lang w:val="en-US" w:eastAsia="en-US"/>
          </w:rPr>
          <w:t>B</w:t>
        </w:r>
        <w:r w:rsidR="00373A4B" w:rsidRPr="00420A7E">
          <w:rPr>
            <w:rFonts w:eastAsiaTheme="minorHAnsi"/>
            <w:color w:val="000000" w:themeColor="text1"/>
            <w:lang w:val="en-US" w:eastAsia="en-US"/>
          </w:rPr>
          <w:t>e</w:t>
        </w:r>
        <w:r w:rsidR="00F64EB3" w:rsidRPr="00420A7E">
          <w:rPr>
            <w:rFonts w:eastAsiaTheme="minorHAnsi"/>
            <w:color w:val="000000" w:themeColor="text1"/>
            <w:lang w:val="en-US" w:eastAsia="en-US"/>
          </w:rPr>
          <w:t>cause</w:t>
        </w:r>
        <w:r w:rsidR="00373A4B" w:rsidRPr="00420A7E">
          <w:rPr>
            <w:rFonts w:eastAsiaTheme="minorHAnsi"/>
            <w:color w:val="000000" w:themeColor="text1"/>
            <w:lang w:val="en-US" w:eastAsia="en-US"/>
          </w:rPr>
          <w:t xml:space="preserve"> </w:t>
        </w:r>
        <w:r w:rsidRPr="00420A7E">
          <w:rPr>
            <w:rFonts w:eastAsiaTheme="minorHAnsi"/>
            <w:color w:val="000000" w:themeColor="text1"/>
            <w:lang w:val="en-US" w:eastAsia="en-US"/>
          </w:rPr>
          <w:t>they use</w:t>
        </w:r>
        <w:r w:rsidR="00F64EB3" w:rsidRPr="00420A7E">
          <w:rPr>
            <w:rFonts w:eastAsiaTheme="minorHAnsi"/>
            <w:color w:val="000000" w:themeColor="text1"/>
            <w:lang w:val="en-US" w:eastAsia="en-US"/>
          </w:rPr>
          <w:t>d</w:t>
        </w:r>
        <w:r w:rsidRPr="00420A7E">
          <w:rPr>
            <w:rFonts w:eastAsiaTheme="minorHAnsi"/>
            <w:color w:val="000000" w:themeColor="text1"/>
            <w:lang w:val="en-US" w:eastAsia="en-US"/>
          </w:rPr>
          <w:t xml:space="preserve"> Cronbach’s alpha as a measure of </w:t>
        </w:r>
        <w:proofErr w:type="spellStart"/>
        <w:r w:rsidRPr="00420A7E">
          <w:rPr>
            <w:rFonts w:eastAsiaTheme="minorHAnsi"/>
            <w:color w:val="000000" w:themeColor="text1"/>
            <w:lang w:val="en-US" w:eastAsia="en-US"/>
          </w:rPr>
          <w:t>interater</w:t>
        </w:r>
        <w:proofErr w:type="spellEnd"/>
        <w:r w:rsidRPr="00420A7E">
          <w:rPr>
            <w:rFonts w:eastAsiaTheme="minorHAnsi"/>
            <w:color w:val="000000" w:themeColor="text1"/>
            <w:lang w:val="en-US" w:eastAsia="en-US"/>
          </w:rPr>
          <w:t xml:space="preserve"> agreement, a reportedly problematic measure (it </w:t>
        </w:r>
        <w:r w:rsidRPr="00420A7E">
          <w:rPr>
            <w:color w:val="000000" w:themeColor="text1"/>
            <w:shd w:val="clear" w:color="auto" w:fill="FFFFFF"/>
          </w:rPr>
          <w:t>is inflated by larger sample sizes</w:t>
        </w:r>
        <w:r w:rsidRPr="00420A7E">
          <w:rPr>
            <w:rStyle w:val="apple-converted-space"/>
            <w:color w:val="000000" w:themeColor="text1"/>
            <w:shd w:val="clear" w:color="auto" w:fill="FFFFFF"/>
          </w:rPr>
          <w:t> </w:t>
        </w:r>
        <w:r w:rsidRPr="00420A7E">
          <w:rPr>
            <w:color w:val="000000" w:themeColor="text1"/>
            <w:shd w:val="clear" w:color="auto" w:fill="FFFFFF"/>
            <w:lang w:val="en-US"/>
          </w:rPr>
          <w:t>and i</w:t>
        </w:r>
        <w:r w:rsidRPr="00420A7E">
          <w:rPr>
            <w:rFonts w:eastAsiaTheme="minorHAnsi"/>
            <w:color w:val="000000" w:themeColor="text1"/>
            <w:lang w:val="en-US" w:eastAsia="en-US"/>
          </w:rPr>
          <w:t>gnores within-person variability</w:t>
        </w:r>
        <w:r w:rsidR="006304E1">
          <w:rPr>
            <w:rFonts w:eastAsiaTheme="minorHAnsi"/>
            <w:color w:val="000000" w:themeColor="text1"/>
            <w:lang w:val="en-US" w:eastAsia="en-US"/>
          </w:rPr>
          <w:t xml:space="preserve"> –</w:t>
        </w:r>
        <w:r w:rsidRPr="00420A7E">
          <w:rPr>
            <w:rFonts w:eastAsiaTheme="minorHAnsi"/>
            <w:color w:val="000000" w:themeColor="text1"/>
            <w:lang w:val="en-US" w:eastAsia="en-US"/>
          </w:rPr>
          <w:t xml:space="preserve"> </w:t>
        </w:r>
        <w:r w:rsidRPr="00420A7E">
          <w:rPr>
            <w:rFonts w:eastAsiaTheme="minorHAnsi"/>
            <w:color w:val="000000" w:themeColor="text1"/>
            <w:lang w:val="en-US" w:eastAsia="en-US"/>
          </w:rPr>
          <w:fldChar w:fldCharType="begin"/>
        </w:r>
        <w:r w:rsidR="0047309D" w:rsidRPr="00420A7E">
          <w:rPr>
            <w:rFonts w:eastAsiaTheme="minorHAnsi"/>
            <w:color w:val="000000" w:themeColor="text1"/>
            <w:lang w:val="en-US" w:eastAsia="en-US"/>
          </w:rPr>
          <w:instrText xml:space="preserve"> ADDIN ZOTERO_ITEM CSL_CITATION {"citationID":"3hE3SgbK","properties":{"formattedCitation":"(H\\uc0\\u246{}nekopp, 2006; Kramer et al., 2018)","plainCitation":"(Hönekopp, 2006; Kramer et al., 2018)","dontUpdate":true,"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schema":"https://github.com/citation-style-language/schema/raw/master/csl-citation.json"} </w:instrText>
        </w:r>
        <w:r w:rsidRPr="00420A7E">
          <w:rPr>
            <w:rFonts w:eastAsiaTheme="minorHAnsi"/>
            <w:color w:val="000000" w:themeColor="text1"/>
            <w:lang w:val="en-US" w:eastAsia="en-US"/>
          </w:rPr>
          <w:fldChar w:fldCharType="separate"/>
        </w:r>
        <w:proofErr w:type="spellStart"/>
        <w:r w:rsidR="0052412F" w:rsidRPr="00420A7E">
          <w:rPr>
            <w:color w:val="000000" w:themeColor="text1"/>
            <w:lang w:val="en-US"/>
          </w:rPr>
          <w:t>Hönekopp</w:t>
        </w:r>
        <w:proofErr w:type="spellEnd"/>
        <w:r w:rsidR="0052412F" w:rsidRPr="00420A7E">
          <w:rPr>
            <w:color w:val="000000" w:themeColor="text1"/>
            <w:lang w:val="en-US"/>
          </w:rPr>
          <w:t>, 2006; Kramer et al., 2018)</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the relationship between voice attractiveness of singing and spe</w:t>
        </w:r>
        <w:r w:rsidR="00F64EB3" w:rsidRPr="00420A7E">
          <w:rPr>
            <w:rFonts w:eastAsiaTheme="minorHAnsi"/>
            <w:color w:val="000000" w:themeColor="text1"/>
            <w:lang w:val="en-US" w:eastAsia="en-US"/>
          </w:rPr>
          <w:t>aking</w:t>
        </w:r>
        <w:r w:rsidRPr="00420A7E">
          <w:rPr>
            <w:rFonts w:eastAsiaTheme="minorHAnsi"/>
            <w:color w:val="000000" w:themeColor="text1"/>
            <w:lang w:val="en-US" w:eastAsia="en-US"/>
          </w:rPr>
          <w:t xml:space="preserve"> (as well as the role of individual differences in this relationship) </w:t>
        </w:r>
        <w:r w:rsidR="00373A4B" w:rsidRPr="00420A7E">
          <w:rPr>
            <w:rFonts w:eastAsiaTheme="minorHAnsi"/>
            <w:color w:val="000000" w:themeColor="text1"/>
            <w:lang w:val="en-US" w:eastAsia="en-US"/>
          </w:rPr>
          <w:t xml:space="preserve">needs </w:t>
        </w:r>
        <w:r w:rsidR="00F64EB3" w:rsidRPr="00420A7E">
          <w:rPr>
            <w:rFonts w:eastAsiaTheme="minorHAnsi"/>
            <w:color w:val="000000" w:themeColor="text1"/>
            <w:lang w:val="en-US" w:eastAsia="en-US"/>
          </w:rPr>
          <w:t>to be clarified.</w:t>
        </w:r>
      </w:ins>
    </w:p>
    <w:p w14:paraId="7B59CAC9" w14:textId="159338D5" w:rsidR="008F43B1" w:rsidRDefault="00395AB8" w:rsidP="008B2E60">
      <w:pPr>
        <w:spacing w:line="360" w:lineRule="auto"/>
        <w:ind w:firstLine="284"/>
        <w:jc w:val="both"/>
        <w:rPr>
          <w:ins w:id="71" w:author="Camila Bruder" w:date="2023-11-30T14:37:00Z"/>
          <w:color w:val="000000" w:themeColor="text1"/>
          <w:lang w:val="en-US"/>
        </w:rPr>
      </w:pPr>
      <w:ins w:id="72" w:author="Camila Bruder" w:date="2023-11-30T14:37:00Z">
        <w:r w:rsidRPr="00420A7E">
          <w:rPr>
            <w:color w:val="000000" w:themeColor="text1"/>
            <w:lang w:val="en-GB"/>
          </w:rPr>
          <w:t xml:space="preserve">Here we investigate the aesthetic appeal of a </w:t>
        </w:r>
        <w:r w:rsidR="00F64EB3" w:rsidRPr="00420A7E">
          <w:rPr>
            <w:color w:val="000000" w:themeColor="text1"/>
            <w:lang w:val="en-GB"/>
          </w:rPr>
          <w:t>set</w:t>
        </w:r>
        <w:r w:rsidRPr="00420A7E">
          <w:rPr>
            <w:color w:val="000000" w:themeColor="text1"/>
            <w:lang w:val="en-GB"/>
          </w:rPr>
          <w:t xml:space="preserve"> of contrasting vocalizations – singing and spe</w:t>
        </w:r>
        <w:r w:rsidR="00F64EB3" w:rsidRPr="00420A7E">
          <w:rPr>
            <w:color w:val="000000" w:themeColor="text1"/>
            <w:lang w:val="en-GB"/>
          </w:rPr>
          <w:t>aking</w:t>
        </w:r>
        <w:r w:rsidRPr="00420A7E">
          <w:rPr>
            <w:color w:val="000000" w:themeColor="text1"/>
            <w:lang w:val="en-GB"/>
          </w:rPr>
          <w:t xml:space="preserve"> – in an integrative </w:t>
        </w:r>
        <w:r w:rsidR="00F64EB3" w:rsidRPr="00420A7E">
          <w:rPr>
            <w:color w:val="000000" w:themeColor="text1"/>
            <w:lang w:val="en-GB"/>
          </w:rPr>
          <w:t>manner</w:t>
        </w:r>
        <w:r w:rsidRPr="00420A7E">
          <w:rPr>
            <w:color w:val="000000" w:themeColor="text1"/>
            <w:lang w:val="en-GB"/>
          </w:rPr>
          <w:t>.</w:t>
        </w:r>
        <w:r w:rsidR="00C911AB" w:rsidRPr="00420A7E">
          <w:rPr>
            <w:color w:val="000000" w:themeColor="text1"/>
            <w:lang w:val="en-GB"/>
          </w:rPr>
          <w:t xml:space="preserve"> </w:t>
        </w:r>
        <w:r w:rsidR="00354CB2" w:rsidRPr="00420A7E">
          <w:rPr>
            <w:color w:val="000000" w:themeColor="text1"/>
            <w:lang w:val="en-GB"/>
          </w:rPr>
          <w:t>We</w:t>
        </w:r>
        <w:r w:rsidR="00C911AB" w:rsidRPr="00420A7E">
          <w:rPr>
            <w:rFonts w:eastAsiaTheme="minorHAnsi"/>
            <w:color w:val="000000" w:themeColor="text1"/>
            <w:lang w:val="en-US" w:eastAsia="en-US"/>
          </w:rPr>
          <w:t xml:space="preserve"> </w:t>
        </w:r>
        <w:r w:rsidR="00F64EB3" w:rsidRPr="00420A7E">
          <w:rPr>
            <w:rFonts w:eastAsiaTheme="minorHAnsi"/>
            <w:color w:val="000000" w:themeColor="text1"/>
            <w:lang w:val="en-US" w:eastAsia="en-US"/>
          </w:rPr>
          <w:t>adopt</w:t>
        </w:r>
        <w:r w:rsidR="00C911AB" w:rsidRPr="00420A7E">
          <w:rPr>
            <w:rFonts w:eastAsiaTheme="minorHAnsi"/>
            <w:color w:val="000000" w:themeColor="text1"/>
            <w:lang w:val="en-US" w:eastAsia="en-US"/>
          </w:rPr>
          <w:t xml:space="preserve"> an interactionist approach </w:t>
        </w:r>
        <w:r w:rsidR="00C911AB" w:rsidRPr="00420A7E">
          <w:rPr>
            <w:color w:val="000000" w:themeColor="text1"/>
            <w:lang w:val="en-US"/>
          </w:rPr>
          <w:t xml:space="preserve">(e.g., </w:t>
        </w:r>
        <w:r w:rsidR="00C911AB" w:rsidRPr="00420A7E">
          <w:rPr>
            <w:color w:val="000000" w:themeColor="text1"/>
            <w:shd w:val="clear" w:color="auto" w:fill="FFFFFF"/>
          </w:rPr>
          <w:t>Wassiliwizky</w:t>
        </w:r>
        <w:r w:rsidR="00C911AB" w:rsidRPr="00420A7E">
          <w:rPr>
            <w:color w:val="000000" w:themeColor="text1"/>
            <w:shd w:val="clear" w:color="auto" w:fill="FFFFFF"/>
            <w:lang w:val="en-US"/>
          </w:rPr>
          <w:t xml:space="preserve"> </w:t>
        </w:r>
        <w:r w:rsidR="00C911AB" w:rsidRPr="00420A7E">
          <w:rPr>
            <w:color w:val="000000" w:themeColor="text1"/>
            <w:shd w:val="clear" w:color="auto" w:fill="FFFFFF"/>
          </w:rPr>
          <w:t>&amp; Menninghaus</w:t>
        </w:r>
        <w:r w:rsidR="00C911AB" w:rsidRPr="00420A7E">
          <w:rPr>
            <w:color w:val="000000" w:themeColor="text1"/>
            <w:shd w:val="clear" w:color="auto" w:fill="FFFFFF"/>
            <w:lang w:val="en-US"/>
          </w:rPr>
          <w:t xml:space="preserve">, </w:t>
        </w:r>
        <w:r w:rsidR="00C911AB" w:rsidRPr="00420A7E">
          <w:rPr>
            <w:color w:val="000000" w:themeColor="text1"/>
            <w:shd w:val="clear" w:color="auto" w:fill="FFFFFF"/>
          </w:rPr>
          <w:t>2021</w:t>
        </w:r>
        <w:r w:rsidR="00C911AB" w:rsidRPr="00420A7E">
          <w:rPr>
            <w:color w:val="000000" w:themeColor="text1"/>
            <w:lang w:val="en-US"/>
          </w:rPr>
          <w:t>)</w:t>
        </w:r>
        <w:r w:rsidR="00F64EB3" w:rsidRPr="00420A7E">
          <w:rPr>
            <w:color w:val="000000" w:themeColor="text1"/>
            <w:lang w:val="en-US"/>
          </w:rPr>
          <w:t xml:space="preserve"> within </w:t>
        </w:r>
        <w:r w:rsidR="00C911AB" w:rsidRPr="00420A7E">
          <w:rPr>
            <w:color w:val="000000" w:themeColor="text1"/>
            <w:lang w:val="en-US"/>
          </w:rPr>
          <w:t xml:space="preserve">the larger framework of empirical aesthetics – </w:t>
        </w:r>
        <w:r w:rsidR="00F64EB3" w:rsidRPr="00420A7E">
          <w:rPr>
            <w:color w:val="000000" w:themeColor="text1"/>
            <w:lang w:val="en-US"/>
          </w:rPr>
          <w:t>an approach</w:t>
        </w:r>
        <w:r w:rsidR="00C911AB" w:rsidRPr="00420A7E">
          <w:rPr>
            <w:color w:val="000000" w:themeColor="text1"/>
            <w:lang w:val="en-US"/>
          </w:rPr>
          <w:t xml:space="preserve"> that takes into account aspects of the stimul</w:t>
        </w:r>
        <w:r w:rsidR="00EF389B" w:rsidRPr="00420A7E">
          <w:rPr>
            <w:color w:val="000000" w:themeColor="text1"/>
            <w:lang w:val="en-US"/>
          </w:rPr>
          <w:t>i</w:t>
        </w:r>
        <w:r w:rsidR="00C911AB" w:rsidRPr="00420A7E">
          <w:rPr>
            <w:color w:val="000000" w:themeColor="text1"/>
            <w:lang w:val="en-US"/>
          </w:rPr>
          <w:t xml:space="preserve"> as well as </w:t>
        </w:r>
        <w:r w:rsidR="00C911AB" w:rsidRPr="00420A7E">
          <w:rPr>
            <w:rFonts w:eastAsiaTheme="minorHAnsi"/>
            <w:color w:val="000000" w:themeColor="text1"/>
            <w:lang w:val="en-US" w:eastAsia="en-US"/>
          </w:rPr>
          <w:t>subjective, internal factors relat</w:t>
        </w:r>
        <w:r w:rsidR="00F64EB3" w:rsidRPr="00420A7E">
          <w:rPr>
            <w:rFonts w:eastAsiaTheme="minorHAnsi"/>
            <w:color w:val="000000" w:themeColor="text1"/>
            <w:lang w:val="en-US" w:eastAsia="en-US"/>
          </w:rPr>
          <w:t>ed</w:t>
        </w:r>
        <w:r w:rsidR="00C911AB" w:rsidRPr="00420A7E">
          <w:rPr>
            <w:rFonts w:eastAsiaTheme="minorHAnsi"/>
            <w:color w:val="000000" w:themeColor="text1"/>
            <w:lang w:val="en-US" w:eastAsia="en-US"/>
          </w:rPr>
          <w:t xml:space="preserve"> to</w:t>
        </w:r>
        <w:r w:rsidR="00C911AB" w:rsidRPr="00420A7E">
          <w:rPr>
            <w:color w:val="000000" w:themeColor="text1"/>
            <w:lang w:val="en-US"/>
          </w:rPr>
          <w:t xml:space="preserve"> the person </w:t>
        </w:r>
        <w:r w:rsidR="00C911AB" w:rsidRPr="00420A7E">
          <w:rPr>
            <w:color w:val="000000" w:themeColor="text1"/>
            <w:lang w:val="en-US"/>
          </w:rPr>
          <w:lastRenderedPageBreak/>
          <w:t xml:space="preserve">making the aesthetic evaluation. This means that, in addition to examining mean liking ratings as </w:t>
        </w:r>
        <w:r w:rsidR="00F64EB3" w:rsidRPr="00420A7E">
          <w:rPr>
            <w:color w:val="000000" w:themeColor="text1"/>
            <w:lang w:val="en-US"/>
          </w:rPr>
          <w:t xml:space="preserve">an </w:t>
        </w:r>
        <w:r w:rsidR="00C911AB" w:rsidRPr="00420A7E">
          <w:rPr>
            <w:color w:val="000000" w:themeColor="text1"/>
            <w:lang w:val="en-US"/>
          </w:rPr>
          <w:t>indicati</w:t>
        </w:r>
        <w:r w:rsidR="00F64EB3" w:rsidRPr="00420A7E">
          <w:rPr>
            <w:color w:val="000000" w:themeColor="text1"/>
            <w:lang w:val="en-US"/>
          </w:rPr>
          <w:t>on</w:t>
        </w:r>
        <w:r w:rsidR="00C911AB" w:rsidRPr="00420A7E">
          <w:rPr>
            <w:color w:val="000000" w:themeColor="text1"/>
            <w:lang w:val="en-US"/>
          </w:rPr>
          <w:t xml:space="preserve"> of average preferences, we will also examine the variability in these ratings across participants. One way </w:t>
        </w:r>
        <w:r w:rsidR="00F64EB3" w:rsidRPr="00420A7E">
          <w:rPr>
            <w:color w:val="000000" w:themeColor="text1"/>
            <w:lang w:val="en-US"/>
          </w:rPr>
          <w:t>to</w:t>
        </w:r>
        <w:r w:rsidR="00C911AB" w:rsidRPr="00420A7E">
          <w:rPr>
            <w:color w:val="000000" w:themeColor="text1"/>
            <w:lang w:val="en-US"/>
          </w:rPr>
          <w:t xml:space="preserve"> assess the relative contribution of individual versus </w:t>
        </w:r>
        <w:r w:rsidR="004E4812" w:rsidRPr="00420A7E">
          <w:rPr>
            <w:color w:val="000000" w:themeColor="text1"/>
            <w:lang w:val="en-US"/>
          </w:rPr>
          <w:t>shared</w:t>
        </w:r>
        <w:r w:rsidR="00C911AB" w:rsidRPr="00420A7E">
          <w:rPr>
            <w:color w:val="000000" w:themeColor="text1"/>
            <w:lang w:val="en-US"/>
          </w:rPr>
          <w:t xml:space="preserve"> factors </w:t>
        </w:r>
        <w:r w:rsidR="004E4812" w:rsidRPr="00420A7E">
          <w:rPr>
            <w:color w:val="000000" w:themeColor="text1"/>
            <w:lang w:val="en-US"/>
          </w:rPr>
          <w:t xml:space="preserve">to preferences </w:t>
        </w:r>
        <w:r w:rsidR="00C911AB" w:rsidRPr="00420A7E">
          <w:rPr>
            <w:color w:val="000000" w:themeColor="text1"/>
            <w:lang w:val="en-US"/>
          </w:rPr>
          <w:t xml:space="preserve">is to measure </w:t>
        </w:r>
        <w:r w:rsidR="007C48F6" w:rsidRPr="00420A7E">
          <w:rPr>
            <w:color w:val="000000" w:themeColor="text1"/>
            <w:lang w:val="en-US"/>
          </w:rPr>
          <w:t>the amount of</w:t>
        </w:r>
        <w:r w:rsidR="000E47B7" w:rsidRPr="00420A7E">
          <w:rPr>
            <w:color w:val="000000" w:themeColor="text1"/>
            <w:lang w:val="en-US"/>
          </w:rPr>
          <w:t xml:space="preserve"> shared taste </w:t>
        </w:r>
        <w:r w:rsidR="00C911AB" w:rsidRPr="00420A7E">
          <w:rPr>
            <w:color w:val="000000" w:themeColor="text1"/>
            <w:lang w:val="en-US"/>
          </w:rPr>
          <w:t xml:space="preserve">across participants </w:t>
        </w:r>
        <w:r w:rsidR="00F35CDD" w:rsidRPr="00420A7E">
          <w:rPr>
            <w:color w:val="000000" w:themeColor="text1"/>
            <w:lang w:val="en-US"/>
          </w:rPr>
          <w:fldChar w:fldCharType="begin"/>
        </w:r>
        <w:r w:rsidR="0052412F" w:rsidRPr="00420A7E">
          <w:rPr>
            <w:color w:val="000000" w:themeColor="text1"/>
            <w:lang w:val="en-US"/>
          </w:rPr>
          <w:instrText xml:space="preserve"> ADDIN ZOTERO_ITEM CSL_CITATION {"citationID":"hrkQ8Ffo","properties":{"formattedCitation":"(e.g., Germine et al., 2015; H\\uc0\\u246{}nekopp, 2006; Leder et al., 2016; Vessel &amp; Rubin, 2010)","plainCitation":"(e.g., Germine et al., 2015; Hönekopp, 2006; Leder et al., 2016; Vessel &amp; Rubin, 2010)","noteIndex":0},"citationItems":[{"id":2888,"uris":["http://zotero.org/users/local/CelvPSso/items/H6B2WJVV"],"itemData":{"id":2888,"type":"article-journal","container-title":"Current Biology","DOI":"10.1016/j.cub.2015.08.048","ISSN":"09609822","issue":"20","journalAbbreviation":"Current Biology","language":"en","page":"2684-2689","source":"DOI.org (Crossref)","title":"Individual aesthetic preferences for faces are shaped mostly by environments, not genes","volume":"25","author":[{"family":"Germine","given":"Laura"},{"family":"Russell","given":"Richard"},{"family":"Bronstad","given":"P. Matthew"},{"family":"Blokland","given":"Gabriëlla A.M."},{"family":"Smoller","given":"Jordan W."},{"family":"Kwok","given":"Holum"},{"family":"Anthony","given":"Samuel E."},{"family":"Nakayama","given":"Ken"},{"family":"Rhodes","given":"Gillian"},{"family":"Wilmer","given":"Jeremy B."}],"issued":{"date-parts":[["2015",10]]}},"label":"page","prefix":"e.g.,"},{"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id":3055,"uris":["http://zotero.org/users/local/CelvPSso/items/DEKEAXGU"],"itemData":{"id":3055,"type":"article-journal","container-title":"Frontiers in Human Neuroscience","DOI":"10.3389/fnhum.2016.00155","ISSN":"1662-5161","journalAbbreviation":"Front. Hum. Neurosci.","source":"DOI.org (Crossref)","title":"Private and shared taste in art and face appreciation","URL":"http://journal.frontiersin.org/Article/10.3389/fnhum.2016.00155/abstract","volume":"10","author":[{"family":"Leder","given":"Helmut"},{"family":"Goller","given":"Juergen"},{"family":"Rigotti","given":"Tanya"},{"family":"Forster","given":"Michael"}],"accessed":{"date-parts":[["2023",9,29]]},"issued":{"date-parts":[["2016",4,13]]}}},{"id":2243,"uris":["http://zotero.org/users/local/CelvPSso/items/GHB9RRKQ"],"itemData":{"id":2243,"</w:instrText>
        </w:r>
        <w:r w:rsidR="0052412F" w:rsidRPr="00420A7E">
          <w:rPr>
            <w:color w:val="000000" w:themeColor="text1"/>
            <w:lang w:val="de-DE"/>
          </w:rPr>
          <w:instrText xml:space="preserve">type":"article-journal","abstract":"How individual are visual preferences? For real-world scenes, there is high agreement in observer’s preference ratings. This could be driven by visual attributes of the images but also by non-visual associations, since those are common to most individuals. To investigate this, we developed a set of novel abstract, visually diverse images. At the individual observer level both abstract and real-world images yielded robust and consistent visual preferences, and yet abstract images yielded much lower across observer agreement in preferences than did real-world images. This suggests that visual preferences are typically driven by the semantic content of stimuli, and that shared semantic interpretations then lead to shared preferences. Further experiments showed that highly individual preferences can nevertheless emerge also for real-world scenes, in contexts which de-emphasize their semantic associations.","container-title":"Journal of Vision","DOI":"10.1167/10.2.18","ISSN":"15347362","issue":"2","journalAbbreviation":"JOV","language":"en","page":"1-14","source":"DOI.org (Crossref)","title":"Beauty and the beholder: Highly individual taste for abstract, but not real-world images","title-short":"Beauty and the beholder","volume":"10","author":[{"family":"Vessel","given":"Edward A."},{"family":"Rubin","given":"Nava"}],"issued":{"date-parts":[["2010"]]}}}],"schema":"https://github.com/citation-style-language/schema/raw/master/csl-citation.json"} </w:instrText>
        </w:r>
        <w:r w:rsidR="00F35CDD" w:rsidRPr="00420A7E">
          <w:rPr>
            <w:color w:val="000000" w:themeColor="text1"/>
            <w:lang w:val="en-US"/>
          </w:rPr>
          <w:fldChar w:fldCharType="separate"/>
        </w:r>
        <w:r w:rsidR="002068AA" w:rsidRPr="00420A7E">
          <w:rPr>
            <w:color w:val="000000" w:themeColor="text1"/>
            <w:lang w:val="de-DE"/>
          </w:rPr>
          <w:t xml:space="preserve">(e.g., </w:t>
        </w:r>
        <w:proofErr w:type="spellStart"/>
        <w:r w:rsidR="002068AA" w:rsidRPr="00420A7E">
          <w:rPr>
            <w:color w:val="000000" w:themeColor="text1"/>
            <w:lang w:val="de-DE"/>
          </w:rPr>
          <w:t>Germine</w:t>
        </w:r>
        <w:proofErr w:type="spellEnd"/>
        <w:r w:rsidR="002068AA" w:rsidRPr="00420A7E">
          <w:rPr>
            <w:color w:val="000000" w:themeColor="text1"/>
            <w:lang w:val="de-DE"/>
          </w:rPr>
          <w:t xml:space="preserve"> et al., 2015; </w:t>
        </w:r>
        <w:proofErr w:type="spellStart"/>
        <w:r w:rsidR="002068AA" w:rsidRPr="00420A7E">
          <w:rPr>
            <w:color w:val="000000" w:themeColor="text1"/>
            <w:lang w:val="de-DE"/>
          </w:rPr>
          <w:t>Hönekopp</w:t>
        </w:r>
        <w:proofErr w:type="spellEnd"/>
        <w:r w:rsidR="002068AA" w:rsidRPr="00420A7E">
          <w:rPr>
            <w:color w:val="000000" w:themeColor="text1"/>
            <w:lang w:val="de-DE"/>
          </w:rPr>
          <w:t xml:space="preserve">, 2006; Leder et al., 2016; </w:t>
        </w:r>
        <w:proofErr w:type="spellStart"/>
        <w:r w:rsidR="002068AA" w:rsidRPr="00420A7E">
          <w:rPr>
            <w:color w:val="000000" w:themeColor="text1"/>
            <w:lang w:val="de-DE"/>
          </w:rPr>
          <w:t>Vessel</w:t>
        </w:r>
        <w:proofErr w:type="spellEnd"/>
        <w:r w:rsidR="002068AA" w:rsidRPr="00420A7E">
          <w:rPr>
            <w:color w:val="000000" w:themeColor="text1"/>
            <w:lang w:val="de-DE"/>
          </w:rPr>
          <w:t xml:space="preserve"> &amp; Rubin, 2010)</w:t>
        </w:r>
        <w:r w:rsidR="00F35CDD" w:rsidRPr="00420A7E">
          <w:rPr>
            <w:color w:val="000000" w:themeColor="text1"/>
            <w:lang w:val="en-US"/>
          </w:rPr>
          <w:fldChar w:fldCharType="end"/>
        </w:r>
        <w:r w:rsidR="00C911AB" w:rsidRPr="00420A7E">
          <w:rPr>
            <w:color w:val="000000" w:themeColor="text1"/>
            <w:lang w:val="de-DE"/>
          </w:rPr>
          <w:t xml:space="preserve">. </w:t>
        </w:r>
        <w:r w:rsidR="004E4812" w:rsidRPr="00420A7E">
          <w:rPr>
            <w:color w:val="000000" w:themeColor="text1"/>
            <w:lang w:val="en-US"/>
          </w:rPr>
          <w:t>Here, w</w:t>
        </w:r>
        <w:r w:rsidR="00C911AB" w:rsidRPr="00420A7E">
          <w:rPr>
            <w:color w:val="000000" w:themeColor="text1"/>
            <w:lang w:val="en-US"/>
          </w:rPr>
          <w:t xml:space="preserve">e focus on </w:t>
        </w:r>
        <w:r w:rsidR="00C911AB" w:rsidRPr="00420A7E">
          <w:rPr>
            <w:rFonts w:eastAsiaTheme="minorHAnsi"/>
            <w:color w:val="000000" w:themeColor="text1"/>
            <w:lang w:val="en-US" w:eastAsia="en-US"/>
          </w:rPr>
          <w:t xml:space="preserve">the variability of aesthetic judgements across </w:t>
        </w:r>
        <w:r w:rsidR="00743E62" w:rsidRPr="00420A7E">
          <w:rPr>
            <w:rFonts w:eastAsiaTheme="minorHAnsi"/>
            <w:color w:val="000000" w:themeColor="text1"/>
            <w:lang w:val="en-US" w:eastAsia="en-US"/>
          </w:rPr>
          <w:t xml:space="preserve">contrasting </w:t>
        </w:r>
        <w:r w:rsidR="00C911AB" w:rsidRPr="00420A7E">
          <w:rPr>
            <w:rFonts w:eastAsiaTheme="minorHAnsi"/>
            <w:color w:val="000000" w:themeColor="text1"/>
            <w:lang w:val="en-US" w:eastAsia="en-US"/>
          </w:rPr>
          <w:t xml:space="preserve">vocalization styles. </w:t>
        </w:r>
        <w:r w:rsidR="00354CB2" w:rsidRPr="00420A7E">
          <w:rPr>
            <w:color w:val="000000" w:themeColor="text1"/>
            <w:lang w:val="en-US"/>
          </w:rPr>
          <w:t>W</w:t>
        </w:r>
        <w:r w:rsidR="00C911AB" w:rsidRPr="00420A7E">
          <w:rPr>
            <w:color w:val="000000" w:themeColor="text1"/>
            <w:lang w:val="en-US"/>
          </w:rPr>
          <w:t xml:space="preserve">e </w:t>
        </w:r>
        <w:r w:rsidR="00FF6DC4" w:rsidRPr="00420A7E">
          <w:rPr>
            <w:color w:val="000000" w:themeColor="text1"/>
            <w:lang w:val="en-US"/>
          </w:rPr>
          <w:t xml:space="preserve">propose to </w:t>
        </w:r>
        <w:r w:rsidR="00C911AB" w:rsidRPr="00420A7E">
          <w:rPr>
            <w:color w:val="000000" w:themeColor="text1"/>
            <w:lang w:val="en-US"/>
          </w:rPr>
          <w:t>use a newly recorded and validated stimulus set of naturalistic but controlled a cap</w:t>
        </w:r>
        <w:r w:rsidR="00FF6DC4" w:rsidRPr="00420A7E">
          <w:rPr>
            <w:color w:val="000000" w:themeColor="text1"/>
            <w:lang w:val="en-US"/>
          </w:rPr>
          <w:t>p</w:t>
        </w:r>
        <w:r w:rsidR="00C911AB" w:rsidRPr="00420A7E">
          <w:rPr>
            <w:color w:val="000000" w:themeColor="text1"/>
            <w:lang w:val="en-US"/>
          </w:rPr>
          <w:t xml:space="preserve">ella </w:t>
        </w:r>
        <w:r w:rsidR="004E4812" w:rsidRPr="00420A7E">
          <w:rPr>
            <w:color w:val="000000" w:themeColor="text1"/>
            <w:lang w:val="en-US"/>
          </w:rPr>
          <w:t>vocal</w:t>
        </w:r>
        <w:r w:rsidR="00C911AB" w:rsidRPr="00420A7E">
          <w:rPr>
            <w:color w:val="000000" w:themeColor="text1"/>
            <w:lang w:val="en-US"/>
          </w:rPr>
          <w:t xml:space="preserve"> performances</w:t>
        </w:r>
        <w:r w:rsidR="00EF389B" w:rsidRPr="00420A7E">
          <w:rPr>
            <w:color w:val="000000" w:themeColor="text1"/>
            <w:lang w:val="en-US"/>
          </w:rPr>
          <w:t>.</w:t>
        </w:r>
        <w:r w:rsidR="00C911AB" w:rsidRPr="00420A7E">
          <w:rPr>
            <w:color w:val="000000" w:themeColor="text1"/>
            <w:lang w:val="en-US"/>
          </w:rPr>
          <w:t xml:space="preserve"> Twenty-two female classical singers performed different melody excerpts in three contrasting singing styles – as a lullaby, as a pop song and as opera aria; and read the corresponding lyrics </w:t>
        </w:r>
        <w:r w:rsidR="001F0593">
          <w:rPr>
            <w:color w:val="000000" w:themeColor="text1"/>
            <w:lang w:val="en-US"/>
          </w:rPr>
          <w:t>a</w:t>
        </w:r>
        <w:r w:rsidR="00C911AB" w:rsidRPr="00420A7E">
          <w:rPr>
            <w:color w:val="000000" w:themeColor="text1"/>
            <w:lang w:val="en-US"/>
          </w:rPr>
          <w:t xml:space="preserve">loud in two contrasting ways – as if speaking to an adult audience and as if speaking to an infant. </w:t>
        </w:r>
        <w:r w:rsidR="00354CB2" w:rsidRPr="00420A7E">
          <w:rPr>
            <w:color w:val="000000" w:themeColor="text1"/>
            <w:lang w:val="en-US"/>
          </w:rPr>
          <w:t xml:space="preserve">The three singing styles </w:t>
        </w:r>
        <w:r w:rsidR="008721AA" w:rsidRPr="00420A7E">
          <w:rPr>
            <w:color w:val="000000" w:themeColor="text1"/>
            <w:lang w:val="en-US"/>
          </w:rPr>
          <w:t xml:space="preserve">(i.e., contrasting sounding vocalizations) </w:t>
        </w:r>
        <w:r w:rsidR="00354CB2" w:rsidRPr="00420A7E">
          <w:rPr>
            <w:color w:val="000000" w:themeColor="text1"/>
            <w:lang w:val="en-US"/>
          </w:rPr>
          <w:t xml:space="preserve">were chosen as a pragmatic way </w:t>
        </w:r>
        <w:r w:rsidR="004E4812" w:rsidRPr="00420A7E">
          <w:rPr>
            <w:color w:val="000000" w:themeColor="text1"/>
            <w:lang w:val="en-US"/>
          </w:rPr>
          <w:t>to</w:t>
        </w:r>
        <w:r w:rsidR="00354CB2" w:rsidRPr="00420A7E">
          <w:rPr>
            <w:color w:val="000000" w:themeColor="text1"/>
            <w:lang w:val="en-US"/>
          </w:rPr>
          <w:t xml:space="preserve"> hav</w:t>
        </w:r>
        <w:r w:rsidR="004E4812" w:rsidRPr="00420A7E">
          <w:rPr>
            <w:color w:val="000000" w:themeColor="text1"/>
            <w:lang w:val="en-US"/>
          </w:rPr>
          <w:t>e</w:t>
        </w:r>
        <w:r w:rsidR="00354CB2" w:rsidRPr="00420A7E">
          <w:rPr>
            <w:color w:val="000000" w:themeColor="text1"/>
            <w:lang w:val="en-US"/>
          </w:rPr>
          <w:t xml:space="preserve"> the </w:t>
        </w:r>
        <w:r w:rsidR="00354CB2" w:rsidRPr="00D0523C">
          <w:rPr>
            <w:color w:val="000000" w:themeColor="text1"/>
            <w:lang w:val="en-US"/>
          </w:rPr>
          <w:t xml:space="preserve">same singers produce </w:t>
        </w:r>
        <w:r w:rsidR="00FF6DC4" w:rsidRPr="00D0523C">
          <w:rPr>
            <w:color w:val="000000" w:themeColor="text1"/>
            <w:lang w:val="en-US"/>
          </w:rPr>
          <w:t xml:space="preserve">contrasting </w:t>
        </w:r>
        <w:r w:rsidR="00354CB2" w:rsidRPr="00D0523C">
          <w:rPr>
            <w:color w:val="000000" w:themeColor="text1"/>
            <w:lang w:val="en-US"/>
          </w:rPr>
          <w:t>performances in different styles without having to learn a</w:t>
        </w:r>
        <w:r w:rsidR="004E4812" w:rsidRPr="00D0523C">
          <w:rPr>
            <w:color w:val="000000" w:themeColor="text1"/>
            <w:lang w:val="en-US"/>
          </w:rPr>
          <w:t>nothe</w:t>
        </w:r>
        <w:r w:rsidR="00354CB2" w:rsidRPr="00D0523C">
          <w:rPr>
            <w:color w:val="000000" w:themeColor="text1"/>
            <w:lang w:val="en-US"/>
          </w:rPr>
          <w:t>r specific singing technique (</w:t>
        </w:r>
        <w:r w:rsidR="004E4812" w:rsidRPr="00D0523C">
          <w:rPr>
            <w:color w:val="000000" w:themeColor="text1"/>
            <w:lang w:val="en-US"/>
          </w:rPr>
          <w:t>such as</w:t>
        </w:r>
        <w:r w:rsidR="00354CB2" w:rsidRPr="00D0523C">
          <w:rPr>
            <w:color w:val="000000" w:themeColor="text1"/>
            <w:lang w:val="en-US"/>
          </w:rPr>
          <w:t xml:space="preserve"> belting)</w:t>
        </w:r>
        <w:r w:rsidR="000E47B7" w:rsidRPr="00D0523C">
          <w:rPr>
            <w:color w:val="000000" w:themeColor="text1"/>
            <w:lang w:val="en-US"/>
          </w:rPr>
          <w:t xml:space="preserve">. </w:t>
        </w:r>
        <w:r w:rsidR="00D0523C" w:rsidRPr="00D0523C">
          <w:rPr>
            <w:rFonts w:eastAsiaTheme="minorHAnsi"/>
            <w:color w:val="000000" w:themeColor="text1"/>
            <w:lang w:val="en-US" w:eastAsia="en-US"/>
          </w:rPr>
          <w:t xml:space="preserve">The five proposed vocalization </w:t>
        </w:r>
        <w:r w:rsidR="00231F82">
          <w:rPr>
            <w:rFonts w:eastAsiaTheme="minorHAnsi"/>
            <w:color w:val="000000" w:themeColor="text1"/>
            <w:lang w:val="en-US" w:eastAsia="en-US"/>
          </w:rPr>
          <w:t xml:space="preserve">styles </w:t>
        </w:r>
        <w:r w:rsidR="00D0523C" w:rsidRPr="00D0523C">
          <w:rPr>
            <w:rFonts w:eastAsiaTheme="minorHAnsi"/>
            <w:color w:val="000000" w:themeColor="text1"/>
            <w:lang w:val="en-US" w:eastAsia="en-US"/>
          </w:rPr>
          <w:t xml:space="preserve">can be seen as a subset of </w:t>
        </w:r>
        <w:r w:rsidR="00D0523C">
          <w:rPr>
            <w:rFonts w:eastAsiaTheme="minorHAnsi"/>
            <w:color w:val="000000" w:themeColor="text1"/>
            <w:lang w:val="en-US" w:eastAsia="en-US"/>
          </w:rPr>
          <w:t xml:space="preserve">all possible </w:t>
        </w:r>
        <w:r w:rsidR="00D0523C" w:rsidRPr="00D0523C">
          <w:rPr>
            <w:rFonts w:eastAsiaTheme="minorHAnsi"/>
            <w:color w:val="000000" w:themeColor="text1"/>
            <w:lang w:val="en-US" w:eastAsia="en-US"/>
          </w:rPr>
          <w:t>categories</w:t>
        </w:r>
        <w:r w:rsidR="00D0523C">
          <w:rPr>
            <w:rFonts w:eastAsiaTheme="minorHAnsi"/>
            <w:color w:val="000000" w:themeColor="text1"/>
            <w:lang w:val="en-US" w:eastAsia="en-US"/>
          </w:rPr>
          <w:t xml:space="preserve"> of human vocalizations</w:t>
        </w:r>
        <w:r w:rsidR="00D0523C" w:rsidRPr="00D0523C">
          <w:rPr>
            <w:rFonts w:eastAsiaTheme="minorHAnsi"/>
            <w:color w:val="000000" w:themeColor="text1"/>
            <w:lang w:val="en-US" w:eastAsia="en-US"/>
          </w:rPr>
          <w:t xml:space="preserve">, sampled from a multidimensional continuum </w:t>
        </w:r>
        <w:r w:rsidR="00A067A7">
          <w:rPr>
            <w:color w:val="000000" w:themeColor="text1"/>
            <w:lang w:val="en-US"/>
          </w:rPr>
          <w:t>– for example,</w:t>
        </w:r>
        <w:r w:rsidR="00CF08D9">
          <w:rPr>
            <w:color w:val="000000" w:themeColor="text1"/>
            <w:lang w:val="en-US"/>
          </w:rPr>
          <w:t xml:space="preserve"> </w:t>
        </w:r>
        <w:r w:rsidR="00CF08D9" w:rsidRPr="00CF08D9">
          <w:rPr>
            <w:color w:val="000000" w:themeColor="text1"/>
            <w:lang w:val="en-US"/>
          </w:rPr>
          <w:t xml:space="preserve">from </w:t>
        </w:r>
        <w:r w:rsidR="00A067A7">
          <w:rPr>
            <w:color w:val="000000" w:themeColor="text1"/>
            <w:lang w:val="en-US"/>
          </w:rPr>
          <w:t>the</w:t>
        </w:r>
        <w:r w:rsidR="00D0523C" w:rsidRPr="00D0523C">
          <w:rPr>
            <w:color w:val="000000" w:themeColor="text1"/>
          </w:rPr>
          <w:t xml:space="preserve"> speech-music continuum </w:t>
        </w:r>
        <w:r w:rsidR="00D0523C" w:rsidRPr="00D0523C">
          <w:rPr>
            <w:color w:val="000000" w:themeColor="text1"/>
          </w:rPr>
          <w:fldChar w:fldCharType="begin"/>
        </w:r>
        <w:r w:rsidR="00A067A7">
          <w:rPr>
            <w:color w:val="000000" w:themeColor="text1"/>
          </w:rPr>
          <w:instrText xml:space="preserve"> ADDIN ZOTERO_ITEM CSL_CITATION {"citationID":"Xm6dutoP","properties":{"formattedCitation":"(Phillips, 2023)","plainCitation":"(Phillips, 2023)","dontUpdate":true,"noteIndex":0},"citationItems":[{"id":3890,"uris":["http://zotero.org/users/local/CelvPSso/items/WDR5QSNY"],"itemData":{"id":3890,"type":"report","abstract":"Historically, scholarship has taken the intuitive stance that music and language are distinct from each other, whether that difference lies in their physical or representational form, their associated cognitive processes, or their behavioural or even evolutionary function. But the two domains have numerous commonalities and shared processes, and indeed there plentiful examples which might be characterized as intermediates on a speech-music continuum. This review integrates findings about the relationship between music and language from a variety of disciplinary perspectives and comparative approaches, discussing evidence for a speech-music continuum evolutionarily, computationally and cognitively. Ultimately, it synthesizes this evidence into a general, testable model of the continuum, from speech to song to non-vocal music with intermediates along the way.","genre":"preprint","language":"en","note":"DOI: 10.31234/osf.io/b2tkf","publisher":"PsyArXiv","source":"DOI.org (Crossref)","title":"A review of the speech-music continuum and its categorization: Evolution, form, and function","title-short":"A review of the speech-music continuum and its categorization","URL":"https://osf.io/b2tkf","author":[{"family":"Phillips","given":"Elizabeth"}],"accessed":{"date-parts":[["2023",10,30]]},"issued":{"date-parts":[["2023",9,14]]}}}],"schema":"https://github.com/citation-style-language/schema/raw/master/csl-citation.json"} </w:instrText>
        </w:r>
        <w:r w:rsidR="00D0523C" w:rsidRPr="00D0523C">
          <w:rPr>
            <w:color w:val="000000" w:themeColor="text1"/>
          </w:rPr>
          <w:fldChar w:fldCharType="separate"/>
        </w:r>
        <w:r w:rsidR="00A067A7">
          <w:rPr>
            <w:noProof/>
            <w:color w:val="000000" w:themeColor="text1"/>
            <w:lang w:val="en-US"/>
          </w:rPr>
          <w:t>described by</w:t>
        </w:r>
        <w:r w:rsidR="00CF08D9">
          <w:rPr>
            <w:noProof/>
            <w:color w:val="000000" w:themeColor="text1"/>
            <w:lang w:val="en-US"/>
          </w:rPr>
          <w:t xml:space="preserve"> </w:t>
        </w:r>
        <w:r w:rsidR="00D0523C" w:rsidRPr="00D0523C">
          <w:rPr>
            <w:noProof/>
            <w:color w:val="000000" w:themeColor="text1"/>
          </w:rPr>
          <w:t xml:space="preserve">Phillips </w:t>
        </w:r>
        <w:r w:rsidR="00A067A7" w:rsidRPr="00A067A7">
          <w:rPr>
            <w:noProof/>
            <w:color w:val="000000" w:themeColor="text1"/>
            <w:lang w:val="en-US"/>
          </w:rPr>
          <w:t>(</w:t>
        </w:r>
        <w:r w:rsidR="00D0523C" w:rsidRPr="00D0523C">
          <w:rPr>
            <w:noProof/>
            <w:color w:val="000000" w:themeColor="text1"/>
          </w:rPr>
          <w:t>2023</w:t>
        </w:r>
        <w:r w:rsidR="00A067A7" w:rsidRPr="00A067A7">
          <w:rPr>
            <w:noProof/>
            <w:color w:val="000000" w:themeColor="text1"/>
            <w:lang w:val="en-US"/>
          </w:rPr>
          <w:t>),</w:t>
        </w:r>
        <w:r w:rsidR="00D0523C" w:rsidRPr="00D0523C">
          <w:rPr>
            <w:color w:val="000000" w:themeColor="text1"/>
          </w:rPr>
          <w:fldChar w:fldCharType="end"/>
        </w:r>
        <w:r w:rsidR="00A067A7" w:rsidRPr="00A067A7">
          <w:rPr>
            <w:color w:val="000000" w:themeColor="text1"/>
            <w:lang w:val="en-US"/>
          </w:rPr>
          <w:t xml:space="preserve"> or </w:t>
        </w:r>
        <w:r w:rsidR="00A067A7">
          <w:rPr>
            <w:color w:val="000000" w:themeColor="text1"/>
            <w:lang w:val="en-US"/>
          </w:rPr>
          <w:t>from the “</w:t>
        </w:r>
        <w:proofErr w:type="spellStart"/>
        <w:r w:rsidR="00A067A7">
          <w:rPr>
            <w:color w:val="000000" w:themeColor="text1"/>
            <w:lang w:val="en-US"/>
          </w:rPr>
          <w:t>musilanguage</w:t>
        </w:r>
        <w:proofErr w:type="spellEnd"/>
        <w:r w:rsidR="00A067A7">
          <w:rPr>
            <w:color w:val="000000" w:themeColor="text1"/>
            <w:lang w:val="en-US"/>
          </w:rPr>
          <w:t xml:space="preserve"> continuum”</w:t>
        </w:r>
        <w:r w:rsidR="00D0523C" w:rsidRPr="00D0523C">
          <w:rPr>
            <w:color w:val="000000" w:themeColor="text1"/>
          </w:rPr>
          <w:t xml:space="preserve"> </w:t>
        </w:r>
        <w:r w:rsidR="00A067A7" w:rsidRPr="00A067A7">
          <w:rPr>
            <w:color w:val="000000" w:themeColor="text1"/>
            <w:lang w:val="en-US"/>
          </w:rPr>
          <w:t xml:space="preserve">described </w:t>
        </w:r>
        <w:r w:rsidR="00A067A7">
          <w:rPr>
            <w:color w:val="000000" w:themeColor="text1"/>
            <w:lang w:val="en-US"/>
          </w:rPr>
          <w:t xml:space="preserve">by </w:t>
        </w:r>
        <w:r w:rsidR="00A067A7">
          <w:rPr>
            <w:color w:val="000000" w:themeColor="text1"/>
            <w:lang w:val="en-US"/>
          </w:rPr>
          <w:fldChar w:fldCharType="begin"/>
        </w:r>
        <w:r w:rsidR="00BD3201">
          <w:rPr>
            <w:color w:val="000000" w:themeColor="text1"/>
            <w:lang w:val="en-US"/>
          </w:rPr>
          <w:instrText xml:space="preserve"> ADDIN ZOTERO_ITEM CSL_CITATION {"citationID":"VcKUu21l","properties":{"formattedCitation":"(Brown, 2000)","plainCitation":"(Brown, 2000)","dontUpdate":true,"noteIndex":0},"citationItems":[{"id":3957,"uris":["http://zotero.org/users/local/CelvPSso/items/AK9IRN3U"],"itemData":{"id":3957,"type":"chapter","abstract":"Citation: \nBrown, S. (2000). “The ‘Musilanguage’ model of language evolution,” in The Origins of Music, eds S. Brown, B. Merker, and N. L. Wallin (Cambridge, MA: MIT Press), 271–300.","container-title":"The Origins of Music","edition":"eds S. Brown, B. Merker, and N. L. Wallin","event-place":"Cambridge, MA","page":"271-300","publisher":"MIT Press","publisher-place":"Cambridge, MA","title":"The ‘Musilanguage’ model of language evolution","author":[{"family":"Brown","given":"Steven"}],"issued":{"date-parts":[["2000"]]}}}],"schema":"https://github.com/citation-style-language/schema/raw/master/csl-citation.json"} </w:instrText>
        </w:r>
        <w:r w:rsidR="00A067A7">
          <w:rPr>
            <w:color w:val="000000" w:themeColor="text1"/>
            <w:lang w:val="en-US"/>
          </w:rPr>
          <w:fldChar w:fldCharType="separate"/>
        </w:r>
        <w:r w:rsidR="00A067A7">
          <w:rPr>
            <w:noProof/>
            <w:color w:val="000000" w:themeColor="text1"/>
            <w:lang w:val="en-US"/>
          </w:rPr>
          <w:t>Brown (2000)</w:t>
        </w:r>
        <w:r w:rsidR="00A067A7">
          <w:rPr>
            <w:color w:val="000000" w:themeColor="text1"/>
            <w:lang w:val="en-US"/>
          </w:rPr>
          <w:fldChar w:fldCharType="end"/>
        </w:r>
        <w:r w:rsidR="00A067A7">
          <w:rPr>
            <w:color w:val="000000" w:themeColor="text1"/>
            <w:lang w:val="en-US"/>
          </w:rPr>
          <w:t xml:space="preserve"> </w:t>
        </w:r>
        <w:r w:rsidR="00A067A7">
          <w:rPr>
            <w:color w:val="000000"/>
            <w:lang w:val="en-US"/>
          </w:rPr>
          <w:t>and extended by</w:t>
        </w:r>
        <w:r w:rsidR="00A067A7">
          <w:rPr>
            <w:color w:val="000000" w:themeColor="text1"/>
            <w:lang w:val="en-US"/>
          </w:rPr>
          <w:t xml:space="preserve"> </w:t>
        </w:r>
        <w:r w:rsidR="00D0523C" w:rsidRPr="00D0523C">
          <w:rPr>
            <w:color w:val="000000" w:themeColor="text1"/>
          </w:rPr>
          <w:fldChar w:fldCharType="begin"/>
        </w:r>
        <w:r w:rsidR="00BD3201">
          <w:rPr>
            <w:color w:val="000000" w:themeColor="text1"/>
          </w:rPr>
          <w:instrText xml:space="preserve"> ADDIN ZOTERO_ITEM CSL_CITATION {"citationID":"ZUPCn7vj","properties":{"formattedCitation":"(Brown, 2000; also see Leong\\uc0\\u243{}mez et al., 2022, Figure 1b)","plainCitation":"(Brown, 2000; also see Leongómez et al., 2022, Figure 1b)","dontUpdate":true,"noteIndex":0},"citationItems":[{"id":3957,"uris":["http://zotero.org/users/local/CelvPSso/items/AK9IRN3U"],"itemData":{"id":3957,"type":"chapter","abstract":"Citation: \nBrown, S. (2000). “The ‘Musilanguage’ model of language evolution,” in The Origins of Music, eds S. Brown, B. Merker, and N. L. Wallin (Cambridge, MA: MIT Press), 271–300.","container-title":"The Origins of Music","edition":"eds S. Brown, B. Merker, and N. L. Wallin","event-place":"Cambridge, MA","page":"271-300","publisher":"MIT Press","publisher-place":"Cambridge, MA","title":"The ‘Musilanguage’ model of language evolution","author":[{"family":"Brown","given":"Steven"}],"issued":{"date-parts":[["2000"]]}}},{"id":4125,"uris":["http://zotero.org/users/local/CelvPSso/items/4Z689MPE"],"itemData":{"id":4125,"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page":"20200391","source":"DOI.org (Crossref)","title":"Musicality in human vocal communication: an evolutionary perspective","title-short":"Musicality in human vocal communication","volume":"377","author":[{"family":"Leongómez","given":"Juan David"},{"family":"Havlíček","given":"Jan"},{"family":"Roberts","given":"S. Craig"}],"issued":{"date-parts":[["2022",1,3]]}},"label":"page","prefix":"; also see ","suffix":", Figure 1b"}],"schema":"https://github.com/citation-style-language/schema/raw/master/csl-citation.json"} </w:instrText>
        </w:r>
        <w:r w:rsidR="00D0523C" w:rsidRPr="00D0523C">
          <w:rPr>
            <w:color w:val="000000" w:themeColor="text1"/>
          </w:rPr>
          <w:fldChar w:fldCharType="separate"/>
        </w:r>
        <w:r w:rsidR="00A067A7" w:rsidRPr="00A067A7">
          <w:rPr>
            <w:color w:val="000000"/>
            <w:lang w:val="en-US"/>
          </w:rPr>
          <w:t xml:space="preserve"> </w:t>
        </w:r>
        <w:proofErr w:type="spellStart"/>
        <w:r w:rsidR="00A067A7" w:rsidRPr="00A067A7">
          <w:rPr>
            <w:color w:val="000000"/>
            <w:lang w:val="en-US"/>
          </w:rPr>
          <w:t>Leongómez</w:t>
        </w:r>
        <w:proofErr w:type="spellEnd"/>
        <w:r w:rsidR="00A067A7" w:rsidRPr="00A067A7">
          <w:rPr>
            <w:color w:val="000000"/>
            <w:lang w:val="en-US"/>
          </w:rPr>
          <w:t xml:space="preserve"> et al.</w:t>
        </w:r>
        <w:r w:rsidR="00A067A7">
          <w:rPr>
            <w:color w:val="000000"/>
            <w:lang w:val="en-US"/>
          </w:rPr>
          <w:t xml:space="preserve"> (</w:t>
        </w:r>
        <w:r w:rsidR="00A067A7" w:rsidRPr="00A067A7">
          <w:rPr>
            <w:color w:val="000000"/>
            <w:lang w:val="en-US"/>
          </w:rPr>
          <w:t>2022, Figure 1b)</w:t>
        </w:r>
        <w:r w:rsidR="00D0523C" w:rsidRPr="00D0523C">
          <w:rPr>
            <w:color w:val="000000" w:themeColor="text1"/>
          </w:rPr>
          <w:fldChar w:fldCharType="end"/>
        </w:r>
        <w:r w:rsidR="00D0523C" w:rsidRPr="00D0523C">
          <w:rPr>
            <w:color w:val="000000" w:themeColor="text1"/>
            <w:lang w:val="en-US"/>
          </w:rPr>
          <w:t xml:space="preserve">. </w:t>
        </w:r>
      </w:ins>
    </w:p>
    <w:p w14:paraId="3760AB40" w14:textId="0959E16C" w:rsidR="00993B2F" w:rsidRPr="008F43B1" w:rsidRDefault="00D0523C" w:rsidP="008F43B1">
      <w:pPr>
        <w:spacing w:line="360" w:lineRule="auto"/>
        <w:ind w:firstLine="284"/>
        <w:jc w:val="both"/>
        <w:rPr>
          <w:ins w:id="73" w:author="Camila Bruder" w:date="2023-11-30T14:37:00Z"/>
          <w:color w:val="000000" w:themeColor="text1"/>
          <w:lang w:val="en-US"/>
        </w:rPr>
      </w:pPr>
      <w:ins w:id="74" w:author="Camila Bruder" w:date="2023-11-30T14:37:00Z">
        <w:r w:rsidRPr="00D0523C">
          <w:rPr>
            <w:color w:val="000000" w:themeColor="text1"/>
            <w:lang w:val="en-US"/>
          </w:rPr>
          <w:t>Further, the</w:t>
        </w:r>
        <w:r w:rsidRPr="00D0523C">
          <w:rPr>
            <w:rFonts w:eastAsiaTheme="minorHAnsi"/>
            <w:color w:val="000000" w:themeColor="text1"/>
            <w:lang w:val="en-US" w:eastAsia="en-US"/>
          </w:rPr>
          <w:t xml:space="preserve"> </w:t>
        </w:r>
        <w:r w:rsidR="000E47B7" w:rsidRPr="00D0523C">
          <w:rPr>
            <w:rFonts w:eastAsiaTheme="minorHAnsi"/>
            <w:color w:val="000000" w:themeColor="text1"/>
            <w:lang w:val="en-US" w:eastAsia="en-US"/>
          </w:rPr>
          <w:t>five proposed styles of vocalization</w:t>
        </w:r>
        <w:r w:rsidR="000E6D31" w:rsidRPr="00D0523C">
          <w:rPr>
            <w:rFonts w:eastAsiaTheme="minorHAnsi"/>
            <w:color w:val="000000" w:themeColor="text1"/>
            <w:lang w:val="en-US" w:eastAsia="en-US"/>
          </w:rPr>
          <w:t xml:space="preserve"> </w:t>
        </w:r>
        <w:r w:rsidR="00C911AB" w:rsidRPr="00D0523C">
          <w:rPr>
            <w:rFonts w:eastAsiaTheme="minorHAnsi"/>
            <w:color w:val="000000" w:themeColor="text1"/>
            <w:lang w:val="en-US" w:eastAsia="en-US"/>
          </w:rPr>
          <w:t xml:space="preserve">allow </w:t>
        </w:r>
        <w:r w:rsidR="000E6D31" w:rsidRPr="00D0523C">
          <w:rPr>
            <w:rFonts w:eastAsiaTheme="minorHAnsi"/>
            <w:color w:val="000000" w:themeColor="text1"/>
            <w:lang w:val="en-US" w:eastAsia="en-US"/>
          </w:rPr>
          <w:t>for</w:t>
        </w:r>
      </w:ins>
      <w:r w:rsidR="00C911AB" w:rsidRPr="00F34919">
        <w:rPr>
          <w:rFonts w:eastAsiaTheme="minorHAnsi"/>
          <w:color w:val="000000" w:themeColor="text1"/>
          <w:lang w:val="en-US"/>
        </w:rPr>
        <w:t xml:space="preserve"> an interesting comparison with findings from the visual domain.</w:t>
      </w:r>
      <w:r w:rsidR="00C911AB" w:rsidRPr="00F34919">
        <w:rPr>
          <w:color w:val="000000" w:themeColor="text1"/>
          <w:lang w:val="en-US"/>
        </w:rPr>
        <w:t xml:space="preserve"> Using a correlational measure of agreement </w:t>
      </w:r>
      <w:r w:rsidR="006E52CA" w:rsidRPr="00F34919">
        <w:rPr>
          <w:color w:val="000000" w:themeColor="text1"/>
          <w:lang w:val="en-US"/>
        </w:rPr>
        <w:t>(</w:t>
      </w:r>
      <w:r w:rsidR="00652A6C" w:rsidRPr="00F34919">
        <w:rPr>
          <w:color w:val="000000" w:themeColor="text1"/>
          <w:lang w:val="en-US"/>
        </w:rPr>
        <w:t>“</w:t>
      </w:r>
      <w:del w:id="75" w:author="Camila Bruder" w:date="2023-11-30T14:37:00Z">
        <w:r w:rsidR="0019029F">
          <w:rPr>
            <w:rFonts w:ascii="Times" w:hAnsi="Times"/>
            <w:color w:val="000000" w:themeColor="text1"/>
            <w:lang w:val="en-US"/>
          </w:rPr>
          <w:delText>Mean Minus One”, MM1),</w:delText>
        </w:r>
      </w:del>
      <w:ins w:id="76" w:author="Camila Bruder" w:date="2023-11-30T14:37:00Z">
        <w:r w:rsidR="00652A6C" w:rsidRPr="00D0523C">
          <w:rPr>
            <w:color w:val="000000" w:themeColor="text1"/>
            <w:lang w:val="en-US"/>
          </w:rPr>
          <w:t xml:space="preserve">mean-minus-one”, MM1) </w:t>
        </w:r>
        <w:r w:rsidR="00F35CDD" w:rsidRPr="00D0523C">
          <w:rPr>
            <w:color w:val="000000" w:themeColor="text1"/>
            <w:lang w:val="en-US"/>
          </w:rPr>
          <w:t>and variance partitioning analysis</w:t>
        </w:r>
        <w:r w:rsidR="00C911AB" w:rsidRPr="00D0523C">
          <w:rPr>
            <w:color w:val="000000" w:themeColor="text1"/>
            <w:lang w:val="en-US"/>
          </w:rPr>
          <w:t>,</w:t>
        </w:r>
      </w:ins>
      <w:r w:rsidR="00C911AB" w:rsidRPr="00F34919">
        <w:rPr>
          <w:color w:val="000000" w:themeColor="text1"/>
          <w:lang w:val="en-US"/>
        </w:rPr>
        <w:t xml:space="preserve"> Vessel and colleagues (2014, 2018), found a higher degree of shared preferences </w:t>
      </w:r>
      <w:r w:rsidR="00C911AB" w:rsidRPr="00F34919">
        <w:rPr>
          <w:rFonts w:eastAsiaTheme="minorHAnsi"/>
          <w:color w:val="000000" w:themeColor="text1"/>
          <w:lang w:val="en-US"/>
        </w:rPr>
        <w:t xml:space="preserve">for images of faces and landscapes than for images of exterior architecture and interior architecture, and </w:t>
      </w:r>
      <w:del w:id="77" w:author="Camila Bruder" w:date="2023-11-30T14:37:00Z">
        <w:r w:rsidR="00A80A4A">
          <w:rPr>
            <w:rFonts w:ascii="Times" w:eastAsiaTheme="minorHAnsi" w:hAnsi="Times"/>
            <w:color w:val="000000" w:themeColor="text1"/>
            <w:lang w:val="en-US" w:eastAsia="en-US"/>
          </w:rPr>
          <w:delText xml:space="preserve">an </w:delText>
        </w:r>
        <w:r w:rsidR="00EE444B" w:rsidRPr="00EB3D27">
          <w:rPr>
            <w:rFonts w:ascii="Times" w:eastAsiaTheme="minorHAnsi" w:hAnsi="Times"/>
            <w:color w:val="000000" w:themeColor="text1"/>
            <w:lang w:val="en-US" w:eastAsia="en-US"/>
          </w:rPr>
          <w:delText>even smaller</w:delText>
        </w:r>
      </w:del>
      <w:ins w:id="78" w:author="Camila Bruder" w:date="2023-11-30T14:37:00Z">
        <w:r w:rsidR="00BC08FB" w:rsidRPr="00420A7E">
          <w:rPr>
            <w:rFonts w:eastAsiaTheme="minorHAnsi"/>
            <w:color w:val="000000" w:themeColor="text1"/>
            <w:lang w:val="en-US" w:eastAsia="en-US"/>
          </w:rPr>
          <w:t>little shared taste</w:t>
        </w:r>
      </w:ins>
      <w:r w:rsidR="00C911AB" w:rsidRPr="00F34919">
        <w:rPr>
          <w:rFonts w:eastAsiaTheme="minorHAnsi"/>
          <w:color w:val="000000" w:themeColor="text1"/>
          <w:lang w:val="en-US"/>
        </w:rPr>
        <w:t xml:space="preserve"> for artworks (which reflected strong individual differences or idiosyncratic taste). They </w:t>
      </w:r>
      <w:del w:id="79" w:author="Camila Bruder" w:date="2023-11-30T14:37:00Z">
        <w:r w:rsidR="00EE444B" w:rsidRPr="00EB3D27">
          <w:rPr>
            <w:rFonts w:ascii="Times" w:eastAsiaTheme="minorHAnsi" w:hAnsi="Times"/>
            <w:color w:val="000000" w:themeColor="text1"/>
            <w:lang w:val="en-US" w:eastAsia="en-US"/>
          </w:rPr>
          <w:delText>argue</w:delText>
        </w:r>
      </w:del>
      <w:ins w:id="80" w:author="Camila Bruder" w:date="2023-11-30T14:37:00Z">
        <w:r w:rsidR="00C911AB" w:rsidRPr="00420A7E">
          <w:rPr>
            <w:rFonts w:eastAsiaTheme="minorHAnsi"/>
            <w:color w:val="000000" w:themeColor="text1"/>
            <w:lang w:val="en-US" w:eastAsia="en-US"/>
          </w:rPr>
          <w:t>argue</w:t>
        </w:r>
        <w:r w:rsidR="009D6F68" w:rsidRPr="00420A7E">
          <w:rPr>
            <w:rFonts w:eastAsiaTheme="minorHAnsi"/>
            <w:color w:val="000000" w:themeColor="text1"/>
            <w:lang w:val="en-US" w:eastAsia="en-US"/>
          </w:rPr>
          <w:t>d</w:t>
        </w:r>
      </w:ins>
      <w:r w:rsidR="00C911AB" w:rsidRPr="00F34919">
        <w:rPr>
          <w:rFonts w:eastAsiaTheme="minorHAnsi"/>
          <w:color w:val="000000" w:themeColor="text1"/>
          <w:lang w:val="en-US"/>
        </w:rPr>
        <w:t xml:space="preserve"> that </w:t>
      </w:r>
      <w:del w:id="81" w:author="Camila Bruder" w:date="2023-11-30T14:37:00Z">
        <w:r w:rsidR="00EE444B" w:rsidRPr="00EB3D27">
          <w:rPr>
            <w:rFonts w:ascii="Times" w:eastAsiaTheme="minorHAnsi" w:hAnsi="Times"/>
            <w:color w:val="000000" w:themeColor="text1"/>
            <w:lang w:val="en-US" w:eastAsia="en-US"/>
          </w:rPr>
          <w:delText xml:space="preserve">the behavioral relevance of </w:delText>
        </w:r>
      </w:del>
      <w:r w:rsidR="00034355" w:rsidRPr="00F34919">
        <w:rPr>
          <w:rFonts w:eastAsiaTheme="minorHAnsi"/>
          <w:color w:val="000000" w:themeColor="text1"/>
          <w:lang w:val="en-US"/>
        </w:rPr>
        <w:t>naturally occurring types of stimuli</w:t>
      </w:r>
      <w:ins w:id="82" w:author="Camila Bruder" w:date="2023-11-30T14:37:00Z">
        <w:r w:rsidR="00034355" w:rsidRPr="00420A7E">
          <w:rPr>
            <w:rFonts w:eastAsiaTheme="minorHAnsi"/>
            <w:color w:val="000000" w:themeColor="text1"/>
            <w:lang w:val="en-US" w:eastAsia="en-US"/>
          </w:rPr>
          <w:t>,</w:t>
        </w:r>
      </w:ins>
      <w:r w:rsidR="00034355" w:rsidRPr="00F34919">
        <w:rPr>
          <w:rFonts w:eastAsiaTheme="minorHAnsi"/>
          <w:color w:val="000000" w:themeColor="text1"/>
          <w:lang w:val="en-US"/>
        </w:rPr>
        <w:t xml:space="preserve"> such as landscapes and human faces</w:t>
      </w:r>
      <w:ins w:id="83" w:author="Camila Bruder" w:date="2023-11-30T14:37:00Z">
        <w:r w:rsidR="00034355" w:rsidRPr="00420A7E">
          <w:rPr>
            <w:rFonts w:eastAsiaTheme="minorHAnsi"/>
            <w:color w:val="000000" w:themeColor="text1"/>
            <w:lang w:val="en-US" w:eastAsia="en-US"/>
          </w:rPr>
          <w:t>, have uniform</w:t>
        </w:r>
        <w:r w:rsidR="00C911AB" w:rsidRPr="00420A7E">
          <w:rPr>
            <w:rFonts w:eastAsiaTheme="minorHAnsi"/>
            <w:color w:val="000000" w:themeColor="text1"/>
            <w:lang w:val="en-US" w:eastAsia="en-US"/>
          </w:rPr>
          <w:t xml:space="preserve"> behavioral relevance</w:t>
        </w:r>
        <w:r w:rsidR="000E6D31" w:rsidRPr="00420A7E">
          <w:rPr>
            <w:rFonts w:eastAsiaTheme="minorHAnsi"/>
            <w:color w:val="000000" w:themeColor="text1"/>
            <w:lang w:val="en-US" w:eastAsia="en-US"/>
          </w:rPr>
          <w:t>,</w:t>
        </w:r>
        <w:r w:rsidR="00C911AB" w:rsidRPr="00420A7E">
          <w:rPr>
            <w:rFonts w:eastAsiaTheme="minorHAnsi"/>
            <w:color w:val="000000" w:themeColor="text1"/>
            <w:lang w:val="en-US" w:eastAsia="en-US"/>
          </w:rPr>
          <w:t xml:space="preserve">  </w:t>
        </w:r>
        <w:r w:rsidR="00034355" w:rsidRPr="00420A7E">
          <w:rPr>
            <w:rFonts w:eastAsiaTheme="minorHAnsi"/>
            <w:color w:val="000000" w:themeColor="text1"/>
            <w:lang w:val="en-US" w:eastAsia="en-US"/>
          </w:rPr>
          <w:t>which</w:t>
        </w:r>
      </w:ins>
      <w:r w:rsidR="00034355" w:rsidRPr="00F34919">
        <w:rPr>
          <w:rFonts w:eastAsiaTheme="minorHAnsi"/>
          <w:color w:val="000000" w:themeColor="text1"/>
          <w:lang w:val="en-US"/>
        </w:rPr>
        <w:t xml:space="preserve"> </w:t>
      </w:r>
      <w:r w:rsidR="00C911AB" w:rsidRPr="00F34919">
        <w:rPr>
          <w:rFonts w:eastAsiaTheme="minorHAnsi"/>
          <w:color w:val="000000" w:themeColor="text1"/>
          <w:lang w:val="en-US"/>
        </w:rPr>
        <w:t xml:space="preserve">results in </w:t>
      </w:r>
      <w:del w:id="84" w:author="Camila Bruder" w:date="2023-11-30T14:37:00Z">
        <w:r w:rsidR="00EE444B" w:rsidRPr="00EB3D27">
          <w:rPr>
            <w:rFonts w:ascii="Times" w:eastAsiaTheme="minorHAnsi" w:hAnsi="Times"/>
            <w:color w:val="000000" w:themeColor="text1"/>
            <w:lang w:val="en-US" w:eastAsia="en-US"/>
          </w:rPr>
          <w:delText>information processing, and hence aesthetic experience,</w:delText>
        </w:r>
      </w:del>
      <w:ins w:id="85" w:author="Camila Bruder" w:date="2023-11-30T14:37:00Z">
        <w:r w:rsidR="0085467E" w:rsidRPr="00420A7E">
          <w:rPr>
            <w:rFonts w:eastAsiaTheme="minorHAnsi"/>
            <w:color w:val="000000" w:themeColor="text1"/>
            <w:lang w:val="en-US" w:eastAsia="en-US"/>
          </w:rPr>
          <w:t>shared semantic meaning</w:t>
        </w:r>
      </w:ins>
      <w:r w:rsidR="0085467E" w:rsidRPr="00F34919">
        <w:rPr>
          <w:rFonts w:eastAsiaTheme="minorHAnsi"/>
          <w:color w:val="000000" w:themeColor="text1"/>
          <w:lang w:val="en-US"/>
        </w:rPr>
        <w:t xml:space="preserve"> </w:t>
      </w:r>
      <w:r w:rsidR="00C911AB" w:rsidRPr="00F34919">
        <w:rPr>
          <w:rFonts w:eastAsiaTheme="minorHAnsi"/>
          <w:color w:val="000000" w:themeColor="text1"/>
          <w:lang w:val="en-US"/>
        </w:rPr>
        <w:t>that is highly conserved across individuals</w:t>
      </w:r>
      <w:r w:rsidR="0085467E" w:rsidRPr="00F34919">
        <w:rPr>
          <w:rFonts w:eastAsiaTheme="minorHAnsi"/>
          <w:color w:val="000000" w:themeColor="text1"/>
          <w:lang w:val="en-US"/>
        </w:rPr>
        <w:t>.</w:t>
      </w:r>
      <w:ins w:id="86" w:author="Camila Bruder" w:date="2023-11-30T14:37:00Z">
        <w:r w:rsidR="0085467E" w:rsidRPr="00420A7E">
          <w:rPr>
            <w:rFonts w:eastAsiaTheme="minorHAnsi"/>
            <w:color w:val="000000" w:themeColor="text1"/>
            <w:lang w:val="en-US" w:eastAsia="en-US"/>
          </w:rPr>
          <w:t xml:space="preserve"> This would lead to similar aesthetic experience: for instance, participants tend to agree in their higher liking of an image of an oriental garden (associated with leisure) and in their lower liking of an image of a parking lot (associated  with work), even when images are controlled for low-level visual features</w:t>
        </w:r>
        <w:r w:rsidR="00373A4B" w:rsidRPr="00420A7E">
          <w:rPr>
            <w:rFonts w:eastAsiaTheme="minorHAnsi"/>
            <w:color w:val="000000" w:themeColor="text1"/>
            <w:lang w:val="en-US" w:eastAsia="en-US"/>
          </w:rPr>
          <w:t xml:space="preserve"> (example taken from Vessel et al., 2018)</w:t>
        </w:r>
        <w:r w:rsidR="00C911AB" w:rsidRPr="00420A7E">
          <w:rPr>
            <w:rFonts w:eastAsiaTheme="minorHAnsi"/>
            <w:color w:val="000000" w:themeColor="text1"/>
            <w:lang w:val="en-US" w:eastAsia="en-US"/>
          </w:rPr>
          <w:t>.</w:t>
        </w:r>
      </w:ins>
      <w:r w:rsidR="00C911AB" w:rsidRPr="00F34919">
        <w:rPr>
          <w:rFonts w:eastAsiaTheme="minorHAnsi"/>
          <w:color w:val="000000" w:themeColor="text1"/>
          <w:lang w:val="en-US"/>
        </w:rPr>
        <w:t xml:space="preserve"> On the other</w:t>
      </w:r>
      <w:r w:rsidR="00743E62" w:rsidRPr="00F34919">
        <w:rPr>
          <w:rFonts w:eastAsiaTheme="minorHAnsi"/>
          <w:color w:val="000000" w:themeColor="text1"/>
          <w:lang w:val="en-US"/>
        </w:rPr>
        <w:t xml:space="preserve"> </w:t>
      </w:r>
      <w:r w:rsidR="00C911AB" w:rsidRPr="00F34919">
        <w:rPr>
          <w:rFonts w:eastAsiaTheme="minorHAnsi"/>
          <w:color w:val="000000" w:themeColor="text1"/>
          <w:lang w:val="en-US"/>
        </w:rPr>
        <w:t xml:space="preserve">hand, artifacts of human culture, such as architecture and artwork, lack this uniform behavioral relevance, and allow for the expression of individual subjects’ idiosyncratic taste. </w:t>
      </w:r>
      <w:ins w:id="87" w:author="Camila Bruder" w:date="2023-11-30T14:37:00Z">
        <w:r w:rsidR="002F1B72" w:rsidRPr="00420A7E">
          <w:rPr>
            <w:rFonts w:eastAsiaTheme="minorHAnsi"/>
            <w:color w:val="000000" w:themeColor="text1"/>
            <w:lang w:val="en-US" w:eastAsia="en-US"/>
          </w:rPr>
          <w:t xml:space="preserve">In fact, the authors suggest that </w:t>
        </w:r>
        <w:r w:rsidR="00B954BE" w:rsidRPr="00420A7E">
          <w:rPr>
            <w:rFonts w:eastAsiaTheme="minorHAnsi"/>
            <w:color w:val="000000" w:themeColor="text1"/>
            <w:lang w:val="en-US" w:eastAsia="en-US"/>
          </w:rPr>
          <w:t xml:space="preserve">this opposition </w:t>
        </w:r>
        <w:r w:rsidR="000E6D31" w:rsidRPr="00420A7E">
          <w:rPr>
            <w:rFonts w:eastAsiaTheme="minorHAnsi"/>
            <w:color w:val="000000" w:themeColor="text1"/>
            <w:lang w:val="en-US" w:eastAsia="en-US"/>
          </w:rPr>
          <w:t xml:space="preserve">between </w:t>
        </w:r>
        <w:r w:rsidR="006304E1" w:rsidRPr="00420A7E">
          <w:rPr>
            <w:rFonts w:eastAsiaTheme="minorHAnsi"/>
            <w:color w:val="000000" w:themeColor="text1"/>
            <w:lang w:val="en-US" w:eastAsia="en-US"/>
          </w:rPr>
          <w:t>artif</w:t>
        </w:r>
        <w:r w:rsidR="006304E1">
          <w:rPr>
            <w:rFonts w:eastAsiaTheme="minorHAnsi"/>
            <w:color w:val="000000" w:themeColor="text1"/>
            <w:lang w:val="en-US" w:eastAsia="en-US"/>
          </w:rPr>
          <w:t>icial</w:t>
        </w:r>
        <w:r w:rsidR="006304E1" w:rsidRPr="00420A7E">
          <w:rPr>
            <w:rFonts w:eastAsiaTheme="minorHAnsi"/>
            <w:color w:val="000000" w:themeColor="text1"/>
            <w:lang w:val="en-US" w:eastAsia="en-US"/>
          </w:rPr>
          <w:t xml:space="preserve"> </w:t>
        </w:r>
        <w:r w:rsidR="00EE133B" w:rsidRPr="00420A7E">
          <w:rPr>
            <w:rFonts w:eastAsiaTheme="minorHAnsi"/>
            <w:color w:val="000000" w:themeColor="text1"/>
            <w:lang w:val="en-US" w:eastAsia="en-US"/>
          </w:rPr>
          <w:t>(human-</w:t>
        </w:r>
        <w:r w:rsidR="00EE133B" w:rsidRPr="00420A7E">
          <w:rPr>
            <w:rFonts w:eastAsiaTheme="minorHAnsi"/>
            <w:color w:val="000000" w:themeColor="text1"/>
            <w:lang w:val="en-US" w:eastAsia="en-US"/>
          </w:rPr>
          <w:lastRenderedPageBreak/>
          <w:t xml:space="preserve">made) </w:t>
        </w:r>
        <w:r w:rsidR="000E6D31" w:rsidRPr="00420A7E">
          <w:rPr>
            <w:rFonts w:eastAsiaTheme="minorHAnsi"/>
            <w:color w:val="000000" w:themeColor="text1"/>
            <w:lang w:val="en-US" w:eastAsia="en-US"/>
          </w:rPr>
          <w:t>and</w:t>
        </w:r>
        <w:r w:rsidR="002F1B72" w:rsidRPr="00420A7E">
          <w:rPr>
            <w:rFonts w:eastAsiaTheme="minorHAnsi"/>
            <w:color w:val="000000" w:themeColor="text1"/>
            <w:lang w:val="en-US" w:eastAsia="en-US"/>
          </w:rPr>
          <w:t xml:space="preserve"> natural </w:t>
        </w:r>
        <w:r w:rsidR="00EE133B" w:rsidRPr="00420A7E">
          <w:rPr>
            <w:rFonts w:eastAsiaTheme="minorHAnsi"/>
            <w:color w:val="000000" w:themeColor="text1"/>
            <w:lang w:val="en-US" w:eastAsia="en-US"/>
          </w:rPr>
          <w:t>(no</w:t>
        </w:r>
        <w:r w:rsidR="000E6D31" w:rsidRPr="00420A7E">
          <w:rPr>
            <w:rFonts w:eastAsiaTheme="minorHAnsi"/>
            <w:color w:val="000000" w:themeColor="text1"/>
            <w:lang w:val="en-US" w:eastAsia="en-US"/>
          </w:rPr>
          <w:t>n-</w:t>
        </w:r>
        <w:r w:rsidR="00EE133B" w:rsidRPr="00420A7E">
          <w:rPr>
            <w:rFonts w:eastAsiaTheme="minorHAnsi"/>
            <w:color w:val="000000" w:themeColor="text1"/>
            <w:lang w:val="en-US" w:eastAsia="en-US"/>
          </w:rPr>
          <w:t xml:space="preserve">human-made) </w:t>
        </w:r>
        <w:r w:rsidR="002F1B72" w:rsidRPr="00420A7E">
          <w:rPr>
            <w:rFonts w:eastAsiaTheme="minorHAnsi"/>
            <w:color w:val="000000" w:themeColor="text1"/>
            <w:lang w:val="en-US" w:eastAsia="en-US"/>
          </w:rPr>
          <w:t>categories m</w:t>
        </w:r>
        <w:r w:rsidR="000E6D31" w:rsidRPr="00420A7E">
          <w:rPr>
            <w:rFonts w:eastAsiaTheme="minorHAnsi"/>
            <w:color w:val="000000" w:themeColor="text1"/>
            <w:lang w:val="en-US" w:eastAsia="en-US"/>
          </w:rPr>
          <w:t>ay</w:t>
        </w:r>
        <w:r w:rsidR="002F1B72" w:rsidRPr="00420A7E">
          <w:rPr>
            <w:rFonts w:eastAsiaTheme="minorHAnsi"/>
            <w:color w:val="000000" w:themeColor="text1"/>
            <w:lang w:val="en-US" w:eastAsia="en-US"/>
          </w:rPr>
          <w:t xml:space="preserve"> be a fundamental organizational principle for how humans aesthetically evaluate objects (Vessel et al., 2018).</w:t>
        </w:r>
        <w:r w:rsidR="00993B2F" w:rsidRPr="00420A7E">
          <w:rPr>
            <w:rFonts w:eastAsiaTheme="minorHAnsi"/>
            <w:color w:val="000000" w:themeColor="text1"/>
            <w:lang w:val="en-US" w:eastAsia="en-US"/>
          </w:rPr>
          <w:t xml:space="preserve"> </w:t>
        </w:r>
        <w:r w:rsidR="0027212A" w:rsidRPr="00420A7E">
          <w:rPr>
            <w:rFonts w:eastAsiaTheme="minorHAnsi"/>
            <w:color w:val="000000" w:themeColor="text1"/>
            <w:lang w:val="en-US" w:eastAsia="en-US"/>
          </w:rPr>
          <w:t xml:space="preserve">If </w:t>
        </w:r>
        <w:r w:rsidR="000E6D31" w:rsidRPr="00420A7E">
          <w:rPr>
            <w:rFonts w:eastAsiaTheme="minorHAnsi"/>
            <w:color w:val="000000" w:themeColor="text1"/>
            <w:lang w:val="en-US" w:eastAsia="en-US"/>
          </w:rPr>
          <w:t xml:space="preserve">this </w:t>
        </w:r>
        <w:r w:rsidR="0027212A" w:rsidRPr="00420A7E">
          <w:rPr>
            <w:rFonts w:eastAsiaTheme="minorHAnsi"/>
            <w:color w:val="000000" w:themeColor="text1"/>
            <w:lang w:val="en-US" w:eastAsia="en-US"/>
          </w:rPr>
          <w:t xml:space="preserve">is </w:t>
        </w:r>
        <w:r w:rsidR="000E6D31" w:rsidRPr="00420A7E">
          <w:rPr>
            <w:rFonts w:eastAsiaTheme="minorHAnsi"/>
            <w:color w:val="000000" w:themeColor="text1"/>
            <w:lang w:val="en-US" w:eastAsia="en-US"/>
          </w:rPr>
          <w:t xml:space="preserve">indeed </w:t>
        </w:r>
        <w:r w:rsidR="0027212A" w:rsidRPr="00420A7E">
          <w:rPr>
            <w:rFonts w:eastAsiaTheme="minorHAnsi"/>
            <w:color w:val="000000" w:themeColor="text1"/>
            <w:lang w:val="en-US" w:eastAsia="en-US"/>
          </w:rPr>
          <w:t xml:space="preserve">the case, </w:t>
        </w:r>
        <w:r w:rsidR="000E6D31" w:rsidRPr="00420A7E">
          <w:rPr>
            <w:rFonts w:eastAsiaTheme="minorHAnsi"/>
            <w:color w:val="000000" w:themeColor="text1"/>
            <w:lang w:val="en-US" w:eastAsia="en-US"/>
          </w:rPr>
          <w:t xml:space="preserve">then </w:t>
        </w:r>
        <w:r w:rsidR="0027212A" w:rsidRPr="00420A7E">
          <w:rPr>
            <w:rFonts w:eastAsiaTheme="minorHAnsi"/>
            <w:color w:val="000000" w:themeColor="text1"/>
            <w:lang w:val="en-US" w:eastAsia="en-US"/>
          </w:rPr>
          <w:t xml:space="preserve">natural types of stimuli should </w:t>
        </w:r>
        <w:r w:rsidR="000E6D31" w:rsidRPr="00420A7E">
          <w:rPr>
            <w:rFonts w:eastAsiaTheme="minorHAnsi"/>
            <w:color w:val="000000" w:themeColor="text1"/>
            <w:lang w:val="en-US" w:eastAsia="en-US"/>
          </w:rPr>
          <w:t xml:space="preserve">also </w:t>
        </w:r>
        <w:r w:rsidR="0027212A" w:rsidRPr="00420A7E">
          <w:rPr>
            <w:rFonts w:eastAsiaTheme="minorHAnsi"/>
            <w:color w:val="000000" w:themeColor="text1"/>
            <w:lang w:val="en-US" w:eastAsia="en-US"/>
          </w:rPr>
          <w:t>elicit more shared taste in the auditory domain.</w:t>
        </w:r>
      </w:ins>
    </w:p>
    <w:p w14:paraId="7579310D" w14:textId="50E38F26" w:rsidR="00840E49" w:rsidRPr="00F34919" w:rsidRDefault="00C911AB" w:rsidP="00F34919">
      <w:pPr>
        <w:spacing w:line="360" w:lineRule="auto"/>
        <w:ind w:firstLine="360"/>
        <w:jc w:val="both"/>
        <w:rPr>
          <w:rFonts w:eastAsiaTheme="minorHAnsi"/>
          <w:color w:val="000000" w:themeColor="text1"/>
          <w:lang w:val="en-US"/>
        </w:rPr>
      </w:pPr>
      <w:r w:rsidRPr="00F34919">
        <w:rPr>
          <w:rFonts w:eastAsiaTheme="minorHAnsi"/>
          <w:color w:val="000000" w:themeColor="text1"/>
          <w:lang w:val="en-US"/>
        </w:rPr>
        <w:t>Applying this rationale to the auditory domain</w:t>
      </w:r>
      <w:ins w:id="88" w:author="Camila Bruder" w:date="2023-11-30T14:37:00Z">
        <w:r w:rsidR="000E6D31" w:rsidRPr="00420A7E">
          <w:rPr>
            <w:rFonts w:eastAsiaTheme="minorHAnsi"/>
            <w:color w:val="000000" w:themeColor="text1"/>
            <w:lang w:val="en-US" w:eastAsia="en-US"/>
          </w:rPr>
          <w:t>,</w:t>
        </w:r>
      </w:ins>
      <w:r w:rsidRPr="00F34919">
        <w:rPr>
          <w:rFonts w:eastAsiaTheme="minorHAnsi"/>
          <w:color w:val="000000" w:themeColor="text1"/>
          <w:lang w:val="en-US"/>
        </w:rPr>
        <w:t xml:space="preserve"> and </w:t>
      </w:r>
      <w:del w:id="89" w:author="Camila Bruder" w:date="2023-11-30T14:37:00Z">
        <w:r w:rsidR="00EE444B" w:rsidRPr="00EB3D27">
          <w:rPr>
            <w:rFonts w:ascii="Times" w:eastAsiaTheme="minorHAnsi" w:hAnsi="Times"/>
            <w:color w:val="000000" w:themeColor="text1"/>
            <w:lang w:val="en-US" w:eastAsia="en-US"/>
          </w:rPr>
          <w:delText>our voice stimuli</w:delText>
        </w:r>
      </w:del>
      <w:ins w:id="90" w:author="Camila Bruder" w:date="2023-11-30T14:37:00Z">
        <w:r w:rsidR="000E6D31" w:rsidRPr="00420A7E">
          <w:rPr>
            <w:rFonts w:eastAsiaTheme="minorHAnsi"/>
            <w:color w:val="000000" w:themeColor="text1"/>
            <w:lang w:val="en-US" w:eastAsia="en-US"/>
          </w:rPr>
          <w:t xml:space="preserve">to </w:t>
        </w:r>
        <w:r w:rsidR="00D95D98" w:rsidRPr="00420A7E">
          <w:rPr>
            <w:rFonts w:eastAsiaTheme="minorHAnsi"/>
            <w:color w:val="000000" w:themeColor="text1"/>
            <w:lang w:val="en-US" w:eastAsia="en-US"/>
          </w:rPr>
          <w:t>voice</w:t>
        </w:r>
        <w:r w:rsidR="00373A4B" w:rsidRPr="00420A7E">
          <w:rPr>
            <w:rFonts w:eastAsiaTheme="minorHAnsi"/>
            <w:color w:val="000000" w:themeColor="text1"/>
            <w:lang w:val="en-US" w:eastAsia="en-US"/>
          </w:rPr>
          <w:t>s</w:t>
        </w:r>
        <w:r w:rsidR="00D95D98" w:rsidRPr="00420A7E">
          <w:rPr>
            <w:rFonts w:eastAsiaTheme="minorHAnsi"/>
            <w:color w:val="000000" w:themeColor="text1"/>
            <w:lang w:val="en-US" w:eastAsia="en-US"/>
          </w:rPr>
          <w:t xml:space="preserve"> in particular,</w:t>
        </w:r>
      </w:ins>
      <w:r w:rsidRPr="00F34919">
        <w:rPr>
          <w:rFonts w:eastAsiaTheme="minorHAnsi"/>
          <w:color w:val="000000" w:themeColor="text1"/>
          <w:lang w:val="en-US"/>
        </w:rPr>
        <w:t xml:space="preserve"> and quantifying the amount of shared taste for these five types of vocalizations should help us characterize voice preferences in an integrative way</w:t>
      </w:r>
      <w:del w:id="91" w:author="Camila Bruder" w:date="2023-11-30T14:37:00Z">
        <w:r w:rsidR="00EE444B" w:rsidRPr="00EB3D27">
          <w:rPr>
            <w:rFonts w:ascii="Times" w:eastAsiaTheme="minorHAnsi" w:hAnsi="Times"/>
            <w:color w:val="000000" w:themeColor="text1"/>
            <w:lang w:val="en-US" w:eastAsia="en-US"/>
          </w:rPr>
          <w:delText>, focusing not only on average preferences, but also acknowledging individual differences in these preferences.</w:delText>
        </w:r>
      </w:del>
      <w:ins w:id="92" w:author="Camila Bruder" w:date="2023-11-30T14:37:00Z">
        <w:r w:rsidR="00D95D98" w:rsidRPr="00420A7E">
          <w:rPr>
            <w:rFonts w:eastAsiaTheme="minorHAnsi"/>
            <w:color w:val="000000" w:themeColor="text1"/>
            <w:lang w:val="en-US" w:eastAsia="en-US"/>
          </w:rPr>
          <w:t xml:space="preserve"> while also</w:t>
        </w:r>
        <w:r w:rsidRPr="00420A7E">
          <w:rPr>
            <w:rFonts w:eastAsiaTheme="minorHAnsi"/>
            <w:color w:val="000000" w:themeColor="text1"/>
            <w:lang w:val="en-US" w:eastAsia="en-US"/>
          </w:rPr>
          <w:t xml:space="preserve"> acknowledging individual differences in these preferences.</w:t>
        </w:r>
        <w:r w:rsidR="0085467E" w:rsidRPr="00420A7E">
          <w:rPr>
            <w:rFonts w:eastAsiaTheme="minorHAnsi"/>
            <w:color w:val="000000" w:themeColor="text1"/>
            <w:lang w:val="en-US" w:eastAsia="en-US"/>
          </w:rPr>
          <w:t xml:space="preserve"> </w:t>
        </w:r>
        <w:r w:rsidR="00AB75CE" w:rsidRPr="00420A7E">
          <w:rPr>
            <w:rFonts w:eastAsiaTheme="minorHAnsi"/>
            <w:color w:val="000000" w:themeColor="text1"/>
            <w:lang w:val="en-US" w:eastAsia="en-US"/>
          </w:rPr>
          <w:t xml:space="preserve">We </w:t>
        </w:r>
        <w:r w:rsidR="000244C6" w:rsidRPr="00420A7E">
          <w:rPr>
            <w:rFonts w:eastAsiaTheme="minorHAnsi"/>
            <w:color w:val="000000" w:themeColor="text1"/>
            <w:lang w:val="en-US" w:eastAsia="en-US"/>
          </w:rPr>
          <w:t>posit</w:t>
        </w:r>
        <w:r w:rsidR="00AB75CE" w:rsidRPr="00420A7E">
          <w:rPr>
            <w:rFonts w:eastAsiaTheme="minorHAnsi"/>
            <w:color w:val="000000" w:themeColor="text1"/>
            <w:lang w:val="en-US" w:eastAsia="en-US"/>
          </w:rPr>
          <w:t xml:space="preserve"> that, even though all these</w:t>
        </w:r>
        <w:r w:rsidR="0063013F" w:rsidRPr="00420A7E">
          <w:rPr>
            <w:rFonts w:eastAsiaTheme="minorHAnsi"/>
            <w:color w:val="000000" w:themeColor="text1"/>
            <w:lang w:val="en-US" w:eastAsia="en-US"/>
          </w:rPr>
          <w:t xml:space="preserve"> vocalization categories are natural (in the sense that they are produced by </w:t>
        </w:r>
        <w:r w:rsidR="000E6D31" w:rsidRPr="00420A7E">
          <w:rPr>
            <w:rFonts w:eastAsiaTheme="minorHAnsi"/>
            <w:color w:val="000000" w:themeColor="text1"/>
            <w:lang w:val="en-US" w:eastAsia="en-US"/>
          </w:rPr>
          <w:t xml:space="preserve">the </w:t>
        </w:r>
        <w:r w:rsidR="0063013F" w:rsidRPr="00420A7E">
          <w:rPr>
            <w:rFonts w:eastAsiaTheme="minorHAnsi"/>
            <w:color w:val="000000" w:themeColor="text1"/>
            <w:lang w:val="en-US" w:eastAsia="en-US"/>
          </w:rPr>
          <w:t>human vocal apparatus)</w:t>
        </w:r>
        <w:r w:rsidR="00AB75CE" w:rsidRPr="00420A7E">
          <w:rPr>
            <w:rFonts w:eastAsiaTheme="minorHAnsi"/>
            <w:color w:val="000000" w:themeColor="text1"/>
            <w:lang w:val="en-US" w:eastAsia="en-US"/>
          </w:rPr>
          <w:t xml:space="preserve">, </w:t>
        </w:r>
        <w:r w:rsidR="0063013F" w:rsidRPr="00420A7E">
          <w:rPr>
            <w:rFonts w:eastAsiaTheme="minorHAnsi"/>
            <w:color w:val="000000" w:themeColor="text1"/>
            <w:lang w:val="en-US" w:eastAsia="en-US"/>
          </w:rPr>
          <w:t>and</w:t>
        </w:r>
        <w:r w:rsidR="00AB75CE" w:rsidRPr="00420A7E">
          <w:rPr>
            <w:rFonts w:eastAsiaTheme="minorHAnsi"/>
            <w:color w:val="000000" w:themeColor="text1"/>
            <w:lang w:val="en-US" w:eastAsia="en-US"/>
          </w:rPr>
          <w:t xml:space="preserve"> </w:t>
        </w:r>
        <w:r w:rsidR="0063013F" w:rsidRPr="00420A7E">
          <w:rPr>
            <w:rFonts w:eastAsiaTheme="minorHAnsi"/>
            <w:color w:val="000000" w:themeColor="text1"/>
            <w:lang w:val="en-US" w:eastAsia="en-US"/>
          </w:rPr>
          <w:t>behaviorally relevant</w:t>
        </w:r>
        <w:r w:rsidR="00D95D98" w:rsidRPr="00420A7E">
          <w:rPr>
            <w:rFonts w:eastAsiaTheme="minorHAnsi"/>
            <w:color w:val="000000" w:themeColor="text1"/>
            <w:lang w:val="en-US" w:eastAsia="en-US"/>
          </w:rPr>
          <w:t xml:space="preserve">, </w:t>
        </w:r>
        <w:r w:rsidR="00AB75CE" w:rsidRPr="00420A7E">
          <w:rPr>
            <w:rFonts w:eastAsiaTheme="minorHAnsi"/>
            <w:color w:val="000000" w:themeColor="text1"/>
            <w:lang w:val="en-US" w:eastAsia="en-US"/>
          </w:rPr>
          <w:t>the</w:t>
        </w:r>
        <w:r w:rsidR="000244C6" w:rsidRPr="00420A7E">
          <w:rPr>
            <w:rFonts w:eastAsiaTheme="minorHAnsi"/>
            <w:color w:val="000000" w:themeColor="text1"/>
            <w:lang w:val="en-US" w:eastAsia="en-US"/>
          </w:rPr>
          <w:t xml:space="preserve">ir behavioral relevance is not </w:t>
        </w:r>
        <w:r w:rsidR="00AB75CE" w:rsidRPr="00420A7E">
          <w:rPr>
            <w:rFonts w:eastAsiaTheme="minorHAnsi"/>
            <w:color w:val="000000" w:themeColor="text1"/>
            <w:lang w:val="en-US" w:eastAsia="en-US"/>
          </w:rPr>
          <w:t xml:space="preserve">uniform across individuals. </w:t>
        </w:r>
        <w:r w:rsidR="000244C6" w:rsidRPr="00420A7E">
          <w:rPr>
            <w:rFonts w:eastAsiaTheme="minorHAnsi"/>
            <w:color w:val="000000" w:themeColor="text1"/>
            <w:lang w:val="en-US" w:eastAsia="en-US"/>
          </w:rPr>
          <w:t>Drawing</w:t>
        </w:r>
        <w:r w:rsidR="00D95D98" w:rsidRPr="00420A7E">
          <w:rPr>
            <w:rFonts w:eastAsiaTheme="minorHAnsi"/>
            <w:color w:val="000000" w:themeColor="text1"/>
            <w:lang w:val="en-US" w:eastAsia="en-US"/>
          </w:rPr>
          <w:t xml:space="preserve"> a parallel with the visual domain</w:t>
        </w:r>
        <w:r w:rsidR="000244C6" w:rsidRPr="00420A7E">
          <w:rPr>
            <w:rFonts w:eastAsiaTheme="minorHAnsi"/>
            <w:color w:val="000000" w:themeColor="text1"/>
            <w:lang w:val="en-US" w:eastAsia="en-US"/>
          </w:rPr>
          <w:t xml:space="preserve">, we </w:t>
        </w:r>
        <w:r w:rsidR="000E6D31" w:rsidRPr="00420A7E">
          <w:rPr>
            <w:rFonts w:eastAsiaTheme="minorHAnsi"/>
            <w:color w:val="000000" w:themeColor="text1"/>
            <w:lang w:val="en-US" w:eastAsia="en-US"/>
          </w:rPr>
          <w:t>argue</w:t>
        </w:r>
        <w:r w:rsidR="00DF78A3" w:rsidRPr="00420A7E">
          <w:rPr>
            <w:rFonts w:eastAsiaTheme="minorHAnsi"/>
            <w:color w:val="000000" w:themeColor="text1"/>
            <w:lang w:val="en-US" w:eastAsia="en-US"/>
          </w:rPr>
          <w:t xml:space="preserve"> </w:t>
        </w:r>
        <w:r w:rsidR="00D95D98" w:rsidRPr="00420A7E">
          <w:rPr>
            <w:rFonts w:eastAsiaTheme="minorHAnsi"/>
            <w:color w:val="000000" w:themeColor="text1"/>
            <w:lang w:val="en-US" w:eastAsia="en-US"/>
          </w:rPr>
          <w:t>that l</w:t>
        </w:r>
        <w:r w:rsidR="00B954BE" w:rsidRPr="00420A7E">
          <w:rPr>
            <w:rFonts w:eastAsiaTheme="minorHAnsi"/>
            <w:color w:val="000000" w:themeColor="text1"/>
            <w:lang w:val="en-US" w:eastAsia="en-US"/>
          </w:rPr>
          <w:t xml:space="preserve">ullabies </w:t>
        </w:r>
        <w:r w:rsidR="00B954BE" w:rsidRPr="00420A7E">
          <w:rPr>
            <w:color w:val="000000" w:themeColor="text1"/>
            <w:lang w:val="en-US"/>
          </w:rPr>
          <w:t>constitute a more “natural” (</w:t>
        </w:r>
        <w:r w:rsidR="00EE133B" w:rsidRPr="00420A7E">
          <w:rPr>
            <w:color w:val="000000" w:themeColor="text1"/>
            <w:lang w:val="en-US"/>
          </w:rPr>
          <w:t>in the sense of</w:t>
        </w:r>
        <w:r w:rsidR="00B954BE" w:rsidRPr="00420A7E">
          <w:rPr>
            <w:color w:val="000000" w:themeColor="text1"/>
            <w:lang w:val="en-US"/>
          </w:rPr>
          <w:t xml:space="preserve"> universal) kind of singing than the pop and operatic styles</w:t>
        </w:r>
        <w:r w:rsidR="001F29BE" w:rsidRPr="00420A7E">
          <w:rPr>
            <w:color w:val="000000" w:themeColor="text1"/>
            <w:lang w:val="en-US"/>
          </w:rPr>
          <w:t>; and</w:t>
        </w:r>
        <w:r w:rsidR="00993B2F" w:rsidRPr="00420A7E">
          <w:rPr>
            <w:color w:val="000000" w:themeColor="text1"/>
            <w:lang w:val="en-US"/>
          </w:rPr>
          <w:t xml:space="preserve"> </w:t>
        </w:r>
        <w:proofErr w:type="gramStart"/>
        <w:r w:rsidR="00D95D98" w:rsidRPr="00420A7E">
          <w:rPr>
            <w:rFonts w:eastAsiaTheme="minorHAnsi"/>
            <w:color w:val="000000" w:themeColor="text1"/>
            <w:lang w:val="en-US" w:eastAsia="en-US"/>
          </w:rPr>
          <w:t>thus</w:t>
        </w:r>
        <w:proofErr w:type="gramEnd"/>
        <w:r w:rsidR="009D6F68" w:rsidRPr="00420A7E">
          <w:rPr>
            <w:rFonts w:eastAsiaTheme="minorHAnsi"/>
            <w:color w:val="000000" w:themeColor="text1"/>
            <w:lang w:val="en-US" w:eastAsia="en-US"/>
          </w:rPr>
          <w:t xml:space="preserve"> predict more shared taste (that is, that participants will agree more in terms of which voices they prefer) for lullabies than for both other </w:t>
        </w:r>
        <w:proofErr w:type="spellStart"/>
        <w:r w:rsidR="009D6F68" w:rsidRPr="00420A7E">
          <w:rPr>
            <w:rFonts w:eastAsiaTheme="minorHAnsi"/>
            <w:color w:val="000000" w:themeColor="text1"/>
            <w:lang w:val="en-US" w:eastAsia="en-US"/>
          </w:rPr>
          <w:t>stlyes</w:t>
        </w:r>
        <w:proofErr w:type="spellEnd"/>
        <w:r w:rsidR="009D6F68" w:rsidRPr="00420A7E">
          <w:rPr>
            <w:rFonts w:eastAsiaTheme="minorHAnsi"/>
            <w:color w:val="000000" w:themeColor="text1"/>
            <w:lang w:val="en-US" w:eastAsia="en-US"/>
          </w:rPr>
          <w:t xml:space="preserve"> of singing</w:t>
        </w:r>
        <w:r w:rsidR="004328CD" w:rsidRPr="00420A7E">
          <w:rPr>
            <w:rFonts w:eastAsiaTheme="minorHAnsi"/>
            <w:color w:val="000000" w:themeColor="text1"/>
            <w:lang w:val="en-US" w:eastAsia="en-US"/>
          </w:rPr>
          <w:t xml:space="preserve">. The rationale behind this is based on findings that lullabies are </w:t>
        </w:r>
        <w:r w:rsidR="004328CD" w:rsidRPr="00420A7E">
          <w:rPr>
            <w:color w:val="000000" w:themeColor="text1"/>
            <w:lang w:val="en-US"/>
          </w:rPr>
          <w:t xml:space="preserve">ubiquitous and </w:t>
        </w:r>
        <w:r w:rsidR="00AF5CC7" w:rsidRPr="00420A7E">
          <w:rPr>
            <w:color w:val="000000" w:themeColor="text1"/>
            <w:lang w:val="en-US"/>
          </w:rPr>
          <w:t xml:space="preserve">cross-culturally </w:t>
        </w:r>
        <w:r w:rsidR="004328CD" w:rsidRPr="00420A7E">
          <w:rPr>
            <w:color w:val="000000" w:themeColor="text1"/>
            <w:lang w:val="en-US"/>
          </w:rPr>
          <w:t xml:space="preserve">recognizable </w:t>
        </w:r>
        <w:r w:rsidR="004328CD" w:rsidRPr="00420A7E">
          <w:rPr>
            <w:color w:val="000000" w:themeColor="text1"/>
            <w:lang w:val="en-US"/>
          </w:rPr>
          <w:fldChar w:fldCharType="begin"/>
        </w:r>
        <w:r w:rsidR="004328CD" w:rsidRPr="00420A7E">
          <w:rPr>
            <w:color w:val="000000" w:themeColor="text1"/>
            <w:lang w:val="en-US"/>
          </w:rPr>
          <w:instrText xml:space="preserve"> ADDIN ZOTERO_ITEM CSL_CITATION {"citationID":"35v6c6Ct","properties":{"formattedCitation":"(Mehr et al., 2019; Trehub et al., 1993; Yurdum et al., 2023)","plainCitation":"(Mehr et al., 2019; Trehub et al., 1993; Yurdum et al., 2023)","noteIndex":0},"citationItems":[{"id":1649,"uris":["http://zotero.org/users/local/CelvPSso/items/HWCT8QZQ"],"itemData":{"id":1649,"type":"article-journal","abstract":"Cross-cultural analysis of song\n            \n              It is unclear whether there are universal patterns to music across cultures. Mehr\n              et al.\n              examined ethnographic data and observed music in every society sampled (see the Perspective by Fitch and Popescu). For songs specifically, three dimensions characterize more than 25% of the performances studied: formality of the performance, arousal level, and religiosity. There is more variation in musical behavior within societies than between societies, and societies show similar levels of within-society variation in musical behavior. At the same time, one-third of societies significantly differ from average for any given dimension, and half of all societies differ from average on at least one dimension, indicating variability across cultures.\n            \n            \n              Science\n              , this issue p.\n              eaax0868\n              ; see also p.\n              944\n            \n          , \n            Songs exhibit universal patterns across cultures.\n          , \n            \n              INTRODUCTION\n              Music is often assumed to be a human universal, emerging from an evolutionary adaptation specific to music and/or a by-product of adaptations for affect, language, motor control, and auditory perception. But universality has never actually been systematically demonstrated, and it is challenged by the vast diversity of music across cultures. Hypotheses of the evolutionary function of music are also untestable without comprehensive and representative data on its forms and behavioral contexts across societies.\n            \n            \n              RATIONALE\n              We conducted a natural history of song: a systematic analysis of the features of vocal music found worldwide. It consists of a corpus of ethnographic text on musical behavior from a representative sample of mostly small-scale societies, and a discography of audio recordings of the music itself. We then applied tools of computational social science, which minimize the influence of sampling error and other biases, to answer six questions. Does music appear universally? What kinds of behavior are associated with song, and how do they vary among societies? Are the musical features of a song indicative of its behavioral context (e.g., infant care)? Do the melodic and rhythmic patterns of songs vary systematically, like those patterns found in language? And how prevalent is tonality across musical idioms?\n            \n            \n              RESULTS\n              Analysis of the ethnography corpus shows that music appears in every society observed; that variation in song events is well characterized by three dimensions (formality, arousal, religiosity); that musical behavior varies more within societies than across them on these dimensions; and that music is regularly associated with behavioral contexts such as infant care, healing, dance, and love. Analysis of the discography corpus shows that identifiable acoustic features of songs (accent, tempo, pitch range, etc.) predict their primary behavioral context (love, healing, etc.); that musical forms vary along two dimensions (melodic and rhythmic complexity); that melodic and rhythmic bigrams fall into power-law distributions; and that tonality is widespread, perhaps universal.\n            \n            \n              CONCLUSION\n              Music is in fact universal: It exists in every society (both with and without words), varies more within than between societies, regularly supports certain types of behavior, and has acoustic features that are systematically related to the goals and responses of singers and listeners. But music is not a fixed biological response with a single prototypical adaptive function: It is produced worldwide in diverse behavioral contexts that vary in formality, arousal, and religiosity. Music does appear to be tied to specific perceptual, cognitive, and affective faculties, including language (all societies put words to their songs), motor control (people in all societies dance), auditory analysis (all musical systems have signatures of tonality), and aesthetics (their melodies and rhythms are balanced between monotony and chaos). These analyses show how applying the tools of computational social science to rich bodies of humanistic data can reveal both universal features and patterns of variability in culture, addressing long-standing debates about each.\n              \n                \n                  Studying world music systematically.\n                  We used primary ethnographic text and field recordings of song performances to build two richly annotated cross-cultural datasets: NHS Ethnography and NHS Discography. The original material in each dataset was annotated by humans (both amateur and expert) and by automated algorithms.\n                \n                \n              \n            \n          , \n            What is universal about music, and what varies? We built a corpus of ethnographic text on musical behavior from a representative sample of the world’s societies, as well as a discography of audio recordings. The ethnographic corpus reveals that music (including songs with words) appears in every society observed; that music varies along three dimensions (formality, arousal, religiosity), more within societies than across them; and that music is associated with certain behavioral contexts such as infant care, healing, dance, and love. The discography—analyzed through machine summaries, amateur and expert listener ratings, and manual transcriptions—reveals that acoustic features of songs predict their primary behavioral context; that tonality is widespread, perhaps universal; that music varies in rhythmic and melodic complexity; and that elements of melodies and rhythms found worldwide follow power laws.","container-title":"Science","DOI":"10.1126/science.aax0868","ISSN":"0036-8075, 1095-9203","issue":"6468","journalAbbreviation":"Science","language":"en","page":"eaax0868","source":"DOI.org (Crossref)","title":"Universality and diversity in human song","volume":"366","author":[{"family":"Mehr","given":"Samuel A."},{"family":"Singh","given":"Manvir"},{"family":"Knox","given":"Dean"},{"family":"Ketter","given":"Daniel M."},{"family":"Pickens-Jones","given":"Daniel"},{"family":"Atwood","given":"S."},{"family":"Lucas","given":"Christopher"},{"family":"Jacoby","given":"Nori"},{"family":"Egner","given":"Alena A."},{"family":"Hopkins","given":"Erin J."},{"family":"Howard","given":"Rhea M."},{"family":"Hartshorne","given":"Joshua K."},{"family":"Jennings","given":"Mariela V."},{"family":"Simson","given":"Jan"},{"family":"Bainbridge","given":"Constance M."},{"family":"Pinker","given":"Steven"},{"family":"O’Donnell","given":"Timothy J."},{"family":"Krasnow","given":"Max M."},{"family":"Glowacki","given":"Luke"}],"issued":{"date-parts":[["2019",11,22]]}}},{"id":388,"uris":["http://zotero.org/users/local/CelvPSso/items/TTUBFVRD"],"itemData":{"id":388,"type":"article-journal","container-title":"Infant Behavior and Development","DOI":"10.1016/0163-6383(93)80017-3","ISSN":"01636383","issue":"2","journalAbbreviation":"Infant Behavior and Development","language":"en","page":"193-211","source":"DOI.org (Crossref)","title":"Adults identify infant-directed music across cultures","volume":"16","author":[{"family":"Trehub","given":"Sandra E."},{"family":"Unyk","given":"Anna M."},{"family":"Trainor","given":"Laurel J."}],"issued":{"date-parts":[["1993",4]]}}},{"id":2421,"uris":["http://zotero.org/users/local/CelvPSso/items/I9BGPE9K"],"itemData":{"id":2421,"type":"article-journal","abstract":"Despite the variability of music across cultures, some types of human songs share acoustic characteristics. For example, dance songs tend to be loud and rhythmic, and lullabies tend to be quiet and melodious. Human perceptual sensitivity to the behavioral contexts of songs, based on these musical features, suggests that basic properties of music are mutually intelligible, independent of linguistic or cultural content. Whether these effects reflect universal interpretations of vocal music, however, is unclear because prior studies focus almost exclusively on English-speaking participants, a group that is not representative of humans. Here, we report shared intuitions concerning the behavioral contexts of unfamiliar songs produced in unfamiliar languages, in participants living in Internet-connected industrialized societies (n = 5,516 native speakers of 28 languages) or smaller-scale societies with limited access to global media (n = 116 native speakers of three non-English languages). Participants listened to songs randomly selected from a representative sample of human vocal music, originally used in four behavioral contexts, and rated the degree to which they believed the song was used for each context. Listeners in both industrialized and smaller-scale societies inferred the contexts of dance songs, lullabies, and healing songs, but not love songs. Within and across cohorts, inferences were mutually consistent. Further, increased linguistic or geographical proximity between listeners and singers only minimally increased the accuracy of the inferences. These results demonstrate that the behavioral contexts of three common forms of music are mutually intelligible cross-culturally and imply that musical diversity, shaped by cultural evolution, is nonetheless grounded in some universal perceptual phenomena.","container-title":"Proceedings of the National Academy of Sciences","DOI":"10.1073/pnas.2218593120","ISSN":"0027-8424, 1091-6490","issue":"37","journalAbbreviation":"Proc. Natl. Acad. Sci. U.S.A.","language":"en","page":"e2218593120","source":"DOI.org (Crossref)","title":"Universal interpretations of vocal music","volume":"120","author":[{"family":"Yurdum","given":"Lidya"},{"family":"Singh","given":"Manvir"},{"family":"Glowacki","given":"Luke"},{"family":"Vardy","given":"Thomas"},{"family":"Atkinson","given":"Quentin D."},{"family":"Hilton","given":"Courtney B."},{"family":"Sauter","given":"Disa"},{"family":"Krasnow","given":"Max M."},{"family":"Mehr","given":"Samuel A."}],"issued":{"date-parts":[["2023",9,12]]}}}],"schema":"https://github.com/citation-style-language/schema/raw/master/csl-citation.json"} </w:instrText>
        </w:r>
        <w:r w:rsidR="004328CD" w:rsidRPr="00420A7E">
          <w:rPr>
            <w:color w:val="000000" w:themeColor="text1"/>
            <w:lang w:val="en-US"/>
          </w:rPr>
          <w:fldChar w:fldCharType="separate"/>
        </w:r>
        <w:r w:rsidR="002068AA" w:rsidRPr="00420A7E">
          <w:rPr>
            <w:noProof/>
            <w:color w:val="000000" w:themeColor="text1"/>
            <w:lang w:val="en-US"/>
          </w:rPr>
          <w:t>(Mehr et al., 2019; Trehub et al., 1993; Yurdum et al., 2023)</w:t>
        </w:r>
        <w:r w:rsidR="004328CD" w:rsidRPr="00420A7E">
          <w:rPr>
            <w:color w:val="000000" w:themeColor="text1"/>
            <w:lang w:val="en-US"/>
          </w:rPr>
          <w:fldChar w:fldCharType="end"/>
        </w:r>
        <w:r w:rsidR="004328CD" w:rsidRPr="00420A7E">
          <w:rPr>
            <w:color w:val="000000" w:themeColor="text1"/>
            <w:lang w:val="en-US"/>
          </w:rPr>
          <w:t xml:space="preserve"> and arguably evolutionarily important </w:t>
        </w:r>
        <w:r w:rsidR="004328CD" w:rsidRPr="00420A7E">
          <w:rPr>
            <w:color w:val="000000" w:themeColor="text1"/>
            <w:lang w:val="en-US"/>
          </w:rPr>
          <w:fldChar w:fldCharType="begin"/>
        </w:r>
        <w:r w:rsidR="0063013F" w:rsidRPr="00420A7E">
          <w:rPr>
            <w:color w:val="000000" w:themeColor="text1"/>
            <w:lang w:val="en-US"/>
          </w:rPr>
          <w:instrText xml:space="preserve"> ADDIN ZOTERO_ITEM CSL_CITATION {"citationID":"LKoMTtk1","properties":{"formattedCitation":"(e.g., Dissanayake, 2000; Mehr &amp; Krasnow, 2017)","plainCitation":"(e.g., Dissanayake, 2000; Mehr &amp; Krasnow, 2017)","noteIndex":0},"citationItems":[{"id":3630,"uris":["http://zotero.org/users/local/CelvPSso/items/PFIQ7CDM"],"itemData":{"id":3630,"type":"chapter","abstract":"Citation: \nDissanayake, E. (2000). Antecedents of the temporal arts in early mother–infant interaction. In N. L. Wallin, B. Merker, &amp; S. Brown (Eds.), The origins of music (pp. 389–410). The MIT Press.","container-title":"The origins of music","edition":"N. L. Wallin, B. Merker, &amp; S. Brown (Eds.)","page":"389–410","publisher":"The MIT Press","title":"Antecedents of the temporal arts in early mother–infant interaction","author":[{"family":"Dissanayake","given":"Ellen"}],"issued":{"date-parts":[["2000"]]}},"label":"page","prefix":"e.g., "},{"id":378,"uris":["http://zotero.org/users/local/CelvPSso/items/6DZ3LUV7"],"itemData":{"id":378,"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ﬂ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page":"674-684","source":"DOI.org (Crossref)","title":"Parent-offspring conflict and the evolution of infant-directed song","volume":"38","author":[{"family":"Mehr","given":"Samuel A."},{"family":"Krasnow","given":"Max M."}],"issued":{"date-parts":[["2017",9]]}},"label":"page"}],"schema":"https://github.com/citation-style-language/schema/raw/master/csl-citation.json"} </w:instrText>
        </w:r>
        <w:r w:rsidR="004328CD" w:rsidRPr="00420A7E">
          <w:rPr>
            <w:color w:val="000000" w:themeColor="text1"/>
            <w:lang w:val="en-US"/>
          </w:rPr>
          <w:fldChar w:fldCharType="separate"/>
        </w:r>
        <w:r w:rsidR="002068AA" w:rsidRPr="00420A7E">
          <w:rPr>
            <w:noProof/>
            <w:color w:val="000000" w:themeColor="text1"/>
            <w:lang w:val="en-US"/>
          </w:rPr>
          <w:t>(e.g., Dissanayake, 2000; Mehr &amp; Krasnow, 2017)</w:t>
        </w:r>
        <w:r w:rsidR="004328CD" w:rsidRPr="00420A7E">
          <w:rPr>
            <w:color w:val="000000" w:themeColor="text1"/>
            <w:lang w:val="en-US"/>
          </w:rPr>
          <w:fldChar w:fldCharType="end"/>
        </w:r>
        <w:r w:rsidR="004328CD" w:rsidRPr="00420A7E">
          <w:rPr>
            <w:color w:val="000000" w:themeColor="text1"/>
            <w:lang w:val="en-US"/>
          </w:rPr>
          <w:t>, hence a more “natural” (</w:t>
        </w:r>
        <w:r w:rsidR="00344E31" w:rsidRPr="00420A7E">
          <w:rPr>
            <w:color w:val="000000" w:themeColor="text1"/>
            <w:lang w:val="en-US"/>
          </w:rPr>
          <w:t>and</w:t>
        </w:r>
        <w:r w:rsidR="004328CD" w:rsidRPr="00420A7E">
          <w:rPr>
            <w:color w:val="000000" w:themeColor="text1"/>
            <w:lang w:val="en-US"/>
          </w:rPr>
          <w:t xml:space="preserve"> universal) kind of singing than the pop and operatic styles. On the other hand, we expect </w:t>
        </w:r>
        <w:r w:rsidR="009D6F68" w:rsidRPr="00420A7E">
          <w:rPr>
            <w:rFonts w:eastAsiaTheme="minorHAnsi"/>
            <w:color w:val="000000" w:themeColor="text1"/>
            <w:lang w:val="en-US" w:eastAsia="en-US"/>
          </w:rPr>
          <w:t xml:space="preserve">to find more idiosyncratic taste for operatic singing, as the least “natural” kind of singing </w:t>
        </w:r>
        <w:r w:rsidR="001D1E5E" w:rsidRPr="00420A7E">
          <w:rPr>
            <w:rFonts w:eastAsiaTheme="minorHAnsi"/>
            <w:color w:val="000000" w:themeColor="text1"/>
            <w:lang w:val="en-US" w:eastAsia="en-US"/>
          </w:rPr>
          <w:t xml:space="preserve">of the three </w:t>
        </w:r>
        <w:r w:rsidR="009D6F68" w:rsidRPr="00420A7E">
          <w:rPr>
            <w:rFonts w:eastAsiaTheme="minorHAnsi"/>
            <w:color w:val="000000" w:themeColor="text1"/>
            <w:lang w:val="en-US" w:eastAsia="en-US"/>
          </w:rPr>
          <w:t xml:space="preserve">(i.e., related to a very specific technique, and appreciated by a </w:t>
        </w:r>
        <w:r w:rsidR="002F1B72" w:rsidRPr="00420A7E">
          <w:rPr>
            <w:rFonts w:eastAsiaTheme="minorHAnsi"/>
            <w:color w:val="000000" w:themeColor="text1"/>
            <w:lang w:val="en-US" w:eastAsia="en-US"/>
          </w:rPr>
          <w:t>very</w:t>
        </w:r>
        <w:r w:rsidR="009D6F68" w:rsidRPr="00420A7E">
          <w:rPr>
            <w:rFonts w:eastAsiaTheme="minorHAnsi"/>
            <w:color w:val="000000" w:themeColor="text1"/>
            <w:lang w:val="en-US" w:eastAsia="en-US"/>
          </w:rPr>
          <w:t xml:space="preserve"> niche audience). </w:t>
        </w:r>
        <w:r w:rsidR="00F72549" w:rsidRPr="00420A7E">
          <w:rPr>
            <w:rFonts w:eastAsiaTheme="minorHAnsi"/>
            <w:color w:val="000000" w:themeColor="text1"/>
            <w:lang w:val="en-US" w:eastAsia="en-US"/>
          </w:rPr>
          <w:t xml:space="preserve">Concerning </w:t>
        </w:r>
        <w:r w:rsidR="00D95D98" w:rsidRPr="00420A7E">
          <w:rPr>
            <w:rFonts w:eastAsiaTheme="minorHAnsi"/>
            <w:color w:val="000000" w:themeColor="text1"/>
            <w:lang w:val="en-US" w:eastAsia="en-US"/>
          </w:rPr>
          <w:t xml:space="preserve">the </w:t>
        </w:r>
        <w:r w:rsidR="00F72549" w:rsidRPr="00420A7E">
          <w:rPr>
            <w:rFonts w:eastAsiaTheme="minorHAnsi"/>
            <w:color w:val="000000" w:themeColor="text1"/>
            <w:lang w:val="en-US" w:eastAsia="en-US"/>
          </w:rPr>
          <w:t xml:space="preserve">two </w:t>
        </w:r>
        <w:r w:rsidR="00D95D98" w:rsidRPr="00420A7E">
          <w:rPr>
            <w:rFonts w:eastAsiaTheme="minorHAnsi"/>
            <w:color w:val="000000" w:themeColor="text1"/>
            <w:lang w:val="en-US" w:eastAsia="en-US"/>
          </w:rPr>
          <w:t xml:space="preserve">speaking </w:t>
        </w:r>
        <w:r w:rsidR="00F72549" w:rsidRPr="00420A7E">
          <w:rPr>
            <w:rFonts w:eastAsiaTheme="minorHAnsi"/>
            <w:color w:val="000000" w:themeColor="text1"/>
            <w:lang w:val="en-US" w:eastAsia="en-US"/>
          </w:rPr>
          <w:t>styles, w</w:t>
        </w:r>
        <w:r w:rsidR="001F29BE" w:rsidRPr="00420A7E">
          <w:rPr>
            <w:rFonts w:eastAsiaTheme="minorHAnsi"/>
            <w:color w:val="000000" w:themeColor="text1"/>
            <w:lang w:val="en-US" w:eastAsia="en-US"/>
          </w:rPr>
          <w:t xml:space="preserve">e refrain from making directional predictions, as they both seem equally </w:t>
        </w:r>
        <w:r w:rsidR="00840E49" w:rsidRPr="00420A7E">
          <w:rPr>
            <w:rFonts w:eastAsiaTheme="minorHAnsi"/>
            <w:color w:val="000000" w:themeColor="text1"/>
            <w:lang w:val="en-US" w:eastAsia="en-US"/>
          </w:rPr>
          <w:t>“natural”/</w:t>
        </w:r>
        <w:r w:rsidR="001F29BE" w:rsidRPr="00420A7E">
          <w:rPr>
            <w:rFonts w:eastAsiaTheme="minorHAnsi"/>
            <w:color w:val="000000" w:themeColor="text1"/>
            <w:lang w:val="en-US" w:eastAsia="en-US"/>
          </w:rPr>
          <w:t>behaviorally relevant</w:t>
        </w:r>
        <w:r w:rsidR="00DF78A3" w:rsidRPr="00420A7E">
          <w:rPr>
            <w:rFonts w:eastAsiaTheme="minorHAnsi"/>
            <w:color w:val="000000" w:themeColor="text1"/>
            <w:lang w:val="en-US" w:eastAsia="en-US"/>
          </w:rPr>
          <w:t xml:space="preserve">, </w:t>
        </w:r>
        <w:r w:rsidR="00E86E3E" w:rsidRPr="00420A7E">
          <w:rPr>
            <w:rFonts w:eastAsiaTheme="minorHAnsi"/>
            <w:color w:val="000000" w:themeColor="text1"/>
            <w:lang w:val="en-US" w:eastAsia="en-US"/>
          </w:rPr>
          <w:t xml:space="preserve">but the proposed </w:t>
        </w:r>
        <w:r w:rsidR="001F29BE" w:rsidRPr="00420A7E">
          <w:rPr>
            <w:rFonts w:eastAsiaTheme="minorHAnsi"/>
            <w:color w:val="000000" w:themeColor="text1"/>
            <w:lang w:val="en-US" w:eastAsia="en-US"/>
          </w:rPr>
          <w:t xml:space="preserve">approach should advance understanding of individual differences </w:t>
        </w:r>
        <w:r w:rsidR="00840E49" w:rsidRPr="00420A7E">
          <w:rPr>
            <w:rFonts w:eastAsiaTheme="minorHAnsi"/>
            <w:color w:val="000000" w:themeColor="text1"/>
            <w:lang w:val="en-US" w:eastAsia="en-US"/>
          </w:rPr>
          <w:t>in</w:t>
        </w:r>
        <w:r w:rsidR="001F29BE" w:rsidRPr="00420A7E">
          <w:rPr>
            <w:rFonts w:eastAsiaTheme="minorHAnsi"/>
            <w:color w:val="000000" w:themeColor="text1"/>
            <w:lang w:val="en-US" w:eastAsia="en-US"/>
          </w:rPr>
          <w:t xml:space="preserve"> spoken voice attractiveness as well.</w:t>
        </w:r>
        <w:r w:rsidR="00840E49" w:rsidRPr="00420A7E">
          <w:rPr>
            <w:rFonts w:eastAsiaTheme="minorHAnsi"/>
            <w:color w:val="000000" w:themeColor="text1"/>
            <w:lang w:val="en-US" w:eastAsia="en-US"/>
          </w:rPr>
          <w:t xml:space="preserve"> </w:t>
        </w:r>
      </w:ins>
    </w:p>
    <w:p w14:paraId="34A38EC0" w14:textId="77777777" w:rsidR="00F055EE" w:rsidRPr="00F34919" w:rsidRDefault="00F055EE" w:rsidP="00F34919">
      <w:pPr>
        <w:spacing w:line="360" w:lineRule="auto"/>
        <w:ind w:firstLine="360"/>
        <w:jc w:val="both"/>
        <w:rPr>
          <w:rFonts w:eastAsiaTheme="minorHAnsi"/>
          <w:color w:val="000000" w:themeColor="text1"/>
          <w:lang w:val="en-US"/>
        </w:rPr>
      </w:pPr>
    </w:p>
    <w:p w14:paraId="74A43E2C" w14:textId="44F78AEF" w:rsidR="00EE444B" w:rsidRPr="00F34919" w:rsidRDefault="00EE444B" w:rsidP="00F34919">
      <w:pPr>
        <w:pStyle w:val="ListParagraph"/>
        <w:numPr>
          <w:ilvl w:val="1"/>
          <w:numId w:val="24"/>
        </w:numPr>
        <w:spacing w:line="360" w:lineRule="auto"/>
        <w:jc w:val="both"/>
        <w:rPr>
          <w:b/>
          <w:color w:val="000000" w:themeColor="text1"/>
          <w:lang w:val="en-US"/>
        </w:rPr>
      </w:pPr>
      <w:r w:rsidRPr="00F34919">
        <w:rPr>
          <w:b/>
          <w:color w:val="000000" w:themeColor="text1"/>
          <w:lang w:val="en-US"/>
        </w:rPr>
        <w:t>Study aims</w:t>
      </w:r>
      <w:r w:rsidR="00791867" w:rsidRPr="00F34919">
        <w:rPr>
          <w:b/>
          <w:color w:val="000000" w:themeColor="text1"/>
          <w:lang w:val="en-US"/>
        </w:rPr>
        <w:t xml:space="preserve"> and </w:t>
      </w:r>
      <w:del w:id="93" w:author="Camila Bruder" w:date="2023-11-30T14:37:00Z">
        <w:r w:rsidRPr="00EB3D27">
          <w:rPr>
            <w:rFonts w:ascii="Times" w:hAnsi="Times"/>
            <w:b/>
            <w:bCs/>
            <w:color w:val="000000" w:themeColor="text1"/>
            <w:lang w:val="en-US"/>
          </w:rPr>
          <w:delText>hypotheses</w:delText>
        </w:r>
      </w:del>
      <w:ins w:id="94" w:author="Camila Bruder" w:date="2023-11-30T14:37:00Z">
        <w:r w:rsidR="00791867" w:rsidRPr="00420A7E">
          <w:rPr>
            <w:b/>
            <w:bCs/>
            <w:color w:val="000000" w:themeColor="text1"/>
            <w:lang w:val="en-US"/>
          </w:rPr>
          <w:t>significance statement</w:t>
        </w:r>
      </w:ins>
    </w:p>
    <w:p w14:paraId="6799BC67" w14:textId="77777777" w:rsidR="00EE444B" w:rsidRDefault="00EE444B" w:rsidP="00EE444B">
      <w:pPr>
        <w:autoSpaceDE w:val="0"/>
        <w:autoSpaceDN w:val="0"/>
        <w:adjustRightInd w:val="0"/>
        <w:spacing w:line="360" w:lineRule="auto"/>
        <w:jc w:val="both"/>
        <w:rPr>
          <w:del w:id="95" w:author="Camila Bruder" w:date="2023-11-30T14:37:00Z"/>
          <w:rFonts w:ascii="Times" w:hAnsi="Times"/>
          <w:color w:val="000000" w:themeColor="text1"/>
          <w:lang w:val="en-US"/>
        </w:rPr>
      </w:pPr>
      <w:del w:id="96" w:author="Camila Bruder" w:date="2023-11-30T14:37:00Z">
        <w:r w:rsidRPr="00EB3D27">
          <w:rPr>
            <w:rFonts w:ascii="Times" w:hAnsi="Times"/>
            <w:color w:val="000000" w:themeColor="text1"/>
            <w:lang w:val="en-US"/>
          </w:rPr>
          <w:delText>This study aims to empirically investigate individuals’ voice preferences and consistency</w:delText>
        </w:r>
        <w:r w:rsidR="007F3876">
          <w:rPr>
            <w:rFonts w:ascii="Times" w:hAnsi="Times"/>
            <w:color w:val="000000" w:themeColor="text1"/>
            <w:lang w:val="en-US"/>
          </w:rPr>
          <w:delText xml:space="preserve"> </w:delText>
        </w:r>
        <w:r w:rsidRPr="00EB3D27">
          <w:rPr>
            <w:rFonts w:ascii="Times" w:hAnsi="Times"/>
            <w:color w:val="000000" w:themeColor="text1"/>
            <w:lang w:val="en-US"/>
          </w:rPr>
          <w:delText xml:space="preserve">(between and within participants), as well as </w:delText>
        </w:r>
        <w:r w:rsidR="00BD2C82">
          <w:rPr>
            <w:rFonts w:ascii="Times" w:hAnsi="Times"/>
            <w:color w:val="000000" w:themeColor="text1"/>
            <w:lang w:val="en-US"/>
          </w:rPr>
          <w:delText xml:space="preserve">the </w:delText>
        </w:r>
        <w:r w:rsidRPr="00EB3D27">
          <w:rPr>
            <w:rFonts w:ascii="Times" w:hAnsi="Times"/>
            <w:color w:val="000000" w:themeColor="text1"/>
            <w:lang w:val="en-US"/>
          </w:rPr>
          <w:delText xml:space="preserve">perceptual grounds </w:delText>
        </w:r>
        <w:r w:rsidR="00BD2C82">
          <w:rPr>
            <w:rFonts w:ascii="Times" w:hAnsi="Times"/>
            <w:color w:val="000000" w:themeColor="text1"/>
            <w:lang w:val="en-US"/>
          </w:rPr>
          <w:delText xml:space="preserve">of these preferences </w:delText>
        </w:r>
        <w:r w:rsidRPr="00EB3D27">
          <w:rPr>
            <w:rFonts w:ascii="Times" w:hAnsi="Times"/>
            <w:color w:val="000000" w:themeColor="text1"/>
            <w:lang w:val="en-US"/>
          </w:rPr>
          <w:delText>across a varied but controlled stimulus set of contrasting vocalizations. Given the scarcity of previous empirical research on this subject, a part of this study is exploratory. We will nonetheless make (somewhat speculat</w:delText>
        </w:r>
        <w:r w:rsidR="008E4954">
          <w:rPr>
            <w:rFonts w:ascii="Times" w:hAnsi="Times"/>
            <w:color w:val="000000" w:themeColor="text1"/>
            <w:lang w:val="en-US"/>
          </w:rPr>
          <w:delText>ive</w:delText>
        </w:r>
        <w:r w:rsidRPr="00EB3D27">
          <w:rPr>
            <w:rFonts w:ascii="Times" w:hAnsi="Times"/>
            <w:color w:val="000000" w:themeColor="text1"/>
            <w:lang w:val="en-US"/>
          </w:rPr>
          <w:delText>) predictions based on available theories from the fields of empirical aesthetics and music cognition</w:delText>
        </w:r>
        <w:r w:rsidR="0019029F">
          <w:rPr>
            <w:rFonts w:ascii="Times" w:hAnsi="Times"/>
            <w:color w:val="000000" w:themeColor="text1"/>
            <w:lang w:val="en-US"/>
          </w:rPr>
          <w:delText xml:space="preserve"> (Table 1)</w:delText>
        </w:r>
        <w:r w:rsidRPr="00EB3D27">
          <w:rPr>
            <w:rFonts w:ascii="Times" w:hAnsi="Times"/>
            <w:color w:val="000000" w:themeColor="text1"/>
            <w:lang w:val="en-US"/>
          </w:rPr>
          <w:delText>.</w:delText>
        </w:r>
      </w:del>
    </w:p>
    <w:p w14:paraId="0FDDA37F" w14:textId="77777777" w:rsidR="00BD2C82" w:rsidRDefault="00BD2C82" w:rsidP="00EE444B">
      <w:pPr>
        <w:autoSpaceDE w:val="0"/>
        <w:autoSpaceDN w:val="0"/>
        <w:adjustRightInd w:val="0"/>
        <w:spacing w:line="360" w:lineRule="auto"/>
        <w:jc w:val="both"/>
        <w:rPr>
          <w:del w:id="97" w:author="Camila Bruder" w:date="2023-11-30T14:37:00Z"/>
          <w:rFonts w:ascii="Times" w:hAnsi="Times"/>
          <w:color w:val="000000" w:themeColor="text1"/>
          <w:lang w:val="en-US"/>
        </w:rPr>
      </w:pPr>
    </w:p>
    <w:p w14:paraId="44D5FE14" w14:textId="77777777" w:rsidR="00BD2C82" w:rsidRDefault="00BD2C82" w:rsidP="00EE444B">
      <w:pPr>
        <w:autoSpaceDE w:val="0"/>
        <w:autoSpaceDN w:val="0"/>
        <w:adjustRightInd w:val="0"/>
        <w:spacing w:line="360" w:lineRule="auto"/>
        <w:jc w:val="both"/>
        <w:rPr>
          <w:del w:id="98" w:author="Camila Bruder" w:date="2023-11-30T14:37:00Z"/>
          <w:rFonts w:ascii="Times" w:hAnsi="Times"/>
          <w:color w:val="000000" w:themeColor="text1"/>
          <w:lang w:val="en-US"/>
        </w:rPr>
      </w:pPr>
    </w:p>
    <w:p w14:paraId="60810EEB" w14:textId="77777777" w:rsidR="00BD2C82" w:rsidRDefault="00BD2C82" w:rsidP="00EE444B">
      <w:pPr>
        <w:autoSpaceDE w:val="0"/>
        <w:autoSpaceDN w:val="0"/>
        <w:adjustRightInd w:val="0"/>
        <w:spacing w:line="360" w:lineRule="auto"/>
        <w:jc w:val="both"/>
        <w:rPr>
          <w:del w:id="99" w:author="Camila Bruder" w:date="2023-11-30T14:37:00Z"/>
          <w:rFonts w:ascii="Times" w:hAnsi="Times"/>
          <w:color w:val="000000" w:themeColor="text1"/>
          <w:lang w:val="en-US"/>
        </w:rPr>
      </w:pPr>
    </w:p>
    <w:p w14:paraId="52263C6A" w14:textId="77777777" w:rsidR="00BD2C82" w:rsidRDefault="00BD2C82" w:rsidP="00EE444B">
      <w:pPr>
        <w:autoSpaceDE w:val="0"/>
        <w:autoSpaceDN w:val="0"/>
        <w:adjustRightInd w:val="0"/>
        <w:spacing w:line="360" w:lineRule="auto"/>
        <w:jc w:val="both"/>
        <w:rPr>
          <w:del w:id="100" w:author="Camila Bruder" w:date="2023-11-30T14:37:00Z"/>
          <w:rFonts w:ascii="Times" w:hAnsi="Times"/>
          <w:color w:val="000000" w:themeColor="text1"/>
          <w:lang w:val="en-US"/>
        </w:rPr>
      </w:pPr>
    </w:p>
    <w:p w14:paraId="1FE88FB1" w14:textId="77777777" w:rsidR="00BD2C82" w:rsidRDefault="00BD2C82" w:rsidP="00EE444B">
      <w:pPr>
        <w:autoSpaceDE w:val="0"/>
        <w:autoSpaceDN w:val="0"/>
        <w:adjustRightInd w:val="0"/>
        <w:spacing w:line="360" w:lineRule="auto"/>
        <w:jc w:val="both"/>
        <w:rPr>
          <w:del w:id="101" w:author="Camila Bruder" w:date="2023-11-30T14:37:00Z"/>
          <w:rFonts w:ascii="Times" w:hAnsi="Times"/>
          <w:color w:val="000000" w:themeColor="text1"/>
          <w:lang w:val="en-US"/>
        </w:rPr>
      </w:pPr>
    </w:p>
    <w:p w14:paraId="37DD4355" w14:textId="77777777" w:rsidR="00BD2C82" w:rsidRDefault="00BD2C82" w:rsidP="00EE444B">
      <w:pPr>
        <w:autoSpaceDE w:val="0"/>
        <w:autoSpaceDN w:val="0"/>
        <w:adjustRightInd w:val="0"/>
        <w:spacing w:line="360" w:lineRule="auto"/>
        <w:jc w:val="both"/>
        <w:rPr>
          <w:del w:id="102" w:author="Camila Bruder" w:date="2023-11-30T14:37:00Z"/>
          <w:rFonts w:ascii="Times" w:hAnsi="Times"/>
          <w:color w:val="000000" w:themeColor="text1"/>
          <w:lang w:val="en-US"/>
        </w:rPr>
      </w:pPr>
    </w:p>
    <w:p w14:paraId="3E6CD90A" w14:textId="77777777" w:rsidR="00BD2C82" w:rsidRDefault="00BD2C82" w:rsidP="00EE444B">
      <w:pPr>
        <w:autoSpaceDE w:val="0"/>
        <w:autoSpaceDN w:val="0"/>
        <w:adjustRightInd w:val="0"/>
        <w:spacing w:line="360" w:lineRule="auto"/>
        <w:jc w:val="both"/>
        <w:rPr>
          <w:del w:id="103" w:author="Camila Bruder" w:date="2023-11-30T14:37:00Z"/>
          <w:rFonts w:ascii="Times" w:hAnsi="Times"/>
          <w:color w:val="000000" w:themeColor="text1"/>
          <w:lang w:val="en-US"/>
        </w:rPr>
      </w:pPr>
    </w:p>
    <w:p w14:paraId="70CF2135" w14:textId="77777777" w:rsidR="00BD2C82" w:rsidRDefault="00BD2C82" w:rsidP="00EE444B">
      <w:pPr>
        <w:autoSpaceDE w:val="0"/>
        <w:autoSpaceDN w:val="0"/>
        <w:adjustRightInd w:val="0"/>
        <w:spacing w:line="360" w:lineRule="auto"/>
        <w:jc w:val="both"/>
        <w:rPr>
          <w:del w:id="104" w:author="Camila Bruder" w:date="2023-11-30T14:37:00Z"/>
          <w:rFonts w:ascii="Times" w:hAnsi="Times"/>
          <w:color w:val="000000" w:themeColor="text1"/>
          <w:lang w:val="en-US"/>
        </w:rPr>
      </w:pPr>
    </w:p>
    <w:p w14:paraId="5539E085" w14:textId="77777777" w:rsidR="00BD2C82" w:rsidRDefault="00BD2C82" w:rsidP="00EE444B">
      <w:pPr>
        <w:autoSpaceDE w:val="0"/>
        <w:autoSpaceDN w:val="0"/>
        <w:adjustRightInd w:val="0"/>
        <w:spacing w:line="360" w:lineRule="auto"/>
        <w:jc w:val="both"/>
        <w:rPr>
          <w:del w:id="105" w:author="Camila Bruder" w:date="2023-11-30T14:37:00Z"/>
          <w:rFonts w:ascii="Times" w:hAnsi="Times"/>
          <w:color w:val="000000" w:themeColor="text1"/>
          <w:lang w:val="en-US"/>
        </w:rPr>
      </w:pPr>
    </w:p>
    <w:p w14:paraId="2867284F" w14:textId="77777777" w:rsidR="00BD2C82" w:rsidRDefault="00BD2C82" w:rsidP="00EE444B">
      <w:pPr>
        <w:autoSpaceDE w:val="0"/>
        <w:autoSpaceDN w:val="0"/>
        <w:adjustRightInd w:val="0"/>
        <w:spacing w:line="360" w:lineRule="auto"/>
        <w:jc w:val="both"/>
        <w:rPr>
          <w:del w:id="106" w:author="Camila Bruder" w:date="2023-11-30T14:37:00Z"/>
          <w:rFonts w:ascii="Times" w:hAnsi="Times"/>
          <w:color w:val="000000" w:themeColor="text1"/>
          <w:lang w:val="en-US"/>
        </w:rPr>
      </w:pPr>
    </w:p>
    <w:p w14:paraId="188217F2" w14:textId="77777777" w:rsidR="00BD2C82" w:rsidRDefault="00BD2C82" w:rsidP="00EE444B">
      <w:pPr>
        <w:autoSpaceDE w:val="0"/>
        <w:autoSpaceDN w:val="0"/>
        <w:adjustRightInd w:val="0"/>
        <w:spacing w:line="360" w:lineRule="auto"/>
        <w:jc w:val="both"/>
        <w:rPr>
          <w:del w:id="107" w:author="Camila Bruder" w:date="2023-11-30T14:37:00Z"/>
          <w:rFonts w:ascii="Times" w:hAnsi="Times"/>
          <w:color w:val="000000" w:themeColor="text1"/>
          <w:lang w:val="en-US"/>
        </w:rPr>
      </w:pPr>
    </w:p>
    <w:p w14:paraId="51DD7010" w14:textId="77777777" w:rsidR="00BD2C82" w:rsidRDefault="00BD2C82" w:rsidP="00EE444B">
      <w:pPr>
        <w:autoSpaceDE w:val="0"/>
        <w:autoSpaceDN w:val="0"/>
        <w:adjustRightInd w:val="0"/>
        <w:spacing w:line="360" w:lineRule="auto"/>
        <w:jc w:val="both"/>
        <w:rPr>
          <w:del w:id="108" w:author="Camila Bruder" w:date="2023-11-30T14:37:00Z"/>
          <w:rFonts w:ascii="Times" w:hAnsi="Times"/>
          <w:color w:val="000000" w:themeColor="text1"/>
          <w:lang w:val="en-US"/>
        </w:rPr>
      </w:pPr>
    </w:p>
    <w:p w14:paraId="3720E4CA" w14:textId="77777777" w:rsidR="00BD2C82" w:rsidRDefault="00BD2C82" w:rsidP="00EE444B">
      <w:pPr>
        <w:autoSpaceDE w:val="0"/>
        <w:autoSpaceDN w:val="0"/>
        <w:adjustRightInd w:val="0"/>
        <w:spacing w:line="360" w:lineRule="auto"/>
        <w:jc w:val="both"/>
        <w:rPr>
          <w:del w:id="109" w:author="Camila Bruder" w:date="2023-11-30T14:37:00Z"/>
          <w:rFonts w:ascii="Times" w:hAnsi="Times"/>
          <w:color w:val="000000" w:themeColor="text1"/>
          <w:lang w:val="en-US"/>
        </w:rPr>
      </w:pPr>
    </w:p>
    <w:p w14:paraId="03F5DE19" w14:textId="77777777" w:rsidR="00BD2C82" w:rsidRDefault="00BD2C82" w:rsidP="00EE444B">
      <w:pPr>
        <w:autoSpaceDE w:val="0"/>
        <w:autoSpaceDN w:val="0"/>
        <w:adjustRightInd w:val="0"/>
        <w:spacing w:line="360" w:lineRule="auto"/>
        <w:jc w:val="both"/>
        <w:rPr>
          <w:del w:id="110" w:author="Camila Bruder" w:date="2023-11-30T14:37:00Z"/>
          <w:rFonts w:ascii="Times" w:hAnsi="Times"/>
          <w:color w:val="000000" w:themeColor="text1"/>
          <w:lang w:val="en-US"/>
        </w:rPr>
      </w:pPr>
    </w:p>
    <w:p w14:paraId="0A5607DA" w14:textId="77777777" w:rsidR="00BD2C82" w:rsidRDefault="00BD2C82" w:rsidP="00EE444B">
      <w:pPr>
        <w:autoSpaceDE w:val="0"/>
        <w:autoSpaceDN w:val="0"/>
        <w:adjustRightInd w:val="0"/>
        <w:spacing w:line="360" w:lineRule="auto"/>
        <w:jc w:val="both"/>
        <w:rPr>
          <w:del w:id="111" w:author="Camila Bruder" w:date="2023-11-30T14:37:00Z"/>
          <w:rFonts w:ascii="Times" w:hAnsi="Times"/>
          <w:color w:val="000000" w:themeColor="text1"/>
          <w:lang w:val="en-US"/>
        </w:rPr>
      </w:pPr>
    </w:p>
    <w:p w14:paraId="2177F477" w14:textId="77777777" w:rsidR="00BD2C82" w:rsidRDefault="00BD2C82" w:rsidP="00EE444B">
      <w:pPr>
        <w:autoSpaceDE w:val="0"/>
        <w:autoSpaceDN w:val="0"/>
        <w:adjustRightInd w:val="0"/>
        <w:spacing w:line="360" w:lineRule="auto"/>
        <w:jc w:val="both"/>
        <w:rPr>
          <w:del w:id="112" w:author="Camila Bruder" w:date="2023-11-30T14:37:00Z"/>
          <w:rFonts w:ascii="Times" w:hAnsi="Times"/>
          <w:color w:val="000000" w:themeColor="text1"/>
          <w:lang w:val="en-US"/>
        </w:rPr>
      </w:pPr>
    </w:p>
    <w:p w14:paraId="0A12A39C" w14:textId="2A9BBF20" w:rsidR="00FE6352" w:rsidRPr="00420A7E" w:rsidRDefault="00EE444B" w:rsidP="00F1381F">
      <w:pPr>
        <w:autoSpaceDE w:val="0"/>
        <w:autoSpaceDN w:val="0"/>
        <w:adjustRightInd w:val="0"/>
        <w:spacing w:line="360" w:lineRule="auto"/>
        <w:ind w:firstLine="360"/>
        <w:jc w:val="both"/>
        <w:rPr>
          <w:ins w:id="113" w:author="Camila Bruder" w:date="2023-11-30T14:37:00Z"/>
          <w:color w:val="000000" w:themeColor="text1"/>
          <w:lang w:val="en-US"/>
        </w:rPr>
      </w:pPr>
      <w:ins w:id="114" w:author="Camila Bruder" w:date="2023-11-30T14:37:00Z">
        <w:r w:rsidRPr="00420A7E">
          <w:rPr>
            <w:color w:val="000000" w:themeColor="text1"/>
            <w:lang w:val="en-US"/>
          </w:rPr>
          <w:t xml:space="preserve">This study aims to empirically investigate </w:t>
        </w:r>
        <w:r w:rsidR="002F1B72" w:rsidRPr="00420A7E">
          <w:rPr>
            <w:color w:val="000000" w:themeColor="text1"/>
            <w:lang w:val="en-US"/>
          </w:rPr>
          <w:t>and characterize</w:t>
        </w:r>
        <w:r w:rsidRPr="00420A7E">
          <w:rPr>
            <w:color w:val="000000" w:themeColor="text1"/>
            <w:lang w:val="en-US"/>
          </w:rPr>
          <w:t xml:space="preserve"> voice preferences across a varied but controlled stimulus set of contrasting vocalizations. Given the scarcity of previous empirical research on </w:t>
        </w:r>
        <w:r w:rsidR="00566670" w:rsidRPr="00420A7E">
          <w:rPr>
            <w:color w:val="000000" w:themeColor="text1"/>
            <w:lang w:val="en-US"/>
          </w:rPr>
          <w:t>singing voice preferences,</w:t>
        </w:r>
        <w:r w:rsidRPr="00420A7E">
          <w:rPr>
            <w:color w:val="000000" w:themeColor="text1"/>
            <w:lang w:val="en-US"/>
          </w:rPr>
          <w:t xml:space="preserve"> </w:t>
        </w:r>
        <w:r w:rsidR="00C86519" w:rsidRPr="00420A7E">
          <w:rPr>
            <w:color w:val="000000" w:themeColor="text1"/>
            <w:lang w:val="en-US"/>
          </w:rPr>
          <w:t>our approach is partia</w:t>
        </w:r>
        <w:r w:rsidR="009412B3">
          <w:rPr>
            <w:color w:val="000000" w:themeColor="text1"/>
            <w:lang w:val="en-US"/>
          </w:rPr>
          <w:t>l</w:t>
        </w:r>
        <w:r w:rsidR="00C86519" w:rsidRPr="00420A7E">
          <w:rPr>
            <w:color w:val="000000" w:themeColor="text1"/>
            <w:lang w:val="en-US"/>
          </w:rPr>
          <w:t>ly and inevitably exploratory</w:t>
        </w:r>
        <w:r w:rsidR="00135C3A" w:rsidRPr="00420A7E">
          <w:rPr>
            <w:color w:val="000000" w:themeColor="text1"/>
            <w:lang w:val="en-US"/>
          </w:rPr>
          <w:t>.</w:t>
        </w:r>
        <w:r w:rsidR="00C86519" w:rsidRPr="00420A7E">
          <w:rPr>
            <w:color w:val="000000" w:themeColor="text1"/>
            <w:lang w:val="en-US"/>
          </w:rPr>
          <w:t xml:space="preserve"> </w:t>
        </w:r>
        <w:r w:rsidR="00135C3A" w:rsidRPr="00420A7E">
          <w:rPr>
            <w:color w:val="000000" w:themeColor="text1"/>
            <w:lang w:val="en-US"/>
          </w:rPr>
          <w:t>W</w:t>
        </w:r>
        <w:r w:rsidR="00566670" w:rsidRPr="00420A7E">
          <w:rPr>
            <w:color w:val="000000" w:themeColor="text1"/>
            <w:lang w:val="en-US"/>
          </w:rPr>
          <w:t xml:space="preserve">e </w:t>
        </w:r>
        <w:r w:rsidR="0027212A" w:rsidRPr="00420A7E">
          <w:rPr>
            <w:color w:val="000000" w:themeColor="text1"/>
            <w:lang w:val="en-US"/>
          </w:rPr>
          <w:t xml:space="preserve">base </w:t>
        </w:r>
        <w:r w:rsidR="00082F28" w:rsidRPr="00420A7E">
          <w:rPr>
            <w:color w:val="000000" w:themeColor="text1"/>
            <w:lang w:val="en-US"/>
          </w:rPr>
          <w:t xml:space="preserve">our theoretical framework </w:t>
        </w:r>
        <w:r w:rsidR="0027212A" w:rsidRPr="00420A7E">
          <w:rPr>
            <w:color w:val="000000" w:themeColor="text1"/>
            <w:lang w:val="en-US"/>
          </w:rPr>
          <w:t xml:space="preserve">in a parallel with </w:t>
        </w:r>
        <w:r w:rsidR="00082F28" w:rsidRPr="00420A7E">
          <w:rPr>
            <w:color w:val="000000" w:themeColor="text1"/>
            <w:lang w:val="en-US"/>
          </w:rPr>
          <w:t>t</w:t>
        </w:r>
        <w:r w:rsidR="00566670" w:rsidRPr="00420A7E">
          <w:rPr>
            <w:color w:val="000000" w:themeColor="text1"/>
            <w:lang w:val="en-US"/>
          </w:rPr>
          <w:t>he visual domain</w:t>
        </w:r>
        <w:r w:rsidR="00082F28" w:rsidRPr="00420A7E">
          <w:rPr>
            <w:color w:val="000000" w:themeColor="text1"/>
            <w:lang w:val="en-US"/>
          </w:rPr>
          <w:t>, where enough pioneer</w:t>
        </w:r>
        <w:r w:rsidR="006304E1">
          <w:rPr>
            <w:color w:val="000000" w:themeColor="text1"/>
            <w:lang w:val="en-US"/>
          </w:rPr>
          <w:t>ing</w:t>
        </w:r>
        <w:r w:rsidR="00082F28" w:rsidRPr="00420A7E">
          <w:rPr>
            <w:color w:val="000000" w:themeColor="text1"/>
            <w:lang w:val="en-US"/>
          </w:rPr>
          <w:t xml:space="preserve"> work has been done to inform our </w:t>
        </w:r>
        <w:r w:rsidR="00566670" w:rsidRPr="00420A7E">
          <w:rPr>
            <w:color w:val="000000" w:themeColor="text1"/>
            <w:lang w:val="en-US"/>
          </w:rPr>
          <w:t xml:space="preserve">predictions </w:t>
        </w:r>
        <w:r w:rsidR="00082F28" w:rsidRPr="00420A7E">
          <w:rPr>
            <w:color w:val="000000" w:themeColor="text1"/>
            <w:lang w:val="en-US"/>
          </w:rPr>
          <w:t>(Table 1).</w:t>
        </w:r>
        <w:r w:rsidR="00135C3A" w:rsidRPr="00420A7E">
          <w:rPr>
            <w:color w:val="000000" w:themeColor="text1"/>
            <w:lang w:val="en-US"/>
          </w:rPr>
          <w:t xml:space="preserve"> </w:t>
        </w:r>
        <w:r w:rsidR="00A93E07" w:rsidRPr="00420A7E">
          <w:rPr>
            <w:color w:val="000000" w:themeColor="text1"/>
            <w:lang w:val="en-US"/>
          </w:rPr>
          <w:t>In addition</w:t>
        </w:r>
        <w:r w:rsidR="00BC0AC7" w:rsidRPr="00420A7E">
          <w:rPr>
            <w:color w:val="000000" w:themeColor="text1"/>
            <w:lang w:val="en-US"/>
          </w:rPr>
          <w:t xml:space="preserve"> to these theoretical interests</w:t>
        </w:r>
        <w:r w:rsidR="00FC344D" w:rsidRPr="00420A7E">
          <w:rPr>
            <w:color w:val="000000" w:themeColor="text1"/>
            <w:lang w:val="en-US"/>
          </w:rPr>
          <w:t xml:space="preserve">, </w:t>
        </w:r>
        <w:r w:rsidR="00A93E07" w:rsidRPr="00420A7E">
          <w:rPr>
            <w:color w:val="000000" w:themeColor="text1"/>
            <w:lang w:val="en-US"/>
          </w:rPr>
          <w:t xml:space="preserve">we wish to contribute to </w:t>
        </w:r>
        <w:r w:rsidR="00BC0AC7" w:rsidRPr="00420A7E">
          <w:rPr>
            <w:color w:val="000000" w:themeColor="text1"/>
            <w:lang w:val="en-US"/>
          </w:rPr>
          <w:t xml:space="preserve">the research community </w:t>
        </w:r>
        <w:r w:rsidR="00A93E07" w:rsidRPr="00420A7E">
          <w:rPr>
            <w:color w:val="000000" w:themeColor="text1"/>
            <w:lang w:val="en-US"/>
          </w:rPr>
          <w:t xml:space="preserve">by exploring and </w:t>
        </w:r>
        <w:r w:rsidR="00FC344D" w:rsidRPr="00420A7E">
          <w:rPr>
            <w:color w:val="000000" w:themeColor="text1"/>
            <w:lang w:val="en-US"/>
          </w:rPr>
          <w:t>discussi</w:t>
        </w:r>
        <w:r w:rsidR="00A93E07" w:rsidRPr="00420A7E">
          <w:rPr>
            <w:color w:val="000000" w:themeColor="text1"/>
            <w:lang w:val="en-US"/>
          </w:rPr>
          <w:t>ng</w:t>
        </w:r>
        <w:r w:rsidR="00FC344D" w:rsidRPr="00420A7E">
          <w:rPr>
            <w:color w:val="000000" w:themeColor="text1"/>
            <w:lang w:val="en-US"/>
          </w:rPr>
          <w:t xml:space="preserve"> </w:t>
        </w:r>
        <w:r w:rsidR="00A93E07" w:rsidRPr="00420A7E">
          <w:rPr>
            <w:color w:val="000000" w:themeColor="text1"/>
            <w:lang w:val="en-US"/>
          </w:rPr>
          <w:t xml:space="preserve">agreement measures </w:t>
        </w:r>
        <w:r w:rsidR="00FC344D" w:rsidRPr="00420A7E">
          <w:rPr>
            <w:color w:val="000000" w:themeColor="text1"/>
            <w:lang w:val="en-US"/>
          </w:rPr>
          <w:t xml:space="preserve">to </w:t>
        </w:r>
        <w:r w:rsidR="00C86519" w:rsidRPr="00420A7E">
          <w:rPr>
            <w:color w:val="000000" w:themeColor="text1"/>
            <w:lang w:val="en-US"/>
          </w:rPr>
          <w:t>a</w:t>
        </w:r>
        <w:r w:rsidR="00135C3A" w:rsidRPr="00420A7E">
          <w:rPr>
            <w:color w:val="000000" w:themeColor="text1"/>
            <w:lang w:val="en-US"/>
          </w:rPr>
          <w:t>sse</w:t>
        </w:r>
        <w:r w:rsidR="00C86519" w:rsidRPr="00420A7E">
          <w:rPr>
            <w:color w:val="000000" w:themeColor="text1"/>
            <w:lang w:val="en-US"/>
          </w:rPr>
          <w:t>ss</w:t>
        </w:r>
        <w:r w:rsidR="00FC344D" w:rsidRPr="00420A7E">
          <w:rPr>
            <w:color w:val="000000" w:themeColor="text1"/>
            <w:lang w:val="en-US"/>
          </w:rPr>
          <w:t xml:space="preserve"> individual differences across participants </w:t>
        </w:r>
        <w:r w:rsidR="00FC344D" w:rsidRPr="00420A7E">
          <w:rPr>
            <w:color w:val="000000" w:themeColor="text1"/>
            <w:lang w:val="en-US"/>
          </w:rPr>
          <w:fldChar w:fldCharType="begin"/>
        </w:r>
        <w:r w:rsidR="0052412F" w:rsidRPr="00420A7E">
          <w:rPr>
            <w:color w:val="000000" w:themeColor="text1"/>
            <w:lang w:val="en-US"/>
          </w:rPr>
          <w:instrText xml:space="preserve"> ADDIN ZOTERO_ITEM CSL_CITATION {"citationID":"tOmHvcDK","properties":{"formattedCitation":"(see Kramer et al., 2018; and Martinez et al., 2020)","plainCitation":"(see Kramer et al., 2018; and Martinez et al., 2020)","noteIndex":0},"citationItems":[{"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label":"page","prefix":"see "},{"id":1535,"uris":["http://zotero.org/users/local/CelvPSso/items/RW7GI8JU"],"itemData":{"id":1535,"type":"article-journal","abstract":"Identifying relative idiosyncratic and shared contributions to judgments is a fundamental challenge to the study of human behavior, yet there is no established method for estimating these contributions. Using edge cases of stimuli varying in intrarater reliability and interrater agreement—faces (high on both), objects (high on the former, low on the latter), and complex patterns (low on both)—we showed that variance component analyses (VCAs) accurately captured the psychometric properties of the data (Study 1). Simulations showed that the VCA generalizes to any arbitrary continuous rating and that both sample and stimulus set size affect estimate precision (Study 2). Generally, a minimum of 60 raters and 30 stimuli provided reasonable estimates within our simulations. Furthermore, VCA estimates stabilized given more than two repeated measures, consistent with the finding that both intrarater reliability and interrater agreement increased nonlinearly with repeated measures (Study 3). The VCA provides a rigorous examination of where variance lies in data, can be implemented using mixed models with crossed random effects, and is general enough to be useful in any judgment domain in which agreement and disagreement are important to quantify and in which multiple raters independently rate multiple stimuli.","container-title":"Behavior Research Methods","DOI":"10.3758/s13428-019-01323-0","ISSN":"1554-3528","issue":"4","journalAbbreviation":"Behav Res","language":"en","page":"1428-1444","source":"DOI.org (Crossref)","title":"Quantifying idiosyncratic and shared contributions to judgment","volume":"52","author":[{"family":"Martinez","given":"Joel E."},{"family":"Funk","given":"Friederike"},{"family":"Todorov","given":"Alexander"}],"issued":{"date-parts":[["2020",8]]}},"label":"page","prefix":"and"}],"schema":"https://github.com/citation-style-language/schema/raw/master/csl-citation.json"} </w:instrText>
        </w:r>
        <w:r w:rsidR="00FC344D" w:rsidRPr="00420A7E">
          <w:rPr>
            <w:color w:val="000000" w:themeColor="text1"/>
            <w:lang w:val="en-US"/>
          </w:rPr>
          <w:fldChar w:fldCharType="separate"/>
        </w:r>
        <w:r w:rsidR="0052412F" w:rsidRPr="00420A7E">
          <w:rPr>
            <w:noProof/>
            <w:color w:val="000000" w:themeColor="text1"/>
            <w:lang w:val="en-US"/>
          </w:rPr>
          <w:t>(see Kramer et al., 2018; and Martinez et al., 2020)</w:t>
        </w:r>
        <w:r w:rsidR="00FC344D" w:rsidRPr="00420A7E">
          <w:rPr>
            <w:color w:val="000000" w:themeColor="text1"/>
            <w:lang w:val="en-US"/>
          </w:rPr>
          <w:fldChar w:fldCharType="end"/>
        </w:r>
        <w:r w:rsidR="008B2E60">
          <w:rPr>
            <w:color w:val="000000" w:themeColor="text1"/>
            <w:lang w:val="en-US"/>
          </w:rPr>
          <w:t>.</w:t>
        </w:r>
      </w:ins>
    </w:p>
    <w:p w14:paraId="01E88AE7" w14:textId="081B42AF" w:rsidR="00566670" w:rsidRPr="00420A7E" w:rsidRDefault="00566670" w:rsidP="00F1381F">
      <w:pPr>
        <w:autoSpaceDE w:val="0"/>
        <w:autoSpaceDN w:val="0"/>
        <w:adjustRightInd w:val="0"/>
        <w:spacing w:line="360" w:lineRule="auto"/>
        <w:jc w:val="both"/>
        <w:rPr>
          <w:ins w:id="115" w:author="Camila Bruder" w:date="2023-11-30T14:37:00Z"/>
          <w:color w:val="000000" w:themeColor="text1"/>
          <w:lang w:val="en-US"/>
        </w:rPr>
      </w:pPr>
    </w:p>
    <w:p w14:paraId="4B80DC94" w14:textId="299AF8B4" w:rsidR="00BD2C82" w:rsidRPr="00420A7E" w:rsidRDefault="00BD2C82" w:rsidP="00F1381F">
      <w:pPr>
        <w:autoSpaceDE w:val="0"/>
        <w:autoSpaceDN w:val="0"/>
        <w:adjustRightInd w:val="0"/>
        <w:spacing w:line="360" w:lineRule="auto"/>
        <w:jc w:val="both"/>
        <w:rPr>
          <w:ins w:id="116" w:author="Camila Bruder" w:date="2023-11-30T14:37:00Z"/>
          <w:color w:val="000000" w:themeColor="text1"/>
          <w:lang w:val="en-US"/>
        </w:rPr>
      </w:pPr>
    </w:p>
    <w:p w14:paraId="79072CE6" w14:textId="77777777" w:rsidR="00F7239D" w:rsidRPr="00420A7E" w:rsidRDefault="00F7239D" w:rsidP="00F1381F">
      <w:pPr>
        <w:spacing w:line="360" w:lineRule="auto"/>
        <w:jc w:val="both"/>
        <w:rPr>
          <w:ins w:id="117" w:author="Camila Bruder" w:date="2023-11-30T14:37:00Z"/>
          <w:color w:val="000000" w:themeColor="text1"/>
          <w:lang w:val="en-US"/>
        </w:rPr>
        <w:sectPr w:rsidR="00F7239D" w:rsidRPr="00420A7E" w:rsidSect="00AE5BCF">
          <w:headerReference w:type="default" r:id="rId8"/>
          <w:footerReference w:type="even" r:id="rId9"/>
          <w:footerReference w:type="default" r:id="rId10"/>
          <w:pgSz w:w="12240" w:h="15840"/>
          <w:pgMar w:top="1440" w:right="1440" w:bottom="1440" w:left="1440" w:header="709" w:footer="709" w:gutter="0"/>
          <w:lnNumType w:countBy="1" w:restart="continuous"/>
          <w:cols w:space="708"/>
          <w:docGrid w:linePitch="360"/>
        </w:sectPr>
      </w:pPr>
    </w:p>
    <w:p w14:paraId="64A3A7C4" w14:textId="2F33F0B2" w:rsidR="00BD2C82" w:rsidRPr="00F34919" w:rsidRDefault="00BD2C82" w:rsidP="00F34919">
      <w:pPr>
        <w:rPr>
          <w:b/>
          <w:color w:val="000000" w:themeColor="text1"/>
          <w:sz w:val="22"/>
        </w:rPr>
      </w:pPr>
      <w:r w:rsidRPr="00F34919">
        <w:rPr>
          <w:b/>
          <w:color w:val="000000" w:themeColor="text1"/>
          <w:sz w:val="22"/>
        </w:rPr>
        <w:lastRenderedPageBreak/>
        <w:t>Table 1. Registered Report Design Planner</w:t>
      </w:r>
    </w:p>
    <w:tbl>
      <w:tblPr>
        <w:tblStyle w:val="TableGrid"/>
        <w:tblW w:w="14459" w:type="dxa"/>
        <w:tblInd w:w="-289" w:type="dxa"/>
        <w:tblLook w:val="04A0" w:firstRow="1" w:lastRow="0" w:firstColumn="1" w:lastColumn="0" w:noHBand="0" w:noVBand="1"/>
      </w:tblPr>
      <w:tblGrid>
        <w:gridCol w:w="1724"/>
        <w:gridCol w:w="1642"/>
        <w:gridCol w:w="236"/>
        <w:gridCol w:w="1385"/>
        <w:gridCol w:w="1897"/>
        <w:gridCol w:w="1059"/>
        <w:gridCol w:w="1124"/>
        <w:gridCol w:w="772"/>
        <w:gridCol w:w="1129"/>
        <w:gridCol w:w="824"/>
        <w:gridCol w:w="2667"/>
      </w:tblGrid>
      <w:tr w:rsidR="00420A7E" w:rsidRPr="004913DA" w14:paraId="4E547ED1" w14:textId="6E0FA578" w:rsidTr="00F34919">
        <w:tc>
          <w:tcPr>
            <w:tcW w:w="1560" w:type="dxa"/>
          </w:tcPr>
          <w:p w14:paraId="3325A31E" w14:textId="77777777" w:rsidR="00087ABF" w:rsidRPr="00F34919" w:rsidRDefault="00087ABF" w:rsidP="00F34919">
            <w:pPr>
              <w:autoSpaceDE w:val="0"/>
              <w:autoSpaceDN w:val="0"/>
              <w:adjustRightInd w:val="0"/>
              <w:ind w:right="-5909" w:firstLine="0"/>
              <w:jc w:val="left"/>
              <w:rPr>
                <w:rFonts w:eastAsiaTheme="minorHAnsi"/>
                <w:b/>
                <w:color w:val="000000" w:themeColor="text1"/>
                <w:sz w:val="22"/>
                <w:lang w:val="en-US"/>
              </w:rPr>
            </w:pPr>
            <w:r w:rsidRPr="00F34919">
              <w:rPr>
                <w:rFonts w:eastAsiaTheme="minorHAnsi"/>
                <w:b/>
                <w:color w:val="000000" w:themeColor="text1"/>
                <w:sz w:val="22"/>
                <w:lang w:val="en-US"/>
              </w:rPr>
              <w:t>Question</w:t>
            </w:r>
          </w:p>
        </w:tc>
        <w:tc>
          <w:tcPr>
            <w:tcW w:w="1985" w:type="dxa"/>
            <w:gridSpan w:val="2"/>
          </w:tcPr>
          <w:p w14:paraId="45EF798F" w14:textId="77777777" w:rsidR="00087ABF" w:rsidRPr="00F34919" w:rsidRDefault="00087ABF" w:rsidP="00F34919">
            <w:pPr>
              <w:autoSpaceDE w:val="0"/>
              <w:autoSpaceDN w:val="0"/>
              <w:adjustRightInd w:val="0"/>
              <w:ind w:right="-5909" w:firstLine="0"/>
              <w:jc w:val="left"/>
              <w:rPr>
                <w:rFonts w:eastAsiaTheme="minorHAnsi"/>
                <w:b/>
                <w:color w:val="000000" w:themeColor="text1"/>
                <w:sz w:val="22"/>
                <w:lang w:val="en-US"/>
              </w:rPr>
            </w:pPr>
            <w:r w:rsidRPr="00F34919">
              <w:rPr>
                <w:rFonts w:eastAsiaTheme="minorHAnsi"/>
                <w:b/>
                <w:color w:val="000000" w:themeColor="text1"/>
                <w:sz w:val="22"/>
                <w:lang w:val="en-US"/>
              </w:rPr>
              <w:t>Hypothesis</w:t>
            </w:r>
          </w:p>
        </w:tc>
        <w:tc>
          <w:tcPr>
            <w:tcW w:w="1417" w:type="dxa"/>
          </w:tcPr>
          <w:p w14:paraId="16870731" w14:textId="77777777" w:rsidR="004913DA" w:rsidRPr="004913DA" w:rsidRDefault="00087ABF" w:rsidP="004913DA">
            <w:pPr>
              <w:autoSpaceDE w:val="0"/>
              <w:autoSpaceDN w:val="0"/>
              <w:adjustRightInd w:val="0"/>
              <w:ind w:right="-5909" w:firstLine="0"/>
              <w:jc w:val="left"/>
              <w:rPr>
                <w:ins w:id="118" w:author="Camila Bruder" w:date="2023-11-30T14:37:00Z"/>
                <w:rFonts w:eastAsiaTheme="minorHAnsi"/>
                <w:b/>
                <w:bCs/>
                <w:color w:val="000000" w:themeColor="text1"/>
                <w:sz w:val="22"/>
                <w:szCs w:val="22"/>
                <w:lang w:val="en-US" w:eastAsia="en-US"/>
              </w:rPr>
            </w:pPr>
            <w:r w:rsidRPr="00F34919">
              <w:rPr>
                <w:rFonts w:eastAsiaTheme="minorHAnsi"/>
                <w:b/>
                <w:color w:val="000000" w:themeColor="text1"/>
                <w:sz w:val="22"/>
                <w:lang w:val="en-US"/>
              </w:rPr>
              <w:t xml:space="preserve">Sampling </w:t>
            </w:r>
          </w:p>
          <w:p w14:paraId="0F173D9E" w14:textId="633F82BA" w:rsidR="00087ABF" w:rsidRPr="00F34919" w:rsidRDefault="00087ABF" w:rsidP="00F34919">
            <w:pPr>
              <w:autoSpaceDE w:val="0"/>
              <w:autoSpaceDN w:val="0"/>
              <w:adjustRightInd w:val="0"/>
              <w:ind w:right="-5909" w:firstLine="0"/>
              <w:jc w:val="left"/>
              <w:rPr>
                <w:rFonts w:eastAsiaTheme="minorHAnsi"/>
                <w:b/>
                <w:color w:val="000000" w:themeColor="text1"/>
                <w:sz w:val="22"/>
                <w:lang w:val="en-US"/>
              </w:rPr>
            </w:pPr>
            <w:r w:rsidRPr="00F34919">
              <w:rPr>
                <w:rFonts w:eastAsiaTheme="minorHAnsi"/>
                <w:b/>
                <w:color w:val="000000" w:themeColor="text1"/>
                <w:sz w:val="22"/>
                <w:lang w:val="en-US"/>
              </w:rPr>
              <w:t>plan</w:t>
            </w:r>
          </w:p>
        </w:tc>
        <w:tc>
          <w:tcPr>
            <w:tcW w:w="3260" w:type="dxa"/>
            <w:gridSpan w:val="2"/>
          </w:tcPr>
          <w:p w14:paraId="09A381A3" w14:textId="77777777" w:rsidR="00087ABF" w:rsidRPr="00F34919" w:rsidRDefault="00087ABF" w:rsidP="00F34919">
            <w:pPr>
              <w:autoSpaceDE w:val="0"/>
              <w:autoSpaceDN w:val="0"/>
              <w:adjustRightInd w:val="0"/>
              <w:ind w:right="-5909" w:firstLine="0"/>
              <w:jc w:val="left"/>
              <w:rPr>
                <w:rFonts w:eastAsiaTheme="minorHAnsi"/>
                <w:b/>
                <w:color w:val="000000" w:themeColor="text1"/>
                <w:sz w:val="22"/>
                <w:lang w:val="en-US"/>
              </w:rPr>
            </w:pPr>
            <w:r w:rsidRPr="00F34919">
              <w:rPr>
                <w:rFonts w:eastAsiaTheme="minorHAnsi"/>
                <w:b/>
                <w:color w:val="000000" w:themeColor="text1"/>
                <w:sz w:val="22"/>
                <w:lang w:val="en-US"/>
              </w:rPr>
              <w:t>Analysis Plan</w:t>
            </w:r>
          </w:p>
        </w:tc>
        <w:tc>
          <w:tcPr>
            <w:tcW w:w="1975" w:type="dxa"/>
            <w:gridSpan w:val="2"/>
          </w:tcPr>
          <w:p w14:paraId="1753D4FD" w14:textId="77777777" w:rsidR="004913DA" w:rsidRDefault="00087ABF" w:rsidP="004913DA">
            <w:pPr>
              <w:autoSpaceDE w:val="0"/>
              <w:autoSpaceDN w:val="0"/>
              <w:adjustRightInd w:val="0"/>
              <w:ind w:right="-5909" w:firstLine="0"/>
              <w:jc w:val="left"/>
              <w:rPr>
                <w:ins w:id="119" w:author="Camila Bruder" w:date="2023-11-30T14:37:00Z"/>
                <w:rFonts w:eastAsiaTheme="minorHAnsi"/>
                <w:b/>
                <w:bCs/>
                <w:color w:val="000000" w:themeColor="text1"/>
                <w:sz w:val="22"/>
                <w:szCs w:val="22"/>
                <w:lang w:val="en-US" w:eastAsia="en-US"/>
              </w:rPr>
            </w:pPr>
            <w:r w:rsidRPr="00F34919">
              <w:rPr>
                <w:rFonts w:eastAsiaTheme="minorHAnsi"/>
                <w:b/>
                <w:color w:val="000000" w:themeColor="text1"/>
                <w:sz w:val="22"/>
                <w:lang w:val="en-US"/>
              </w:rPr>
              <w:t xml:space="preserve">Rationale for </w:t>
            </w:r>
          </w:p>
          <w:p w14:paraId="11EA2A89" w14:textId="77777777" w:rsidR="00BD2C82" w:rsidRPr="00EB3D27" w:rsidRDefault="00087ABF" w:rsidP="0092147F">
            <w:pPr>
              <w:autoSpaceDE w:val="0"/>
              <w:autoSpaceDN w:val="0"/>
              <w:adjustRightInd w:val="0"/>
              <w:ind w:right="-5909" w:firstLine="0"/>
              <w:rPr>
                <w:del w:id="120" w:author="Camila Bruder" w:date="2023-11-30T14:37:00Z"/>
                <w:rFonts w:ascii="Times" w:eastAsiaTheme="minorHAnsi" w:hAnsi="Times" w:cs="Arial"/>
                <w:b/>
                <w:bCs/>
                <w:color w:val="000000" w:themeColor="text1"/>
                <w:sz w:val="20"/>
                <w:szCs w:val="20"/>
                <w:lang w:val="en-US" w:eastAsia="en-US"/>
              </w:rPr>
            </w:pPr>
            <w:r w:rsidRPr="00F34919">
              <w:rPr>
                <w:rFonts w:eastAsiaTheme="minorHAnsi"/>
                <w:b/>
                <w:color w:val="000000" w:themeColor="text1"/>
                <w:sz w:val="22"/>
                <w:lang w:val="en-US"/>
              </w:rPr>
              <w:t>deciding</w:t>
            </w:r>
          </w:p>
          <w:p w14:paraId="4B01E633" w14:textId="5F6E912D" w:rsidR="004913DA" w:rsidRDefault="004913DA" w:rsidP="004913DA">
            <w:pPr>
              <w:autoSpaceDE w:val="0"/>
              <w:autoSpaceDN w:val="0"/>
              <w:adjustRightInd w:val="0"/>
              <w:ind w:right="-5909" w:firstLine="0"/>
              <w:jc w:val="left"/>
              <w:rPr>
                <w:ins w:id="121" w:author="Camila Bruder" w:date="2023-11-30T14:37:00Z"/>
                <w:rFonts w:eastAsiaTheme="minorHAnsi"/>
                <w:b/>
                <w:bCs/>
                <w:color w:val="000000" w:themeColor="text1"/>
                <w:sz w:val="22"/>
                <w:szCs w:val="22"/>
                <w:lang w:val="en-US" w:eastAsia="en-US"/>
              </w:rPr>
            </w:pPr>
            <w:ins w:id="122" w:author="Camila Bruder" w:date="2023-11-30T14:37:00Z">
              <w:r>
                <w:rPr>
                  <w:rFonts w:eastAsiaTheme="minorHAnsi"/>
                  <w:b/>
                  <w:bCs/>
                  <w:color w:val="000000" w:themeColor="text1"/>
                  <w:sz w:val="22"/>
                  <w:szCs w:val="22"/>
                  <w:lang w:val="en-US" w:eastAsia="en-US"/>
                </w:rPr>
                <w:t xml:space="preserve"> </w:t>
              </w:r>
            </w:ins>
            <w:r w:rsidR="00087ABF" w:rsidRPr="00F34919">
              <w:rPr>
                <w:rFonts w:eastAsiaTheme="minorHAnsi"/>
                <w:b/>
                <w:color w:val="000000" w:themeColor="text1"/>
                <w:sz w:val="22"/>
                <w:lang w:val="en-US"/>
              </w:rPr>
              <w:t xml:space="preserve">the </w:t>
            </w:r>
          </w:p>
          <w:p w14:paraId="7FE4ADC6" w14:textId="50543F01" w:rsidR="00087ABF" w:rsidRPr="00F34919" w:rsidRDefault="00087ABF" w:rsidP="00F34919">
            <w:pPr>
              <w:autoSpaceDE w:val="0"/>
              <w:autoSpaceDN w:val="0"/>
              <w:adjustRightInd w:val="0"/>
              <w:ind w:right="-5909" w:firstLine="0"/>
              <w:jc w:val="left"/>
              <w:rPr>
                <w:rFonts w:eastAsiaTheme="minorHAnsi"/>
                <w:b/>
                <w:color w:val="000000" w:themeColor="text1"/>
                <w:sz w:val="22"/>
                <w:lang w:val="en-US"/>
              </w:rPr>
            </w:pPr>
            <w:r w:rsidRPr="00F34919">
              <w:rPr>
                <w:rFonts w:eastAsiaTheme="minorHAnsi"/>
                <w:b/>
                <w:color w:val="000000" w:themeColor="text1"/>
                <w:sz w:val="22"/>
                <w:lang w:val="en-US"/>
              </w:rPr>
              <w:t xml:space="preserve">sensitivity of the </w:t>
            </w:r>
          </w:p>
          <w:p w14:paraId="08EA5EEA" w14:textId="2FC44929" w:rsidR="004913DA" w:rsidRDefault="00087ABF" w:rsidP="004913DA">
            <w:pPr>
              <w:autoSpaceDE w:val="0"/>
              <w:autoSpaceDN w:val="0"/>
              <w:adjustRightInd w:val="0"/>
              <w:ind w:right="-5909" w:firstLine="0"/>
              <w:jc w:val="left"/>
              <w:rPr>
                <w:ins w:id="123" w:author="Camila Bruder" w:date="2023-11-30T14:37:00Z"/>
                <w:rFonts w:eastAsiaTheme="minorHAnsi"/>
                <w:b/>
                <w:bCs/>
                <w:color w:val="000000" w:themeColor="text1"/>
                <w:sz w:val="22"/>
                <w:szCs w:val="22"/>
                <w:lang w:val="en-US" w:eastAsia="en-US"/>
              </w:rPr>
            </w:pPr>
            <w:r w:rsidRPr="00F34919">
              <w:rPr>
                <w:rFonts w:eastAsiaTheme="minorHAnsi"/>
                <w:b/>
                <w:color w:val="000000" w:themeColor="text1"/>
                <w:sz w:val="22"/>
                <w:lang w:val="en-US"/>
              </w:rPr>
              <w:t>test for confirming</w:t>
            </w:r>
            <w:del w:id="124" w:author="Camila Bruder" w:date="2023-11-30T14:37:00Z">
              <w:r w:rsidR="00BD2C82" w:rsidRPr="00EB3D27">
                <w:rPr>
                  <w:rFonts w:ascii="Times" w:eastAsiaTheme="minorHAnsi" w:hAnsi="Times" w:cs="Arial"/>
                  <w:b/>
                  <w:bCs/>
                  <w:color w:val="000000" w:themeColor="text1"/>
                  <w:sz w:val="20"/>
                  <w:szCs w:val="20"/>
                  <w:lang w:val="en-US" w:eastAsia="en-US"/>
                </w:rPr>
                <w:delText xml:space="preserve"> </w:delText>
              </w:r>
            </w:del>
          </w:p>
          <w:p w14:paraId="18376D42" w14:textId="77777777" w:rsidR="00BD2C82" w:rsidRPr="00EB3D27" w:rsidRDefault="00087ABF" w:rsidP="0092147F">
            <w:pPr>
              <w:autoSpaceDE w:val="0"/>
              <w:autoSpaceDN w:val="0"/>
              <w:adjustRightInd w:val="0"/>
              <w:ind w:right="-5909" w:firstLine="0"/>
              <w:rPr>
                <w:del w:id="125" w:author="Camila Bruder" w:date="2023-11-30T14:37:00Z"/>
                <w:rFonts w:ascii="Times" w:eastAsiaTheme="minorHAnsi" w:hAnsi="Times" w:cs="Arial"/>
                <w:b/>
                <w:bCs/>
                <w:color w:val="000000" w:themeColor="text1"/>
                <w:sz w:val="20"/>
                <w:szCs w:val="20"/>
                <w:lang w:val="en-US" w:eastAsia="en-US"/>
              </w:rPr>
            </w:pPr>
            <w:r w:rsidRPr="00F34919">
              <w:rPr>
                <w:rFonts w:eastAsiaTheme="minorHAnsi"/>
                <w:b/>
                <w:color w:val="000000" w:themeColor="text1"/>
                <w:sz w:val="22"/>
                <w:lang w:val="en-US"/>
              </w:rPr>
              <w:t xml:space="preserve">or </w:t>
            </w:r>
          </w:p>
          <w:p w14:paraId="6A18B76C" w14:textId="21673BC5" w:rsidR="004913DA" w:rsidRDefault="00087ABF" w:rsidP="004913DA">
            <w:pPr>
              <w:autoSpaceDE w:val="0"/>
              <w:autoSpaceDN w:val="0"/>
              <w:adjustRightInd w:val="0"/>
              <w:ind w:right="-5909" w:firstLine="0"/>
              <w:jc w:val="left"/>
              <w:rPr>
                <w:ins w:id="126" w:author="Camila Bruder" w:date="2023-11-30T14:37:00Z"/>
                <w:rFonts w:eastAsiaTheme="minorHAnsi"/>
                <w:b/>
                <w:bCs/>
                <w:color w:val="000000" w:themeColor="text1"/>
                <w:sz w:val="22"/>
                <w:szCs w:val="22"/>
                <w:lang w:val="en-US" w:eastAsia="en-US"/>
              </w:rPr>
            </w:pPr>
            <w:r w:rsidRPr="00F34919">
              <w:rPr>
                <w:rFonts w:eastAsiaTheme="minorHAnsi"/>
                <w:b/>
                <w:color w:val="000000" w:themeColor="text1"/>
                <w:sz w:val="22"/>
                <w:lang w:val="en-US"/>
              </w:rPr>
              <w:t xml:space="preserve">disconfirming </w:t>
            </w:r>
          </w:p>
          <w:p w14:paraId="106CB04A" w14:textId="77777777" w:rsidR="00BD2C82" w:rsidRPr="00EB3D27" w:rsidRDefault="00087ABF" w:rsidP="0092147F">
            <w:pPr>
              <w:autoSpaceDE w:val="0"/>
              <w:autoSpaceDN w:val="0"/>
              <w:adjustRightInd w:val="0"/>
              <w:ind w:right="-5909" w:firstLine="0"/>
              <w:rPr>
                <w:del w:id="127" w:author="Camila Bruder" w:date="2023-11-30T14:37:00Z"/>
                <w:rFonts w:ascii="Times" w:eastAsiaTheme="minorHAnsi" w:hAnsi="Times" w:cs="Arial"/>
                <w:b/>
                <w:bCs/>
                <w:color w:val="000000" w:themeColor="text1"/>
                <w:sz w:val="20"/>
                <w:szCs w:val="20"/>
                <w:lang w:val="en-US" w:eastAsia="en-US"/>
              </w:rPr>
            </w:pPr>
            <w:r w:rsidRPr="00F34919">
              <w:rPr>
                <w:rFonts w:eastAsiaTheme="minorHAnsi"/>
                <w:b/>
                <w:color w:val="000000" w:themeColor="text1"/>
                <w:sz w:val="22"/>
                <w:lang w:val="en-US"/>
              </w:rPr>
              <w:t xml:space="preserve">the </w:t>
            </w:r>
          </w:p>
          <w:p w14:paraId="5D58196A" w14:textId="34B3B171" w:rsidR="00087ABF" w:rsidRPr="00F34919" w:rsidRDefault="00087ABF" w:rsidP="00F34919">
            <w:pPr>
              <w:autoSpaceDE w:val="0"/>
              <w:autoSpaceDN w:val="0"/>
              <w:adjustRightInd w:val="0"/>
              <w:ind w:right="-5909" w:firstLine="0"/>
              <w:jc w:val="left"/>
              <w:rPr>
                <w:rFonts w:eastAsiaTheme="minorHAnsi"/>
                <w:b/>
                <w:color w:val="000000" w:themeColor="text1"/>
                <w:sz w:val="22"/>
                <w:lang w:val="en-US"/>
              </w:rPr>
            </w:pPr>
            <w:r w:rsidRPr="00F34919">
              <w:rPr>
                <w:rFonts w:eastAsiaTheme="minorHAnsi"/>
                <w:b/>
                <w:color w:val="000000" w:themeColor="text1"/>
                <w:sz w:val="22"/>
                <w:lang w:val="en-US"/>
              </w:rPr>
              <w:t>hypothesis</w:t>
            </w:r>
          </w:p>
        </w:tc>
        <w:tc>
          <w:tcPr>
            <w:tcW w:w="2042" w:type="dxa"/>
            <w:gridSpan w:val="2"/>
          </w:tcPr>
          <w:p w14:paraId="45344341" w14:textId="77777777" w:rsidR="00E76B85" w:rsidRPr="004913DA" w:rsidRDefault="00087ABF" w:rsidP="004913DA">
            <w:pPr>
              <w:autoSpaceDE w:val="0"/>
              <w:autoSpaceDN w:val="0"/>
              <w:adjustRightInd w:val="0"/>
              <w:ind w:right="-5909" w:firstLine="0"/>
              <w:jc w:val="left"/>
              <w:rPr>
                <w:ins w:id="128" w:author="Camila Bruder" w:date="2023-11-30T14:37:00Z"/>
                <w:rFonts w:eastAsiaTheme="minorHAnsi"/>
                <w:b/>
                <w:bCs/>
                <w:color w:val="000000" w:themeColor="text1"/>
                <w:sz w:val="22"/>
                <w:szCs w:val="22"/>
                <w:lang w:val="en-US" w:eastAsia="en-US"/>
              </w:rPr>
            </w:pPr>
            <w:r w:rsidRPr="00F34919">
              <w:rPr>
                <w:rFonts w:eastAsiaTheme="minorHAnsi"/>
                <w:b/>
                <w:color w:val="000000" w:themeColor="text1"/>
                <w:sz w:val="22"/>
                <w:lang w:val="en-US"/>
              </w:rPr>
              <w:t xml:space="preserve">Interpretation </w:t>
            </w:r>
          </w:p>
          <w:p w14:paraId="6CAB1C7B" w14:textId="77777777" w:rsidR="00BD2C82" w:rsidRPr="00EB3D27" w:rsidRDefault="00087ABF" w:rsidP="0092147F">
            <w:pPr>
              <w:autoSpaceDE w:val="0"/>
              <w:autoSpaceDN w:val="0"/>
              <w:adjustRightInd w:val="0"/>
              <w:ind w:right="-5909" w:firstLine="0"/>
              <w:rPr>
                <w:del w:id="129" w:author="Camila Bruder" w:date="2023-11-30T14:37:00Z"/>
                <w:rFonts w:ascii="Times" w:eastAsiaTheme="minorHAnsi" w:hAnsi="Times" w:cs="Arial"/>
                <w:b/>
                <w:bCs/>
                <w:color w:val="000000" w:themeColor="text1"/>
                <w:sz w:val="20"/>
                <w:szCs w:val="20"/>
                <w:lang w:val="en-US" w:eastAsia="en-US"/>
              </w:rPr>
            </w:pPr>
            <w:r w:rsidRPr="00F34919">
              <w:rPr>
                <w:rFonts w:eastAsiaTheme="minorHAnsi"/>
                <w:b/>
                <w:color w:val="000000" w:themeColor="text1"/>
                <w:sz w:val="22"/>
                <w:lang w:val="en-US"/>
              </w:rPr>
              <w:t>given</w:t>
            </w:r>
          </w:p>
          <w:p w14:paraId="5F970F47" w14:textId="7B70921E" w:rsidR="00E76B85" w:rsidRPr="004913DA" w:rsidRDefault="00E76B85" w:rsidP="004913DA">
            <w:pPr>
              <w:autoSpaceDE w:val="0"/>
              <w:autoSpaceDN w:val="0"/>
              <w:adjustRightInd w:val="0"/>
              <w:ind w:right="-5909" w:firstLine="0"/>
              <w:jc w:val="left"/>
              <w:rPr>
                <w:ins w:id="130" w:author="Camila Bruder" w:date="2023-11-30T14:37:00Z"/>
                <w:rFonts w:eastAsiaTheme="minorHAnsi"/>
                <w:b/>
                <w:bCs/>
                <w:color w:val="000000" w:themeColor="text1"/>
                <w:sz w:val="22"/>
                <w:szCs w:val="22"/>
                <w:lang w:val="en-US" w:eastAsia="en-US"/>
              </w:rPr>
            </w:pPr>
            <w:r w:rsidRPr="00F34919">
              <w:rPr>
                <w:rFonts w:eastAsiaTheme="minorHAnsi"/>
                <w:b/>
                <w:color w:val="000000" w:themeColor="text1"/>
                <w:sz w:val="22"/>
                <w:lang w:val="en-US"/>
              </w:rPr>
              <w:t xml:space="preserve"> </w:t>
            </w:r>
            <w:r w:rsidR="00087ABF" w:rsidRPr="00F34919">
              <w:rPr>
                <w:rFonts w:eastAsiaTheme="minorHAnsi"/>
                <w:b/>
                <w:color w:val="000000" w:themeColor="text1"/>
                <w:sz w:val="22"/>
                <w:lang w:val="en-US"/>
              </w:rPr>
              <w:t xml:space="preserve">different </w:t>
            </w:r>
          </w:p>
          <w:p w14:paraId="353567F1" w14:textId="0246577D" w:rsidR="00087ABF" w:rsidRPr="00F34919" w:rsidRDefault="00087ABF" w:rsidP="00F34919">
            <w:pPr>
              <w:autoSpaceDE w:val="0"/>
              <w:autoSpaceDN w:val="0"/>
              <w:adjustRightInd w:val="0"/>
              <w:ind w:right="-5909" w:firstLine="0"/>
              <w:jc w:val="left"/>
              <w:rPr>
                <w:rFonts w:eastAsiaTheme="minorHAnsi"/>
                <w:b/>
                <w:color w:val="000000" w:themeColor="text1"/>
                <w:sz w:val="22"/>
                <w:lang w:val="en-US"/>
              </w:rPr>
            </w:pPr>
            <w:r w:rsidRPr="00F34919">
              <w:rPr>
                <w:rFonts w:eastAsiaTheme="minorHAnsi"/>
                <w:b/>
                <w:color w:val="000000" w:themeColor="text1"/>
                <w:sz w:val="22"/>
                <w:lang w:val="en-US"/>
              </w:rPr>
              <w:t>outcomes</w:t>
            </w:r>
          </w:p>
          <w:p w14:paraId="5CE167B5" w14:textId="77777777" w:rsidR="00087ABF" w:rsidRPr="00F34919" w:rsidRDefault="00087ABF" w:rsidP="00F34919">
            <w:pPr>
              <w:ind w:firstLine="0"/>
              <w:jc w:val="left"/>
              <w:rPr>
                <w:b/>
                <w:color w:val="000000" w:themeColor="text1"/>
                <w:sz w:val="22"/>
                <w:lang w:val="en-US"/>
              </w:rPr>
            </w:pPr>
          </w:p>
        </w:tc>
        <w:tc>
          <w:tcPr>
            <w:tcW w:w="2220" w:type="dxa"/>
            <w:cellIns w:id="131" w:author="Camila Bruder" w:date="2023-11-30T14:37:00Z"/>
          </w:tcPr>
          <w:p w14:paraId="32D7DDF5" w14:textId="485902F9" w:rsidR="00087ABF" w:rsidRPr="004913DA" w:rsidRDefault="00087ABF" w:rsidP="004913DA">
            <w:pPr>
              <w:autoSpaceDE w:val="0"/>
              <w:autoSpaceDN w:val="0"/>
              <w:adjustRightInd w:val="0"/>
              <w:ind w:right="-5909" w:firstLine="0"/>
              <w:jc w:val="left"/>
              <w:rPr>
                <w:ins w:id="132" w:author="Camila Bruder" w:date="2023-11-30T14:37:00Z"/>
                <w:rFonts w:eastAsiaTheme="minorHAnsi"/>
                <w:b/>
                <w:bCs/>
                <w:color w:val="000000" w:themeColor="text1"/>
                <w:sz w:val="22"/>
                <w:szCs w:val="22"/>
                <w:lang w:val="en-US" w:eastAsia="en-US"/>
              </w:rPr>
            </w:pPr>
            <w:ins w:id="133" w:author="Camila Bruder" w:date="2023-11-30T14:37:00Z">
              <w:r w:rsidRPr="004913DA">
                <w:rPr>
                  <w:rFonts w:eastAsiaTheme="minorHAnsi"/>
                  <w:b/>
                  <w:bCs/>
                  <w:color w:val="000000" w:themeColor="text1"/>
                  <w:sz w:val="22"/>
                  <w:szCs w:val="22"/>
                  <w:lang w:val="en-US" w:eastAsia="en-US"/>
                </w:rPr>
                <w:t xml:space="preserve">Theory that could </w:t>
              </w:r>
            </w:ins>
          </w:p>
          <w:p w14:paraId="0F0F7C1B" w14:textId="714EA4C1" w:rsidR="00087ABF" w:rsidRPr="004913DA" w:rsidRDefault="00087ABF" w:rsidP="004913DA">
            <w:pPr>
              <w:autoSpaceDE w:val="0"/>
              <w:autoSpaceDN w:val="0"/>
              <w:adjustRightInd w:val="0"/>
              <w:ind w:right="-5909" w:firstLine="0"/>
              <w:jc w:val="left"/>
              <w:rPr>
                <w:ins w:id="134" w:author="Camila Bruder" w:date="2023-11-30T14:37:00Z"/>
                <w:rFonts w:eastAsiaTheme="minorHAnsi"/>
                <w:b/>
                <w:bCs/>
                <w:color w:val="000000" w:themeColor="text1"/>
                <w:sz w:val="22"/>
                <w:szCs w:val="22"/>
                <w:lang w:val="en-US" w:eastAsia="en-US"/>
              </w:rPr>
            </w:pPr>
            <w:ins w:id="135" w:author="Camila Bruder" w:date="2023-11-30T14:37:00Z">
              <w:r w:rsidRPr="004913DA">
                <w:rPr>
                  <w:rFonts w:eastAsiaTheme="minorHAnsi"/>
                  <w:b/>
                  <w:bCs/>
                  <w:color w:val="000000" w:themeColor="text1"/>
                  <w:sz w:val="22"/>
                  <w:szCs w:val="22"/>
                  <w:lang w:val="en-US" w:eastAsia="en-US"/>
                </w:rPr>
                <w:t xml:space="preserve">be shown wrong by </w:t>
              </w:r>
            </w:ins>
          </w:p>
          <w:p w14:paraId="694BDDA9" w14:textId="5EC6E36C" w:rsidR="00087ABF" w:rsidRPr="004913DA" w:rsidRDefault="00087ABF" w:rsidP="004913DA">
            <w:pPr>
              <w:autoSpaceDE w:val="0"/>
              <w:autoSpaceDN w:val="0"/>
              <w:adjustRightInd w:val="0"/>
              <w:ind w:right="-5909" w:firstLine="0"/>
              <w:jc w:val="left"/>
              <w:rPr>
                <w:rFonts w:eastAsiaTheme="minorHAnsi"/>
                <w:b/>
                <w:bCs/>
                <w:color w:val="000000" w:themeColor="text1"/>
                <w:sz w:val="22"/>
                <w:szCs w:val="22"/>
                <w:lang w:val="en-US" w:eastAsia="en-US"/>
              </w:rPr>
            </w:pPr>
            <w:ins w:id="136" w:author="Camila Bruder" w:date="2023-11-30T14:37:00Z">
              <w:r w:rsidRPr="004913DA">
                <w:rPr>
                  <w:rFonts w:eastAsiaTheme="minorHAnsi"/>
                  <w:b/>
                  <w:bCs/>
                  <w:color w:val="000000" w:themeColor="text1"/>
                  <w:sz w:val="22"/>
                  <w:szCs w:val="22"/>
                  <w:lang w:val="en-US" w:eastAsia="en-US"/>
                </w:rPr>
                <w:t>the outcomes</w:t>
              </w:r>
            </w:ins>
          </w:p>
        </w:tc>
      </w:tr>
      <w:tr w:rsidR="00420A7E" w:rsidRPr="004913DA" w14:paraId="757BE428" w14:textId="1E8379FB" w:rsidTr="00F34919">
        <w:tc>
          <w:tcPr>
            <w:tcW w:w="1560" w:type="dxa"/>
          </w:tcPr>
          <w:p w14:paraId="1A91FFA1" w14:textId="38D0B34C" w:rsidR="007F7309" w:rsidRPr="00F34919" w:rsidRDefault="00BD2C82" w:rsidP="00F34919">
            <w:pPr>
              <w:ind w:firstLine="0"/>
              <w:jc w:val="left"/>
              <w:rPr>
                <w:rFonts w:eastAsiaTheme="minorHAnsi"/>
                <w:color w:val="000000" w:themeColor="text1"/>
                <w:sz w:val="22"/>
                <w:lang w:val="en-US"/>
              </w:rPr>
            </w:pPr>
            <w:del w:id="137" w:author="Camila Bruder" w:date="2023-11-30T14:37:00Z">
              <w:r w:rsidRPr="00EB3D27">
                <w:rPr>
                  <w:rFonts w:ascii="Times" w:eastAsiaTheme="minorHAnsi" w:hAnsi="Times" w:cs="Arial"/>
                  <w:color w:val="000000" w:themeColor="text1"/>
                  <w:sz w:val="18"/>
                  <w:szCs w:val="18"/>
                  <w:lang w:val="en-US" w:eastAsia="en-US"/>
                </w:rPr>
                <w:delText>1A) How much do people agree</w:delText>
              </w:r>
            </w:del>
            <w:ins w:id="138" w:author="Camila Bruder" w:date="2023-11-30T14:37:00Z">
              <w:r w:rsidR="007F7309" w:rsidRPr="004913DA">
                <w:rPr>
                  <w:rFonts w:eastAsiaTheme="minorHAnsi"/>
                  <w:color w:val="000000" w:themeColor="text1"/>
                  <w:sz w:val="22"/>
                  <w:szCs w:val="22"/>
                  <w:lang w:val="en-US" w:eastAsia="en-US"/>
                </w:rPr>
                <w:t xml:space="preserve">1) </w:t>
              </w:r>
              <w:r w:rsidR="004227EE" w:rsidRPr="004913DA">
                <w:rPr>
                  <w:rFonts w:eastAsiaTheme="minorHAnsi"/>
                  <w:color w:val="000000" w:themeColor="text1"/>
                  <w:sz w:val="22"/>
                  <w:szCs w:val="22"/>
                  <w:lang w:val="en-US" w:eastAsia="en-US"/>
                </w:rPr>
                <w:t>Is there a difference</w:t>
              </w:r>
            </w:ins>
            <w:r w:rsidR="004227EE" w:rsidRPr="00F34919">
              <w:rPr>
                <w:rFonts w:eastAsiaTheme="minorHAnsi"/>
                <w:color w:val="000000" w:themeColor="text1"/>
                <w:sz w:val="22"/>
                <w:lang w:val="en-US"/>
              </w:rPr>
              <w:t xml:space="preserve"> in </w:t>
            </w:r>
            <w:del w:id="139" w:author="Camila Bruder" w:date="2023-11-30T14:37:00Z">
              <w:r w:rsidRPr="00EB3D27">
                <w:rPr>
                  <w:rFonts w:ascii="Times" w:eastAsiaTheme="minorHAnsi" w:hAnsi="Times" w:cs="Arial"/>
                  <w:color w:val="000000" w:themeColor="text1"/>
                  <w:sz w:val="18"/>
                  <w:szCs w:val="18"/>
                  <w:lang w:val="en-US" w:eastAsia="en-US"/>
                </w:rPr>
                <w:delText>terms</w:delText>
              </w:r>
            </w:del>
            <w:ins w:id="140" w:author="Camila Bruder" w:date="2023-11-30T14:37:00Z">
              <w:r w:rsidR="004227EE" w:rsidRPr="004913DA">
                <w:rPr>
                  <w:rFonts w:eastAsiaTheme="minorHAnsi"/>
                  <w:color w:val="000000" w:themeColor="text1"/>
                  <w:sz w:val="22"/>
                  <w:szCs w:val="22"/>
                  <w:lang w:val="en-US" w:eastAsia="en-US"/>
                </w:rPr>
                <w:t>the amount</w:t>
              </w:r>
            </w:ins>
            <w:r w:rsidR="004227EE" w:rsidRPr="00F34919">
              <w:rPr>
                <w:rFonts w:eastAsiaTheme="minorHAnsi"/>
                <w:color w:val="000000" w:themeColor="text1"/>
                <w:sz w:val="22"/>
                <w:lang w:val="en-US"/>
              </w:rPr>
              <w:t xml:space="preserve"> of </w:t>
            </w:r>
            <w:del w:id="141" w:author="Camila Bruder" w:date="2023-11-30T14:37:00Z">
              <w:r w:rsidRPr="00EB3D27">
                <w:rPr>
                  <w:rFonts w:ascii="Times" w:eastAsiaTheme="minorHAnsi" w:hAnsi="Times" w:cs="Arial"/>
                  <w:color w:val="000000" w:themeColor="text1"/>
                  <w:sz w:val="18"/>
                  <w:szCs w:val="18"/>
                  <w:lang w:val="en-US" w:eastAsia="en-US"/>
                </w:rPr>
                <w:delText>which voices they prefer</w:delText>
              </w:r>
            </w:del>
            <w:ins w:id="142" w:author="Camila Bruder" w:date="2023-11-30T14:37:00Z">
              <w:r w:rsidR="004227EE" w:rsidRPr="004913DA">
                <w:rPr>
                  <w:rFonts w:eastAsiaTheme="minorHAnsi"/>
                  <w:color w:val="000000" w:themeColor="text1"/>
                  <w:sz w:val="22"/>
                  <w:szCs w:val="22"/>
                  <w:lang w:val="en-US" w:eastAsia="en-US"/>
                </w:rPr>
                <w:t>shared taste</w:t>
              </w:r>
            </w:ins>
            <w:r w:rsidR="004227EE" w:rsidRPr="00F34919">
              <w:rPr>
                <w:rFonts w:eastAsiaTheme="minorHAnsi"/>
                <w:color w:val="000000" w:themeColor="text1"/>
                <w:sz w:val="22"/>
                <w:lang w:val="en-US"/>
              </w:rPr>
              <w:t xml:space="preserve"> across </w:t>
            </w:r>
            <w:del w:id="143" w:author="Camila Bruder" w:date="2023-11-30T14:37:00Z">
              <w:r w:rsidRPr="00EB3D27">
                <w:rPr>
                  <w:rFonts w:ascii="Times" w:eastAsiaTheme="minorHAnsi" w:hAnsi="Times" w:cs="Arial"/>
                  <w:color w:val="000000" w:themeColor="text1"/>
                  <w:sz w:val="18"/>
                  <w:szCs w:val="18"/>
                  <w:lang w:val="en-US" w:eastAsia="en-US"/>
                </w:rPr>
                <w:delText>singing</w:delText>
              </w:r>
            </w:del>
            <w:ins w:id="144" w:author="Camila Bruder" w:date="2023-11-30T14:37:00Z">
              <w:r w:rsidR="00A77CB8" w:rsidRPr="004913DA">
                <w:rPr>
                  <w:rFonts w:eastAsiaTheme="minorHAnsi"/>
                  <w:color w:val="000000" w:themeColor="text1"/>
                  <w:sz w:val="22"/>
                  <w:szCs w:val="22"/>
                  <w:lang w:val="en-US" w:eastAsia="en-US"/>
                </w:rPr>
                <w:t>contrasting</w:t>
              </w:r>
              <w:r w:rsidR="007F7309" w:rsidRPr="004913DA">
                <w:rPr>
                  <w:rFonts w:eastAsiaTheme="minorHAnsi"/>
                  <w:color w:val="000000" w:themeColor="text1"/>
                  <w:sz w:val="22"/>
                  <w:szCs w:val="22"/>
                  <w:lang w:val="en-US" w:eastAsia="en-US"/>
                </w:rPr>
                <w:t xml:space="preserve"> </w:t>
              </w:r>
              <w:r w:rsidR="00326A34" w:rsidRPr="004913DA">
                <w:rPr>
                  <w:rFonts w:eastAsiaTheme="minorHAnsi"/>
                  <w:color w:val="000000" w:themeColor="text1"/>
                  <w:sz w:val="22"/>
                  <w:szCs w:val="22"/>
                  <w:lang w:val="en-US" w:eastAsia="en-US"/>
                </w:rPr>
                <w:t>vocalization</w:t>
              </w:r>
            </w:ins>
            <w:r w:rsidR="007F7309" w:rsidRPr="00F34919">
              <w:rPr>
                <w:rFonts w:eastAsiaTheme="minorHAnsi"/>
                <w:color w:val="000000" w:themeColor="text1"/>
                <w:sz w:val="22"/>
                <w:lang w:val="en-US"/>
              </w:rPr>
              <w:t xml:space="preserve"> styles? </w:t>
            </w:r>
          </w:p>
          <w:p w14:paraId="2E192C83" w14:textId="5F9480E1" w:rsidR="00835E9E" w:rsidRPr="004913DA" w:rsidRDefault="00686187" w:rsidP="004913DA">
            <w:pPr>
              <w:ind w:firstLine="0"/>
              <w:jc w:val="left"/>
              <w:rPr>
                <w:ins w:id="145" w:author="Camila Bruder" w:date="2023-11-30T14:37:00Z"/>
                <w:rFonts w:eastAsiaTheme="minorHAnsi"/>
                <w:color w:val="000000" w:themeColor="text1"/>
                <w:sz w:val="22"/>
                <w:szCs w:val="22"/>
                <w:lang w:val="en-US" w:eastAsia="en-US"/>
              </w:rPr>
            </w:pPr>
            <w:ins w:id="146" w:author="Camila Bruder" w:date="2023-11-30T14:37:00Z">
              <w:r w:rsidRPr="004913DA">
                <w:rPr>
                  <w:color w:val="000000" w:themeColor="text1"/>
                  <w:sz w:val="22"/>
                  <w:szCs w:val="22"/>
                  <w:lang w:val="en-US"/>
                </w:rPr>
                <w:t>(</w:t>
              </w:r>
              <w:proofErr w:type="gramStart"/>
              <w:r w:rsidRPr="004913DA">
                <w:rPr>
                  <w:color w:val="000000" w:themeColor="text1"/>
                  <w:sz w:val="22"/>
                  <w:szCs w:val="22"/>
                  <w:lang w:val="en-US"/>
                </w:rPr>
                <w:t>see</w:t>
              </w:r>
              <w:proofErr w:type="gramEnd"/>
              <w:r w:rsidRPr="004913DA">
                <w:rPr>
                  <w:color w:val="000000" w:themeColor="text1"/>
                  <w:sz w:val="22"/>
                  <w:szCs w:val="22"/>
                  <w:lang w:val="en-US"/>
                </w:rPr>
                <w:t xml:space="preserve"> 1.</w:t>
              </w:r>
              <w:r w:rsidR="00D63B50">
                <w:rPr>
                  <w:color w:val="000000" w:themeColor="text1"/>
                  <w:sz w:val="22"/>
                  <w:szCs w:val="22"/>
                  <w:lang w:val="en-US"/>
                </w:rPr>
                <w:t>2</w:t>
              </w:r>
              <w:r w:rsidRPr="004913DA">
                <w:rPr>
                  <w:color w:val="000000" w:themeColor="text1"/>
                  <w:sz w:val="22"/>
                  <w:szCs w:val="22"/>
                  <w:lang w:val="en-US"/>
                </w:rPr>
                <w:t>.1)</w:t>
              </w:r>
              <w:r w:rsidR="00506AC0" w:rsidRPr="004913DA">
                <w:rPr>
                  <w:color w:val="000000" w:themeColor="text1"/>
                  <w:sz w:val="22"/>
                  <w:szCs w:val="22"/>
                  <w:lang w:val="en-US"/>
                </w:rPr>
                <w:t>.</w:t>
              </w:r>
            </w:ins>
          </w:p>
          <w:p w14:paraId="162F7EFC" w14:textId="7B3114C0" w:rsidR="00835E9E" w:rsidRPr="004913DA" w:rsidRDefault="00835E9E" w:rsidP="004913DA">
            <w:pPr>
              <w:ind w:firstLine="0"/>
              <w:jc w:val="left"/>
              <w:rPr>
                <w:ins w:id="147" w:author="Camila Bruder" w:date="2023-11-30T14:37:00Z"/>
                <w:rFonts w:eastAsiaTheme="minorHAnsi"/>
                <w:color w:val="000000" w:themeColor="text1"/>
                <w:sz w:val="22"/>
                <w:szCs w:val="22"/>
                <w:lang w:val="en-US" w:eastAsia="en-US"/>
              </w:rPr>
            </w:pPr>
          </w:p>
          <w:p w14:paraId="1D1C3DF7" w14:textId="77777777" w:rsidR="00835E9E" w:rsidRPr="004913DA" w:rsidRDefault="00835E9E" w:rsidP="004913DA">
            <w:pPr>
              <w:ind w:firstLine="0"/>
              <w:jc w:val="left"/>
              <w:rPr>
                <w:ins w:id="148" w:author="Camila Bruder" w:date="2023-11-30T14:37:00Z"/>
                <w:rFonts w:eastAsiaTheme="minorHAnsi"/>
                <w:color w:val="000000" w:themeColor="text1"/>
                <w:sz w:val="22"/>
                <w:szCs w:val="22"/>
                <w:lang w:val="en-US" w:eastAsia="en-US"/>
              </w:rPr>
            </w:pPr>
          </w:p>
          <w:p w14:paraId="6E0885F2" w14:textId="77777777" w:rsidR="007F7309" w:rsidRPr="00F34919" w:rsidRDefault="007F7309" w:rsidP="00F34919">
            <w:pPr>
              <w:ind w:firstLine="0"/>
              <w:jc w:val="left"/>
              <w:rPr>
                <w:rFonts w:eastAsiaTheme="minorHAnsi"/>
                <w:color w:val="000000" w:themeColor="text1"/>
                <w:sz w:val="22"/>
                <w:lang w:val="en-US"/>
              </w:rPr>
            </w:pPr>
          </w:p>
        </w:tc>
        <w:tc>
          <w:tcPr>
            <w:tcW w:w="1985" w:type="dxa"/>
            <w:gridSpan w:val="2"/>
          </w:tcPr>
          <w:p w14:paraId="397B37C9" w14:textId="77777777" w:rsidR="00BD2C82" w:rsidRPr="00EB3D27" w:rsidRDefault="00BD2C82" w:rsidP="0092147F">
            <w:pPr>
              <w:spacing w:line="360" w:lineRule="auto"/>
              <w:ind w:firstLine="0"/>
              <w:jc w:val="left"/>
              <w:rPr>
                <w:del w:id="149" w:author="Camila Bruder" w:date="2023-11-30T14:37:00Z"/>
                <w:rFonts w:ascii="Times" w:hAnsi="Times" w:cs="Arial"/>
                <w:color w:val="000000" w:themeColor="text1"/>
                <w:sz w:val="18"/>
                <w:szCs w:val="18"/>
                <w:lang w:val="en-US"/>
              </w:rPr>
            </w:pPr>
            <w:del w:id="150" w:author="Camila Bruder" w:date="2023-11-30T14:37:00Z">
              <w:r w:rsidRPr="00EB3D27">
                <w:rPr>
                  <w:rFonts w:ascii="Times" w:hAnsi="Times" w:cs="Arial"/>
                  <w:color w:val="000000" w:themeColor="text1"/>
                  <w:sz w:val="18"/>
                  <w:szCs w:val="18"/>
                  <w:lang w:val="en-US"/>
                </w:rPr>
                <w:delText>H0: no difference in agreement between lullaby, pop and opera</w:delText>
              </w:r>
            </w:del>
          </w:p>
          <w:p w14:paraId="5B231090" w14:textId="5633484C" w:rsidR="004227EE" w:rsidRPr="004913DA" w:rsidRDefault="007F7309" w:rsidP="004913DA">
            <w:pPr>
              <w:ind w:firstLine="0"/>
              <w:jc w:val="left"/>
              <w:rPr>
                <w:ins w:id="151" w:author="Camila Bruder" w:date="2023-11-30T14:37:00Z"/>
                <w:color w:val="000000" w:themeColor="text1"/>
                <w:sz w:val="22"/>
                <w:szCs w:val="22"/>
                <w:lang w:val="en-US"/>
              </w:rPr>
            </w:pPr>
            <w:r w:rsidRPr="00F34919">
              <w:rPr>
                <w:color w:val="000000" w:themeColor="text1"/>
                <w:sz w:val="22"/>
                <w:lang w:val="en-US"/>
              </w:rPr>
              <w:t xml:space="preserve">H1: </w:t>
            </w:r>
            <w:del w:id="152" w:author="Camila Bruder" w:date="2023-11-30T14:37:00Z">
              <w:r w:rsidR="008E4954" w:rsidRPr="001A5191">
                <w:rPr>
                  <w:rFonts w:ascii="Times" w:hAnsi="Times" w:cs="Arial"/>
                  <w:color w:val="000000" w:themeColor="text1"/>
                  <w:sz w:val="18"/>
                  <w:szCs w:val="18"/>
                  <w:lang w:val="en-US"/>
                </w:rPr>
                <w:delText>agreement</w:delText>
              </w:r>
            </w:del>
            <w:ins w:id="153" w:author="Camila Bruder" w:date="2023-11-30T14:37:00Z">
              <w:r w:rsidR="00413359" w:rsidRPr="004913DA">
                <w:rPr>
                  <w:color w:val="000000" w:themeColor="text1"/>
                  <w:sz w:val="22"/>
                  <w:szCs w:val="22"/>
                  <w:lang w:val="en-US"/>
                </w:rPr>
                <w:t>there will be more shared taste</w:t>
              </w:r>
            </w:ins>
            <w:r w:rsidR="00413359" w:rsidRPr="00F34919">
              <w:rPr>
                <w:color w:val="000000" w:themeColor="text1"/>
                <w:sz w:val="22"/>
                <w:lang w:val="en-US"/>
              </w:rPr>
              <w:t xml:space="preserve"> </w:t>
            </w:r>
            <w:r w:rsidRPr="00F34919">
              <w:rPr>
                <w:color w:val="000000" w:themeColor="text1"/>
                <w:sz w:val="22"/>
                <w:lang w:val="en-US"/>
              </w:rPr>
              <w:t xml:space="preserve">for lullaby </w:t>
            </w:r>
            <w:del w:id="154" w:author="Camila Bruder" w:date="2023-11-30T14:37:00Z">
              <w:r w:rsidR="008E4954" w:rsidRPr="001A5191">
                <w:rPr>
                  <w:rFonts w:ascii="Times" w:hAnsi="Times" w:cs="Arial"/>
                  <w:color w:val="000000" w:themeColor="text1"/>
                  <w:sz w:val="18"/>
                  <w:szCs w:val="18"/>
                  <w:lang w:val="en-US"/>
                </w:rPr>
                <w:delText xml:space="preserve">higher </w:delText>
              </w:r>
            </w:del>
            <w:r w:rsidRPr="00F34919">
              <w:rPr>
                <w:color w:val="000000" w:themeColor="text1"/>
                <w:sz w:val="22"/>
                <w:lang w:val="en-US"/>
              </w:rPr>
              <w:t xml:space="preserve">than </w:t>
            </w:r>
            <w:del w:id="155" w:author="Camila Bruder" w:date="2023-11-30T14:37:00Z">
              <w:r w:rsidR="008E4954" w:rsidRPr="001A5191">
                <w:rPr>
                  <w:rFonts w:ascii="Times" w:hAnsi="Times" w:cs="Arial"/>
                  <w:color w:val="000000" w:themeColor="text1"/>
                  <w:sz w:val="18"/>
                  <w:szCs w:val="18"/>
                  <w:lang w:val="en-US"/>
                </w:rPr>
                <w:delText xml:space="preserve">pop; and </w:delText>
              </w:r>
            </w:del>
            <w:r w:rsidR="00413359" w:rsidRPr="00F34919">
              <w:rPr>
                <w:color w:val="000000" w:themeColor="text1"/>
                <w:sz w:val="22"/>
                <w:lang w:val="en-US"/>
              </w:rPr>
              <w:t xml:space="preserve">for </w:t>
            </w:r>
            <w:r w:rsidRPr="00F34919">
              <w:rPr>
                <w:color w:val="000000" w:themeColor="text1"/>
                <w:sz w:val="22"/>
                <w:lang w:val="en-US"/>
              </w:rPr>
              <w:t>pop</w:t>
            </w:r>
            <w:del w:id="156" w:author="Camila Bruder" w:date="2023-11-30T14:37:00Z">
              <w:r w:rsidR="008E4954" w:rsidRPr="001A5191">
                <w:rPr>
                  <w:rFonts w:ascii="Times" w:hAnsi="Times" w:cs="Arial"/>
                  <w:color w:val="000000" w:themeColor="text1"/>
                  <w:sz w:val="18"/>
                  <w:szCs w:val="18"/>
                  <w:lang w:val="en-US"/>
                </w:rPr>
                <w:delText xml:space="preserve"> higher</w:delText>
              </w:r>
            </w:del>
            <w:ins w:id="157" w:author="Camila Bruder" w:date="2023-11-30T14:37:00Z">
              <w:r w:rsidRPr="004913DA">
                <w:rPr>
                  <w:color w:val="000000" w:themeColor="text1"/>
                  <w:sz w:val="22"/>
                  <w:szCs w:val="22"/>
                  <w:lang w:val="en-US"/>
                </w:rPr>
                <w:t>; an</w:t>
              </w:r>
              <w:r w:rsidR="00413359" w:rsidRPr="004913DA">
                <w:rPr>
                  <w:color w:val="000000" w:themeColor="text1"/>
                  <w:sz w:val="22"/>
                  <w:szCs w:val="22"/>
                  <w:lang w:val="en-US"/>
                </w:rPr>
                <w:t xml:space="preserve">d </w:t>
              </w:r>
              <w:r w:rsidRPr="004913DA">
                <w:rPr>
                  <w:color w:val="000000" w:themeColor="text1"/>
                  <w:sz w:val="22"/>
                  <w:szCs w:val="22"/>
                  <w:lang w:val="en-US"/>
                </w:rPr>
                <w:t>for pop</w:t>
              </w:r>
            </w:ins>
            <w:r w:rsidRPr="00F34919">
              <w:rPr>
                <w:color w:val="000000" w:themeColor="text1"/>
                <w:sz w:val="22"/>
                <w:lang w:val="en-US"/>
              </w:rPr>
              <w:t xml:space="preserve"> than </w:t>
            </w:r>
            <w:ins w:id="158" w:author="Camila Bruder" w:date="2023-11-30T14:37:00Z">
              <w:r w:rsidR="00413359" w:rsidRPr="004913DA">
                <w:rPr>
                  <w:color w:val="000000" w:themeColor="text1"/>
                  <w:sz w:val="22"/>
                  <w:szCs w:val="22"/>
                  <w:lang w:val="en-US"/>
                </w:rPr>
                <w:t xml:space="preserve">for </w:t>
              </w:r>
              <w:r w:rsidRPr="004913DA">
                <w:rPr>
                  <w:color w:val="000000" w:themeColor="text1"/>
                  <w:sz w:val="22"/>
                  <w:szCs w:val="22"/>
                  <w:lang w:val="en-US"/>
                </w:rPr>
                <w:t>opera</w:t>
              </w:r>
              <w:r w:rsidR="00413359" w:rsidRPr="004913DA">
                <w:rPr>
                  <w:color w:val="000000" w:themeColor="text1"/>
                  <w:sz w:val="22"/>
                  <w:szCs w:val="22"/>
                  <w:lang w:val="en-US"/>
                </w:rPr>
                <w:t>tic singing</w:t>
              </w:r>
              <w:r w:rsidR="004227EE" w:rsidRPr="004913DA">
                <w:rPr>
                  <w:color w:val="000000" w:themeColor="text1"/>
                  <w:sz w:val="22"/>
                  <w:szCs w:val="22"/>
                  <w:lang w:val="en-US"/>
                </w:rPr>
                <w:t xml:space="preserve"> (MM1 </w:t>
              </w:r>
            </w:ins>
          </w:p>
          <w:p w14:paraId="369A0A17" w14:textId="1DC46BF7" w:rsidR="004227EE" w:rsidRPr="00F34919" w:rsidRDefault="004227EE" w:rsidP="00F34919">
            <w:pPr>
              <w:ind w:firstLine="0"/>
              <w:jc w:val="left"/>
              <w:rPr>
                <w:color w:val="000000" w:themeColor="text1"/>
                <w:sz w:val="22"/>
                <w:lang w:val="en-US"/>
              </w:rPr>
            </w:pPr>
            <w:ins w:id="159" w:author="Camila Bruder" w:date="2023-11-30T14:37:00Z">
              <w:r w:rsidRPr="004913DA">
                <w:rPr>
                  <w:color w:val="000000" w:themeColor="text1"/>
                  <w:sz w:val="22"/>
                  <w:szCs w:val="22"/>
                  <w:lang w:val="en-US"/>
                </w:rPr>
                <w:t xml:space="preserve">lullaby &gt; pop &gt; </w:t>
              </w:r>
            </w:ins>
            <w:r w:rsidRPr="00F34919">
              <w:rPr>
                <w:color w:val="000000" w:themeColor="text1"/>
                <w:sz w:val="22"/>
                <w:lang w:val="en-US"/>
              </w:rPr>
              <w:t>opera</w:t>
            </w:r>
            <w:ins w:id="160" w:author="Camila Bruder" w:date="2023-11-30T14:37:00Z">
              <w:r w:rsidRPr="004913DA">
                <w:rPr>
                  <w:color w:val="000000" w:themeColor="text1"/>
                  <w:sz w:val="22"/>
                  <w:szCs w:val="22"/>
                  <w:lang w:val="en-US"/>
                </w:rPr>
                <w:t>)</w:t>
              </w:r>
              <w:r w:rsidR="00506AC0" w:rsidRPr="004913DA">
                <w:rPr>
                  <w:color w:val="000000" w:themeColor="text1"/>
                  <w:sz w:val="22"/>
                  <w:szCs w:val="22"/>
                  <w:lang w:val="en-US"/>
                </w:rPr>
                <w:t>.</w:t>
              </w:r>
            </w:ins>
          </w:p>
        </w:tc>
        <w:tc>
          <w:tcPr>
            <w:tcW w:w="1417" w:type="dxa"/>
          </w:tcPr>
          <w:p w14:paraId="4E81EEB8" w14:textId="08697C28" w:rsidR="007F7309" w:rsidRPr="00F34919" w:rsidRDefault="00BD2C82" w:rsidP="00F34919">
            <w:pPr>
              <w:ind w:firstLine="0"/>
              <w:jc w:val="left"/>
              <w:rPr>
                <w:color w:val="000000" w:themeColor="text1"/>
                <w:sz w:val="22"/>
                <w:lang w:val="en-US"/>
              </w:rPr>
            </w:pPr>
            <w:del w:id="161" w:author="Camila Bruder" w:date="2023-11-30T14:37:00Z">
              <w:r w:rsidRPr="00EB3D27">
                <w:rPr>
                  <w:rFonts w:ascii="Times" w:hAnsi="Times" w:cs="Arial"/>
                  <w:color w:val="000000" w:themeColor="text1"/>
                  <w:sz w:val="18"/>
                  <w:szCs w:val="18"/>
                  <w:lang w:val="en-US"/>
                </w:rPr>
                <w:delText>45</w:delText>
              </w:r>
            </w:del>
            <w:ins w:id="162" w:author="Camila Bruder" w:date="2023-11-30T14:37:00Z">
              <w:r w:rsidR="00EE0957" w:rsidRPr="004913DA">
                <w:rPr>
                  <w:color w:val="000000" w:themeColor="text1"/>
                  <w:sz w:val="22"/>
                  <w:szCs w:val="22"/>
                  <w:lang w:val="en-US"/>
                </w:rPr>
                <w:t>71</w:t>
              </w:r>
            </w:ins>
            <w:r w:rsidR="007F7309" w:rsidRPr="00F34919">
              <w:rPr>
                <w:color w:val="000000" w:themeColor="text1"/>
                <w:sz w:val="22"/>
                <w:lang w:val="en-US"/>
              </w:rPr>
              <w:t xml:space="preserve"> participants rating each stimulus in terms of liking</w:t>
            </w:r>
            <w:ins w:id="163" w:author="Camila Bruder" w:date="2023-11-30T14:37:00Z">
              <w:r w:rsidR="00506AC0" w:rsidRPr="004913DA">
                <w:rPr>
                  <w:color w:val="000000" w:themeColor="text1"/>
                  <w:sz w:val="22"/>
                  <w:szCs w:val="22"/>
                  <w:lang w:val="en-US"/>
                </w:rPr>
                <w:t>.</w:t>
              </w:r>
            </w:ins>
            <w:r w:rsidR="00EE0957" w:rsidRPr="00F34919">
              <w:rPr>
                <w:color w:val="000000" w:themeColor="text1"/>
                <w:sz w:val="22"/>
                <w:lang w:val="en-US"/>
              </w:rPr>
              <w:t xml:space="preserve"> </w:t>
            </w:r>
          </w:p>
        </w:tc>
        <w:tc>
          <w:tcPr>
            <w:tcW w:w="3260" w:type="dxa"/>
            <w:gridSpan w:val="2"/>
          </w:tcPr>
          <w:p w14:paraId="4E961A52" w14:textId="77777777" w:rsidR="00774897" w:rsidRPr="00F34919" w:rsidRDefault="007F7309" w:rsidP="00F34919">
            <w:pPr>
              <w:autoSpaceDE w:val="0"/>
              <w:autoSpaceDN w:val="0"/>
              <w:adjustRightInd w:val="0"/>
              <w:ind w:right="-5909" w:firstLine="0"/>
              <w:jc w:val="left"/>
              <w:rPr>
                <w:rFonts w:eastAsiaTheme="minorHAnsi"/>
                <w:color w:val="000000" w:themeColor="text1"/>
                <w:sz w:val="22"/>
                <w:lang w:val="en-US"/>
              </w:rPr>
            </w:pPr>
            <w:r w:rsidRPr="00F34919">
              <w:rPr>
                <w:rFonts w:eastAsiaTheme="minorHAnsi"/>
                <w:color w:val="000000" w:themeColor="text1"/>
                <w:sz w:val="22"/>
                <w:lang w:val="en-US"/>
              </w:rPr>
              <w:t>Comparison of</w:t>
            </w:r>
            <w:ins w:id="164" w:author="Camila Bruder" w:date="2023-11-30T14:37:00Z">
              <w:r w:rsidRPr="004913DA">
                <w:rPr>
                  <w:rFonts w:eastAsiaTheme="minorHAnsi"/>
                  <w:color w:val="000000" w:themeColor="text1"/>
                  <w:sz w:val="22"/>
                  <w:szCs w:val="22"/>
                  <w:lang w:val="en-US" w:eastAsia="en-US"/>
                </w:rPr>
                <w:t xml:space="preserve"> </w:t>
              </w:r>
              <w:r w:rsidR="00774897" w:rsidRPr="004913DA">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 xml:space="preserve">agreement </w:t>
              </w:r>
            </w:ins>
          </w:p>
          <w:p w14:paraId="2F580EB0" w14:textId="77777777" w:rsidR="00774897" w:rsidRPr="00F34919" w:rsidRDefault="007F7309" w:rsidP="00F34919">
            <w:pPr>
              <w:autoSpaceDE w:val="0"/>
              <w:autoSpaceDN w:val="0"/>
              <w:adjustRightInd w:val="0"/>
              <w:ind w:right="-5909" w:firstLine="0"/>
              <w:jc w:val="left"/>
              <w:rPr>
                <w:rFonts w:eastAsiaTheme="minorHAnsi"/>
                <w:color w:val="000000" w:themeColor="text1"/>
                <w:sz w:val="22"/>
                <w:lang w:val="en-US"/>
              </w:rPr>
            </w:pPr>
            <w:ins w:id="165" w:author="Camila Bruder" w:date="2023-11-30T14:37:00Z">
              <w:r w:rsidRPr="004913DA">
                <w:rPr>
                  <w:rFonts w:eastAsiaTheme="minorHAnsi"/>
                  <w:color w:val="000000" w:themeColor="text1"/>
                  <w:sz w:val="22"/>
                  <w:szCs w:val="22"/>
                  <w:lang w:val="en-US" w:eastAsia="en-US"/>
                </w:rPr>
                <w:t>(</w:t>
              </w:r>
            </w:ins>
            <w:r w:rsidRPr="00F34919">
              <w:rPr>
                <w:rFonts w:eastAsiaTheme="minorHAnsi"/>
                <w:color w:val="000000" w:themeColor="text1"/>
                <w:sz w:val="22"/>
                <w:lang w:val="en-US"/>
              </w:rPr>
              <w:t>MM1</w:t>
            </w:r>
            <w:r w:rsidR="004227EE" w:rsidRPr="00F34919">
              <w:rPr>
                <w:rFonts w:eastAsiaTheme="minorHAnsi"/>
                <w:color w:val="000000" w:themeColor="text1"/>
                <w:sz w:val="22"/>
                <w:lang w:val="en-US"/>
              </w:rPr>
              <w:t xml:space="preserve"> measures</w:t>
            </w:r>
            <w:ins w:id="166" w:author="Camila Bruder" w:date="2023-11-30T14:37:00Z">
              <w:r w:rsidRPr="004913DA">
                <w:rPr>
                  <w:rFonts w:eastAsiaTheme="minorHAnsi"/>
                  <w:color w:val="000000" w:themeColor="text1"/>
                  <w:sz w:val="22"/>
                  <w:szCs w:val="22"/>
                  <w:lang w:val="en-US" w:eastAsia="en-US"/>
                </w:rPr>
                <w:t xml:space="preserve">) </w:t>
              </w:r>
              <w:r w:rsidR="00835E9E" w:rsidRPr="004913DA">
                <w:rPr>
                  <w:rFonts w:eastAsiaTheme="minorHAnsi"/>
                  <w:color w:val="000000" w:themeColor="text1"/>
                  <w:sz w:val="22"/>
                  <w:szCs w:val="22"/>
                  <w:lang w:val="en-US" w:eastAsia="en-US"/>
                </w:rPr>
                <w:t xml:space="preserve">between </w:t>
              </w:r>
              <w:r w:rsidR="00E03314" w:rsidRPr="004913DA">
                <w:rPr>
                  <w:rFonts w:eastAsiaTheme="minorHAnsi"/>
                  <w:color w:val="000000" w:themeColor="text1"/>
                  <w:sz w:val="22"/>
                  <w:szCs w:val="22"/>
                  <w:lang w:val="en-US" w:eastAsia="en-US"/>
                </w:rPr>
                <w:t xml:space="preserve">the </w:t>
              </w:r>
            </w:ins>
          </w:p>
          <w:p w14:paraId="56198068" w14:textId="28225C69" w:rsidR="00774897" w:rsidRPr="004913DA" w:rsidRDefault="00E03314" w:rsidP="004913DA">
            <w:pPr>
              <w:autoSpaceDE w:val="0"/>
              <w:autoSpaceDN w:val="0"/>
              <w:adjustRightInd w:val="0"/>
              <w:ind w:right="-5909" w:firstLine="0"/>
              <w:jc w:val="left"/>
              <w:rPr>
                <w:ins w:id="167" w:author="Camila Bruder" w:date="2023-11-30T14:37:00Z"/>
                <w:rFonts w:eastAsiaTheme="minorHAnsi"/>
                <w:color w:val="000000" w:themeColor="text1"/>
                <w:sz w:val="22"/>
                <w:szCs w:val="22"/>
                <w:lang w:val="en-US" w:eastAsia="en-US"/>
              </w:rPr>
            </w:pPr>
            <w:ins w:id="168" w:author="Camila Bruder" w:date="2023-11-30T14:37:00Z">
              <w:r w:rsidRPr="004913DA">
                <w:rPr>
                  <w:rFonts w:eastAsiaTheme="minorHAnsi"/>
                  <w:color w:val="000000" w:themeColor="text1"/>
                  <w:sz w:val="22"/>
                  <w:szCs w:val="22"/>
                  <w:lang w:val="en-US" w:eastAsia="en-US"/>
                </w:rPr>
                <w:t>three singing styles</w:t>
              </w:r>
              <w:r w:rsidR="00774897" w:rsidRPr="004913DA">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 xml:space="preserve">with </w:t>
              </w:r>
              <w:r w:rsidR="00774897" w:rsidRPr="004913DA">
                <w:rPr>
                  <w:rFonts w:eastAsiaTheme="minorHAnsi"/>
                  <w:color w:val="000000" w:themeColor="text1"/>
                  <w:sz w:val="22"/>
                  <w:szCs w:val="22"/>
                  <w:lang w:val="en-US" w:eastAsia="en-US"/>
                </w:rPr>
                <w:t>three</w:t>
              </w:r>
            </w:ins>
          </w:p>
          <w:p w14:paraId="769A1CB1" w14:textId="1DDDDABE" w:rsidR="00774897" w:rsidRPr="004913DA" w:rsidRDefault="00E03314" w:rsidP="004913DA">
            <w:pPr>
              <w:autoSpaceDE w:val="0"/>
              <w:autoSpaceDN w:val="0"/>
              <w:adjustRightInd w:val="0"/>
              <w:ind w:right="-5909" w:firstLine="0"/>
              <w:jc w:val="left"/>
              <w:rPr>
                <w:ins w:id="169" w:author="Camila Bruder" w:date="2023-11-30T14:37:00Z"/>
                <w:rFonts w:eastAsiaTheme="minorHAnsi"/>
                <w:color w:val="000000" w:themeColor="text1"/>
                <w:sz w:val="22"/>
                <w:szCs w:val="22"/>
                <w:lang w:val="en-US" w:eastAsia="en-US"/>
              </w:rPr>
            </w:pPr>
            <w:ins w:id="170" w:author="Camila Bruder" w:date="2023-11-30T14:37:00Z">
              <w:r w:rsidRPr="004913DA">
                <w:rPr>
                  <w:rFonts w:eastAsiaTheme="minorHAnsi"/>
                  <w:color w:val="000000" w:themeColor="text1"/>
                  <w:sz w:val="22"/>
                  <w:szCs w:val="22"/>
                  <w:lang w:val="en-US" w:eastAsia="en-US"/>
                </w:rPr>
                <w:t>pairwise comparisons</w:t>
              </w:r>
              <w:r w:rsidR="00774897" w:rsidRPr="004913DA">
                <w:rPr>
                  <w:rFonts w:eastAsiaTheme="minorHAnsi"/>
                  <w:color w:val="000000" w:themeColor="text1"/>
                  <w:sz w:val="22"/>
                  <w:szCs w:val="22"/>
                  <w:lang w:val="en-US" w:eastAsia="en-US"/>
                </w:rPr>
                <w:t xml:space="preserve"> (paired </w:t>
              </w:r>
            </w:ins>
          </w:p>
          <w:p w14:paraId="77D9C7FB" w14:textId="718AE98A" w:rsidR="00774897" w:rsidRPr="004913DA" w:rsidRDefault="00774897" w:rsidP="004913DA">
            <w:pPr>
              <w:autoSpaceDE w:val="0"/>
              <w:autoSpaceDN w:val="0"/>
              <w:adjustRightInd w:val="0"/>
              <w:ind w:right="-5909" w:firstLine="0"/>
              <w:jc w:val="left"/>
              <w:rPr>
                <w:ins w:id="171" w:author="Camila Bruder" w:date="2023-11-30T14:37:00Z"/>
                <w:rFonts w:eastAsiaTheme="minorHAnsi"/>
                <w:color w:val="000000" w:themeColor="text1"/>
                <w:sz w:val="22"/>
                <w:szCs w:val="22"/>
                <w:lang w:val="en-US" w:eastAsia="en-US"/>
              </w:rPr>
            </w:pPr>
            <w:ins w:id="172" w:author="Camila Bruder" w:date="2023-11-30T14:37:00Z">
              <w:r w:rsidRPr="004913DA">
                <w:rPr>
                  <w:rFonts w:eastAsiaTheme="minorHAnsi"/>
                  <w:color w:val="000000" w:themeColor="text1"/>
                  <w:sz w:val="22"/>
                  <w:szCs w:val="22"/>
                  <w:lang w:val="en-US" w:eastAsia="en-US"/>
                </w:rPr>
                <w:t xml:space="preserve">t-tests, one tailed). </w:t>
              </w:r>
            </w:ins>
          </w:p>
          <w:p w14:paraId="7EE45CF4" w14:textId="1175D4CD" w:rsidR="00D32CFA" w:rsidRPr="004913DA" w:rsidRDefault="00390D26" w:rsidP="004913DA">
            <w:pPr>
              <w:autoSpaceDE w:val="0"/>
              <w:autoSpaceDN w:val="0"/>
              <w:adjustRightInd w:val="0"/>
              <w:ind w:right="-5909" w:firstLine="0"/>
              <w:jc w:val="left"/>
              <w:rPr>
                <w:ins w:id="173" w:author="Camila Bruder" w:date="2023-11-30T14:37:00Z"/>
                <w:rFonts w:eastAsiaTheme="minorHAnsi"/>
                <w:color w:val="000000" w:themeColor="text1"/>
                <w:sz w:val="22"/>
                <w:szCs w:val="22"/>
                <w:lang w:val="en-US" w:eastAsia="en-US"/>
              </w:rPr>
            </w:pPr>
            <w:ins w:id="174" w:author="Camila Bruder" w:date="2023-11-30T14:37:00Z">
              <w:r w:rsidRPr="004913DA">
                <w:rPr>
                  <w:rFonts w:eastAsiaTheme="minorHAnsi"/>
                  <w:color w:val="000000" w:themeColor="text1"/>
                  <w:sz w:val="22"/>
                  <w:szCs w:val="22"/>
                  <w:lang w:val="en-US" w:eastAsia="en-US"/>
                </w:rPr>
                <w:t>Note that w</w:t>
              </w:r>
              <w:r w:rsidR="00E03314" w:rsidRPr="004913DA">
                <w:rPr>
                  <w:rFonts w:eastAsiaTheme="minorHAnsi"/>
                  <w:color w:val="000000" w:themeColor="text1"/>
                  <w:sz w:val="22"/>
                  <w:szCs w:val="22"/>
                  <w:lang w:val="en-US" w:eastAsia="en-US"/>
                </w:rPr>
                <w:t xml:space="preserve">e will also compare </w:t>
              </w:r>
            </w:ins>
          </w:p>
          <w:p w14:paraId="5EAF0D68" w14:textId="707164DB" w:rsidR="00D32CFA" w:rsidRPr="004913DA" w:rsidRDefault="00E03314" w:rsidP="004913DA">
            <w:pPr>
              <w:autoSpaceDE w:val="0"/>
              <w:autoSpaceDN w:val="0"/>
              <w:adjustRightInd w:val="0"/>
              <w:ind w:right="-5909" w:firstLine="0"/>
              <w:jc w:val="left"/>
              <w:rPr>
                <w:ins w:id="175" w:author="Camila Bruder" w:date="2023-11-30T14:37:00Z"/>
                <w:rFonts w:eastAsiaTheme="minorHAnsi"/>
                <w:color w:val="000000" w:themeColor="text1"/>
                <w:sz w:val="22"/>
                <w:szCs w:val="22"/>
                <w:lang w:val="en-US" w:eastAsia="en-US"/>
              </w:rPr>
            </w:pPr>
            <w:ins w:id="176" w:author="Camila Bruder" w:date="2023-11-30T14:37:00Z">
              <w:r w:rsidRPr="004913DA">
                <w:rPr>
                  <w:rFonts w:eastAsiaTheme="minorHAnsi"/>
                  <w:color w:val="000000" w:themeColor="text1"/>
                  <w:sz w:val="22"/>
                  <w:szCs w:val="22"/>
                  <w:lang w:val="en-US" w:eastAsia="en-US"/>
                </w:rPr>
                <w:t>all styles</w:t>
              </w:r>
              <w:r w:rsidR="00D32CFA" w:rsidRPr="004913DA">
                <w:rPr>
                  <w:rFonts w:eastAsiaTheme="minorHAnsi"/>
                  <w:color w:val="000000" w:themeColor="text1"/>
                  <w:sz w:val="22"/>
                  <w:szCs w:val="22"/>
                  <w:lang w:val="en-US" w:eastAsia="en-US"/>
                </w:rPr>
                <w:t xml:space="preserve"> </w:t>
              </w:r>
              <w:r w:rsidR="00774897" w:rsidRPr="004913DA">
                <w:rPr>
                  <w:rFonts w:eastAsiaTheme="minorHAnsi"/>
                  <w:color w:val="000000" w:themeColor="text1"/>
                  <w:sz w:val="22"/>
                  <w:szCs w:val="22"/>
                  <w:lang w:val="en-US" w:eastAsia="en-US"/>
                </w:rPr>
                <w:t>t</w:t>
              </w:r>
              <w:r w:rsidRPr="004913DA">
                <w:rPr>
                  <w:rFonts w:eastAsiaTheme="minorHAnsi"/>
                  <w:color w:val="000000" w:themeColor="text1"/>
                  <w:sz w:val="22"/>
                  <w:szCs w:val="22"/>
                  <w:lang w:val="en-US" w:eastAsia="en-US"/>
                </w:rPr>
                <w:t>o each other with a</w:t>
              </w:r>
              <w:r w:rsidR="00835E9E" w:rsidRPr="004913DA">
                <w:rPr>
                  <w:rFonts w:eastAsiaTheme="minorHAnsi"/>
                  <w:color w:val="000000" w:themeColor="text1"/>
                  <w:sz w:val="22"/>
                  <w:szCs w:val="22"/>
                  <w:lang w:val="en-US" w:eastAsia="en-US"/>
                </w:rPr>
                <w:t xml:space="preserve"> </w:t>
              </w:r>
            </w:ins>
          </w:p>
          <w:p w14:paraId="54F71794" w14:textId="49372217" w:rsidR="00835E9E" w:rsidRPr="004913DA" w:rsidRDefault="007F7309" w:rsidP="004913DA">
            <w:pPr>
              <w:autoSpaceDE w:val="0"/>
              <w:autoSpaceDN w:val="0"/>
              <w:adjustRightInd w:val="0"/>
              <w:ind w:right="-5909" w:firstLine="0"/>
              <w:jc w:val="left"/>
              <w:rPr>
                <w:ins w:id="177" w:author="Camila Bruder" w:date="2023-11-30T14:37:00Z"/>
                <w:color w:val="000000" w:themeColor="text1"/>
                <w:sz w:val="22"/>
                <w:szCs w:val="22"/>
                <w:lang w:val="en-US"/>
              </w:rPr>
            </w:pPr>
            <w:ins w:id="178" w:author="Camila Bruder" w:date="2023-11-30T14:37:00Z">
              <w:r w:rsidRPr="004913DA">
                <w:rPr>
                  <w:rFonts w:eastAsiaTheme="minorHAnsi"/>
                  <w:color w:val="000000" w:themeColor="text1"/>
                  <w:sz w:val="22"/>
                  <w:szCs w:val="22"/>
                  <w:lang w:val="en-US" w:eastAsia="en-US"/>
                </w:rPr>
                <w:t>r</w:t>
              </w:r>
              <w:r w:rsidR="00E03314" w:rsidRPr="004913DA">
                <w:rPr>
                  <w:rFonts w:eastAsiaTheme="minorHAnsi"/>
                  <w:color w:val="000000" w:themeColor="text1"/>
                  <w:sz w:val="22"/>
                  <w:szCs w:val="22"/>
                  <w:lang w:val="en-US" w:eastAsia="en-US"/>
                </w:rPr>
                <w:t xml:space="preserve">epeated </w:t>
              </w:r>
              <w:r w:rsidR="00774897" w:rsidRPr="004913DA">
                <w:rPr>
                  <w:rFonts w:eastAsiaTheme="minorHAnsi"/>
                  <w:color w:val="000000" w:themeColor="text1"/>
                  <w:sz w:val="22"/>
                  <w:szCs w:val="22"/>
                  <w:lang w:val="en-US" w:eastAsia="en-US"/>
                </w:rPr>
                <w:t>m</w:t>
              </w:r>
              <w:r w:rsidR="00E03314" w:rsidRPr="004913DA">
                <w:rPr>
                  <w:rFonts w:eastAsiaTheme="minorHAnsi"/>
                  <w:color w:val="000000" w:themeColor="text1"/>
                  <w:sz w:val="22"/>
                  <w:szCs w:val="22"/>
                  <w:lang w:val="en-US" w:eastAsia="en-US"/>
                </w:rPr>
                <w:t xml:space="preserve">easures </w:t>
              </w:r>
              <w:r w:rsidRPr="004913DA">
                <w:rPr>
                  <w:rFonts w:eastAsiaTheme="minorHAnsi"/>
                  <w:color w:val="000000" w:themeColor="text1"/>
                  <w:sz w:val="22"/>
                  <w:szCs w:val="22"/>
                  <w:lang w:val="en-US" w:eastAsia="en-US"/>
                </w:rPr>
                <w:t>ANOVA</w:t>
              </w:r>
              <w:r w:rsidR="00835E9E" w:rsidRPr="004913DA">
                <w:rPr>
                  <w:color w:val="000000" w:themeColor="text1"/>
                  <w:sz w:val="22"/>
                  <w:szCs w:val="22"/>
                  <w:lang w:val="en-US"/>
                </w:rPr>
                <w:t xml:space="preserve">, </w:t>
              </w:r>
            </w:ins>
          </w:p>
          <w:p w14:paraId="25EFECEB" w14:textId="73222F08" w:rsidR="00E03314" w:rsidRPr="004913DA" w:rsidRDefault="00835E9E" w:rsidP="004913DA">
            <w:pPr>
              <w:autoSpaceDE w:val="0"/>
              <w:autoSpaceDN w:val="0"/>
              <w:adjustRightInd w:val="0"/>
              <w:ind w:right="-5909" w:firstLine="0"/>
              <w:jc w:val="left"/>
              <w:rPr>
                <w:ins w:id="179" w:author="Camila Bruder" w:date="2023-11-30T14:37:00Z"/>
                <w:color w:val="000000" w:themeColor="text1"/>
                <w:sz w:val="22"/>
                <w:szCs w:val="22"/>
                <w:lang w:val="en-US"/>
              </w:rPr>
            </w:pPr>
            <w:ins w:id="180" w:author="Camila Bruder" w:date="2023-11-30T14:37:00Z">
              <w:r w:rsidRPr="004913DA">
                <w:rPr>
                  <w:color w:val="000000" w:themeColor="text1"/>
                  <w:sz w:val="22"/>
                  <w:szCs w:val="22"/>
                  <w:lang w:val="en-US"/>
                </w:rPr>
                <w:t>potentially followed by</w:t>
              </w:r>
              <w:r w:rsidR="00E03314" w:rsidRPr="004913DA">
                <w:rPr>
                  <w:color w:val="000000" w:themeColor="text1"/>
                  <w:sz w:val="22"/>
                  <w:szCs w:val="22"/>
                  <w:lang w:val="en-US"/>
                </w:rPr>
                <w:t xml:space="preserve"> </w:t>
              </w:r>
              <w:r w:rsidR="00774897" w:rsidRPr="004913DA">
                <w:rPr>
                  <w:color w:val="000000" w:themeColor="text1"/>
                  <w:sz w:val="22"/>
                  <w:szCs w:val="22"/>
                  <w:lang w:val="en-US"/>
                </w:rPr>
                <w:t>10</w:t>
              </w:r>
            </w:ins>
          </w:p>
          <w:p w14:paraId="196A06AA" w14:textId="77777777" w:rsidR="00774897" w:rsidRPr="004913DA" w:rsidRDefault="00E03314" w:rsidP="004913DA">
            <w:pPr>
              <w:autoSpaceDE w:val="0"/>
              <w:autoSpaceDN w:val="0"/>
              <w:adjustRightInd w:val="0"/>
              <w:ind w:right="-5909" w:firstLine="0"/>
              <w:jc w:val="left"/>
              <w:rPr>
                <w:ins w:id="181" w:author="Camila Bruder" w:date="2023-11-30T14:37:00Z"/>
                <w:color w:val="000000" w:themeColor="text1"/>
                <w:sz w:val="22"/>
                <w:szCs w:val="22"/>
                <w:lang w:val="en-US"/>
              </w:rPr>
            </w:pPr>
            <w:ins w:id="182" w:author="Camila Bruder" w:date="2023-11-30T14:37:00Z">
              <w:r w:rsidRPr="004913DA">
                <w:rPr>
                  <w:color w:val="000000" w:themeColor="text1"/>
                  <w:sz w:val="22"/>
                  <w:szCs w:val="22"/>
                  <w:lang w:val="en-US"/>
                </w:rPr>
                <w:t>pairwise comparisons</w:t>
              </w:r>
              <w:r w:rsidR="00774897" w:rsidRPr="004913DA">
                <w:rPr>
                  <w:color w:val="000000" w:themeColor="text1"/>
                  <w:sz w:val="22"/>
                  <w:szCs w:val="22"/>
                  <w:lang w:val="en-US"/>
                </w:rPr>
                <w:t xml:space="preserve"> (paired</w:t>
              </w:r>
            </w:ins>
          </w:p>
          <w:p w14:paraId="4C84674D" w14:textId="0A5911EE" w:rsidR="00774897" w:rsidRPr="004913DA" w:rsidRDefault="00774897" w:rsidP="004913DA">
            <w:pPr>
              <w:autoSpaceDE w:val="0"/>
              <w:autoSpaceDN w:val="0"/>
              <w:adjustRightInd w:val="0"/>
              <w:ind w:right="-5909" w:firstLine="0"/>
              <w:jc w:val="left"/>
              <w:rPr>
                <w:ins w:id="183" w:author="Camila Bruder" w:date="2023-11-30T14:37:00Z"/>
                <w:color w:val="000000" w:themeColor="text1"/>
                <w:sz w:val="22"/>
                <w:szCs w:val="22"/>
                <w:lang w:val="en-US"/>
              </w:rPr>
            </w:pPr>
            <w:ins w:id="184" w:author="Camila Bruder" w:date="2023-11-30T14:37:00Z">
              <w:r w:rsidRPr="004913DA">
                <w:rPr>
                  <w:color w:val="000000" w:themeColor="text1"/>
                  <w:sz w:val="22"/>
                  <w:szCs w:val="22"/>
                  <w:lang w:val="en-US"/>
                </w:rPr>
                <w:t xml:space="preserve">t-tests, two-tailed). We will </w:t>
              </w:r>
            </w:ins>
          </w:p>
          <w:p w14:paraId="64CF74E8" w14:textId="51CCB743" w:rsidR="00D32CFA" w:rsidRPr="00F34919" w:rsidRDefault="00774897" w:rsidP="00F34919">
            <w:pPr>
              <w:autoSpaceDE w:val="0"/>
              <w:autoSpaceDN w:val="0"/>
              <w:adjustRightInd w:val="0"/>
              <w:ind w:right="-5909" w:firstLine="0"/>
              <w:jc w:val="left"/>
              <w:rPr>
                <w:color w:val="000000" w:themeColor="text1"/>
                <w:sz w:val="22"/>
                <w:lang w:val="en-US"/>
              </w:rPr>
            </w:pPr>
            <w:ins w:id="185" w:author="Camila Bruder" w:date="2023-11-30T14:37:00Z">
              <w:r w:rsidRPr="004913DA">
                <w:rPr>
                  <w:color w:val="000000" w:themeColor="text1"/>
                  <w:sz w:val="22"/>
                  <w:szCs w:val="22"/>
                  <w:lang w:val="en-US"/>
                </w:rPr>
                <w:t xml:space="preserve">control </w:t>
              </w:r>
            </w:ins>
            <w:r w:rsidRPr="00F34919">
              <w:rPr>
                <w:color w:val="000000" w:themeColor="text1"/>
                <w:sz w:val="22"/>
                <w:lang w:val="en-US"/>
              </w:rPr>
              <w:t xml:space="preserve">for </w:t>
            </w:r>
            <w:del w:id="186" w:author="Camila Bruder" w:date="2023-11-30T14:37:00Z">
              <w:r w:rsidR="00BD2C82" w:rsidRPr="00EB3D27">
                <w:rPr>
                  <w:rFonts w:ascii="Times" w:eastAsiaTheme="minorHAnsi" w:hAnsi="Times" w:cs="Arial"/>
                  <w:color w:val="000000" w:themeColor="text1"/>
                  <w:sz w:val="18"/>
                  <w:szCs w:val="18"/>
                  <w:lang w:val="en-US" w:eastAsia="en-US"/>
                </w:rPr>
                <w:delText>lullaby, opera</w:delText>
              </w:r>
            </w:del>
            <w:ins w:id="187" w:author="Camila Bruder" w:date="2023-11-30T14:37:00Z">
              <w:r w:rsidRPr="004913DA">
                <w:rPr>
                  <w:color w:val="000000" w:themeColor="text1"/>
                  <w:sz w:val="22"/>
                  <w:szCs w:val="22"/>
                  <w:lang w:val="en-US"/>
                </w:rPr>
                <w:t>multiple</w:t>
              </w:r>
            </w:ins>
            <w:r w:rsidRPr="00F34919">
              <w:rPr>
                <w:color w:val="000000" w:themeColor="text1"/>
                <w:sz w:val="22"/>
                <w:lang w:val="en-US"/>
              </w:rPr>
              <w:t xml:space="preserve"> </w:t>
            </w:r>
          </w:p>
          <w:p w14:paraId="359F700A" w14:textId="77777777" w:rsidR="00BD2C82" w:rsidRPr="00EB3D27" w:rsidRDefault="00BD2C82" w:rsidP="0092147F">
            <w:pPr>
              <w:autoSpaceDE w:val="0"/>
              <w:autoSpaceDN w:val="0"/>
              <w:adjustRightInd w:val="0"/>
              <w:spacing w:line="360" w:lineRule="auto"/>
              <w:ind w:right="-5909" w:firstLine="0"/>
              <w:jc w:val="left"/>
              <w:rPr>
                <w:del w:id="188" w:author="Camila Bruder" w:date="2023-11-30T14:37:00Z"/>
                <w:rFonts w:ascii="Times" w:eastAsiaTheme="minorHAnsi" w:hAnsi="Times" w:cs="Arial"/>
                <w:color w:val="000000" w:themeColor="text1"/>
                <w:sz w:val="18"/>
                <w:szCs w:val="18"/>
                <w:lang w:val="en-US" w:eastAsia="en-US"/>
              </w:rPr>
            </w:pPr>
            <w:del w:id="189" w:author="Camila Bruder" w:date="2023-11-30T14:37:00Z">
              <w:r w:rsidRPr="00EB3D27">
                <w:rPr>
                  <w:rFonts w:ascii="Times" w:eastAsiaTheme="minorHAnsi" w:hAnsi="Times" w:cs="Arial"/>
                  <w:color w:val="000000" w:themeColor="text1"/>
                  <w:sz w:val="18"/>
                  <w:szCs w:val="18"/>
                  <w:lang w:val="en-US" w:eastAsia="en-US"/>
                </w:rPr>
                <w:delText>and pop:</w:delText>
              </w:r>
              <w:r w:rsidRPr="00EB3D27">
                <w:rPr>
                  <w:rFonts w:ascii="Times" w:hAnsi="Times" w:cs="Arial"/>
                  <w:color w:val="000000" w:themeColor="text1"/>
                  <w:sz w:val="18"/>
                  <w:szCs w:val="18"/>
                  <w:lang w:val="en-US"/>
                </w:rPr>
                <w:delText xml:space="preserve"> </w:delText>
              </w:r>
              <w:r w:rsidRPr="00EB3D27">
                <w:rPr>
                  <w:rFonts w:ascii="Times" w:eastAsiaTheme="minorHAnsi" w:hAnsi="Times" w:cs="Arial"/>
                  <w:color w:val="000000" w:themeColor="text1"/>
                  <w:sz w:val="18"/>
                  <w:szCs w:val="18"/>
                  <w:lang w:val="en-US" w:eastAsia="en-US"/>
                </w:rPr>
                <w:delText xml:space="preserve">one-way </w:delText>
              </w:r>
            </w:del>
          </w:p>
          <w:p w14:paraId="4099FC49" w14:textId="77777777" w:rsidR="00BD2C82" w:rsidRPr="00EB3D27" w:rsidRDefault="00BD2C82" w:rsidP="0092147F">
            <w:pPr>
              <w:autoSpaceDE w:val="0"/>
              <w:autoSpaceDN w:val="0"/>
              <w:adjustRightInd w:val="0"/>
              <w:spacing w:line="360" w:lineRule="auto"/>
              <w:ind w:right="-5909" w:firstLine="0"/>
              <w:jc w:val="left"/>
              <w:rPr>
                <w:del w:id="190" w:author="Camila Bruder" w:date="2023-11-30T14:37:00Z"/>
                <w:rFonts w:ascii="Times" w:hAnsi="Times" w:cs="Arial"/>
                <w:color w:val="000000" w:themeColor="text1"/>
                <w:sz w:val="18"/>
                <w:szCs w:val="18"/>
                <w:lang w:val="en-US"/>
              </w:rPr>
            </w:pPr>
            <w:del w:id="191" w:author="Camila Bruder" w:date="2023-11-30T14:37:00Z">
              <w:r w:rsidRPr="00EB3D27">
                <w:rPr>
                  <w:rFonts w:ascii="Times" w:eastAsiaTheme="minorHAnsi" w:hAnsi="Times" w:cs="Arial"/>
                  <w:color w:val="000000" w:themeColor="text1"/>
                  <w:sz w:val="18"/>
                  <w:szCs w:val="18"/>
                  <w:lang w:val="en-US" w:eastAsia="en-US"/>
                </w:rPr>
                <w:delText>rANOVA</w:delText>
              </w:r>
              <w:r w:rsidRPr="00EB3D27">
                <w:rPr>
                  <w:rFonts w:ascii="Times" w:hAnsi="Times" w:cs="Arial"/>
                  <w:color w:val="000000" w:themeColor="text1"/>
                  <w:sz w:val="18"/>
                  <w:szCs w:val="18"/>
                  <w:lang w:val="en-US"/>
                </w:rPr>
                <w:delText>/</w:delText>
              </w:r>
              <w:r w:rsidR="008E4954">
                <w:rPr>
                  <w:rFonts w:ascii="Times" w:hAnsi="Times" w:cs="Arial"/>
                  <w:color w:val="000000" w:themeColor="text1"/>
                  <w:sz w:val="18"/>
                  <w:szCs w:val="18"/>
                  <w:lang w:val="en-US"/>
                </w:rPr>
                <w:delText>Krusk</w:delText>
              </w:r>
              <w:r w:rsidR="007F3876">
                <w:rPr>
                  <w:rFonts w:ascii="Times" w:hAnsi="Times" w:cs="Arial"/>
                  <w:color w:val="000000" w:themeColor="text1"/>
                  <w:sz w:val="18"/>
                  <w:szCs w:val="18"/>
                  <w:lang w:val="en-US"/>
                </w:rPr>
                <w:delText>al</w:delText>
              </w:r>
              <w:r w:rsidR="008E4954">
                <w:rPr>
                  <w:rFonts w:ascii="Times" w:hAnsi="Times" w:cs="Arial"/>
                  <w:color w:val="000000" w:themeColor="text1"/>
                  <w:sz w:val="18"/>
                  <w:szCs w:val="18"/>
                  <w:lang w:val="en-US"/>
                </w:rPr>
                <w:delText>-Wallis</w:delText>
              </w:r>
            </w:del>
          </w:p>
          <w:p w14:paraId="2CC1BD4A" w14:textId="6323A1FF" w:rsidR="00D32CFA" w:rsidRPr="004913DA" w:rsidRDefault="00774897" w:rsidP="004913DA">
            <w:pPr>
              <w:autoSpaceDE w:val="0"/>
              <w:autoSpaceDN w:val="0"/>
              <w:adjustRightInd w:val="0"/>
              <w:ind w:right="-5909" w:firstLine="0"/>
              <w:jc w:val="left"/>
              <w:rPr>
                <w:ins w:id="192" w:author="Camila Bruder" w:date="2023-11-30T14:37:00Z"/>
                <w:color w:val="000000" w:themeColor="text1"/>
                <w:sz w:val="22"/>
                <w:szCs w:val="22"/>
                <w:lang w:val="en-US"/>
              </w:rPr>
            </w:pPr>
            <w:ins w:id="193" w:author="Camila Bruder" w:date="2023-11-30T14:37:00Z">
              <w:r w:rsidRPr="004913DA">
                <w:rPr>
                  <w:color w:val="000000" w:themeColor="text1"/>
                  <w:sz w:val="22"/>
                  <w:szCs w:val="22"/>
                  <w:lang w:val="en-US"/>
                </w:rPr>
                <w:t>comparisons</w:t>
              </w:r>
              <w:r w:rsidR="00E03314" w:rsidRPr="004913DA">
                <w:rPr>
                  <w:color w:val="000000" w:themeColor="text1"/>
                  <w:sz w:val="22"/>
                  <w:szCs w:val="22"/>
                  <w:lang w:val="en-US"/>
                </w:rPr>
                <w:t xml:space="preserve"> adjusting p-values </w:t>
              </w:r>
            </w:ins>
          </w:p>
          <w:p w14:paraId="6CFA544D" w14:textId="65A2851E" w:rsidR="007F7309" w:rsidRPr="00F34919" w:rsidRDefault="00E03314" w:rsidP="00F34919">
            <w:pPr>
              <w:autoSpaceDE w:val="0"/>
              <w:autoSpaceDN w:val="0"/>
              <w:adjustRightInd w:val="0"/>
              <w:ind w:right="-5909" w:firstLine="0"/>
              <w:jc w:val="left"/>
              <w:rPr>
                <w:color w:val="000000" w:themeColor="text1"/>
                <w:sz w:val="22"/>
                <w:lang w:val="en-US"/>
              </w:rPr>
            </w:pPr>
            <w:ins w:id="194" w:author="Camila Bruder" w:date="2023-11-30T14:37:00Z">
              <w:r w:rsidRPr="004913DA">
                <w:rPr>
                  <w:color w:val="000000" w:themeColor="text1"/>
                  <w:sz w:val="22"/>
                  <w:szCs w:val="22"/>
                  <w:lang w:val="en-US"/>
                </w:rPr>
                <w:t>with</w:t>
              </w:r>
              <w:r w:rsidR="00774897" w:rsidRPr="004913DA">
                <w:rPr>
                  <w:color w:val="000000" w:themeColor="text1"/>
                  <w:sz w:val="22"/>
                  <w:szCs w:val="22"/>
                  <w:lang w:val="en-US"/>
                </w:rPr>
                <w:t xml:space="preserve"> the</w:t>
              </w:r>
              <w:r w:rsidR="00D32CFA" w:rsidRPr="004913DA">
                <w:rPr>
                  <w:color w:val="000000" w:themeColor="text1"/>
                  <w:sz w:val="22"/>
                  <w:szCs w:val="22"/>
                  <w:lang w:val="en-US"/>
                </w:rPr>
                <w:t xml:space="preserve"> </w:t>
              </w:r>
              <w:r w:rsidRPr="004913DA">
                <w:rPr>
                  <w:color w:val="000000" w:themeColor="text1"/>
                  <w:sz w:val="22"/>
                  <w:szCs w:val="22"/>
                  <w:lang w:val="en-US"/>
                </w:rPr>
                <w:t>Holm method</w:t>
              </w:r>
              <w:r w:rsidR="002E59FE" w:rsidRPr="004913DA">
                <w:rPr>
                  <w:color w:val="000000" w:themeColor="text1"/>
                  <w:sz w:val="22"/>
                  <w:szCs w:val="22"/>
                  <w:lang w:val="en-US"/>
                </w:rPr>
                <w:t xml:space="preserve"> </w:t>
              </w:r>
            </w:ins>
            <w:r w:rsidR="002E59FE" w:rsidRPr="00F34919">
              <w:rPr>
                <w:color w:val="000000" w:themeColor="text1"/>
                <w:sz w:val="22"/>
                <w:lang w:val="en-US"/>
              </w:rPr>
              <w:t>(see 1.</w:t>
            </w:r>
            <w:del w:id="195" w:author="Camila Bruder" w:date="2023-11-30T14:37:00Z">
              <w:r w:rsidR="00BD2C82" w:rsidRPr="00EB3D27">
                <w:rPr>
                  <w:rFonts w:ascii="Times" w:hAnsi="Times" w:cs="Arial"/>
                  <w:color w:val="000000" w:themeColor="text1"/>
                  <w:sz w:val="18"/>
                  <w:szCs w:val="18"/>
                  <w:lang w:val="en-US"/>
                </w:rPr>
                <w:delText>2</w:delText>
              </w:r>
            </w:del>
            <w:ins w:id="196" w:author="Camila Bruder" w:date="2023-11-30T14:37:00Z">
              <w:r w:rsidR="00686187" w:rsidRPr="004913DA">
                <w:rPr>
                  <w:color w:val="000000" w:themeColor="text1"/>
                  <w:sz w:val="22"/>
                  <w:szCs w:val="22"/>
                  <w:lang w:val="en-US"/>
                </w:rPr>
                <w:t>3</w:t>
              </w:r>
            </w:ins>
            <w:r w:rsidR="002E59FE" w:rsidRPr="00F34919">
              <w:rPr>
                <w:color w:val="000000" w:themeColor="text1"/>
                <w:sz w:val="22"/>
                <w:lang w:val="en-US"/>
              </w:rPr>
              <w:t>.1</w:t>
            </w:r>
            <w:del w:id="197" w:author="Camila Bruder" w:date="2023-11-30T14:37:00Z">
              <w:r w:rsidR="00BD2C82" w:rsidRPr="00EB3D27">
                <w:rPr>
                  <w:rFonts w:ascii="Times" w:hAnsi="Times" w:cs="Arial"/>
                  <w:color w:val="000000" w:themeColor="text1"/>
                  <w:sz w:val="18"/>
                  <w:szCs w:val="18"/>
                  <w:lang w:val="en-US"/>
                </w:rPr>
                <w:delText>)</w:delText>
              </w:r>
            </w:del>
            <w:ins w:id="198" w:author="Camila Bruder" w:date="2023-11-30T14:37:00Z">
              <w:r w:rsidR="002E59FE" w:rsidRPr="004913DA">
                <w:rPr>
                  <w:color w:val="000000" w:themeColor="text1"/>
                  <w:sz w:val="22"/>
                  <w:szCs w:val="22"/>
                  <w:lang w:val="en-US"/>
                </w:rPr>
                <w:t>)</w:t>
              </w:r>
              <w:r w:rsidR="004913DA">
                <w:rPr>
                  <w:color w:val="000000" w:themeColor="text1"/>
                  <w:sz w:val="22"/>
                  <w:szCs w:val="22"/>
                  <w:lang w:val="en-US"/>
                </w:rPr>
                <w:t>.</w:t>
              </w:r>
            </w:ins>
          </w:p>
          <w:p w14:paraId="27A5EA6B" w14:textId="297447FC" w:rsidR="004913DA" w:rsidRPr="00F34919" w:rsidRDefault="004913DA" w:rsidP="00F34919">
            <w:pPr>
              <w:autoSpaceDE w:val="0"/>
              <w:autoSpaceDN w:val="0"/>
              <w:adjustRightInd w:val="0"/>
              <w:ind w:right="-5909" w:firstLine="0"/>
              <w:jc w:val="left"/>
              <w:rPr>
                <w:color w:val="000000" w:themeColor="text1"/>
                <w:sz w:val="22"/>
                <w:lang w:val="en-US"/>
              </w:rPr>
            </w:pPr>
          </w:p>
        </w:tc>
        <w:tc>
          <w:tcPr>
            <w:tcW w:w="1975" w:type="dxa"/>
            <w:gridSpan w:val="2"/>
          </w:tcPr>
          <w:p w14:paraId="7978D6C1" w14:textId="26D9CF5A" w:rsidR="007F7309" w:rsidRPr="00F34919" w:rsidRDefault="004227EE" w:rsidP="00F34919">
            <w:pPr>
              <w:ind w:firstLine="0"/>
              <w:jc w:val="left"/>
              <w:rPr>
                <w:color w:val="000000" w:themeColor="text1"/>
                <w:sz w:val="22"/>
                <w:lang w:val="en-US"/>
              </w:rPr>
            </w:pPr>
            <w:r w:rsidRPr="00F34919">
              <w:rPr>
                <w:color w:val="000000" w:themeColor="text1"/>
                <w:sz w:val="22"/>
                <w:lang w:val="en-US"/>
              </w:rPr>
              <w:t xml:space="preserve">Significance of </w:t>
            </w:r>
            <w:r w:rsidR="0009331D" w:rsidRPr="00F34919">
              <w:rPr>
                <w:color w:val="000000" w:themeColor="text1"/>
                <w:sz w:val="22"/>
                <w:lang w:val="en-US"/>
              </w:rPr>
              <w:t xml:space="preserve">difference in </w:t>
            </w:r>
            <w:del w:id="199" w:author="Camila Bruder" w:date="2023-11-30T14:37:00Z">
              <w:r w:rsidR="00BD2C82" w:rsidRPr="00EB3D27">
                <w:rPr>
                  <w:rFonts w:ascii="Times" w:hAnsi="Times" w:cs="Arial"/>
                  <w:color w:val="000000" w:themeColor="text1"/>
                  <w:sz w:val="18"/>
                  <w:szCs w:val="18"/>
                  <w:lang w:val="en-US"/>
                </w:rPr>
                <w:delText>mean MM1 scores across 3 styles according to ANOVA/</w:delText>
              </w:r>
              <w:r w:rsidR="008E4954">
                <w:rPr>
                  <w:rFonts w:ascii="Times" w:hAnsi="Times" w:cs="Arial"/>
                  <w:color w:val="000000" w:themeColor="text1"/>
                  <w:sz w:val="18"/>
                  <w:szCs w:val="18"/>
                  <w:lang w:val="en-US"/>
                </w:rPr>
                <w:delText>Kruskal-Wallis</w:delText>
              </w:r>
            </w:del>
            <w:ins w:id="200" w:author="Camila Bruder" w:date="2023-11-30T14:37:00Z">
              <w:r w:rsidR="007F7309" w:rsidRPr="004913DA">
                <w:rPr>
                  <w:color w:val="000000" w:themeColor="text1"/>
                  <w:sz w:val="22"/>
                  <w:szCs w:val="22"/>
                  <w:lang w:val="en-US"/>
                </w:rPr>
                <w:t>pairwise comparisons</w:t>
              </w:r>
              <w:r w:rsidR="00285464" w:rsidRPr="004913DA">
                <w:rPr>
                  <w:color w:val="000000" w:themeColor="text1"/>
                  <w:sz w:val="22"/>
                  <w:szCs w:val="22"/>
                  <w:lang w:val="en-US"/>
                </w:rPr>
                <w:t xml:space="preserve"> (if </w:t>
              </w:r>
              <w:r w:rsidR="00791867" w:rsidRPr="004913DA">
                <w:rPr>
                  <w:color w:val="000000" w:themeColor="text1"/>
                  <w:sz w:val="22"/>
                  <w:szCs w:val="22"/>
                  <w:lang w:val="en-US"/>
                </w:rPr>
                <w:t xml:space="preserve">all three </w:t>
              </w:r>
              <w:r w:rsidR="00285464" w:rsidRPr="004913DA">
                <w:rPr>
                  <w:color w:val="000000" w:themeColor="text1"/>
                  <w:sz w:val="22"/>
                  <w:szCs w:val="22"/>
                  <w:lang w:val="en-US"/>
                </w:rPr>
                <w:t xml:space="preserve">adjusted </w:t>
              </w:r>
              <w:proofErr w:type="spellStart"/>
              <w:r w:rsidR="00285464" w:rsidRPr="004913DA">
                <w:rPr>
                  <w:color w:val="000000" w:themeColor="text1"/>
                  <w:sz w:val="22"/>
                  <w:szCs w:val="22"/>
                  <w:lang w:val="en-US"/>
                </w:rPr>
                <w:t>p</w:t>
              </w:r>
              <w:r w:rsidR="00791867" w:rsidRPr="004913DA">
                <w:rPr>
                  <w:color w:val="000000" w:themeColor="text1"/>
                  <w:sz w:val="22"/>
                  <w:szCs w:val="22"/>
                  <w:lang w:val="en-US"/>
                </w:rPr>
                <w:t>s</w:t>
              </w:r>
              <w:proofErr w:type="spellEnd"/>
              <w:r w:rsidR="00285464" w:rsidRPr="004913DA">
                <w:rPr>
                  <w:color w:val="000000" w:themeColor="text1"/>
                  <w:sz w:val="22"/>
                  <w:szCs w:val="22"/>
                  <w:lang w:val="en-US"/>
                </w:rPr>
                <w:t xml:space="preserve"> &lt; .05).</w:t>
              </w:r>
            </w:ins>
            <w:r w:rsidR="0071471A" w:rsidRPr="00F34919">
              <w:rPr>
                <w:color w:val="000000" w:themeColor="text1"/>
                <w:sz w:val="22"/>
                <w:lang w:val="en-US"/>
              </w:rPr>
              <w:t xml:space="preserve"> </w:t>
            </w:r>
          </w:p>
          <w:p w14:paraId="72E2AFAB" w14:textId="4E86ADF9" w:rsidR="00285464" w:rsidRPr="00F34919" w:rsidRDefault="00285464" w:rsidP="00F34919">
            <w:pPr>
              <w:ind w:firstLine="0"/>
              <w:jc w:val="left"/>
              <w:rPr>
                <w:color w:val="000000" w:themeColor="text1"/>
                <w:sz w:val="22"/>
                <w:lang w:val="en-US"/>
              </w:rPr>
            </w:pPr>
          </w:p>
        </w:tc>
        <w:tc>
          <w:tcPr>
            <w:tcW w:w="2042" w:type="dxa"/>
            <w:gridSpan w:val="2"/>
          </w:tcPr>
          <w:p w14:paraId="0CF4886A" w14:textId="77777777" w:rsidR="00BD2C82" w:rsidRPr="00EB3D27" w:rsidRDefault="00BD2C82" w:rsidP="0092147F">
            <w:pPr>
              <w:spacing w:line="360" w:lineRule="auto"/>
              <w:ind w:firstLine="0"/>
              <w:jc w:val="left"/>
              <w:rPr>
                <w:del w:id="201" w:author="Camila Bruder" w:date="2023-11-30T14:37:00Z"/>
                <w:rFonts w:ascii="Times" w:hAnsi="Times" w:cs="Arial"/>
                <w:color w:val="000000" w:themeColor="text1"/>
                <w:sz w:val="18"/>
                <w:szCs w:val="18"/>
                <w:lang w:val="en-US"/>
              </w:rPr>
            </w:pPr>
            <w:del w:id="202" w:author="Camila Bruder" w:date="2023-11-30T14:37:00Z">
              <w:r w:rsidRPr="00EB3D27">
                <w:rPr>
                  <w:rFonts w:ascii="Times" w:hAnsi="Times" w:cs="Arial"/>
                  <w:color w:val="000000" w:themeColor="text1"/>
                  <w:sz w:val="18"/>
                  <w:szCs w:val="18"/>
                  <w:lang w:val="en-US"/>
                </w:rPr>
                <w:delText xml:space="preserve">The null hypothesis of no difference in MM1 across singing styles is rejected if </w:delText>
              </w:r>
              <w:r w:rsidRPr="00EB3D27">
                <w:rPr>
                  <w:rFonts w:ascii="Times" w:hAnsi="Times" w:cs="Arial"/>
                  <w:i/>
                  <w:iCs/>
                  <w:color w:val="000000" w:themeColor="text1"/>
                  <w:sz w:val="18"/>
                  <w:szCs w:val="18"/>
                  <w:lang w:val="en-US"/>
                </w:rPr>
                <w:delText xml:space="preserve">p </w:delText>
              </w:r>
              <w:r w:rsidRPr="00EB3D27">
                <w:rPr>
                  <w:rFonts w:ascii="Times" w:hAnsi="Times" w:cs="Arial"/>
                  <w:color w:val="000000" w:themeColor="text1"/>
                  <w:sz w:val="18"/>
                  <w:szCs w:val="18"/>
                  <w:lang w:val="en-US"/>
                </w:rPr>
                <w:delText>&lt; .05</w:delText>
              </w:r>
            </w:del>
          </w:p>
          <w:p w14:paraId="4F867D25" w14:textId="257E6A6D" w:rsidR="007F7309" w:rsidRPr="00F34919" w:rsidRDefault="00390D26" w:rsidP="00F34919">
            <w:pPr>
              <w:ind w:firstLine="0"/>
              <w:jc w:val="left"/>
              <w:rPr>
                <w:color w:val="000000" w:themeColor="text1"/>
                <w:sz w:val="22"/>
                <w:lang w:val="en-US"/>
              </w:rPr>
            </w:pPr>
            <w:ins w:id="203" w:author="Camila Bruder" w:date="2023-11-30T14:37:00Z">
              <w:r w:rsidRPr="004913DA">
                <w:rPr>
                  <w:color w:val="000000" w:themeColor="text1"/>
                  <w:sz w:val="22"/>
                  <w:szCs w:val="22"/>
                  <w:lang w:val="en-US"/>
                </w:rPr>
                <w:t xml:space="preserve">If all three planned (and directional) pairwise comparisons are significant, the result will support </w:t>
              </w:r>
              <w:r w:rsidR="00285464" w:rsidRPr="004913DA">
                <w:rPr>
                  <w:color w:val="000000" w:themeColor="text1"/>
                  <w:sz w:val="22"/>
                  <w:szCs w:val="22"/>
                  <w:lang w:val="en-US"/>
                </w:rPr>
                <w:t>our hypothesis</w:t>
              </w:r>
              <w:r w:rsidR="00791867" w:rsidRPr="004913DA">
                <w:rPr>
                  <w:color w:val="000000" w:themeColor="text1"/>
                  <w:sz w:val="22"/>
                  <w:szCs w:val="22"/>
                  <w:lang w:val="en-US"/>
                </w:rPr>
                <w:t xml:space="preserve"> of</w:t>
              </w:r>
              <w:r w:rsidR="00D32CFA" w:rsidRPr="004913DA">
                <w:rPr>
                  <w:color w:val="000000" w:themeColor="text1"/>
                  <w:sz w:val="22"/>
                  <w:szCs w:val="22"/>
                  <w:lang w:val="en-US"/>
                </w:rPr>
                <w:t xml:space="preserve"> </w:t>
              </w:r>
              <w:r w:rsidRPr="004913DA">
                <w:rPr>
                  <w:rFonts w:eastAsiaTheme="minorHAnsi"/>
                  <w:color w:val="000000" w:themeColor="text1"/>
                  <w:sz w:val="22"/>
                  <w:szCs w:val="22"/>
                  <w:lang w:val="en-US" w:eastAsia="en-US"/>
                </w:rPr>
                <w:t>higher shared taste for more</w:t>
              </w:r>
              <w:r w:rsidR="00AD6C6B">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natural”/</w:t>
              </w:r>
              <w:r w:rsidR="00AD6C6B">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 xml:space="preserve">universal (lullabies) than for more </w:t>
              </w:r>
              <w:r w:rsidR="008A3B10">
                <w:rPr>
                  <w:rFonts w:eastAsiaTheme="minorHAnsi"/>
                  <w:color w:val="000000" w:themeColor="text1"/>
                  <w:sz w:val="22"/>
                  <w:szCs w:val="22"/>
                  <w:lang w:val="en-US" w:eastAsia="en-US"/>
                </w:rPr>
                <w:t>“artificial”</w:t>
              </w:r>
              <w:r w:rsidR="008A3B10" w:rsidRPr="004913DA">
                <w:rPr>
                  <w:rFonts w:eastAsiaTheme="minorHAnsi"/>
                  <w:color w:val="000000" w:themeColor="text1"/>
                  <w:sz w:val="22"/>
                  <w:szCs w:val="22"/>
                  <w:lang w:val="en-US" w:eastAsia="en-US"/>
                </w:rPr>
                <w:t xml:space="preserve"> </w:t>
              </w:r>
              <w:r w:rsidRPr="004913DA">
                <w:rPr>
                  <w:rFonts w:eastAsiaTheme="minorHAnsi"/>
                  <w:color w:val="000000" w:themeColor="text1"/>
                  <w:sz w:val="22"/>
                  <w:szCs w:val="22"/>
                  <w:lang w:val="en-US" w:eastAsia="en-US"/>
                </w:rPr>
                <w:t>(operatic) kinds of singing</w:t>
              </w:r>
              <w:r w:rsidR="00AD6C6B">
                <w:rPr>
                  <w:color w:val="000000" w:themeColor="text1"/>
                  <w:sz w:val="22"/>
                  <w:szCs w:val="22"/>
                  <w:lang w:val="en-US"/>
                </w:rPr>
                <w:t>.</w:t>
              </w:r>
              <w:r w:rsidRPr="004913DA">
                <w:rPr>
                  <w:color w:val="000000" w:themeColor="text1"/>
                  <w:sz w:val="22"/>
                  <w:szCs w:val="22"/>
                  <w:lang w:val="en-US"/>
                </w:rPr>
                <w:t xml:space="preserve"> </w:t>
              </w:r>
            </w:ins>
          </w:p>
        </w:tc>
        <w:tc>
          <w:tcPr>
            <w:tcW w:w="2220" w:type="dxa"/>
            <w:cellIns w:id="204" w:author="Camila Bruder" w:date="2023-11-30T14:37:00Z"/>
          </w:tcPr>
          <w:p w14:paraId="34EB6701" w14:textId="7DC58DB1" w:rsidR="00413359" w:rsidRPr="004913DA" w:rsidRDefault="00413359" w:rsidP="004913DA">
            <w:pPr>
              <w:ind w:firstLine="0"/>
              <w:jc w:val="left"/>
              <w:rPr>
                <w:color w:val="000000" w:themeColor="text1"/>
                <w:sz w:val="22"/>
                <w:szCs w:val="22"/>
                <w:lang w:val="en-US"/>
              </w:rPr>
            </w:pPr>
            <w:ins w:id="205" w:author="Camila Bruder" w:date="2023-11-30T14:37:00Z">
              <w:r w:rsidRPr="004913DA">
                <w:rPr>
                  <w:color w:val="000000" w:themeColor="text1"/>
                  <w:sz w:val="22"/>
                  <w:szCs w:val="22"/>
                  <w:lang w:val="en-US"/>
                </w:rPr>
                <w:t>Outcomes would not falsify</w:t>
              </w:r>
              <w:r w:rsidR="007F7309" w:rsidRPr="004913DA">
                <w:rPr>
                  <w:color w:val="000000" w:themeColor="text1"/>
                  <w:sz w:val="22"/>
                  <w:szCs w:val="22"/>
                  <w:lang w:val="en-US"/>
                </w:rPr>
                <w:t xml:space="preserve"> a</w:t>
              </w:r>
              <w:r w:rsidR="005645C2" w:rsidRPr="004913DA">
                <w:rPr>
                  <w:color w:val="000000" w:themeColor="text1"/>
                  <w:sz w:val="22"/>
                  <w:szCs w:val="22"/>
                  <w:lang w:val="en-US"/>
                </w:rPr>
                <w:t>n</w:t>
              </w:r>
              <w:r w:rsidR="007F7309" w:rsidRPr="004913DA">
                <w:rPr>
                  <w:color w:val="000000" w:themeColor="text1"/>
                  <w:sz w:val="22"/>
                  <w:szCs w:val="22"/>
                  <w:lang w:val="en-US"/>
                </w:rPr>
                <w:t xml:space="preserve"> established theory, but </w:t>
              </w:r>
              <w:r w:rsidR="001A2F54" w:rsidRPr="004913DA">
                <w:rPr>
                  <w:color w:val="000000" w:themeColor="text1"/>
                  <w:sz w:val="22"/>
                  <w:szCs w:val="22"/>
                  <w:lang w:val="en-US"/>
                </w:rPr>
                <w:t>would suggest that predictions grounded on findings in the visual domains do not generalize to the auditory one</w:t>
              </w:r>
              <w:r w:rsidR="008A3B10">
                <w:rPr>
                  <w:color w:val="000000" w:themeColor="text1"/>
                  <w:sz w:val="22"/>
                  <w:szCs w:val="22"/>
                  <w:lang w:val="en-US"/>
                </w:rPr>
                <w:t xml:space="preserve"> (for vocalizations).</w:t>
              </w:r>
            </w:ins>
          </w:p>
        </w:tc>
      </w:tr>
      <w:tr w:rsidR="00BD2C82" w:rsidRPr="00EB3D27" w14:paraId="20CCF4E3" w14:textId="77777777" w:rsidTr="0092147F">
        <w:trPr>
          <w:gridAfter w:val="2"/>
          <w:wAfter w:w="3827" w:type="dxa"/>
          <w:del w:id="206" w:author="Camila Bruder" w:date="2023-11-30T14:37:00Z"/>
        </w:trPr>
        <w:tc>
          <w:tcPr>
            <w:tcW w:w="1560" w:type="dxa"/>
          </w:tcPr>
          <w:p w14:paraId="1C220062" w14:textId="77777777" w:rsidR="00BD2C82" w:rsidRPr="00EB3D27" w:rsidRDefault="00BD2C82" w:rsidP="0092147F">
            <w:pPr>
              <w:spacing w:line="360" w:lineRule="auto"/>
              <w:ind w:firstLine="0"/>
              <w:jc w:val="left"/>
              <w:rPr>
                <w:del w:id="207" w:author="Camila Bruder" w:date="2023-11-30T14:37:00Z"/>
                <w:rFonts w:ascii="Times" w:eastAsiaTheme="minorHAnsi" w:hAnsi="Times" w:cs="Arial"/>
                <w:color w:val="000000" w:themeColor="text1"/>
                <w:sz w:val="18"/>
                <w:szCs w:val="18"/>
                <w:lang w:val="en-US" w:eastAsia="en-US"/>
              </w:rPr>
            </w:pPr>
            <w:del w:id="208" w:author="Camila Bruder" w:date="2023-11-30T14:37:00Z">
              <w:r w:rsidRPr="00EB3D27">
                <w:rPr>
                  <w:rFonts w:ascii="Times" w:eastAsiaTheme="minorHAnsi" w:hAnsi="Times" w:cs="Arial"/>
                  <w:color w:val="000000" w:themeColor="text1"/>
                  <w:sz w:val="18"/>
                  <w:szCs w:val="18"/>
                  <w:lang w:val="en-US" w:eastAsia="en-US"/>
                </w:rPr>
                <w:delText>1B) Is inter-rater agreement (MM1) consistent over time (two testing sessions)?</w:delText>
              </w:r>
            </w:del>
          </w:p>
        </w:tc>
        <w:tc>
          <w:tcPr>
            <w:tcW w:w="1701" w:type="dxa"/>
          </w:tcPr>
          <w:p w14:paraId="5F757A14" w14:textId="77777777" w:rsidR="00BD2C82" w:rsidRPr="00EB3D27" w:rsidRDefault="00BD2C82" w:rsidP="0092147F">
            <w:pPr>
              <w:autoSpaceDE w:val="0"/>
              <w:autoSpaceDN w:val="0"/>
              <w:adjustRightInd w:val="0"/>
              <w:spacing w:line="360" w:lineRule="auto"/>
              <w:ind w:firstLine="0"/>
              <w:jc w:val="left"/>
              <w:rPr>
                <w:del w:id="209" w:author="Camila Bruder" w:date="2023-11-30T14:37:00Z"/>
                <w:rFonts w:ascii="Times" w:hAnsi="Times" w:cs="Arial"/>
                <w:color w:val="000000" w:themeColor="text1"/>
                <w:sz w:val="18"/>
                <w:szCs w:val="18"/>
                <w:lang w:val="en-US"/>
              </w:rPr>
            </w:pPr>
            <w:del w:id="210" w:author="Camila Bruder" w:date="2023-11-30T14:37:00Z">
              <w:r w:rsidRPr="00EB3D27">
                <w:rPr>
                  <w:rFonts w:ascii="Times" w:hAnsi="Times" w:cs="Arial"/>
                  <w:color w:val="000000" w:themeColor="text1"/>
                  <w:sz w:val="18"/>
                  <w:szCs w:val="18"/>
                  <w:lang w:val="en-US"/>
                </w:rPr>
                <w:delText>H0: similar amount of agreement in sessions 1 and 2</w:delText>
              </w:r>
            </w:del>
          </w:p>
          <w:p w14:paraId="38D9403C" w14:textId="77777777" w:rsidR="00BD2C82" w:rsidRPr="00EB3D27" w:rsidRDefault="00BD2C82" w:rsidP="0092147F">
            <w:pPr>
              <w:autoSpaceDE w:val="0"/>
              <w:autoSpaceDN w:val="0"/>
              <w:adjustRightInd w:val="0"/>
              <w:spacing w:line="360" w:lineRule="auto"/>
              <w:ind w:firstLine="0"/>
              <w:jc w:val="left"/>
              <w:rPr>
                <w:del w:id="211" w:author="Camila Bruder" w:date="2023-11-30T14:37:00Z"/>
                <w:rFonts w:ascii="Times" w:hAnsi="Times" w:cs="Arial"/>
                <w:color w:val="000000" w:themeColor="text1"/>
                <w:sz w:val="18"/>
                <w:szCs w:val="18"/>
                <w:lang w:val="en-US"/>
              </w:rPr>
            </w:pPr>
            <w:del w:id="212" w:author="Camila Bruder" w:date="2023-11-30T14:37:00Z">
              <w:r w:rsidRPr="00EB3D27">
                <w:rPr>
                  <w:rFonts w:ascii="Times" w:hAnsi="Times" w:cs="Arial"/>
                  <w:color w:val="000000" w:themeColor="text1"/>
                  <w:sz w:val="18"/>
                  <w:szCs w:val="18"/>
                  <w:lang w:val="en-US"/>
                </w:rPr>
                <w:delText xml:space="preserve">H1: </w:delText>
              </w:r>
              <w:r w:rsidR="008E4954" w:rsidRPr="001A5191">
                <w:rPr>
                  <w:rFonts w:ascii="Times" w:hAnsi="Times" w:cs="Arial"/>
                  <w:color w:val="000000" w:themeColor="text1"/>
                  <w:sz w:val="18"/>
                  <w:szCs w:val="18"/>
                  <w:lang w:val="en-US"/>
                </w:rPr>
                <w:delText>different amount of agreement in sessions 1 and 2</w:delText>
              </w:r>
            </w:del>
          </w:p>
        </w:tc>
        <w:tc>
          <w:tcPr>
            <w:tcW w:w="1701" w:type="dxa"/>
            <w:gridSpan w:val="2"/>
          </w:tcPr>
          <w:p w14:paraId="01821804" w14:textId="77777777" w:rsidR="00BD2C82" w:rsidRPr="00EB3D27" w:rsidRDefault="00BD2C82" w:rsidP="0092147F">
            <w:pPr>
              <w:spacing w:line="360" w:lineRule="auto"/>
              <w:ind w:firstLine="0"/>
              <w:jc w:val="left"/>
              <w:rPr>
                <w:del w:id="213" w:author="Camila Bruder" w:date="2023-11-30T14:37:00Z"/>
                <w:rFonts w:ascii="Times" w:hAnsi="Times" w:cs="Arial"/>
                <w:color w:val="000000" w:themeColor="text1"/>
                <w:sz w:val="18"/>
                <w:szCs w:val="18"/>
                <w:lang w:val="en-US"/>
              </w:rPr>
            </w:pPr>
            <w:del w:id="214" w:author="Camila Bruder" w:date="2023-11-30T14:37:00Z">
              <w:r w:rsidRPr="00EB3D27">
                <w:rPr>
                  <w:rFonts w:ascii="Times" w:hAnsi="Times" w:cs="Arial"/>
                  <w:color w:val="000000" w:themeColor="text1"/>
                  <w:sz w:val="18"/>
                  <w:szCs w:val="18"/>
                  <w:lang w:val="en-US"/>
                </w:rPr>
                <w:delText xml:space="preserve">45 participants rating each stimulus in terms of liking </w:delText>
              </w:r>
            </w:del>
          </w:p>
        </w:tc>
        <w:tc>
          <w:tcPr>
            <w:tcW w:w="1985" w:type="dxa"/>
          </w:tcPr>
          <w:p w14:paraId="76DFF93D" w14:textId="77777777" w:rsidR="00BD2C82" w:rsidRPr="00EB3D27" w:rsidRDefault="008E4954" w:rsidP="0092147F">
            <w:pPr>
              <w:spacing w:line="360" w:lineRule="auto"/>
              <w:ind w:firstLine="0"/>
              <w:jc w:val="left"/>
              <w:rPr>
                <w:del w:id="215" w:author="Camila Bruder" w:date="2023-11-30T14:37:00Z"/>
                <w:rFonts w:ascii="Times" w:hAnsi="Times" w:cs="Arial"/>
                <w:color w:val="000000" w:themeColor="text1"/>
                <w:sz w:val="18"/>
                <w:szCs w:val="18"/>
                <w:lang w:val="en-US"/>
              </w:rPr>
            </w:pPr>
            <w:del w:id="216" w:author="Camila Bruder" w:date="2023-11-30T14:37:00Z">
              <w:r w:rsidRPr="00D14CBA">
                <w:rPr>
                  <w:rFonts w:ascii="Times" w:hAnsi="Times" w:cs="Arial"/>
                  <w:color w:val="000000" w:themeColor="text1"/>
                  <w:sz w:val="18"/>
                  <w:szCs w:val="18"/>
                  <w:lang w:val="en-US"/>
                </w:rPr>
                <w:delText>Comparison of MM1 values (pooled across styles) in sessions 1 and 2: paired t-/Wilcoxon test</w:delText>
              </w:r>
              <w:r w:rsidR="00BD2C82">
                <w:rPr>
                  <w:rFonts w:ascii="Times" w:hAnsi="Times" w:cs="Arial"/>
                  <w:color w:val="000000" w:themeColor="text1"/>
                  <w:sz w:val="18"/>
                  <w:szCs w:val="18"/>
                  <w:lang w:val="en-US"/>
                </w:rPr>
                <w:delText xml:space="preserve"> </w:delText>
              </w:r>
              <w:r w:rsidR="00BD2C82" w:rsidRPr="00EB3D27">
                <w:rPr>
                  <w:rFonts w:ascii="Times" w:hAnsi="Times" w:cs="Arial"/>
                  <w:color w:val="000000" w:themeColor="text1"/>
                  <w:sz w:val="18"/>
                  <w:szCs w:val="18"/>
                  <w:lang w:val="en-US"/>
                </w:rPr>
                <w:delText>(see 1.2.1)</w:delText>
              </w:r>
            </w:del>
          </w:p>
          <w:p w14:paraId="09698450" w14:textId="77777777" w:rsidR="00BD2C82" w:rsidRPr="00EB3D27" w:rsidRDefault="00BD2C82" w:rsidP="0092147F">
            <w:pPr>
              <w:spacing w:line="360" w:lineRule="auto"/>
              <w:ind w:firstLine="0"/>
              <w:jc w:val="left"/>
              <w:rPr>
                <w:del w:id="217" w:author="Camila Bruder" w:date="2023-11-30T14:37:00Z"/>
                <w:rFonts w:ascii="Times" w:hAnsi="Times" w:cs="Arial"/>
                <w:color w:val="000000" w:themeColor="text1"/>
                <w:sz w:val="18"/>
                <w:szCs w:val="18"/>
                <w:lang w:val="en-US"/>
              </w:rPr>
            </w:pPr>
          </w:p>
        </w:tc>
        <w:tc>
          <w:tcPr>
            <w:tcW w:w="2410" w:type="dxa"/>
            <w:gridSpan w:val="2"/>
          </w:tcPr>
          <w:p w14:paraId="3005A656" w14:textId="77777777" w:rsidR="008E4954" w:rsidRPr="00D14CBA" w:rsidRDefault="008E4954" w:rsidP="008E4954">
            <w:pPr>
              <w:spacing w:line="360" w:lineRule="auto"/>
              <w:ind w:firstLine="0"/>
              <w:jc w:val="left"/>
              <w:rPr>
                <w:del w:id="218" w:author="Camila Bruder" w:date="2023-11-30T14:37:00Z"/>
                <w:rFonts w:ascii="Times" w:hAnsi="Times" w:cs="Arial"/>
                <w:color w:val="000000" w:themeColor="text1"/>
                <w:sz w:val="18"/>
                <w:szCs w:val="18"/>
                <w:lang w:val="en-US"/>
              </w:rPr>
            </w:pPr>
            <w:del w:id="219" w:author="Camila Bruder" w:date="2023-11-30T14:37:00Z">
              <w:r w:rsidRPr="00D14CBA">
                <w:rPr>
                  <w:rFonts w:ascii="Times" w:hAnsi="Times" w:cs="Arial"/>
                  <w:color w:val="000000" w:themeColor="text1"/>
                  <w:sz w:val="18"/>
                  <w:szCs w:val="18"/>
                  <w:lang w:val="en-US"/>
                </w:rPr>
                <w:delText>Significance of difference in MM1 scores between session 1 and 2 according to paired t-/Wilcoxon test</w:delText>
              </w:r>
            </w:del>
          </w:p>
          <w:p w14:paraId="63CB10B3" w14:textId="77777777" w:rsidR="00BD2C82" w:rsidRPr="00EB3D27" w:rsidRDefault="00BD2C82" w:rsidP="0092147F">
            <w:pPr>
              <w:spacing w:line="360" w:lineRule="auto"/>
              <w:ind w:firstLine="0"/>
              <w:jc w:val="left"/>
              <w:rPr>
                <w:del w:id="220" w:author="Camila Bruder" w:date="2023-11-30T14:37:00Z"/>
                <w:rFonts w:ascii="Times" w:hAnsi="Times" w:cs="Arial"/>
                <w:color w:val="000000" w:themeColor="text1"/>
                <w:sz w:val="18"/>
                <w:szCs w:val="18"/>
                <w:lang w:val="en-US"/>
              </w:rPr>
            </w:pPr>
          </w:p>
        </w:tc>
        <w:tc>
          <w:tcPr>
            <w:tcW w:w="1984" w:type="dxa"/>
            <w:gridSpan w:val="2"/>
          </w:tcPr>
          <w:p w14:paraId="004C8C9B" w14:textId="77777777" w:rsidR="00BD2C82" w:rsidRPr="00EB3D27" w:rsidRDefault="00BD2C82" w:rsidP="0092147F">
            <w:pPr>
              <w:spacing w:line="360" w:lineRule="auto"/>
              <w:ind w:firstLine="0"/>
              <w:jc w:val="left"/>
              <w:rPr>
                <w:del w:id="221" w:author="Camila Bruder" w:date="2023-11-30T14:37:00Z"/>
                <w:rFonts w:ascii="Times" w:hAnsi="Times" w:cs="Arial"/>
                <w:color w:val="000000" w:themeColor="text1"/>
                <w:sz w:val="18"/>
                <w:szCs w:val="18"/>
                <w:lang w:val="en-US"/>
              </w:rPr>
            </w:pPr>
            <w:del w:id="222" w:author="Camila Bruder" w:date="2023-11-30T14:37:00Z">
              <w:r w:rsidRPr="00EB3D27">
                <w:rPr>
                  <w:rFonts w:ascii="Times" w:hAnsi="Times" w:cs="Arial"/>
                  <w:color w:val="000000" w:themeColor="text1"/>
                  <w:sz w:val="18"/>
                  <w:szCs w:val="18"/>
                  <w:lang w:val="en-US"/>
                </w:rPr>
                <w:delText xml:space="preserve">The null hypothesis of no difference in MM1 between sessions is rejected if </w:delText>
              </w:r>
            </w:del>
          </w:p>
          <w:p w14:paraId="13BAC72A" w14:textId="77777777" w:rsidR="008E4954" w:rsidRPr="00D14CBA" w:rsidRDefault="008E4954" w:rsidP="008E4954">
            <w:pPr>
              <w:spacing w:line="360" w:lineRule="auto"/>
              <w:ind w:firstLine="0"/>
              <w:jc w:val="left"/>
              <w:rPr>
                <w:del w:id="223" w:author="Camila Bruder" w:date="2023-11-30T14:37:00Z"/>
                <w:rFonts w:ascii="Times" w:hAnsi="Times" w:cs="Arial"/>
                <w:color w:val="000000" w:themeColor="text1"/>
                <w:sz w:val="18"/>
                <w:szCs w:val="18"/>
                <w:lang w:val="en-US"/>
              </w:rPr>
            </w:pPr>
            <w:del w:id="224" w:author="Camila Bruder" w:date="2023-11-30T14:37:00Z">
              <w:r w:rsidRPr="00D14CBA">
                <w:rPr>
                  <w:rFonts w:ascii="Times" w:hAnsi="Times" w:cs="Arial"/>
                  <w:i/>
                  <w:iCs/>
                  <w:color w:val="000000" w:themeColor="text1"/>
                  <w:sz w:val="18"/>
                  <w:szCs w:val="18"/>
                  <w:lang w:val="en-US"/>
                </w:rPr>
                <w:delText xml:space="preserve">p </w:delText>
              </w:r>
              <w:r w:rsidRPr="00D14CBA">
                <w:rPr>
                  <w:rFonts w:ascii="Times" w:hAnsi="Times" w:cs="Arial"/>
                  <w:color w:val="000000" w:themeColor="text1"/>
                  <w:sz w:val="18"/>
                  <w:szCs w:val="18"/>
                  <w:lang w:val="en-US"/>
                </w:rPr>
                <w:delText>&lt; .05</w:delText>
              </w:r>
            </w:del>
          </w:p>
          <w:p w14:paraId="7F775A37" w14:textId="77777777" w:rsidR="00BD2C82" w:rsidRPr="00EB3D27" w:rsidRDefault="00BD2C82" w:rsidP="0092147F">
            <w:pPr>
              <w:spacing w:line="360" w:lineRule="auto"/>
              <w:ind w:firstLine="0"/>
              <w:jc w:val="left"/>
              <w:rPr>
                <w:del w:id="225" w:author="Camila Bruder" w:date="2023-11-30T14:37:00Z"/>
                <w:rFonts w:ascii="Times" w:hAnsi="Times" w:cs="Arial"/>
                <w:color w:val="000000" w:themeColor="text1"/>
                <w:sz w:val="18"/>
                <w:szCs w:val="18"/>
                <w:lang w:val="en-US"/>
              </w:rPr>
            </w:pPr>
          </w:p>
        </w:tc>
      </w:tr>
      <w:tr w:rsidR="00420A7E" w:rsidRPr="004913DA" w14:paraId="64C7AD68" w14:textId="45DB5C84" w:rsidTr="00F34919">
        <w:tc>
          <w:tcPr>
            <w:tcW w:w="1560" w:type="dxa"/>
          </w:tcPr>
          <w:p w14:paraId="59C49438" w14:textId="71DB6CB9" w:rsidR="00A77CB8" w:rsidRPr="00F34919" w:rsidRDefault="00BD2C82" w:rsidP="00F34919">
            <w:pPr>
              <w:ind w:firstLine="0"/>
              <w:jc w:val="left"/>
              <w:rPr>
                <w:rFonts w:eastAsiaTheme="minorHAnsi"/>
                <w:color w:val="000000" w:themeColor="text1"/>
                <w:sz w:val="22"/>
                <w:lang w:val="en-US"/>
              </w:rPr>
            </w:pPr>
            <w:del w:id="226" w:author="Camila Bruder" w:date="2023-11-30T14:37:00Z">
              <w:r w:rsidRPr="00EB3D27">
                <w:rPr>
                  <w:rFonts w:ascii="Times" w:eastAsiaTheme="minorHAnsi" w:hAnsi="Times" w:cs="Arial"/>
                  <w:color w:val="000000" w:themeColor="text1"/>
                  <w:sz w:val="18"/>
                  <w:szCs w:val="18"/>
                  <w:lang w:val="en-US" w:eastAsia="en-US"/>
                </w:rPr>
                <w:delText>2A</w:delText>
              </w:r>
            </w:del>
            <w:ins w:id="227" w:author="Camila Bruder" w:date="2023-11-30T14:37:00Z">
              <w:r w:rsidR="00A77CB8" w:rsidRPr="004913DA">
                <w:rPr>
                  <w:rFonts w:eastAsiaTheme="minorHAnsi"/>
                  <w:color w:val="000000" w:themeColor="text1"/>
                  <w:sz w:val="22"/>
                  <w:szCs w:val="22"/>
                  <w:lang w:val="en-US" w:eastAsia="en-US"/>
                </w:rPr>
                <w:t>2</w:t>
              </w:r>
            </w:ins>
            <w:r w:rsidR="00A77CB8" w:rsidRPr="00F34919">
              <w:rPr>
                <w:rFonts w:eastAsiaTheme="minorHAnsi"/>
                <w:color w:val="000000" w:themeColor="text1"/>
                <w:sz w:val="22"/>
                <w:lang w:val="en-US"/>
              </w:rPr>
              <w:t xml:space="preserve">) On average, will the same performers be preferred across styles? </w:t>
            </w:r>
          </w:p>
          <w:p w14:paraId="2CECCC11" w14:textId="126FCF28" w:rsidR="00A77CB8" w:rsidRPr="00F34919" w:rsidRDefault="00686187" w:rsidP="00F34919">
            <w:pPr>
              <w:ind w:firstLine="0"/>
              <w:jc w:val="left"/>
              <w:rPr>
                <w:rFonts w:eastAsiaTheme="minorHAnsi"/>
                <w:color w:val="000000" w:themeColor="text1"/>
                <w:sz w:val="22"/>
                <w:lang w:val="en-US"/>
              </w:rPr>
            </w:pPr>
            <w:ins w:id="228" w:author="Camila Bruder" w:date="2023-11-30T14:37:00Z">
              <w:r w:rsidRPr="004913DA">
                <w:rPr>
                  <w:color w:val="000000" w:themeColor="text1"/>
                  <w:sz w:val="22"/>
                  <w:szCs w:val="22"/>
                  <w:lang w:val="en-US"/>
                </w:rPr>
                <w:t>(</w:t>
              </w:r>
              <w:proofErr w:type="gramStart"/>
              <w:r w:rsidRPr="004913DA">
                <w:rPr>
                  <w:color w:val="000000" w:themeColor="text1"/>
                  <w:sz w:val="22"/>
                  <w:szCs w:val="22"/>
                  <w:lang w:val="en-US"/>
                </w:rPr>
                <w:t>see</w:t>
              </w:r>
              <w:proofErr w:type="gramEnd"/>
              <w:r w:rsidRPr="004913DA">
                <w:rPr>
                  <w:color w:val="000000" w:themeColor="text1"/>
                  <w:sz w:val="22"/>
                  <w:szCs w:val="22"/>
                  <w:lang w:val="en-US"/>
                </w:rPr>
                <w:t xml:space="preserve"> 1.</w:t>
              </w:r>
              <w:r w:rsidR="00D63B50">
                <w:rPr>
                  <w:color w:val="000000" w:themeColor="text1"/>
                  <w:sz w:val="22"/>
                  <w:szCs w:val="22"/>
                  <w:lang w:val="en-US"/>
                </w:rPr>
                <w:t>2</w:t>
              </w:r>
              <w:r w:rsidRPr="004913DA">
                <w:rPr>
                  <w:color w:val="000000" w:themeColor="text1"/>
                  <w:sz w:val="22"/>
                  <w:szCs w:val="22"/>
                  <w:lang w:val="en-US"/>
                </w:rPr>
                <w:t>.2)</w:t>
              </w:r>
            </w:ins>
          </w:p>
        </w:tc>
        <w:tc>
          <w:tcPr>
            <w:tcW w:w="1985" w:type="dxa"/>
            <w:gridSpan w:val="2"/>
          </w:tcPr>
          <w:p w14:paraId="795C51C0" w14:textId="77777777" w:rsidR="00BD2C82" w:rsidRPr="00EB3D27" w:rsidRDefault="00BD2C82" w:rsidP="0092147F">
            <w:pPr>
              <w:autoSpaceDE w:val="0"/>
              <w:autoSpaceDN w:val="0"/>
              <w:adjustRightInd w:val="0"/>
              <w:spacing w:line="360" w:lineRule="auto"/>
              <w:ind w:firstLine="0"/>
              <w:jc w:val="left"/>
              <w:rPr>
                <w:del w:id="229" w:author="Camila Bruder" w:date="2023-11-30T14:37:00Z"/>
                <w:rFonts w:ascii="Times" w:hAnsi="Times" w:cs="Arial"/>
                <w:color w:val="000000" w:themeColor="text1"/>
                <w:sz w:val="18"/>
                <w:szCs w:val="18"/>
                <w:lang w:val="en-US"/>
              </w:rPr>
            </w:pPr>
            <w:del w:id="230" w:author="Camila Bruder" w:date="2023-11-30T14:37:00Z">
              <w:r w:rsidRPr="00EB3D27">
                <w:rPr>
                  <w:rFonts w:ascii="Times" w:hAnsi="Times" w:cs="Arial"/>
                  <w:color w:val="000000" w:themeColor="text1"/>
                  <w:sz w:val="18"/>
                  <w:szCs w:val="18"/>
                  <w:lang w:val="en-US"/>
                </w:rPr>
                <w:delText>Ho: no difference in rankings of</w:delText>
              </w:r>
            </w:del>
            <w:ins w:id="231" w:author="Camila Bruder" w:date="2023-11-30T14:37:00Z">
              <w:r w:rsidR="00A77CB8" w:rsidRPr="004913DA">
                <w:rPr>
                  <w:color w:val="000000" w:themeColor="text1"/>
                  <w:sz w:val="22"/>
                  <w:szCs w:val="22"/>
                  <w:lang w:val="en-US"/>
                </w:rPr>
                <w:t xml:space="preserve">H2: </w:t>
              </w:r>
              <w:r w:rsidR="00EE0957" w:rsidRPr="004913DA">
                <w:rPr>
                  <w:color w:val="000000" w:themeColor="text1"/>
                  <w:sz w:val="22"/>
                  <w:szCs w:val="22"/>
                  <w:lang w:val="en-US"/>
                </w:rPr>
                <w:t>Preferred</w:t>
              </w:r>
            </w:ins>
            <w:r w:rsidR="00A77CB8" w:rsidRPr="00F34919">
              <w:rPr>
                <w:color w:val="000000" w:themeColor="text1"/>
                <w:sz w:val="22"/>
                <w:lang w:val="en-US"/>
              </w:rPr>
              <w:t xml:space="preserve"> performers </w:t>
            </w:r>
            <w:del w:id="232" w:author="Camila Bruder" w:date="2023-11-30T14:37:00Z">
              <w:r w:rsidRPr="00EB3D27">
                <w:rPr>
                  <w:rFonts w:ascii="Times" w:hAnsi="Times" w:cs="Arial"/>
                  <w:color w:val="000000" w:themeColor="text1"/>
                  <w:sz w:val="18"/>
                  <w:szCs w:val="18"/>
                  <w:lang w:val="en-US"/>
                </w:rPr>
                <w:delText>across styles (“better” voices consistently ranked higher)</w:delText>
              </w:r>
            </w:del>
          </w:p>
          <w:p w14:paraId="0329BDF6" w14:textId="0E519C0B" w:rsidR="00A77CB8" w:rsidRPr="00F34919" w:rsidRDefault="00BD2C82" w:rsidP="00F34919">
            <w:pPr>
              <w:autoSpaceDE w:val="0"/>
              <w:autoSpaceDN w:val="0"/>
              <w:adjustRightInd w:val="0"/>
              <w:ind w:firstLine="0"/>
              <w:jc w:val="left"/>
              <w:rPr>
                <w:color w:val="000000" w:themeColor="text1"/>
                <w:sz w:val="22"/>
                <w:lang w:val="en-US"/>
              </w:rPr>
            </w:pPr>
            <w:del w:id="233" w:author="Camila Bruder" w:date="2023-11-30T14:37:00Z">
              <w:r w:rsidRPr="00EB3D27">
                <w:rPr>
                  <w:rFonts w:ascii="Times" w:hAnsi="Times" w:cs="Arial"/>
                  <w:color w:val="000000" w:themeColor="text1"/>
                  <w:sz w:val="18"/>
                  <w:szCs w:val="18"/>
                  <w:lang w:val="en-US"/>
                </w:rPr>
                <w:delText>H1: rankings</w:delText>
              </w:r>
            </w:del>
            <w:ins w:id="234" w:author="Camila Bruder" w:date="2023-11-30T14:37:00Z">
              <w:r w:rsidR="00A77CB8" w:rsidRPr="004913DA">
                <w:rPr>
                  <w:color w:val="000000" w:themeColor="text1"/>
                  <w:sz w:val="22"/>
                  <w:szCs w:val="22"/>
                  <w:lang w:val="en-US"/>
                </w:rPr>
                <w:t>will</w:t>
              </w:r>
            </w:ins>
            <w:r w:rsidR="00A77CB8" w:rsidRPr="00F34919">
              <w:rPr>
                <w:color w:val="000000" w:themeColor="text1"/>
                <w:sz w:val="22"/>
                <w:lang w:val="en-US"/>
              </w:rPr>
              <w:t xml:space="preserve"> differ </w:t>
            </w:r>
            <w:r w:rsidR="006304E1" w:rsidRPr="00F34919">
              <w:rPr>
                <w:color w:val="000000" w:themeColor="text1"/>
                <w:sz w:val="22"/>
                <w:lang w:val="en-US"/>
              </w:rPr>
              <w:t>across</w:t>
            </w:r>
            <w:r w:rsidR="00A77CB8" w:rsidRPr="00F34919">
              <w:rPr>
                <w:color w:val="000000" w:themeColor="text1"/>
                <w:sz w:val="22"/>
                <w:lang w:val="en-US"/>
              </w:rPr>
              <w:t xml:space="preserve"> </w:t>
            </w:r>
            <w:ins w:id="235" w:author="Camila Bruder" w:date="2023-11-30T14:37:00Z">
              <w:r w:rsidR="00A77CB8" w:rsidRPr="004913DA">
                <w:rPr>
                  <w:color w:val="000000" w:themeColor="text1"/>
                  <w:sz w:val="22"/>
                  <w:szCs w:val="22"/>
                  <w:lang w:val="en-US"/>
                </w:rPr>
                <w:t xml:space="preserve">vocalization </w:t>
              </w:r>
            </w:ins>
            <w:r w:rsidR="00A77CB8" w:rsidRPr="00F34919">
              <w:rPr>
                <w:color w:val="000000" w:themeColor="text1"/>
                <w:sz w:val="22"/>
                <w:lang w:val="en-US"/>
              </w:rPr>
              <w:t>style</w:t>
            </w:r>
            <w:r w:rsidR="006304E1" w:rsidRPr="00F34919">
              <w:rPr>
                <w:color w:val="000000" w:themeColor="text1"/>
                <w:sz w:val="22"/>
                <w:lang w:val="en-US"/>
              </w:rPr>
              <w:t>s</w:t>
            </w:r>
            <w:del w:id="236" w:author="Camila Bruder" w:date="2023-11-30T14:37:00Z">
              <w:r w:rsidRPr="00EB3D27">
                <w:rPr>
                  <w:rFonts w:ascii="Times" w:hAnsi="Times" w:cs="Arial"/>
                  <w:color w:val="000000" w:themeColor="text1"/>
                  <w:sz w:val="18"/>
                  <w:szCs w:val="18"/>
                  <w:lang w:val="en-US"/>
                </w:rPr>
                <w:delText xml:space="preserve"> </w:delText>
              </w:r>
            </w:del>
            <w:ins w:id="237" w:author="Camila Bruder" w:date="2023-11-30T14:37:00Z">
              <w:r w:rsidR="005645C2" w:rsidRPr="004913DA">
                <w:rPr>
                  <w:color w:val="000000" w:themeColor="text1"/>
                  <w:sz w:val="22"/>
                  <w:szCs w:val="22"/>
                  <w:lang w:val="en-US"/>
                </w:rPr>
                <w:t>.</w:t>
              </w:r>
            </w:ins>
          </w:p>
        </w:tc>
        <w:tc>
          <w:tcPr>
            <w:tcW w:w="1417" w:type="dxa"/>
          </w:tcPr>
          <w:p w14:paraId="73692B01" w14:textId="6BDBFA4E" w:rsidR="00A77CB8" w:rsidRPr="00F34919" w:rsidRDefault="00BD2C82" w:rsidP="00F34919">
            <w:pPr>
              <w:ind w:firstLine="0"/>
              <w:jc w:val="left"/>
              <w:rPr>
                <w:color w:val="000000" w:themeColor="text1"/>
                <w:sz w:val="22"/>
                <w:lang w:val="en-US"/>
              </w:rPr>
            </w:pPr>
            <w:del w:id="238" w:author="Camila Bruder" w:date="2023-11-30T14:37:00Z">
              <w:r w:rsidRPr="00EB3D27">
                <w:rPr>
                  <w:rFonts w:ascii="Times" w:hAnsi="Times" w:cs="Arial"/>
                  <w:color w:val="000000" w:themeColor="text1"/>
                  <w:sz w:val="18"/>
                  <w:szCs w:val="18"/>
                  <w:lang w:val="en-US"/>
                </w:rPr>
                <w:delText>Average liking ratings by 45</w:delText>
              </w:r>
            </w:del>
            <w:ins w:id="239" w:author="Camila Bruder" w:date="2023-11-30T14:37:00Z">
              <w:r w:rsidR="0009331D" w:rsidRPr="004913DA">
                <w:rPr>
                  <w:color w:val="000000" w:themeColor="text1"/>
                  <w:sz w:val="22"/>
                  <w:szCs w:val="22"/>
                  <w:lang w:val="en-US"/>
                </w:rPr>
                <w:t>71</w:t>
              </w:r>
            </w:ins>
            <w:r w:rsidR="0009331D" w:rsidRPr="00F34919">
              <w:rPr>
                <w:color w:val="000000" w:themeColor="text1"/>
                <w:sz w:val="22"/>
                <w:lang w:val="en-US"/>
              </w:rPr>
              <w:t xml:space="preserve"> participants</w:t>
            </w:r>
            <w:ins w:id="240" w:author="Camila Bruder" w:date="2023-11-30T14:37:00Z">
              <w:r w:rsidR="0009331D" w:rsidRPr="004913DA">
                <w:rPr>
                  <w:color w:val="000000" w:themeColor="text1"/>
                  <w:sz w:val="22"/>
                  <w:szCs w:val="22"/>
                  <w:lang w:val="en-US"/>
                </w:rPr>
                <w:t xml:space="preserve"> rating each stimulus in terms of liking</w:t>
              </w:r>
            </w:ins>
          </w:p>
        </w:tc>
        <w:tc>
          <w:tcPr>
            <w:tcW w:w="3260" w:type="dxa"/>
            <w:gridSpan w:val="2"/>
          </w:tcPr>
          <w:p w14:paraId="191310B3" w14:textId="77777777" w:rsidR="00BD2C82" w:rsidRPr="00EB3D27" w:rsidRDefault="00506AC0" w:rsidP="0092147F">
            <w:pPr>
              <w:spacing w:line="360" w:lineRule="auto"/>
              <w:ind w:firstLine="0"/>
              <w:jc w:val="left"/>
              <w:rPr>
                <w:del w:id="241" w:author="Camila Bruder" w:date="2023-11-30T14:37:00Z"/>
                <w:rFonts w:ascii="Times" w:hAnsi="Times" w:cs="Arial"/>
                <w:color w:val="000000" w:themeColor="text1"/>
                <w:sz w:val="18"/>
                <w:szCs w:val="18"/>
                <w:lang w:val="en-US"/>
              </w:rPr>
            </w:pPr>
            <w:r w:rsidRPr="00F34919">
              <w:rPr>
                <w:color w:val="000000" w:themeColor="text1"/>
                <w:sz w:val="22"/>
                <w:lang w:val="en-US"/>
              </w:rPr>
              <w:t>Based on</w:t>
            </w:r>
            <w:r w:rsidR="001A727A" w:rsidRPr="00F34919">
              <w:rPr>
                <w:color w:val="000000" w:themeColor="text1"/>
                <w:sz w:val="22"/>
                <w:lang w:val="en-US"/>
              </w:rPr>
              <w:t xml:space="preserve"> </w:t>
            </w:r>
            <w:r w:rsidR="00A77CB8" w:rsidRPr="00F34919">
              <w:rPr>
                <w:color w:val="000000" w:themeColor="text1"/>
                <w:sz w:val="22"/>
                <w:lang w:val="en-US"/>
              </w:rPr>
              <w:t xml:space="preserve">mean liking ratings </w:t>
            </w:r>
            <w:ins w:id="242" w:author="Camila Bruder" w:date="2023-11-30T14:37:00Z">
              <w:r w:rsidR="0009331D" w:rsidRPr="004913DA">
                <w:rPr>
                  <w:color w:val="000000" w:themeColor="text1"/>
                  <w:sz w:val="22"/>
                  <w:szCs w:val="22"/>
                  <w:lang w:val="en-US"/>
                </w:rPr>
                <w:t xml:space="preserve">for vocalizations </w:t>
              </w:r>
            </w:ins>
            <w:r w:rsidR="00A77CB8" w:rsidRPr="00F34919">
              <w:rPr>
                <w:color w:val="000000" w:themeColor="text1"/>
                <w:sz w:val="22"/>
                <w:lang w:val="en-US"/>
              </w:rPr>
              <w:t xml:space="preserve">by </w:t>
            </w:r>
            <w:ins w:id="243" w:author="Camila Bruder" w:date="2023-11-30T14:37:00Z">
              <w:r w:rsidR="00A77CB8" w:rsidRPr="004913DA">
                <w:rPr>
                  <w:color w:val="000000" w:themeColor="text1"/>
                  <w:sz w:val="22"/>
                  <w:szCs w:val="22"/>
                  <w:lang w:val="en-US"/>
                </w:rPr>
                <w:t xml:space="preserve">each </w:t>
              </w:r>
            </w:ins>
            <w:r w:rsidR="00A77CB8" w:rsidRPr="00F34919">
              <w:rPr>
                <w:color w:val="000000" w:themeColor="text1"/>
                <w:sz w:val="22"/>
                <w:lang w:val="en-US"/>
              </w:rPr>
              <w:t>performer</w:t>
            </w:r>
            <w:del w:id="244" w:author="Camila Bruder" w:date="2023-11-30T14:37:00Z">
              <w:r w:rsidR="00BD2C82" w:rsidRPr="00EB3D27">
                <w:rPr>
                  <w:rFonts w:ascii="Times" w:hAnsi="Times" w:cs="Arial"/>
                  <w:color w:val="000000" w:themeColor="text1"/>
                  <w:sz w:val="18"/>
                  <w:szCs w:val="18"/>
                  <w:lang w:val="en-US"/>
                </w:rPr>
                <w:delText xml:space="preserve">, comparison of ranking of performers for </w:delText>
              </w:r>
            </w:del>
            <w:ins w:id="245" w:author="Camila Bruder" w:date="2023-11-30T14:37:00Z">
              <w:r w:rsidR="00EE0957" w:rsidRPr="004913DA">
                <w:rPr>
                  <w:color w:val="000000" w:themeColor="text1"/>
                  <w:sz w:val="22"/>
                  <w:szCs w:val="22"/>
                  <w:lang w:val="en-US"/>
                </w:rPr>
                <w:t xml:space="preserve"> </w:t>
              </w:r>
              <w:r w:rsidR="00D46D7B" w:rsidRPr="004913DA">
                <w:rPr>
                  <w:color w:val="000000" w:themeColor="text1"/>
                  <w:sz w:val="22"/>
                  <w:szCs w:val="22"/>
                  <w:lang w:val="en-US"/>
                </w:rPr>
                <w:t xml:space="preserve">in </w:t>
              </w:r>
            </w:ins>
            <w:r w:rsidR="00D46D7B" w:rsidRPr="00F34919">
              <w:rPr>
                <w:color w:val="000000" w:themeColor="text1"/>
                <w:sz w:val="22"/>
                <w:lang w:val="en-US"/>
              </w:rPr>
              <w:t>each</w:t>
            </w:r>
            <w:r w:rsidR="00EE0957" w:rsidRPr="00F34919">
              <w:rPr>
                <w:color w:val="000000" w:themeColor="text1"/>
                <w:sz w:val="22"/>
                <w:lang w:val="en-US"/>
              </w:rPr>
              <w:t xml:space="preserve"> </w:t>
            </w:r>
            <w:r w:rsidRPr="00F34919">
              <w:rPr>
                <w:color w:val="000000" w:themeColor="text1"/>
                <w:sz w:val="22"/>
                <w:lang w:val="en-US"/>
              </w:rPr>
              <w:t>style</w:t>
            </w:r>
            <w:del w:id="246" w:author="Camila Bruder" w:date="2023-11-30T14:37:00Z">
              <w:r w:rsidR="00BD2C82" w:rsidRPr="00EB3D27">
                <w:rPr>
                  <w:rFonts w:ascii="Times" w:hAnsi="Times" w:cs="Arial"/>
                  <w:color w:val="000000" w:themeColor="text1"/>
                  <w:sz w:val="18"/>
                  <w:szCs w:val="18"/>
                  <w:lang w:val="en-US"/>
                </w:rPr>
                <w:delText>: Friedman test comparing 5 rankings</w:delText>
              </w:r>
            </w:del>
            <w:ins w:id="247" w:author="Camila Bruder" w:date="2023-11-30T14:37:00Z">
              <w:r w:rsidRPr="004913DA">
                <w:rPr>
                  <w:color w:val="000000" w:themeColor="text1"/>
                  <w:sz w:val="22"/>
                  <w:szCs w:val="22"/>
                  <w:lang w:val="en-US"/>
                </w:rPr>
                <w:t xml:space="preserve">, we will compute </w:t>
              </w:r>
              <w:proofErr w:type="spellStart"/>
              <w:r w:rsidRPr="004913DA">
                <w:rPr>
                  <w:color w:val="000000" w:themeColor="text1"/>
                  <w:sz w:val="22"/>
                  <w:szCs w:val="22"/>
                  <w:lang w:val="en-US"/>
                </w:rPr>
                <w:t>Krippendorff’s</w:t>
              </w:r>
              <w:proofErr w:type="spellEnd"/>
              <w:r w:rsidRPr="004913DA">
                <w:rPr>
                  <w:color w:val="000000" w:themeColor="text1"/>
                  <w:sz w:val="22"/>
                  <w:szCs w:val="22"/>
                  <w:lang w:val="en-US"/>
                </w:rPr>
                <w:t xml:space="preserve"> alpha </w:t>
              </w:r>
              <w:r w:rsidR="0071471A" w:rsidRPr="004913DA">
                <w:rPr>
                  <w:color w:val="000000" w:themeColor="text1"/>
                  <w:sz w:val="22"/>
                  <w:szCs w:val="22"/>
                  <w:lang w:val="en-US"/>
                </w:rPr>
                <w:t>(</w:t>
              </w:r>
              <w:r w:rsidR="0071471A" w:rsidRPr="004913DA">
                <w:rPr>
                  <w:rStyle w:val="CommentReference"/>
                  <w:rFonts w:eastAsiaTheme="majorEastAsia"/>
                  <w:color w:val="000000" w:themeColor="text1"/>
                  <w:sz w:val="22"/>
                  <w:szCs w:val="22"/>
                  <w:lang w:val="en-US"/>
                </w:rPr>
                <w:sym w:font="Symbol" w:char="F061"/>
              </w:r>
              <w:r w:rsidR="0071471A" w:rsidRPr="004913DA">
                <w:rPr>
                  <w:rStyle w:val="CommentReference"/>
                  <w:rFonts w:eastAsiaTheme="majorEastAsia"/>
                  <w:i/>
                  <w:iCs/>
                  <w:color w:val="000000" w:themeColor="text1"/>
                  <w:sz w:val="22"/>
                  <w:szCs w:val="22"/>
                  <w:vertAlign w:val="subscript"/>
                  <w:lang w:val="en-US"/>
                </w:rPr>
                <w:t>K</w:t>
              </w:r>
              <w:r w:rsidR="0071471A" w:rsidRPr="004913DA">
                <w:rPr>
                  <w:rStyle w:val="CommentReference"/>
                  <w:rFonts w:eastAsiaTheme="majorEastAsia"/>
                  <w:i/>
                  <w:iCs/>
                  <w:color w:val="000000" w:themeColor="text1"/>
                  <w:sz w:val="22"/>
                  <w:szCs w:val="22"/>
                  <w:lang w:val="en-US"/>
                </w:rPr>
                <w:t>)</w:t>
              </w:r>
              <w:r w:rsidR="0071471A" w:rsidRPr="004913DA">
                <w:rPr>
                  <w:rStyle w:val="CommentReference"/>
                  <w:i/>
                  <w:iCs/>
                  <w:color w:val="000000" w:themeColor="text1"/>
                  <w:sz w:val="22"/>
                  <w:szCs w:val="22"/>
                  <w:vertAlign w:val="subscript"/>
                  <w:lang w:val="en-US"/>
                </w:rPr>
                <w:t xml:space="preserve"> </w:t>
              </w:r>
              <w:r w:rsidRPr="004913DA">
                <w:rPr>
                  <w:color w:val="000000" w:themeColor="text1"/>
                  <w:sz w:val="22"/>
                  <w:szCs w:val="22"/>
                  <w:lang w:val="en-US"/>
                </w:rPr>
                <w:t xml:space="preserve">as a measure of </w:t>
              </w:r>
              <w:proofErr w:type="spellStart"/>
              <w:r w:rsidR="00D46D7B" w:rsidRPr="004913DA">
                <w:rPr>
                  <w:color w:val="000000" w:themeColor="text1"/>
                  <w:sz w:val="22"/>
                  <w:szCs w:val="22"/>
                  <w:lang w:val="en-US"/>
                </w:rPr>
                <w:t>interstyle</w:t>
              </w:r>
              <w:proofErr w:type="spellEnd"/>
              <w:r w:rsidR="00D46D7B" w:rsidRPr="004913DA">
                <w:rPr>
                  <w:color w:val="000000" w:themeColor="text1"/>
                  <w:sz w:val="22"/>
                  <w:szCs w:val="22"/>
                  <w:lang w:val="en-US"/>
                </w:rPr>
                <w:t xml:space="preserve"> </w:t>
              </w:r>
              <w:r w:rsidRPr="004913DA">
                <w:rPr>
                  <w:color w:val="000000" w:themeColor="text1"/>
                  <w:sz w:val="22"/>
                  <w:szCs w:val="22"/>
                  <w:lang w:val="en-US"/>
                </w:rPr>
                <w:t xml:space="preserve">agreement: if preferences are </w:t>
              </w:r>
              <w:r w:rsidR="00A418E6" w:rsidRPr="004913DA">
                <w:rPr>
                  <w:color w:val="000000" w:themeColor="text1"/>
                  <w:sz w:val="22"/>
                  <w:szCs w:val="22"/>
                  <w:lang w:val="en-US"/>
                </w:rPr>
                <w:t xml:space="preserve">highly </w:t>
              </w:r>
              <w:r w:rsidRPr="004913DA">
                <w:rPr>
                  <w:color w:val="000000" w:themeColor="text1"/>
                  <w:sz w:val="22"/>
                  <w:szCs w:val="22"/>
                  <w:lang w:val="en-US"/>
                </w:rPr>
                <w:t xml:space="preserve">consistent across styles, </w:t>
              </w:r>
              <w:proofErr w:type="spellStart"/>
              <w:r w:rsidRPr="004913DA">
                <w:rPr>
                  <w:color w:val="000000" w:themeColor="text1"/>
                  <w:sz w:val="22"/>
                  <w:szCs w:val="22"/>
                  <w:lang w:val="en-US"/>
                </w:rPr>
                <w:t>Krippendorff’s</w:t>
              </w:r>
              <w:proofErr w:type="spellEnd"/>
              <w:r w:rsidRPr="004913DA">
                <w:rPr>
                  <w:color w:val="000000" w:themeColor="text1"/>
                  <w:sz w:val="22"/>
                  <w:szCs w:val="22"/>
                  <w:lang w:val="en-US"/>
                </w:rPr>
                <w:t xml:space="preserve"> alpha should be high</w:t>
              </w:r>
            </w:ins>
            <w:r w:rsidR="008A3B10" w:rsidRPr="00F34919">
              <w:rPr>
                <w:color w:val="000000" w:themeColor="text1"/>
                <w:sz w:val="22"/>
                <w:lang w:val="en-US"/>
              </w:rPr>
              <w:t xml:space="preserve"> </w:t>
            </w:r>
            <w:r w:rsidR="0009331D" w:rsidRPr="00F34919">
              <w:rPr>
                <w:color w:val="000000" w:themeColor="text1"/>
                <w:sz w:val="22"/>
                <w:lang w:val="en-US"/>
              </w:rPr>
              <w:t>(see 1.</w:t>
            </w:r>
            <w:ins w:id="248" w:author="Camila Bruder" w:date="2023-11-30T14:37:00Z">
              <w:r w:rsidR="00686187" w:rsidRPr="004913DA">
                <w:rPr>
                  <w:color w:val="000000" w:themeColor="text1"/>
                  <w:sz w:val="22"/>
                  <w:szCs w:val="22"/>
                  <w:lang w:val="en-US"/>
                </w:rPr>
                <w:t>3</w:t>
              </w:r>
              <w:r w:rsidR="0009331D" w:rsidRPr="004913DA">
                <w:rPr>
                  <w:color w:val="000000" w:themeColor="text1"/>
                  <w:sz w:val="22"/>
                  <w:szCs w:val="22"/>
                  <w:lang w:val="en-US"/>
                </w:rPr>
                <w:t>.</w:t>
              </w:r>
            </w:ins>
            <w:r w:rsidR="0009331D" w:rsidRPr="00F34919">
              <w:rPr>
                <w:color w:val="000000" w:themeColor="text1"/>
                <w:sz w:val="22"/>
                <w:lang w:val="en-US"/>
              </w:rPr>
              <w:t>2</w:t>
            </w:r>
            <w:del w:id="249" w:author="Camila Bruder" w:date="2023-11-30T14:37:00Z">
              <w:r w:rsidR="00BD2C82" w:rsidRPr="00EB3D27">
                <w:rPr>
                  <w:rFonts w:ascii="Times" w:hAnsi="Times" w:cs="Arial"/>
                  <w:color w:val="000000" w:themeColor="text1"/>
                  <w:sz w:val="18"/>
                  <w:szCs w:val="18"/>
                  <w:lang w:val="en-US"/>
                </w:rPr>
                <w:delText>.2)</w:delText>
              </w:r>
            </w:del>
          </w:p>
          <w:p w14:paraId="38D9A032" w14:textId="0B746544" w:rsidR="00A77CB8" w:rsidRPr="00F34919" w:rsidRDefault="0009331D" w:rsidP="00F34919">
            <w:pPr>
              <w:ind w:firstLine="0"/>
              <w:jc w:val="left"/>
              <w:rPr>
                <w:color w:val="000000" w:themeColor="text1"/>
                <w:sz w:val="22"/>
                <w:lang w:val="en-US"/>
              </w:rPr>
            </w:pPr>
            <w:ins w:id="250" w:author="Camila Bruder" w:date="2023-11-30T14:37:00Z">
              <w:r w:rsidRPr="004913DA">
                <w:rPr>
                  <w:color w:val="000000" w:themeColor="text1"/>
                  <w:sz w:val="22"/>
                  <w:szCs w:val="22"/>
                  <w:lang w:val="en-US"/>
                </w:rPr>
                <w:t>)</w:t>
              </w:r>
              <w:r w:rsidR="001A44FA" w:rsidRPr="004913DA">
                <w:rPr>
                  <w:color w:val="000000" w:themeColor="text1"/>
                  <w:sz w:val="22"/>
                  <w:szCs w:val="22"/>
                  <w:lang w:val="en-US"/>
                </w:rPr>
                <w:t>.</w:t>
              </w:r>
            </w:ins>
          </w:p>
        </w:tc>
        <w:tc>
          <w:tcPr>
            <w:tcW w:w="1975" w:type="dxa"/>
            <w:gridSpan w:val="2"/>
            <w:cellIns w:id="251" w:author="Camila Bruder" w:date="2023-11-30T14:37:00Z"/>
          </w:tcPr>
          <w:p w14:paraId="0FE36CD8" w14:textId="76CC2620" w:rsidR="00A77CB8" w:rsidRPr="004913DA" w:rsidRDefault="00506AC0" w:rsidP="004913DA">
            <w:pPr>
              <w:ind w:firstLine="0"/>
              <w:jc w:val="left"/>
              <w:rPr>
                <w:color w:val="000000" w:themeColor="text1"/>
                <w:sz w:val="22"/>
                <w:szCs w:val="22"/>
                <w:lang w:val="en-US"/>
              </w:rPr>
            </w:pPr>
            <w:ins w:id="252" w:author="Camila Bruder" w:date="2023-11-30T14:37:00Z">
              <w:r w:rsidRPr="004913DA">
                <w:rPr>
                  <w:color w:val="000000" w:themeColor="text1"/>
                  <w:sz w:val="22"/>
                  <w:szCs w:val="22"/>
                  <w:lang w:val="en-US"/>
                </w:rPr>
                <w:t xml:space="preserve">We </w:t>
              </w:r>
              <w:r w:rsidR="0071471A" w:rsidRPr="004913DA">
                <w:rPr>
                  <w:color w:val="000000" w:themeColor="text1"/>
                  <w:sz w:val="22"/>
                  <w:szCs w:val="22"/>
                  <w:lang w:val="en-US"/>
                </w:rPr>
                <w:t>adopt</w:t>
              </w:r>
              <w:r w:rsidRPr="004913DA">
                <w:rPr>
                  <w:color w:val="000000" w:themeColor="text1"/>
                  <w:sz w:val="22"/>
                  <w:szCs w:val="22"/>
                  <w:lang w:val="en-US"/>
                </w:rPr>
                <w:t xml:space="preserve"> a threshold of </w:t>
              </w:r>
              <w:r w:rsidR="0071471A" w:rsidRPr="004913DA">
                <w:rPr>
                  <w:rStyle w:val="CommentReference"/>
                  <w:rFonts w:eastAsiaTheme="majorEastAsia"/>
                  <w:color w:val="000000" w:themeColor="text1"/>
                  <w:sz w:val="22"/>
                  <w:szCs w:val="22"/>
                  <w:lang w:val="en-US"/>
                </w:rPr>
                <w:sym w:font="Symbol" w:char="F061"/>
              </w:r>
              <w:r w:rsidR="0071471A" w:rsidRPr="004913DA">
                <w:rPr>
                  <w:rStyle w:val="CommentReference"/>
                  <w:rFonts w:eastAsiaTheme="majorEastAsia"/>
                  <w:i/>
                  <w:iCs/>
                  <w:color w:val="000000" w:themeColor="text1"/>
                  <w:sz w:val="22"/>
                  <w:szCs w:val="22"/>
                  <w:vertAlign w:val="subscript"/>
                  <w:lang w:val="en-US"/>
                </w:rPr>
                <w:t xml:space="preserve">K </w:t>
              </w:r>
              <w:r w:rsidR="004D5FDC" w:rsidRPr="004913DA">
                <w:rPr>
                  <w:rStyle w:val="CommentReference"/>
                  <w:i/>
                  <w:iCs/>
                  <w:color w:val="000000" w:themeColor="text1"/>
                  <w:sz w:val="22"/>
                  <w:szCs w:val="22"/>
                  <w:vertAlign w:val="subscript"/>
                  <w:lang w:val="en-US"/>
                </w:rPr>
                <w:t>=</w:t>
              </w:r>
              <w:r w:rsidRPr="004913DA">
                <w:rPr>
                  <w:color w:val="000000" w:themeColor="text1"/>
                  <w:sz w:val="22"/>
                  <w:szCs w:val="22"/>
                  <w:lang w:val="en-US"/>
                </w:rPr>
                <w:t xml:space="preserve"> .8 </w:t>
              </w:r>
              <w:r w:rsidR="0071471A" w:rsidRPr="004913DA">
                <w:rPr>
                  <w:color w:val="000000" w:themeColor="text1"/>
                  <w:sz w:val="22"/>
                  <w:szCs w:val="22"/>
                  <w:lang w:val="en-US"/>
                </w:rPr>
                <w:t xml:space="preserve">(including the bootstrapped confidence interval) </w:t>
              </w:r>
              <w:r w:rsidRPr="004913DA">
                <w:rPr>
                  <w:color w:val="000000" w:themeColor="text1"/>
                  <w:sz w:val="22"/>
                  <w:szCs w:val="22"/>
                  <w:lang w:val="en-US"/>
                </w:rPr>
                <w:t xml:space="preserve">to consider preferences </w:t>
              </w:r>
              <w:r w:rsidR="00A418E6" w:rsidRPr="004913DA">
                <w:rPr>
                  <w:color w:val="000000" w:themeColor="text1"/>
                  <w:sz w:val="22"/>
                  <w:szCs w:val="22"/>
                  <w:lang w:val="en-US"/>
                </w:rPr>
                <w:t xml:space="preserve">highly </w:t>
              </w:r>
              <w:r w:rsidRPr="004913DA">
                <w:rPr>
                  <w:color w:val="000000" w:themeColor="text1"/>
                  <w:sz w:val="22"/>
                  <w:szCs w:val="22"/>
                  <w:lang w:val="en-US"/>
                </w:rPr>
                <w:t>consistent</w:t>
              </w:r>
              <w:r w:rsidR="0071471A" w:rsidRPr="004913DA">
                <w:rPr>
                  <w:color w:val="000000" w:themeColor="text1"/>
                  <w:sz w:val="22"/>
                  <w:szCs w:val="22"/>
                  <w:lang w:val="en-US"/>
                </w:rPr>
                <w:t xml:space="preserve"> across styles. </w:t>
              </w:r>
            </w:ins>
          </w:p>
        </w:tc>
        <w:tc>
          <w:tcPr>
            <w:tcW w:w="2042" w:type="dxa"/>
            <w:gridSpan w:val="2"/>
          </w:tcPr>
          <w:p w14:paraId="1DC9E0F4" w14:textId="0B5DAB10" w:rsidR="003350C5" w:rsidRPr="00F34919" w:rsidRDefault="00BD2C82" w:rsidP="00F34919">
            <w:pPr>
              <w:ind w:firstLine="0"/>
              <w:jc w:val="left"/>
              <w:rPr>
                <w:color w:val="000000" w:themeColor="text1"/>
                <w:sz w:val="22"/>
                <w:lang w:val="en-US"/>
              </w:rPr>
            </w:pPr>
            <w:del w:id="253" w:author="Camila Bruder" w:date="2023-11-30T14:37:00Z">
              <w:r w:rsidRPr="00EB3D27">
                <w:rPr>
                  <w:rFonts w:ascii="Times" w:hAnsi="Times" w:cs="Arial"/>
                  <w:color w:val="000000" w:themeColor="text1"/>
                  <w:sz w:val="18"/>
                  <w:szCs w:val="18"/>
                  <w:lang w:val="en-US"/>
                </w:rPr>
                <w:delText>Significance of differences in rankings between styles as measured by Friedman’s test</w:delText>
              </w:r>
            </w:del>
            <w:ins w:id="254" w:author="Camila Bruder" w:date="2023-11-30T14:37:00Z">
              <w:r w:rsidR="00305B5F" w:rsidRPr="004913DA">
                <w:rPr>
                  <w:color w:val="000000" w:themeColor="text1"/>
                  <w:sz w:val="22"/>
                  <w:szCs w:val="22"/>
                  <w:lang w:val="en-US"/>
                </w:rPr>
                <w:t xml:space="preserve">We consider </w:t>
              </w:r>
              <w:proofErr w:type="spellStart"/>
              <w:r w:rsidR="00305B5F" w:rsidRPr="004913DA">
                <w:rPr>
                  <w:color w:val="000000" w:themeColor="text1"/>
                  <w:sz w:val="22"/>
                  <w:szCs w:val="22"/>
                  <w:lang w:val="en-US"/>
                </w:rPr>
                <w:t>interstyle</w:t>
              </w:r>
              <w:proofErr w:type="spellEnd"/>
              <w:r w:rsidR="00305B5F" w:rsidRPr="004913DA">
                <w:rPr>
                  <w:color w:val="000000" w:themeColor="text1"/>
                  <w:sz w:val="22"/>
                  <w:szCs w:val="22"/>
                  <w:lang w:val="en-US"/>
                </w:rPr>
                <w:t xml:space="preserve"> agreement high (i.e., preferences</w:t>
              </w:r>
              <w:r w:rsidR="00A418E6" w:rsidRPr="004913DA">
                <w:rPr>
                  <w:color w:val="000000" w:themeColor="text1"/>
                  <w:sz w:val="22"/>
                  <w:szCs w:val="22"/>
                  <w:lang w:val="en-US"/>
                </w:rPr>
                <w:t xml:space="preserve"> highly</w:t>
              </w:r>
              <w:r w:rsidR="00305B5F" w:rsidRPr="004913DA">
                <w:rPr>
                  <w:color w:val="000000" w:themeColor="text1"/>
                  <w:sz w:val="22"/>
                  <w:szCs w:val="22"/>
                  <w:lang w:val="en-US"/>
                </w:rPr>
                <w:t xml:space="preserve"> consistent across styles) i</w:t>
              </w:r>
              <w:r w:rsidR="00506AC0" w:rsidRPr="004913DA">
                <w:rPr>
                  <w:color w:val="000000" w:themeColor="text1"/>
                  <w:sz w:val="22"/>
                  <w:szCs w:val="22"/>
                  <w:lang w:val="en-US"/>
                </w:rPr>
                <w:t xml:space="preserve">f </w:t>
              </w:r>
              <w:r w:rsidR="00305B5F" w:rsidRPr="004913DA">
                <w:rPr>
                  <w:color w:val="000000" w:themeColor="text1"/>
                  <w:sz w:val="22"/>
                  <w:szCs w:val="22"/>
                  <w:lang w:val="en-US"/>
                </w:rPr>
                <w:t xml:space="preserve">the lower bound of the confidence interval of </w:t>
              </w:r>
              <w:r w:rsidR="00305B5F" w:rsidRPr="004913DA">
                <w:rPr>
                  <w:rStyle w:val="CommentReference"/>
                  <w:rFonts w:eastAsiaTheme="majorEastAsia"/>
                  <w:color w:val="000000" w:themeColor="text1"/>
                  <w:sz w:val="22"/>
                  <w:szCs w:val="22"/>
                  <w:lang w:val="en-US"/>
                </w:rPr>
                <w:sym w:font="Symbol" w:char="F061"/>
              </w:r>
              <w:r w:rsidR="00305B5F" w:rsidRPr="004913DA">
                <w:rPr>
                  <w:rStyle w:val="CommentReference"/>
                  <w:rFonts w:eastAsiaTheme="majorEastAsia"/>
                  <w:i/>
                  <w:iCs/>
                  <w:color w:val="000000" w:themeColor="text1"/>
                  <w:sz w:val="22"/>
                  <w:szCs w:val="22"/>
                  <w:vertAlign w:val="subscript"/>
                  <w:lang w:val="en-US"/>
                </w:rPr>
                <w:t>K</w:t>
              </w:r>
              <w:r w:rsidR="00305B5F" w:rsidRPr="004913DA">
                <w:rPr>
                  <w:rStyle w:val="CommentReference"/>
                  <w:i/>
                  <w:iCs/>
                  <w:color w:val="000000" w:themeColor="text1"/>
                  <w:sz w:val="22"/>
                  <w:szCs w:val="22"/>
                  <w:vertAlign w:val="subscript"/>
                  <w:lang w:val="en-US"/>
                </w:rPr>
                <w:t xml:space="preserve"> </w:t>
              </w:r>
              <w:r w:rsidR="00D46D7B" w:rsidRPr="004913DA">
                <w:rPr>
                  <w:color w:val="000000" w:themeColor="text1"/>
                  <w:sz w:val="22"/>
                  <w:szCs w:val="22"/>
                  <w:lang w:val="en-US"/>
                </w:rPr>
                <w:t>is</w:t>
              </w:r>
              <w:r w:rsidR="004D5FDC" w:rsidRPr="004913DA">
                <w:rPr>
                  <w:color w:val="000000" w:themeColor="text1"/>
                  <w:sz w:val="22"/>
                  <w:szCs w:val="22"/>
                  <w:lang w:val="en-US"/>
                </w:rPr>
                <w:t xml:space="preserve"> equal to or</w:t>
              </w:r>
              <w:r w:rsidR="00506AC0" w:rsidRPr="004913DA">
                <w:rPr>
                  <w:color w:val="000000" w:themeColor="text1"/>
                  <w:sz w:val="22"/>
                  <w:szCs w:val="22"/>
                  <w:lang w:val="en-US"/>
                </w:rPr>
                <w:t xml:space="preserve"> </w:t>
              </w:r>
              <w:r w:rsidR="00305B5F" w:rsidRPr="004913DA">
                <w:rPr>
                  <w:color w:val="000000" w:themeColor="text1"/>
                  <w:sz w:val="22"/>
                  <w:szCs w:val="22"/>
                  <w:lang w:val="en-US"/>
                </w:rPr>
                <w:t>higher than</w:t>
              </w:r>
              <w:r w:rsidR="003350C5" w:rsidRPr="004913DA">
                <w:rPr>
                  <w:color w:val="000000" w:themeColor="text1"/>
                  <w:sz w:val="22"/>
                  <w:szCs w:val="22"/>
                  <w:lang w:val="en-US"/>
                </w:rPr>
                <w:t xml:space="preserve"> .8</w:t>
              </w:r>
            </w:ins>
          </w:p>
        </w:tc>
        <w:tc>
          <w:tcPr>
            <w:tcW w:w="2220" w:type="dxa"/>
          </w:tcPr>
          <w:p w14:paraId="0B7914EA" w14:textId="2378319F" w:rsidR="00A77CB8" w:rsidRPr="00F34919" w:rsidRDefault="00BD2C82" w:rsidP="00F34919">
            <w:pPr>
              <w:ind w:firstLine="0"/>
              <w:jc w:val="left"/>
              <w:rPr>
                <w:color w:val="000000" w:themeColor="text1"/>
                <w:sz w:val="22"/>
                <w:lang w:val="en-US"/>
              </w:rPr>
            </w:pPr>
            <w:del w:id="255" w:author="Camila Bruder" w:date="2023-11-30T14:37:00Z">
              <w:r w:rsidRPr="00EB3D27">
                <w:rPr>
                  <w:rFonts w:ascii="Times" w:hAnsi="Times" w:cs="Arial"/>
                  <w:color w:val="000000" w:themeColor="text1"/>
                  <w:sz w:val="18"/>
                  <w:szCs w:val="18"/>
                  <w:lang w:val="en-US"/>
                </w:rPr>
                <w:delText xml:space="preserve">The null hypothesis of no difference in rankings across styles is rejected if </w:delText>
              </w:r>
              <w:r w:rsidRPr="00EB3D27">
                <w:rPr>
                  <w:rFonts w:ascii="Times" w:hAnsi="Times" w:cs="Arial"/>
                  <w:i/>
                  <w:iCs/>
                  <w:color w:val="000000" w:themeColor="text1"/>
                  <w:sz w:val="18"/>
                  <w:szCs w:val="18"/>
                  <w:lang w:val="en-US"/>
                </w:rPr>
                <w:delText>p &lt;</w:delText>
              </w:r>
              <w:r w:rsidRPr="00EB3D27">
                <w:rPr>
                  <w:rFonts w:ascii="Times" w:hAnsi="Times" w:cs="Arial"/>
                  <w:color w:val="000000" w:themeColor="text1"/>
                  <w:sz w:val="18"/>
                  <w:szCs w:val="18"/>
                  <w:lang w:val="en-US"/>
                </w:rPr>
                <w:delText xml:space="preserve"> .05 (suggesting preferred voices vary across styles)</w:delText>
              </w:r>
            </w:del>
            <w:ins w:id="256" w:author="Camila Bruder" w:date="2023-11-30T14:37:00Z">
              <w:r w:rsidR="005645C2" w:rsidRPr="004913DA">
                <w:rPr>
                  <w:color w:val="000000" w:themeColor="text1"/>
                  <w:sz w:val="22"/>
                  <w:szCs w:val="22"/>
                  <w:lang w:val="en-US"/>
                </w:rPr>
                <w:t>The</w:t>
              </w:r>
              <w:r w:rsidR="00330A93" w:rsidRPr="004913DA">
                <w:rPr>
                  <w:color w:val="000000" w:themeColor="text1"/>
                  <w:sz w:val="22"/>
                  <w:szCs w:val="22"/>
                  <w:lang w:val="en-US"/>
                </w:rPr>
                <w:t xml:space="preserve"> finding that </w:t>
              </w:r>
              <w:r w:rsidR="00305B5F" w:rsidRPr="004913DA">
                <w:rPr>
                  <w:color w:val="000000" w:themeColor="text1"/>
                  <w:sz w:val="22"/>
                  <w:szCs w:val="22"/>
                  <w:lang w:val="en-US"/>
                </w:rPr>
                <w:t>preferences are not</w:t>
              </w:r>
              <w:r w:rsidR="00A418E6" w:rsidRPr="004913DA">
                <w:rPr>
                  <w:color w:val="000000" w:themeColor="text1"/>
                  <w:sz w:val="22"/>
                  <w:szCs w:val="22"/>
                  <w:lang w:val="en-US"/>
                </w:rPr>
                <w:t xml:space="preserve"> highly</w:t>
              </w:r>
              <w:r w:rsidR="00305B5F" w:rsidRPr="004913DA">
                <w:rPr>
                  <w:color w:val="000000" w:themeColor="text1"/>
                  <w:sz w:val="22"/>
                  <w:szCs w:val="22"/>
                  <w:lang w:val="en-US"/>
                </w:rPr>
                <w:t xml:space="preserve"> consistent across styles (i.e., that </w:t>
              </w:r>
              <w:r w:rsidR="00330A93" w:rsidRPr="004913DA">
                <w:rPr>
                  <w:color w:val="000000" w:themeColor="text1"/>
                  <w:sz w:val="22"/>
                  <w:szCs w:val="22"/>
                  <w:lang w:val="en-US"/>
                </w:rPr>
                <w:t>different voices are preferred for different styles</w:t>
              </w:r>
              <w:r w:rsidR="00305B5F" w:rsidRPr="004913DA">
                <w:rPr>
                  <w:color w:val="000000" w:themeColor="text1"/>
                  <w:sz w:val="22"/>
                  <w:szCs w:val="22"/>
                  <w:lang w:val="en-US"/>
                </w:rPr>
                <w:t>)</w:t>
              </w:r>
              <w:r w:rsidR="00330A93" w:rsidRPr="004913DA">
                <w:rPr>
                  <w:color w:val="000000" w:themeColor="text1"/>
                  <w:sz w:val="22"/>
                  <w:szCs w:val="22"/>
                  <w:lang w:val="en-US"/>
                </w:rPr>
                <w:t xml:space="preserve"> would contradict the idea that singing and sp</w:t>
              </w:r>
              <w:r w:rsidR="00AD6C6B">
                <w:rPr>
                  <w:color w:val="000000" w:themeColor="text1"/>
                  <w:sz w:val="22"/>
                  <w:szCs w:val="22"/>
                  <w:lang w:val="en-US"/>
                </w:rPr>
                <w:t>oken voice</w:t>
              </w:r>
              <w:r w:rsidR="00330A93" w:rsidRPr="004913DA">
                <w:rPr>
                  <w:color w:val="000000" w:themeColor="text1"/>
                  <w:sz w:val="22"/>
                  <w:szCs w:val="22"/>
                  <w:lang w:val="en-US"/>
                </w:rPr>
                <w:t xml:space="preserve"> work as “backup”</w:t>
              </w:r>
              <w:r w:rsidR="00AF5CC7" w:rsidRPr="004913DA">
                <w:rPr>
                  <w:color w:val="000000" w:themeColor="text1"/>
                  <w:sz w:val="22"/>
                  <w:szCs w:val="22"/>
                  <w:lang w:val="en-US"/>
                </w:rPr>
                <w:t xml:space="preserve"> </w:t>
              </w:r>
              <w:r w:rsidR="00330A93" w:rsidRPr="004913DA">
                <w:rPr>
                  <w:color w:val="000000" w:themeColor="text1"/>
                  <w:sz w:val="22"/>
                  <w:szCs w:val="22"/>
                  <w:lang w:val="en-US"/>
                </w:rPr>
                <w:t xml:space="preserve">signals, conveying the same information about a person’s </w:t>
              </w:r>
              <w:r w:rsidR="00BF6CF2" w:rsidRPr="004913DA">
                <w:rPr>
                  <w:color w:val="000000" w:themeColor="text1"/>
                  <w:sz w:val="22"/>
                  <w:szCs w:val="22"/>
                  <w:lang w:val="en-US"/>
                </w:rPr>
                <w:t xml:space="preserve">physical </w:t>
              </w:r>
              <w:r w:rsidR="00330A93" w:rsidRPr="004913DA">
                <w:rPr>
                  <w:color w:val="000000" w:themeColor="text1"/>
                  <w:sz w:val="22"/>
                  <w:szCs w:val="22"/>
                  <w:lang w:val="en-US"/>
                </w:rPr>
                <w:t>fitness</w:t>
              </w:r>
              <w:r w:rsidR="005645C2" w:rsidRPr="004913DA">
                <w:rPr>
                  <w:color w:val="000000" w:themeColor="text1"/>
                  <w:sz w:val="22"/>
                  <w:szCs w:val="22"/>
                  <w:lang w:val="en-US"/>
                </w:rPr>
                <w:t>.</w:t>
              </w:r>
            </w:ins>
          </w:p>
        </w:tc>
      </w:tr>
      <w:tr w:rsidR="00BD2C82" w:rsidRPr="00EB3D27" w14:paraId="5EF04ECF" w14:textId="77777777" w:rsidTr="0092147F">
        <w:trPr>
          <w:gridAfter w:val="2"/>
          <w:wAfter w:w="3827" w:type="dxa"/>
          <w:del w:id="257" w:author="Camila Bruder" w:date="2023-11-30T14:37:00Z"/>
        </w:trPr>
        <w:tc>
          <w:tcPr>
            <w:tcW w:w="1560" w:type="dxa"/>
          </w:tcPr>
          <w:p w14:paraId="55146C10" w14:textId="77777777" w:rsidR="00BD2C82" w:rsidRPr="00EB3D27" w:rsidRDefault="00BD2C82" w:rsidP="0092147F">
            <w:pPr>
              <w:spacing w:line="360" w:lineRule="auto"/>
              <w:ind w:firstLine="0"/>
              <w:jc w:val="left"/>
              <w:rPr>
                <w:del w:id="258" w:author="Camila Bruder" w:date="2023-11-30T14:37:00Z"/>
                <w:rFonts w:ascii="Times" w:eastAsiaTheme="minorHAnsi" w:hAnsi="Times" w:cs="Arial"/>
                <w:color w:val="000000" w:themeColor="text1"/>
                <w:sz w:val="18"/>
                <w:szCs w:val="18"/>
                <w:lang w:val="en-US" w:eastAsia="en-US"/>
              </w:rPr>
            </w:pPr>
            <w:del w:id="259" w:author="Camila Bruder" w:date="2023-11-30T14:37:00Z">
              <w:r w:rsidRPr="00EB3D27">
                <w:rPr>
                  <w:rFonts w:ascii="Times" w:hAnsi="Times" w:cs="Arial"/>
                  <w:color w:val="000000" w:themeColor="text1"/>
                  <w:sz w:val="18"/>
                  <w:szCs w:val="18"/>
                  <w:lang w:val="en-US"/>
                </w:rPr>
                <w:delText>2B) How consistent are (average) preferences for performers over time (two testing sessions)?</w:delText>
              </w:r>
            </w:del>
          </w:p>
        </w:tc>
        <w:tc>
          <w:tcPr>
            <w:tcW w:w="1701" w:type="dxa"/>
          </w:tcPr>
          <w:p w14:paraId="0B8290B6" w14:textId="77777777" w:rsidR="00BD2C82" w:rsidRPr="00EB3D27" w:rsidRDefault="00BD2C82" w:rsidP="0092147F">
            <w:pPr>
              <w:autoSpaceDE w:val="0"/>
              <w:autoSpaceDN w:val="0"/>
              <w:adjustRightInd w:val="0"/>
              <w:spacing w:line="360" w:lineRule="auto"/>
              <w:ind w:firstLine="0"/>
              <w:jc w:val="left"/>
              <w:rPr>
                <w:del w:id="260" w:author="Camila Bruder" w:date="2023-11-30T14:37:00Z"/>
                <w:rFonts w:ascii="Times" w:hAnsi="Times" w:cs="Arial"/>
                <w:color w:val="000000" w:themeColor="text1"/>
                <w:sz w:val="18"/>
                <w:szCs w:val="18"/>
                <w:lang w:val="en-US"/>
              </w:rPr>
            </w:pPr>
            <w:del w:id="261" w:author="Camila Bruder" w:date="2023-11-30T14:37:00Z">
              <w:r w:rsidRPr="00EB3D27">
                <w:rPr>
                  <w:rFonts w:ascii="Times" w:hAnsi="Times" w:cs="Arial"/>
                  <w:color w:val="000000" w:themeColor="text1"/>
                  <w:sz w:val="18"/>
                  <w:szCs w:val="18"/>
                  <w:lang w:val="en-US"/>
                </w:rPr>
                <w:delText xml:space="preserve">H0: similar rankings of performers in sessions 1 and 2 </w:delText>
              </w:r>
            </w:del>
          </w:p>
          <w:p w14:paraId="2AF64300" w14:textId="77777777" w:rsidR="00BD2C82" w:rsidRPr="00EB3D27" w:rsidRDefault="00BD2C82" w:rsidP="0092147F">
            <w:pPr>
              <w:autoSpaceDE w:val="0"/>
              <w:autoSpaceDN w:val="0"/>
              <w:adjustRightInd w:val="0"/>
              <w:spacing w:line="360" w:lineRule="auto"/>
              <w:ind w:firstLine="0"/>
              <w:jc w:val="left"/>
              <w:rPr>
                <w:del w:id="262" w:author="Camila Bruder" w:date="2023-11-30T14:37:00Z"/>
                <w:rFonts w:ascii="Times" w:hAnsi="Times" w:cs="Arial"/>
                <w:color w:val="000000" w:themeColor="text1"/>
                <w:sz w:val="18"/>
                <w:szCs w:val="18"/>
                <w:lang w:val="en-US"/>
              </w:rPr>
            </w:pPr>
            <w:del w:id="263" w:author="Camila Bruder" w:date="2023-11-30T14:37:00Z">
              <w:r w:rsidRPr="00EB3D27">
                <w:rPr>
                  <w:rFonts w:ascii="Times" w:hAnsi="Times" w:cs="Arial"/>
                  <w:color w:val="000000" w:themeColor="text1"/>
                  <w:sz w:val="18"/>
                  <w:szCs w:val="18"/>
                  <w:lang w:val="en-US"/>
                </w:rPr>
                <w:delText xml:space="preserve">H1: different rankings of performers in sessions 1 and 2 </w:delText>
              </w:r>
            </w:del>
          </w:p>
        </w:tc>
        <w:tc>
          <w:tcPr>
            <w:tcW w:w="1701" w:type="dxa"/>
            <w:gridSpan w:val="2"/>
          </w:tcPr>
          <w:p w14:paraId="44752945" w14:textId="77777777" w:rsidR="00BD2C82" w:rsidRPr="00EB3D27" w:rsidRDefault="00BD2C82" w:rsidP="0092147F">
            <w:pPr>
              <w:spacing w:line="360" w:lineRule="auto"/>
              <w:ind w:firstLine="0"/>
              <w:jc w:val="left"/>
              <w:rPr>
                <w:del w:id="264" w:author="Camila Bruder" w:date="2023-11-30T14:37:00Z"/>
                <w:rFonts w:ascii="Times" w:hAnsi="Times" w:cs="Arial"/>
                <w:color w:val="000000" w:themeColor="text1"/>
                <w:sz w:val="18"/>
                <w:szCs w:val="18"/>
                <w:lang w:val="en-US"/>
              </w:rPr>
            </w:pPr>
            <w:del w:id="265" w:author="Camila Bruder" w:date="2023-11-30T14:37:00Z">
              <w:r w:rsidRPr="00EB3D27">
                <w:rPr>
                  <w:rFonts w:ascii="Times" w:hAnsi="Times" w:cs="Arial"/>
                  <w:color w:val="000000" w:themeColor="text1"/>
                  <w:sz w:val="18"/>
                  <w:szCs w:val="18"/>
                  <w:lang w:val="en-US"/>
                </w:rPr>
                <w:delText xml:space="preserve">Average liking ratings by 45 participants </w:delText>
              </w:r>
            </w:del>
          </w:p>
        </w:tc>
        <w:tc>
          <w:tcPr>
            <w:tcW w:w="1985" w:type="dxa"/>
          </w:tcPr>
          <w:p w14:paraId="5DBD26D6" w14:textId="77777777" w:rsidR="00BD2C82" w:rsidRPr="00EB3D27" w:rsidRDefault="00BD2C82" w:rsidP="0092147F">
            <w:pPr>
              <w:spacing w:line="360" w:lineRule="auto"/>
              <w:ind w:firstLine="0"/>
              <w:jc w:val="left"/>
              <w:rPr>
                <w:del w:id="266" w:author="Camila Bruder" w:date="2023-11-30T14:37:00Z"/>
                <w:rFonts w:ascii="Times" w:hAnsi="Times" w:cs="Arial"/>
                <w:color w:val="000000" w:themeColor="text1"/>
                <w:sz w:val="18"/>
                <w:szCs w:val="18"/>
                <w:lang w:val="en-US"/>
              </w:rPr>
            </w:pPr>
            <w:del w:id="267" w:author="Camila Bruder" w:date="2023-11-30T14:37:00Z">
              <w:r w:rsidRPr="00EB3D27">
                <w:rPr>
                  <w:rFonts w:ascii="Times" w:hAnsi="Times" w:cs="Arial"/>
                  <w:color w:val="000000" w:themeColor="text1"/>
                  <w:sz w:val="18"/>
                  <w:szCs w:val="18"/>
                  <w:lang w:val="en-US"/>
                </w:rPr>
                <w:delText>Based on mean liking ratings by performer (pooled across styles),</w:delText>
              </w:r>
            </w:del>
          </w:p>
          <w:p w14:paraId="3C87D9BA" w14:textId="77777777" w:rsidR="00BD2C82" w:rsidRPr="00EB3D27" w:rsidRDefault="008E4954" w:rsidP="0092147F">
            <w:pPr>
              <w:spacing w:line="360" w:lineRule="auto"/>
              <w:ind w:firstLine="0"/>
              <w:jc w:val="left"/>
              <w:rPr>
                <w:del w:id="268" w:author="Camila Bruder" w:date="2023-11-30T14:37:00Z"/>
                <w:rFonts w:ascii="Times" w:hAnsi="Times" w:cs="Arial"/>
                <w:color w:val="000000" w:themeColor="text1"/>
                <w:sz w:val="18"/>
                <w:szCs w:val="18"/>
                <w:lang w:val="en-US"/>
              </w:rPr>
            </w:pPr>
            <w:del w:id="269" w:author="Camila Bruder" w:date="2023-11-30T14:37:00Z">
              <w:r>
                <w:rPr>
                  <w:rFonts w:ascii="Times" w:hAnsi="Times" w:cs="Arial"/>
                  <w:color w:val="000000" w:themeColor="text1"/>
                  <w:sz w:val="18"/>
                  <w:szCs w:val="18"/>
                  <w:lang w:val="en-US"/>
                </w:rPr>
                <w:delText>Spearman</w:delText>
              </w:r>
              <w:r w:rsidRPr="00EB3D27">
                <w:rPr>
                  <w:rFonts w:ascii="Times" w:hAnsi="Times" w:cs="Arial"/>
                  <w:color w:val="000000" w:themeColor="text1"/>
                  <w:sz w:val="18"/>
                  <w:szCs w:val="18"/>
                  <w:lang w:val="en-US"/>
                </w:rPr>
                <w:delText xml:space="preserve"> </w:delText>
              </w:r>
              <w:r w:rsidR="00BD2C82" w:rsidRPr="00EB3D27">
                <w:rPr>
                  <w:rFonts w:ascii="Times" w:hAnsi="Times" w:cs="Arial"/>
                  <w:color w:val="000000" w:themeColor="text1"/>
                  <w:sz w:val="18"/>
                  <w:szCs w:val="18"/>
                  <w:lang w:val="en-US"/>
                </w:rPr>
                <w:delText>correlation score between sessions 1 and 2 (see 1.2.2)</w:delText>
              </w:r>
            </w:del>
          </w:p>
        </w:tc>
        <w:tc>
          <w:tcPr>
            <w:tcW w:w="2410" w:type="dxa"/>
            <w:gridSpan w:val="2"/>
          </w:tcPr>
          <w:p w14:paraId="42B88352" w14:textId="77777777" w:rsidR="00BD2C82" w:rsidRPr="00EB3D27" w:rsidRDefault="00BD2C82" w:rsidP="0092147F">
            <w:pPr>
              <w:spacing w:line="360" w:lineRule="auto"/>
              <w:ind w:firstLine="0"/>
              <w:jc w:val="left"/>
              <w:rPr>
                <w:del w:id="270" w:author="Camila Bruder" w:date="2023-11-30T14:37:00Z"/>
                <w:rFonts w:ascii="Times" w:hAnsi="Times" w:cs="Arial"/>
                <w:color w:val="000000" w:themeColor="text1"/>
                <w:sz w:val="18"/>
                <w:szCs w:val="18"/>
                <w:lang w:val="en-US"/>
              </w:rPr>
            </w:pPr>
            <w:del w:id="271" w:author="Camila Bruder" w:date="2023-11-30T14:37:00Z">
              <w:r w:rsidRPr="00EB3D27">
                <w:rPr>
                  <w:rFonts w:ascii="Times" w:hAnsi="Times" w:cs="Arial"/>
                  <w:color w:val="000000" w:themeColor="text1"/>
                  <w:sz w:val="18"/>
                  <w:szCs w:val="18"/>
                  <w:lang w:val="en-US"/>
                </w:rPr>
                <w:delText>A correlation higher than .75 indicates consistency of rankings of performers across testing sessions</w:delText>
              </w:r>
              <w:r w:rsidRPr="00EB3D27" w:rsidDel="0069065B">
                <w:rPr>
                  <w:rFonts w:ascii="Times" w:hAnsi="Times" w:cs="Arial"/>
                  <w:color w:val="000000" w:themeColor="text1"/>
                  <w:sz w:val="18"/>
                  <w:szCs w:val="18"/>
                  <w:lang w:val="en-US"/>
                </w:rPr>
                <w:delText xml:space="preserve"> </w:delText>
              </w:r>
            </w:del>
          </w:p>
        </w:tc>
        <w:tc>
          <w:tcPr>
            <w:tcW w:w="1984" w:type="dxa"/>
            <w:gridSpan w:val="2"/>
          </w:tcPr>
          <w:p w14:paraId="3B92B6F5" w14:textId="77777777" w:rsidR="00BD2C82" w:rsidRPr="00EB3D27" w:rsidRDefault="00BD2C82" w:rsidP="0092147F">
            <w:pPr>
              <w:spacing w:line="360" w:lineRule="auto"/>
              <w:ind w:firstLine="0"/>
              <w:jc w:val="left"/>
              <w:rPr>
                <w:del w:id="272" w:author="Camila Bruder" w:date="2023-11-30T14:37:00Z"/>
                <w:rFonts w:ascii="Times" w:hAnsi="Times" w:cs="Arial"/>
                <w:color w:val="000000" w:themeColor="text1"/>
                <w:sz w:val="18"/>
                <w:szCs w:val="18"/>
                <w:lang w:val="en-US"/>
              </w:rPr>
            </w:pPr>
            <w:del w:id="273" w:author="Camila Bruder" w:date="2023-11-30T14:37:00Z">
              <w:r w:rsidRPr="00EB3D27">
                <w:rPr>
                  <w:rFonts w:ascii="Times" w:hAnsi="Times" w:cs="Arial"/>
                  <w:color w:val="000000" w:themeColor="text1"/>
                  <w:sz w:val="18"/>
                  <w:szCs w:val="18"/>
                  <w:lang w:val="en-US"/>
                </w:rPr>
                <w:delText xml:space="preserve">The null hypothesis of no difference in rankings of performers between sessions is rejected if </w:delText>
              </w:r>
            </w:del>
          </w:p>
          <w:p w14:paraId="0681AA80" w14:textId="77777777" w:rsidR="00BD2C82" w:rsidRPr="00EB3D27" w:rsidRDefault="00BD2C82" w:rsidP="0092147F">
            <w:pPr>
              <w:spacing w:line="360" w:lineRule="auto"/>
              <w:ind w:firstLine="0"/>
              <w:jc w:val="left"/>
              <w:rPr>
                <w:del w:id="274" w:author="Camila Bruder" w:date="2023-11-30T14:37:00Z"/>
                <w:rFonts w:ascii="Times" w:hAnsi="Times" w:cs="Arial"/>
                <w:color w:val="000000" w:themeColor="text1"/>
                <w:sz w:val="18"/>
                <w:szCs w:val="18"/>
                <w:lang w:val="en-US"/>
              </w:rPr>
            </w:pPr>
            <w:del w:id="275" w:author="Camila Bruder" w:date="2023-11-30T14:37:00Z">
              <w:r w:rsidRPr="00EB3D27">
                <w:rPr>
                  <w:rFonts w:ascii="Times" w:hAnsi="Times" w:cs="Arial"/>
                  <w:i/>
                  <w:iCs/>
                  <w:color w:val="000000" w:themeColor="text1"/>
                  <w:sz w:val="18"/>
                  <w:szCs w:val="18"/>
                  <w:lang w:val="en-US"/>
                </w:rPr>
                <w:delText>r</w:delText>
              </w:r>
              <w:r w:rsidRPr="00EB3D27">
                <w:rPr>
                  <w:rFonts w:ascii="Times" w:hAnsi="Times" w:cs="Arial"/>
                  <w:i/>
                  <w:iCs/>
                  <w:color w:val="000000" w:themeColor="text1"/>
                  <w:sz w:val="18"/>
                  <w:szCs w:val="18"/>
                  <w:vertAlign w:val="subscript"/>
                  <w:lang w:val="en-US"/>
                </w:rPr>
                <w:delText xml:space="preserve"> test, retest</w:delText>
              </w:r>
              <w:r w:rsidRPr="00EB3D27">
                <w:rPr>
                  <w:rFonts w:ascii="Times" w:hAnsi="Times" w:cs="Arial"/>
                  <w:i/>
                  <w:iCs/>
                  <w:color w:val="000000" w:themeColor="text1"/>
                  <w:sz w:val="18"/>
                  <w:szCs w:val="18"/>
                  <w:lang w:val="en-US"/>
                </w:rPr>
                <w:delText xml:space="preserve"> &lt; </w:delText>
              </w:r>
              <w:r w:rsidRPr="00EB3D27">
                <w:rPr>
                  <w:rFonts w:ascii="Times" w:hAnsi="Times" w:cs="Arial"/>
                  <w:color w:val="000000" w:themeColor="text1"/>
                  <w:sz w:val="18"/>
                  <w:szCs w:val="18"/>
                  <w:lang w:val="en-US"/>
                </w:rPr>
                <w:delText>.75</w:delText>
              </w:r>
            </w:del>
          </w:p>
          <w:p w14:paraId="3776ADA4" w14:textId="77777777" w:rsidR="00BD2C82" w:rsidRPr="00EB3D27" w:rsidRDefault="00BD2C82" w:rsidP="0092147F">
            <w:pPr>
              <w:spacing w:line="360" w:lineRule="auto"/>
              <w:ind w:firstLine="0"/>
              <w:jc w:val="left"/>
              <w:rPr>
                <w:del w:id="276" w:author="Camila Bruder" w:date="2023-11-30T14:37:00Z"/>
                <w:rFonts w:ascii="Times" w:hAnsi="Times" w:cs="Arial"/>
                <w:color w:val="000000" w:themeColor="text1"/>
                <w:sz w:val="18"/>
                <w:szCs w:val="18"/>
                <w:lang w:val="en-US"/>
              </w:rPr>
            </w:pPr>
          </w:p>
        </w:tc>
      </w:tr>
    </w:tbl>
    <w:p w14:paraId="474A2674" w14:textId="67C8B5DD" w:rsidR="00BD2C82" w:rsidRPr="00F34919" w:rsidRDefault="00BD2C82" w:rsidP="00F34919">
      <w:pPr>
        <w:autoSpaceDE w:val="0"/>
        <w:autoSpaceDN w:val="0"/>
        <w:adjustRightInd w:val="0"/>
        <w:jc w:val="both"/>
        <w:rPr>
          <w:color w:val="000000" w:themeColor="text1"/>
          <w:lang w:val="en-US"/>
        </w:rPr>
      </w:pPr>
    </w:p>
    <w:p w14:paraId="440C3A0F" w14:textId="77777777" w:rsidR="00BD2C82" w:rsidRDefault="00BD2C82" w:rsidP="00EE444B">
      <w:pPr>
        <w:autoSpaceDE w:val="0"/>
        <w:autoSpaceDN w:val="0"/>
        <w:adjustRightInd w:val="0"/>
        <w:spacing w:line="360" w:lineRule="auto"/>
        <w:jc w:val="both"/>
        <w:rPr>
          <w:del w:id="277" w:author="Camila Bruder" w:date="2023-11-30T14:37:00Z"/>
          <w:rFonts w:ascii="Times" w:hAnsi="Times"/>
          <w:color w:val="000000" w:themeColor="text1"/>
          <w:lang w:val="en-US"/>
        </w:rPr>
      </w:pPr>
    </w:p>
    <w:p w14:paraId="241C29A4" w14:textId="77777777" w:rsidR="00BD2C82" w:rsidRDefault="00BD2C82" w:rsidP="00EE444B">
      <w:pPr>
        <w:autoSpaceDE w:val="0"/>
        <w:autoSpaceDN w:val="0"/>
        <w:adjustRightInd w:val="0"/>
        <w:spacing w:line="360" w:lineRule="auto"/>
        <w:jc w:val="both"/>
        <w:rPr>
          <w:del w:id="278" w:author="Camila Bruder" w:date="2023-11-30T14:37:00Z"/>
          <w:rFonts w:ascii="Times" w:hAnsi="Times"/>
          <w:color w:val="000000" w:themeColor="text1"/>
          <w:lang w:val="en-US"/>
        </w:rPr>
      </w:pPr>
    </w:p>
    <w:p w14:paraId="67764A66" w14:textId="77777777" w:rsidR="00EE444B" w:rsidRPr="00EB3D27" w:rsidRDefault="00EE444B" w:rsidP="00BD2C82">
      <w:pPr>
        <w:autoSpaceDE w:val="0"/>
        <w:autoSpaceDN w:val="0"/>
        <w:adjustRightInd w:val="0"/>
        <w:spacing w:line="360" w:lineRule="auto"/>
        <w:jc w:val="both"/>
        <w:rPr>
          <w:del w:id="279" w:author="Camila Bruder" w:date="2023-11-30T14:37:00Z"/>
          <w:rFonts w:ascii="Times" w:hAnsi="Times"/>
          <w:color w:val="000000" w:themeColor="text1"/>
          <w:lang w:val="en-US"/>
        </w:rPr>
      </w:pPr>
    </w:p>
    <w:p w14:paraId="3DABAB87" w14:textId="40111262" w:rsidR="00F7239D" w:rsidRPr="00420A7E" w:rsidRDefault="00EE444B" w:rsidP="00F1381F">
      <w:pPr>
        <w:autoSpaceDE w:val="0"/>
        <w:autoSpaceDN w:val="0"/>
        <w:adjustRightInd w:val="0"/>
        <w:spacing w:line="360" w:lineRule="auto"/>
        <w:jc w:val="both"/>
        <w:rPr>
          <w:ins w:id="280" w:author="Camila Bruder" w:date="2023-11-30T14:37:00Z"/>
          <w:color w:val="000000" w:themeColor="text1"/>
          <w:lang w:val="en-US"/>
        </w:rPr>
        <w:sectPr w:rsidR="00F7239D" w:rsidRPr="00420A7E" w:rsidSect="009B4E0B">
          <w:pgSz w:w="16840" w:h="11901" w:orient="landscape"/>
          <w:pgMar w:top="1134" w:right="1134" w:bottom="964" w:left="1134" w:header="709" w:footer="709" w:gutter="0"/>
          <w:lnNumType w:countBy="1" w:restart="continuous"/>
          <w:cols w:space="708"/>
          <w:docGrid w:linePitch="360"/>
        </w:sectPr>
      </w:pPr>
      <w:del w:id="281" w:author="Camila Bruder" w:date="2023-11-30T14:37:00Z">
        <w:r w:rsidRPr="00EB3D27">
          <w:rPr>
            <w:rFonts w:ascii="Times" w:hAnsi="Times" w:cs="Arial"/>
            <w:b/>
            <w:bCs/>
            <w:i/>
            <w:iCs/>
            <w:color w:val="000000" w:themeColor="text1"/>
            <w:lang w:val="en-US"/>
          </w:rPr>
          <w:delText xml:space="preserve">1.1.1 </w:delText>
        </w:r>
      </w:del>
    </w:p>
    <w:p w14:paraId="7027A9A4" w14:textId="5EF71991" w:rsidR="003533E0" w:rsidRDefault="00DB554A" w:rsidP="003533E0">
      <w:pPr>
        <w:pStyle w:val="ListParagraph"/>
        <w:numPr>
          <w:ilvl w:val="1"/>
          <w:numId w:val="24"/>
        </w:numPr>
        <w:autoSpaceDE w:val="0"/>
        <w:autoSpaceDN w:val="0"/>
        <w:adjustRightInd w:val="0"/>
        <w:spacing w:line="360" w:lineRule="auto"/>
        <w:rPr>
          <w:ins w:id="282" w:author="Camila Bruder" w:date="2023-11-30T14:37:00Z"/>
          <w:b/>
          <w:bCs/>
          <w:color w:val="000000" w:themeColor="text1"/>
          <w:lang w:val="en-US"/>
        </w:rPr>
      </w:pPr>
      <w:ins w:id="283" w:author="Camila Bruder" w:date="2023-11-30T14:37:00Z">
        <w:r w:rsidRPr="003533E0">
          <w:rPr>
            <w:b/>
            <w:bCs/>
            <w:color w:val="000000" w:themeColor="text1"/>
            <w:lang w:val="en-US"/>
          </w:rPr>
          <w:lastRenderedPageBreak/>
          <w:t>Hypotheses</w:t>
        </w:r>
      </w:ins>
    </w:p>
    <w:p w14:paraId="4F042799" w14:textId="78BCA091" w:rsidR="004913DA" w:rsidRPr="00F34919" w:rsidRDefault="00EE444B" w:rsidP="00F34919">
      <w:pPr>
        <w:pStyle w:val="ListParagraph"/>
        <w:numPr>
          <w:ilvl w:val="2"/>
          <w:numId w:val="24"/>
        </w:numPr>
        <w:autoSpaceDE w:val="0"/>
        <w:autoSpaceDN w:val="0"/>
        <w:adjustRightInd w:val="0"/>
        <w:spacing w:line="360" w:lineRule="auto"/>
        <w:rPr>
          <w:b/>
          <w:color w:val="000000" w:themeColor="text1"/>
          <w:lang w:val="en-US"/>
        </w:rPr>
      </w:pPr>
      <w:r w:rsidRPr="00F34919">
        <w:rPr>
          <w:b/>
          <w:i/>
          <w:color w:val="000000" w:themeColor="text1"/>
          <w:lang w:val="en-US"/>
        </w:rPr>
        <w:t xml:space="preserve">Hypothesis regarding </w:t>
      </w:r>
      <w:del w:id="284" w:author="Camila Bruder" w:date="2023-11-30T14:37:00Z">
        <w:r w:rsidRPr="00EB3D27">
          <w:rPr>
            <w:rFonts w:ascii="Times" w:hAnsi="Times" w:cs="Arial"/>
            <w:b/>
            <w:bCs/>
            <w:i/>
            <w:iCs/>
            <w:color w:val="000000" w:themeColor="text1"/>
            <w:lang w:val="en-US"/>
          </w:rPr>
          <w:delText>(in)consistency</w:delText>
        </w:r>
      </w:del>
      <w:ins w:id="285" w:author="Camila Bruder" w:date="2023-11-30T14:37:00Z">
        <w:r w:rsidR="00780BFA" w:rsidRPr="00077BCA">
          <w:rPr>
            <w:b/>
            <w:bCs/>
            <w:i/>
            <w:iCs/>
            <w:color w:val="000000" w:themeColor="text1"/>
            <w:lang w:val="en-US"/>
          </w:rPr>
          <w:t>the amount</w:t>
        </w:r>
      </w:ins>
      <w:r w:rsidR="00780BFA" w:rsidRPr="00F34919">
        <w:rPr>
          <w:b/>
          <w:i/>
          <w:color w:val="000000" w:themeColor="text1"/>
          <w:lang w:val="en-US"/>
        </w:rPr>
        <w:t xml:space="preserve"> of </w:t>
      </w:r>
      <w:del w:id="286" w:author="Camila Bruder" w:date="2023-11-30T14:37:00Z">
        <w:r w:rsidRPr="00EB3D27">
          <w:rPr>
            <w:rFonts w:ascii="Times" w:hAnsi="Times" w:cs="Arial"/>
            <w:b/>
            <w:bCs/>
            <w:i/>
            <w:iCs/>
            <w:color w:val="000000" w:themeColor="text1"/>
            <w:lang w:val="en-US"/>
          </w:rPr>
          <w:delText>preferences</w:delText>
        </w:r>
      </w:del>
      <w:ins w:id="287" w:author="Camila Bruder" w:date="2023-11-30T14:37:00Z">
        <w:r w:rsidR="00780BFA" w:rsidRPr="00077BCA">
          <w:rPr>
            <w:b/>
            <w:bCs/>
            <w:i/>
            <w:iCs/>
            <w:color w:val="000000" w:themeColor="text1"/>
            <w:lang w:val="en-US"/>
          </w:rPr>
          <w:t>shared taste</w:t>
        </w:r>
      </w:ins>
      <w:r w:rsidRPr="00F34919">
        <w:rPr>
          <w:b/>
          <w:i/>
          <w:color w:val="000000" w:themeColor="text1"/>
          <w:lang w:val="en-US"/>
        </w:rPr>
        <w:t xml:space="preserve"> across styles</w:t>
      </w:r>
      <w:r w:rsidR="008E4954" w:rsidRPr="00F34919">
        <w:rPr>
          <w:b/>
          <w:i/>
          <w:color w:val="000000" w:themeColor="text1"/>
          <w:lang w:val="en-US"/>
        </w:rPr>
        <w:t xml:space="preserve"> (Question </w:t>
      </w:r>
      <w:del w:id="288" w:author="Camila Bruder" w:date="2023-11-30T14:37:00Z">
        <w:r w:rsidR="008E4954">
          <w:rPr>
            <w:rFonts w:ascii="Times" w:hAnsi="Times" w:cs="Arial"/>
            <w:b/>
            <w:bCs/>
            <w:i/>
            <w:iCs/>
            <w:color w:val="000000" w:themeColor="text1"/>
            <w:lang w:val="en-US"/>
          </w:rPr>
          <w:delText>1A)</w:delText>
        </w:r>
        <w:r w:rsidRPr="00EB3D27">
          <w:rPr>
            <w:rFonts w:ascii="Times" w:hAnsi="Times" w:cs="Arial"/>
            <w:b/>
            <w:bCs/>
            <w:i/>
            <w:iCs/>
            <w:color w:val="000000" w:themeColor="text1"/>
            <w:lang w:val="en-US"/>
          </w:rPr>
          <w:delText xml:space="preserve"> and over time</w:delText>
        </w:r>
        <w:r w:rsidR="008E4954">
          <w:rPr>
            <w:rFonts w:ascii="Times" w:hAnsi="Times" w:cs="Arial"/>
            <w:b/>
            <w:bCs/>
            <w:i/>
            <w:iCs/>
            <w:color w:val="000000" w:themeColor="text1"/>
            <w:lang w:val="en-US"/>
          </w:rPr>
          <w:delText xml:space="preserve"> (Question 1B)</w:delText>
        </w:r>
      </w:del>
      <w:ins w:id="289" w:author="Camila Bruder" w:date="2023-11-30T14:37:00Z">
        <w:r w:rsidR="008E4954" w:rsidRPr="00077BCA">
          <w:rPr>
            <w:b/>
            <w:bCs/>
            <w:i/>
            <w:iCs/>
            <w:color w:val="000000" w:themeColor="text1"/>
            <w:lang w:val="en-US"/>
          </w:rPr>
          <w:t>1)</w:t>
        </w:r>
        <w:r w:rsidRPr="00077BCA">
          <w:rPr>
            <w:b/>
            <w:bCs/>
            <w:i/>
            <w:iCs/>
            <w:color w:val="000000" w:themeColor="text1"/>
            <w:lang w:val="en-US"/>
          </w:rPr>
          <w:t xml:space="preserve"> </w:t>
        </w:r>
      </w:ins>
    </w:p>
    <w:p w14:paraId="7C0F0786" w14:textId="233319E3" w:rsidR="00077BCA" w:rsidRPr="00F34919" w:rsidRDefault="00EE444B" w:rsidP="00F34919">
      <w:pPr>
        <w:autoSpaceDE w:val="0"/>
        <w:autoSpaceDN w:val="0"/>
        <w:adjustRightInd w:val="0"/>
        <w:spacing w:line="360" w:lineRule="auto"/>
        <w:ind w:firstLine="284"/>
        <w:jc w:val="both"/>
        <w:rPr>
          <w:rFonts w:eastAsiaTheme="minorHAnsi"/>
          <w:color w:val="000000" w:themeColor="text1"/>
          <w:lang w:val="en-US"/>
        </w:rPr>
      </w:pPr>
      <w:del w:id="290" w:author="Camila Bruder" w:date="2023-11-30T14:37:00Z">
        <w:r w:rsidRPr="00EB3D27">
          <w:rPr>
            <w:rFonts w:ascii="Times" w:hAnsi="Times" w:cs="Arial"/>
            <w:color w:val="000000" w:themeColor="text1"/>
            <w:lang w:val="en-US"/>
          </w:rPr>
          <w:delText>Individuals’</w:delText>
        </w:r>
      </w:del>
      <w:ins w:id="291" w:author="Camila Bruder" w:date="2023-11-30T14:37:00Z">
        <w:r w:rsidR="00780BFA" w:rsidRPr="00420A7E">
          <w:rPr>
            <w:color w:val="000000" w:themeColor="text1"/>
            <w:lang w:val="en-US"/>
          </w:rPr>
          <w:t>Does</w:t>
        </w:r>
        <w:r w:rsidRPr="00420A7E">
          <w:rPr>
            <w:color w:val="000000" w:themeColor="text1"/>
            <w:lang w:val="en-US"/>
          </w:rPr>
          <w:t xml:space="preserve"> </w:t>
        </w:r>
        <w:r w:rsidR="00884F18" w:rsidRPr="00420A7E">
          <w:rPr>
            <w:color w:val="000000" w:themeColor="text1"/>
            <w:lang w:val="en-US"/>
          </w:rPr>
          <w:t>interrater</w:t>
        </w:r>
      </w:ins>
      <w:r w:rsidR="00884F18" w:rsidRPr="00F34919">
        <w:rPr>
          <w:color w:val="000000" w:themeColor="text1"/>
          <w:lang w:val="en-US"/>
        </w:rPr>
        <w:t xml:space="preserve"> </w:t>
      </w:r>
      <w:r w:rsidRPr="00F34919">
        <w:rPr>
          <w:color w:val="000000" w:themeColor="text1"/>
          <w:lang w:val="en-US"/>
        </w:rPr>
        <w:t xml:space="preserve">agreement </w:t>
      </w:r>
      <w:del w:id="292" w:author="Camila Bruder" w:date="2023-11-30T14:37:00Z">
        <w:r w:rsidRPr="00EB3D27">
          <w:rPr>
            <w:rFonts w:ascii="Times" w:hAnsi="Times" w:cs="Arial"/>
            <w:color w:val="000000" w:themeColor="text1"/>
            <w:lang w:val="en-US"/>
          </w:rPr>
          <w:delText xml:space="preserve">in terms of their voice preferences may </w:delText>
        </w:r>
      </w:del>
      <w:ins w:id="293" w:author="Camila Bruder" w:date="2023-11-30T14:37:00Z">
        <w:r w:rsidR="003B7D32" w:rsidRPr="00420A7E">
          <w:rPr>
            <w:color w:val="000000" w:themeColor="text1"/>
            <w:lang w:val="en-US"/>
          </w:rPr>
          <w:t xml:space="preserve">(as </w:t>
        </w:r>
        <w:r w:rsidR="003B7D32" w:rsidRPr="00420A7E">
          <w:rPr>
            <w:rFonts w:eastAsiaTheme="minorHAnsi"/>
            <w:color w:val="000000" w:themeColor="text1"/>
            <w:lang w:val="en-US" w:eastAsia="en-US"/>
          </w:rPr>
          <w:t xml:space="preserve">measured by “mean-minus-one”, MM1; see Methods for detail) </w:t>
        </w:r>
        <w:r w:rsidRPr="00420A7E">
          <w:rPr>
            <w:color w:val="000000" w:themeColor="text1"/>
            <w:lang w:val="en-US"/>
          </w:rPr>
          <w:t xml:space="preserve">in </w:t>
        </w:r>
        <w:r w:rsidR="00F7239D" w:rsidRPr="00420A7E">
          <w:rPr>
            <w:color w:val="000000" w:themeColor="text1"/>
            <w:lang w:val="en-US"/>
          </w:rPr>
          <w:t>liking ratings</w:t>
        </w:r>
        <w:r w:rsidRPr="00420A7E">
          <w:rPr>
            <w:color w:val="000000" w:themeColor="text1"/>
            <w:lang w:val="en-US"/>
          </w:rPr>
          <w:t xml:space="preserve"> </w:t>
        </w:r>
      </w:ins>
      <w:r w:rsidRPr="00F34919">
        <w:rPr>
          <w:color w:val="000000" w:themeColor="text1"/>
          <w:lang w:val="en-US"/>
        </w:rPr>
        <w:t>vary depending on the type of vocalization</w:t>
      </w:r>
      <w:del w:id="294" w:author="Camila Bruder" w:date="2023-11-30T14:37:00Z">
        <w:r w:rsidRPr="00EB3D27">
          <w:rPr>
            <w:rFonts w:ascii="Times" w:hAnsi="Times" w:cs="Arial"/>
            <w:color w:val="000000" w:themeColor="text1"/>
            <w:lang w:val="en-US"/>
          </w:rPr>
          <w:delText xml:space="preserve">, as observed in the </w:delText>
        </w:r>
        <w:r w:rsidRPr="00EB3D27">
          <w:rPr>
            <w:lang w:val="en-US"/>
          </w:rPr>
          <w:delText>visual domain.</w:delText>
        </w:r>
      </w:del>
      <w:ins w:id="295" w:author="Camila Bruder" w:date="2023-11-30T14:37:00Z">
        <w:r w:rsidR="00780BFA" w:rsidRPr="00420A7E">
          <w:rPr>
            <w:color w:val="000000" w:themeColor="text1"/>
            <w:lang w:val="en-US"/>
          </w:rPr>
          <w:t>?</w:t>
        </w:r>
      </w:ins>
      <w:r w:rsidR="00780BFA" w:rsidRPr="00F34919">
        <w:rPr>
          <w:color w:val="000000" w:themeColor="text1"/>
          <w:lang w:val="en-US"/>
        </w:rPr>
        <w:t xml:space="preserve"> </w:t>
      </w:r>
      <w:r w:rsidR="007F3876" w:rsidRPr="00F34919">
        <w:rPr>
          <w:color w:val="000000" w:themeColor="text1"/>
          <w:lang w:val="en-US"/>
        </w:rPr>
        <w:t xml:space="preserve">Expanding </w:t>
      </w:r>
      <w:r w:rsidRPr="00F34919">
        <w:rPr>
          <w:color w:val="000000" w:themeColor="text1"/>
          <w:lang w:val="en-US"/>
        </w:rPr>
        <w:t>on Vessel and colleagues’ (2010, 2014, 2018) findings</w:t>
      </w:r>
      <w:ins w:id="296" w:author="Camila Bruder" w:date="2023-11-30T14:37:00Z">
        <w:r w:rsidR="00330A93" w:rsidRPr="00420A7E">
          <w:rPr>
            <w:color w:val="000000" w:themeColor="text1"/>
            <w:lang w:val="en-US"/>
          </w:rPr>
          <w:t xml:space="preserve"> in the visual domain</w:t>
        </w:r>
      </w:ins>
      <w:r w:rsidRPr="00F34919">
        <w:rPr>
          <w:color w:val="000000" w:themeColor="text1"/>
          <w:lang w:val="en-US"/>
        </w:rPr>
        <w:t xml:space="preserve">, we expect </w:t>
      </w:r>
      <w:r w:rsidRPr="00F34919">
        <w:rPr>
          <w:rFonts w:eastAsiaTheme="minorHAnsi"/>
          <w:color w:val="000000" w:themeColor="text1"/>
          <w:lang w:val="en-US"/>
        </w:rPr>
        <w:t>a higher degree of shared taste (</w:t>
      </w:r>
      <w:del w:id="297" w:author="Camila Bruder" w:date="2023-11-30T14:37:00Z">
        <w:r w:rsidRPr="00EB3D27">
          <w:rPr>
            <w:rFonts w:ascii="Times" w:eastAsiaTheme="minorHAnsi" w:hAnsi="Times"/>
            <w:color w:val="000000" w:themeColor="text1"/>
            <w:lang w:val="en-US" w:eastAsia="en-US"/>
          </w:rPr>
          <w:delText>high inter-rater</w:delText>
        </w:r>
      </w:del>
      <w:ins w:id="298" w:author="Camila Bruder" w:date="2023-11-30T14:37:00Z">
        <w:r w:rsidRPr="00420A7E">
          <w:rPr>
            <w:rFonts w:eastAsiaTheme="minorHAnsi"/>
            <w:color w:val="000000" w:themeColor="text1"/>
            <w:lang w:val="en-US" w:eastAsia="en-US"/>
          </w:rPr>
          <w:t>high</w:t>
        </w:r>
        <w:r w:rsidR="00780BFA" w:rsidRPr="00420A7E">
          <w:rPr>
            <w:rFonts w:eastAsiaTheme="minorHAnsi"/>
            <w:color w:val="000000" w:themeColor="text1"/>
            <w:lang w:val="en-US" w:eastAsia="en-US"/>
          </w:rPr>
          <w:t>er</w:t>
        </w:r>
        <w:r w:rsidRPr="00420A7E">
          <w:rPr>
            <w:rFonts w:eastAsiaTheme="minorHAnsi"/>
            <w:color w:val="000000" w:themeColor="text1"/>
            <w:lang w:val="en-US" w:eastAsia="en-US"/>
          </w:rPr>
          <w:t xml:space="preserve"> interrater</w:t>
        </w:r>
      </w:ins>
      <w:r w:rsidRPr="00F34919">
        <w:rPr>
          <w:rFonts w:eastAsiaTheme="minorHAnsi"/>
          <w:color w:val="000000" w:themeColor="text1"/>
          <w:lang w:val="en-US"/>
        </w:rPr>
        <w:t xml:space="preserve"> agreement) for aesthetic ratings of lullabies</w:t>
      </w:r>
      <w:r w:rsidRPr="00F34919">
        <w:rPr>
          <w:color w:val="000000" w:themeColor="text1"/>
          <w:lang w:val="en-US"/>
        </w:rPr>
        <w:t>, a more “natural</w:t>
      </w:r>
      <w:del w:id="299" w:author="Camila Bruder" w:date="2023-11-30T14:37:00Z">
        <w:r w:rsidRPr="00EB3D27">
          <w:rPr>
            <w:rFonts w:ascii="Times" w:hAnsi="Times" w:cs="Arial"/>
            <w:color w:val="000000" w:themeColor="text1"/>
            <w:lang w:val="en-US"/>
          </w:rPr>
          <w:delText xml:space="preserve">”, evolutionarily important </w:delText>
        </w:r>
        <w:r w:rsidRPr="00EB3D27">
          <w:rPr>
            <w:rFonts w:ascii="Times" w:eastAsiaTheme="minorHAnsi" w:hAnsi="Times"/>
            <w:color w:val="000000" w:themeColor="text1"/>
            <w:lang w:val="en-US" w:eastAsia="en-US"/>
          </w:rPr>
          <w:delText>(e.g., Mehr &amp; Krasnow, 20</w:delText>
        </w:r>
        <w:r w:rsidR="00957C32" w:rsidRPr="00EB3D27">
          <w:rPr>
            <w:rFonts w:ascii="Times" w:eastAsiaTheme="minorHAnsi" w:hAnsi="Times"/>
            <w:color w:val="000000" w:themeColor="text1"/>
            <w:lang w:val="en-US" w:eastAsia="en-US"/>
          </w:rPr>
          <w:delText>20</w:delText>
        </w:r>
        <w:r w:rsidRPr="00EB3D27">
          <w:rPr>
            <w:rFonts w:ascii="Times" w:eastAsiaTheme="minorHAnsi" w:hAnsi="Times"/>
            <w:color w:val="000000" w:themeColor="text1"/>
            <w:lang w:val="en-US" w:eastAsia="en-US"/>
          </w:rPr>
          <w:delText>)</w:delText>
        </w:r>
      </w:del>
      <w:ins w:id="300" w:author="Camila Bruder" w:date="2023-11-30T14:37:00Z">
        <w:r w:rsidRPr="00420A7E">
          <w:rPr>
            <w:color w:val="000000" w:themeColor="text1"/>
            <w:lang w:val="en-US"/>
          </w:rPr>
          <w:t>”</w:t>
        </w:r>
      </w:ins>
      <w:r w:rsidR="00FC344D" w:rsidRPr="00F34919">
        <w:rPr>
          <w:color w:val="000000" w:themeColor="text1"/>
          <w:lang w:val="en-US"/>
        </w:rPr>
        <w:t xml:space="preserve"> </w:t>
      </w:r>
      <w:r w:rsidRPr="00F34919">
        <w:rPr>
          <w:color w:val="000000" w:themeColor="text1"/>
          <w:lang w:val="en-US"/>
        </w:rPr>
        <w:t>kind of singing</w:t>
      </w:r>
      <w:del w:id="301" w:author="Camila Bruder" w:date="2023-11-30T14:37:00Z">
        <w:r w:rsidRPr="00EB3D27">
          <w:rPr>
            <w:rFonts w:ascii="Times" w:hAnsi="Times" w:cs="Arial"/>
            <w:color w:val="000000" w:themeColor="text1"/>
            <w:lang w:val="en-US"/>
          </w:rPr>
          <w:delText xml:space="preserve">, than pop and </w:delText>
        </w:r>
      </w:del>
      <w:ins w:id="302" w:author="Camila Bruder" w:date="2023-11-30T14:37:00Z">
        <w:r w:rsidR="003B7D32" w:rsidRPr="00420A7E">
          <w:rPr>
            <w:color w:val="000000" w:themeColor="text1"/>
            <w:lang w:val="en-US"/>
          </w:rPr>
          <w:t xml:space="preserve">; </w:t>
        </w:r>
        <w:r w:rsidR="0019029F" w:rsidRPr="00420A7E">
          <w:rPr>
            <w:color w:val="000000" w:themeColor="text1"/>
            <w:lang w:val="en-US"/>
          </w:rPr>
          <w:t xml:space="preserve">and </w:t>
        </w:r>
        <w:r w:rsidR="00F85D4A" w:rsidRPr="00420A7E">
          <w:rPr>
            <w:color w:val="000000" w:themeColor="text1"/>
            <w:lang w:val="en-US"/>
          </w:rPr>
          <w:t>low</w:t>
        </w:r>
        <w:r w:rsidR="001A4A69" w:rsidRPr="00420A7E">
          <w:rPr>
            <w:color w:val="000000" w:themeColor="text1"/>
            <w:lang w:val="en-US"/>
          </w:rPr>
          <w:t>er</w:t>
        </w:r>
        <w:r w:rsidR="0019029F" w:rsidRPr="00420A7E">
          <w:rPr>
            <w:color w:val="000000" w:themeColor="text1"/>
            <w:lang w:val="en-US"/>
          </w:rPr>
          <w:t xml:space="preserve"> shared taste</w:t>
        </w:r>
        <w:r w:rsidR="001A4A69" w:rsidRPr="00420A7E">
          <w:rPr>
            <w:color w:val="000000" w:themeColor="text1"/>
            <w:lang w:val="en-US"/>
          </w:rPr>
          <w:t xml:space="preserve"> </w:t>
        </w:r>
        <w:r w:rsidR="003B7D32" w:rsidRPr="00420A7E">
          <w:rPr>
            <w:color w:val="000000" w:themeColor="text1"/>
            <w:lang w:val="en-US"/>
          </w:rPr>
          <w:t xml:space="preserve">for ratings of </w:t>
        </w:r>
      </w:ins>
      <w:r w:rsidR="001A4A69" w:rsidRPr="00F34919">
        <w:rPr>
          <w:color w:val="000000" w:themeColor="text1"/>
          <w:lang w:val="en-US"/>
        </w:rPr>
        <w:t>operatic</w:t>
      </w:r>
      <w:r w:rsidRPr="00F34919">
        <w:rPr>
          <w:color w:val="000000" w:themeColor="text1"/>
          <w:lang w:val="en-US"/>
        </w:rPr>
        <w:t xml:space="preserve"> </w:t>
      </w:r>
      <w:r w:rsidR="001A4A69" w:rsidRPr="00F34919">
        <w:rPr>
          <w:color w:val="000000" w:themeColor="text1"/>
          <w:lang w:val="en-US"/>
        </w:rPr>
        <w:t>singing</w:t>
      </w:r>
      <w:del w:id="303" w:author="Camila Bruder" w:date="2023-11-30T14:37:00Z">
        <w:r w:rsidR="0019029F">
          <w:rPr>
            <w:rFonts w:ascii="Times" w:hAnsi="Times" w:cs="Arial"/>
            <w:color w:val="000000" w:themeColor="text1"/>
            <w:lang w:val="en-US"/>
          </w:rPr>
          <w:delText xml:space="preserve">; and </w:delText>
        </w:r>
        <w:r w:rsidR="001A4A69">
          <w:rPr>
            <w:rFonts w:ascii="Times" w:hAnsi="Times" w:cs="Arial"/>
            <w:color w:val="000000" w:themeColor="text1"/>
            <w:lang w:val="en-US"/>
          </w:rPr>
          <w:delText>higher</w:delText>
        </w:r>
        <w:r w:rsidR="0019029F">
          <w:rPr>
            <w:rFonts w:ascii="Times" w:hAnsi="Times" w:cs="Arial"/>
            <w:color w:val="000000" w:themeColor="text1"/>
            <w:lang w:val="en-US"/>
          </w:rPr>
          <w:delText xml:space="preserve"> shared taste</w:delText>
        </w:r>
        <w:r w:rsidR="001A4A69">
          <w:rPr>
            <w:rFonts w:ascii="Times" w:hAnsi="Times" w:cs="Arial"/>
            <w:color w:val="000000" w:themeColor="text1"/>
            <w:lang w:val="en-US"/>
          </w:rPr>
          <w:delText xml:space="preserve"> for pop than operatic</w:delText>
        </w:r>
        <w:r w:rsidRPr="00EB3D27">
          <w:rPr>
            <w:rFonts w:ascii="Times" w:hAnsi="Times" w:cs="Arial"/>
            <w:color w:val="000000" w:themeColor="text1"/>
            <w:lang w:val="en-US"/>
          </w:rPr>
          <w:delText xml:space="preserve"> </w:delText>
        </w:r>
        <w:r w:rsidR="001A4A69">
          <w:rPr>
            <w:rFonts w:ascii="Times" w:hAnsi="Times" w:cs="Arial"/>
            <w:color w:val="000000" w:themeColor="text1"/>
            <w:lang w:val="en-US"/>
          </w:rPr>
          <w:delText xml:space="preserve">singing </w:delText>
        </w:r>
        <w:r w:rsidRPr="00EB3D27">
          <w:rPr>
            <w:rFonts w:ascii="Times" w:eastAsiaTheme="minorHAnsi" w:hAnsi="Times"/>
            <w:color w:val="000000" w:themeColor="text1"/>
            <w:lang w:val="en-US" w:eastAsia="en-US"/>
          </w:rPr>
          <w:delText>(</w:delText>
        </w:r>
        <w:r w:rsidR="001A4A69">
          <w:rPr>
            <w:rFonts w:ascii="Times" w:eastAsiaTheme="minorHAnsi" w:hAnsi="Times"/>
            <w:color w:val="000000" w:themeColor="text1"/>
            <w:lang w:val="en-US" w:eastAsia="en-US"/>
          </w:rPr>
          <w:delText xml:space="preserve">the latter representing </w:delText>
        </w:r>
      </w:del>
      <w:ins w:id="304" w:author="Camila Bruder" w:date="2023-11-30T14:37:00Z">
        <w:r w:rsidR="001A4A69" w:rsidRPr="00420A7E">
          <w:rPr>
            <w:color w:val="000000" w:themeColor="text1"/>
            <w:lang w:val="en-US"/>
          </w:rPr>
          <w:t xml:space="preserve"> </w:t>
        </w:r>
        <w:r w:rsidRPr="00420A7E">
          <w:rPr>
            <w:rFonts w:eastAsiaTheme="minorHAnsi"/>
            <w:color w:val="000000" w:themeColor="text1"/>
            <w:lang w:val="en-US" w:eastAsia="en-US"/>
          </w:rPr>
          <w:t>(</w:t>
        </w:r>
      </w:ins>
      <w:r w:rsidR="001A4A69" w:rsidRPr="00F34919">
        <w:rPr>
          <w:rFonts w:eastAsiaTheme="minorHAnsi"/>
          <w:color w:val="000000" w:themeColor="text1"/>
          <w:lang w:val="en-US"/>
        </w:rPr>
        <w:t xml:space="preserve">a more technical and specific type of </w:t>
      </w:r>
      <w:del w:id="305" w:author="Camila Bruder" w:date="2023-11-30T14:37:00Z">
        <w:r w:rsidR="001A4A69" w:rsidRPr="00D84E9F">
          <w:rPr>
            <w:rFonts w:ascii="Times" w:eastAsiaTheme="minorHAnsi" w:hAnsi="Times"/>
            <w:color w:val="000000" w:themeColor="text1"/>
            <w:lang w:val="en-US" w:eastAsia="en-US"/>
          </w:rPr>
          <w:delText>stimulus</w:delText>
        </w:r>
        <w:r w:rsidRPr="00EB3D27">
          <w:rPr>
            <w:rFonts w:ascii="Times" w:eastAsiaTheme="minorHAnsi" w:hAnsi="Times"/>
            <w:color w:val="000000" w:themeColor="text1"/>
            <w:lang w:val="en-US" w:eastAsia="en-US"/>
          </w:rPr>
          <w:delText>)</w:delText>
        </w:r>
        <w:r w:rsidRPr="00EB3D27">
          <w:rPr>
            <w:rFonts w:ascii="Times" w:hAnsi="Times" w:cs="Arial"/>
            <w:color w:val="000000" w:themeColor="text1"/>
            <w:lang w:val="en-US"/>
          </w:rPr>
          <w:delText>.</w:delText>
        </w:r>
      </w:del>
      <w:ins w:id="306" w:author="Camila Bruder" w:date="2023-11-30T14:37:00Z">
        <w:r w:rsidR="001A4A69" w:rsidRPr="00420A7E">
          <w:rPr>
            <w:rFonts w:eastAsiaTheme="minorHAnsi"/>
            <w:color w:val="000000" w:themeColor="text1"/>
            <w:lang w:val="en-US" w:eastAsia="en-US"/>
          </w:rPr>
          <w:t>s</w:t>
        </w:r>
        <w:r w:rsidR="00FC344D" w:rsidRPr="00420A7E">
          <w:rPr>
            <w:rFonts w:eastAsiaTheme="minorHAnsi"/>
            <w:color w:val="000000" w:themeColor="text1"/>
            <w:lang w:val="en-US" w:eastAsia="en-US"/>
          </w:rPr>
          <w:t>inging</w:t>
        </w:r>
        <w:r w:rsidRPr="00420A7E">
          <w:rPr>
            <w:rFonts w:eastAsiaTheme="minorHAnsi"/>
            <w:color w:val="000000" w:themeColor="text1"/>
            <w:lang w:val="en-US" w:eastAsia="en-US"/>
          </w:rPr>
          <w:t>)</w:t>
        </w:r>
        <w:r w:rsidR="003B7D32" w:rsidRPr="00420A7E">
          <w:rPr>
            <w:rFonts w:eastAsiaTheme="minorHAnsi"/>
            <w:color w:val="000000" w:themeColor="text1"/>
            <w:lang w:val="en-US" w:eastAsia="en-US"/>
          </w:rPr>
          <w:t>, with intermediary values for pop singing</w:t>
        </w:r>
        <w:r w:rsidRPr="00420A7E">
          <w:rPr>
            <w:color w:val="000000" w:themeColor="text1"/>
            <w:lang w:val="en-US"/>
          </w:rPr>
          <w:t>.</w:t>
        </w:r>
      </w:ins>
      <w:r w:rsidRPr="00F34919">
        <w:rPr>
          <w:color w:val="000000" w:themeColor="text1"/>
          <w:lang w:val="en-US"/>
        </w:rPr>
        <w:t xml:space="preserve"> </w:t>
      </w:r>
      <w:r w:rsidRPr="00F34919">
        <w:rPr>
          <w:rFonts w:eastAsiaTheme="minorHAnsi"/>
          <w:color w:val="000000" w:themeColor="text1"/>
          <w:lang w:val="en-US"/>
        </w:rPr>
        <w:t xml:space="preserve">We refrain from hypothesizing about agreement for the </w:t>
      </w:r>
      <w:del w:id="307" w:author="Camila Bruder" w:date="2023-11-30T14:37:00Z">
        <w:r w:rsidRPr="00EB3D27">
          <w:rPr>
            <w:rFonts w:ascii="Times" w:eastAsiaTheme="minorHAnsi" w:hAnsi="Times" w:cs="Arial"/>
            <w:color w:val="000000" w:themeColor="text1"/>
            <w:lang w:val="en-US" w:eastAsia="en-US"/>
          </w:rPr>
          <w:delText>speaking</w:delText>
        </w:r>
      </w:del>
      <w:ins w:id="308" w:author="Camila Bruder" w:date="2023-11-30T14:37:00Z">
        <w:r w:rsidRPr="00420A7E">
          <w:rPr>
            <w:rFonts w:eastAsiaTheme="minorHAnsi"/>
            <w:color w:val="000000" w:themeColor="text1"/>
            <w:lang w:val="en-US" w:eastAsia="en-US"/>
          </w:rPr>
          <w:t>spe</w:t>
        </w:r>
        <w:r w:rsidR="00780BFA" w:rsidRPr="00420A7E">
          <w:rPr>
            <w:rFonts w:eastAsiaTheme="minorHAnsi"/>
            <w:color w:val="000000" w:themeColor="text1"/>
            <w:lang w:val="en-US" w:eastAsia="en-US"/>
          </w:rPr>
          <w:t>ech</w:t>
        </w:r>
      </w:ins>
      <w:r w:rsidRPr="00F34919">
        <w:rPr>
          <w:rFonts w:eastAsiaTheme="minorHAnsi"/>
          <w:color w:val="000000" w:themeColor="text1"/>
          <w:lang w:val="en-US"/>
        </w:rPr>
        <w:t xml:space="preserve"> performances</w:t>
      </w:r>
      <w:del w:id="309" w:author="Camila Bruder" w:date="2023-11-30T14:37:00Z">
        <w:r w:rsidRPr="00EB3D27">
          <w:rPr>
            <w:rFonts w:ascii="Times" w:eastAsiaTheme="minorHAnsi" w:hAnsi="Times" w:cs="Arial"/>
            <w:color w:val="000000" w:themeColor="text1"/>
            <w:lang w:val="en-US" w:eastAsia="en-US"/>
          </w:rPr>
          <w:delText xml:space="preserve">. </w:delText>
        </w:r>
        <w:r w:rsidR="008E4954" w:rsidRPr="00D14CBA">
          <w:rPr>
            <w:rFonts w:ascii="Times" w:eastAsiaTheme="minorHAnsi" w:hAnsi="Times" w:cs="Arial"/>
            <w:color w:val="000000" w:themeColor="text1"/>
            <w:lang w:val="en-US" w:eastAsia="en-US"/>
          </w:rPr>
          <w:delText>We will also assess how consistent are these agreement measures across two testing sessions.</w:delText>
        </w:r>
      </w:del>
      <w:ins w:id="310" w:author="Camila Bruder" w:date="2023-11-30T14:37:00Z">
        <w:r w:rsidR="00D00751" w:rsidRPr="00420A7E">
          <w:rPr>
            <w:rFonts w:eastAsiaTheme="minorHAnsi"/>
            <w:color w:val="000000" w:themeColor="text1"/>
            <w:lang w:val="en-US" w:eastAsia="en-US"/>
          </w:rPr>
          <w:t>, as they seem equally behaviorally important</w:t>
        </w:r>
        <w:r w:rsidR="002F1B72" w:rsidRPr="00420A7E">
          <w:rPr>
            <w:rFonts w:eastAsiaTheme="minorHAnsi"/>
            <w:color w:val="000000" w:themeColor="text1"/>
            <w:lang w:val="en-US" w:eastAsia="en-US"/>
          </w:rPr>
          <w:t xml:space="preserve"> and “natural”</w:t>
        </w:r>
        <w:r w:rsidR="00D00751" w:rsidRPr="00420A7E">
          <w:rPr>
            <w:rFonts w:eastAsiaTheme="minorHAnsi"/>
            <w:color w:val="000000" w:themeColor="text1"/>
            <w:lang w:val="en-US" w:eastAsia="en-US"/>
          </w:rPr>
          <w:t>.</w:t>
        </w:r>
        <w:r w:rsidR="00ED0405" w:rsidRPr="00420A7E">
          <w:rPr>
            <w:rFonts w:eastAsiaTheme="minorHAnsi"/>
            <w:color w:val="000000" w:themeColor="text1"/>
            <w:lang w:val="en-US" w:eastAsia="en-US"/>
          </w:rPr>
          <w:t xml:space="preserve"> </w:t>
        </w:r>
      </w:ins>
    </w:p>
    <w:p w14:paraId="0503AACD" w14:textId="77777777" w:rsidR="003533E0" w:rsidRPr="00F34919" w:rsidRDefault="003533E0" w:rsidP="00F34919">
      <w:pPr>
        <w:autoSpaceDE w:val="0"/>
        <w:autoSpaceDN w:val="0"/>
        <w:adjustRightInd w:val="0"/>
        <w:spacing w:line="360" w:lineRule="auto"/>
        <w:ind w:firstLine="284"/>
        <w:jc w:val="both"/>
        <w:rPr>
          <w:rFonts w:eastAsiaTheme="minorHAnsi"/>
          <w:color w:val="000000" w:themeColor="text1"/>
          <w:lang w:val="en-US"/>
        </w:rPr>
      </w:pPr>
    </w:p>
    <w:p w14:paraId="289F2311" w14:textId="6E2C081E" w:rsidR="00EE444B" w:rsidRPr="00F34919" w:rsidRDefault="00EE444B" w:rsidP="00F34919">
      <w:pPr>
        <w:autoSpaceDE w:val="0"/>
        <w:autoSpaceDN w:val="0"/>
        <w:adjustRightInd w:val="0"/>
        <w:spacing w:line="360" w:lineRule="auto"/>
        <w:rPr>
          <w:b/>
          <w:i/>
          <w:color w:val="000000" w:themeColor="text1"/>
          <w:lang w:val="en-US"/>
        </w:rPr>
      </w:pPr>
      <w:del w:id="311" w:author="Camila Bruder" w:date="2023-11-30T14:37:00Z">
        <w:r w:rsidRPr="00EB3D27">
          <w:rPr>
            <w:rFonts w:ascii="Times" w:hAnsi="Times" w:cs="Arial"/>
            <w:b/>
            <w:bCs/>
            <w:i/>
            <w:iCs/>
            <w:color w:val="000000" w:themeColor="text1"/>
            <w:lang w:val="en-US"/>
          </w:rPr>
          <w:delText>1.</w:delText>
        </w:r>
      </w:del>
      <w:r w:rsidRPr="00F34919">
        <w:rPr>
          <w:b/>
          <w:color w:val="000000" w:themeColor="text1"/>
          <w:lang w:val="en-US"/>
        </w:rPr>
        <w:t>1.</w:t>
      </w:r>
      <w:r w:rsidR="00DB554A" w:rsidRPr="00F34919">
        <w:rPr>
          <w:b/>
          <w:color w:val="000000" w:themeColor="text1"/>
          <w:lang w:val="en-US"/>
        </w:rPr>
        <w:t>2</w:t>
      </w:r>
      <w:ins w:id="312" w:author="Camila Bruder" w:date="2023-11-30T14:37:00Z">
        <w:r w:rsidR="002E59FE" w:rsidRPr="00077BCA">
          <w:rPr>
            <w:b/>
            <w:bCs/>
            <w:color w:val="000000" w:themeColor="text1"/>
            <w:lang w:val="en-US"/>
          </w:rPr>
          <w:t>.</w:t>
        </w:r>
        <w:r w:rsidRPr="00077BCA">
          <w:rPr>
            <w:b/>
            <w:bCs/>
            <w:color w:val="000000" w:themeColor="text1"/>
            <w:lang w:val="en-US"/>
          </w:rPr>
          <w:t>2</w:t>
        </w:r>
        <w:r w:rsidRPr="003533E0">
          <w:rPr>
            <w:b/>
            <w:bCs/>
            <w:i/>
            <w:iCs/>
            <w:color w:val="000000" w:themeColor="text1"/>
            <w:lang w:val="en-US"/>
          </w:rPr>
          <w:t xml:space="preserve"> </w:t>
        </w:r>
        <w:r w:rsidR="00077BCA">
          <w:rPr>
            <w:b/>
            <w:bCs/>
            <w:i/>
            <w:iCs/>
            <w:color w:val="000000" w:themeColor="text1"/>
            <w:lang w:val="en-US"/>
          </w:rPr>
          <w:t xml:space="preserve"> </w:t>
        </w:r>
      </w:ins>
      <w:r w:rsidR="00077BCA" w:rsidRPr="00F34919">
        <w:rPr>
          <w:b/>
          <w:i/>
          <w:color w:val="000000" w:themeColor="text1"/>
          <w:lang w:val="en-US"/>
        </w:rPr>
        <w:t xml:space="preserve"> </w:t>
      </w:r>
      <w:r w:rsidRPr="00F34919">
        <w:rPr>
          <w:b/>
          <w:i/>
          <w:color w:val="000000" w:themeColor="text1"/>
          <w:lang w:val="en-US"/>
        </w:rPr>
        <w:t>Hypothesis regarding average preferences for some singers</w:t>
      </w:r>
      <w:r w:rsidR="008E4954" w:rsidRPr="00F34919">
        <w:rPr>
          <w:b/>
          <w:i/>
          <w:color w:val="000000" w:themeColor="text1"/>
          <w:lang w:val="en-US"/>
        </w:rPr>
        <w:t xml:space="preserve"> (Question </w:t>
      </w:r>
      <w:del w:id="313" w:author="Camila Bruder" w:date="2023-11-30T14:37:00Z">
        <w:r w:rsidR="008E4954">
          <w:rPr>
            <w:rFonts w:ascii="Times" w:hAnsi="Times" w:cs="Arial"/>
            <w:b/>
            <w:bCs/>
            <w:i/>
            <w:iCs/>
            <w:color w:val="000000" w:themeColor="text1"/>
            <w:lang w:val="en-US"/>
          </w:rPr>
          <w:delText>2A) and over time (Question 2B)</w:delText>
        </w:r>
      </w:del>
      <w:ins w:id="314" w:author="Camila Bruder" w:date="2023-11-30T14:37:00Z">
        <w:r w:rsidR="008E4954" w:rsidRPr="003533E0">
          <w:rPr>
            <w:b/>
            <w:bCs/>
            <w:i/>
            <w:iCs/>
            <w:color w:val="000000" w:themeColor="text1"/>
            <w:lang w:val="en-US"/>
          </w:rPr>
          <w:t xml:space="preserve">2) </w:t>
        </w:r>
      </w:ins>
    </w:p>
    <w:p w14:paraId="65FBEAB1" w14:textId="77777777" w:rsidR="00EE444B" w:rsidRPr="00EB3D27" w:rsidRDefault="00EE444B" w:rsidP="000452B9">
      <w:pPr>
        <w:autoSpaceDE w:val="0"/>
        <w:autoSpaceDN w:val="0"/>
        <w:adjustRightInd w:val="0"/>
        <w:spacing w:line="360" w:lineRule="auto"/>
        <w:jc w:val="both"/>
        <w:rPr>
          <w:del w:id="315" w:author="Camila Bruder" w:date="2023-11-30T14:37:00Z"/>
          <w:rFonts w:ascii="Times" w:hAnsi="Times"/>
          <w:color w:val="000000" w:themeColor="text1"/>
          <w:lang w:val="en-US"/>
        </w:rPr>
      </w:pPr>
      <w:r w:rsidRPr="00F34919">
        <w:rPr>
          <w:color w:val="000000" w:themeColor="text1"/>
          <w:lang w:val="en-US"/>
        </w:rPr>
        <w:t xml:space="preserve">If some voices are “fundamentally” more likeable, </w:t>
      </w:r>
      <w:r w:rsidR="00F21CEA" w:rsidRPr="00F34919">
        <w:rPr>
          <w:color w:val="000000" w:themeColor="text1"/>
          <w:lang w:val="en-US"/>
        </w:rPr>
        <w:t xml:space="preserve">this should happen consistently across styles, that is, </w:t>
      </w:r>
      <w:del w:id="316" w:author="Camila Bruder" w:date="2023-11-30T14:37:00Z">
        <w:r w:rsidRPr="00EB3D27">
          <w:rPr>
            <w:rFonts w:ascii="Times" w:hAnsi="Times"/>
            <w:color w:val="000000" w:themeColor="text1"/>
            <w:lang w:val="en-US"/>
          </w:rPr>
          <w:delText xml:space="preserve">participants’ rankings of favorite </w:delText>
        </w:r>
      </w:del>
      <w:ins w:id="317" w:author="Camila Bruder" w:date="2023-11-30T14:37:00Z">
        <w:r w:rsidR="002116F1" w:rsidRPr="00420A7E">
          <w:rPr>
            <w:color w:val="000000" w:themeColor="text1"/>
            <w:lang w:val="en-US"/>
          </w:rPr>
          <w:t>the same</w:t>
        </w:r>
        <w:r w:rsidRPr="00420A7E">
          <w:rPr>
            <w:color w:val="000000" w:themeColor="text1"/>
            <w:lang w:val="en-US"/>
          </w:rPr>
          <w:t xml:space="preserve"> </w:t>
        </w:r>
      </w:ins>
      <w:r w:rsidRPr="00F34919">
        <w:rPr>
          <w:color w:val="000000" w:themeColor="text1"/>
          <w:lang w:val="en-US"/>
        </w:rPr>
        <w:t xml:space="preserve">singers/speakers should </w:t>
      </w:r>
      <w:del w:id="318" w:author="Camila Bruder" w:date="2023-11-30T14:37:00Z">
        <w:r w:rsidRPr="00EB3D27">
          <w:rPr>
            <w:rFonts w:ascii="Times" w:hAnsi="Times"/>
            <w:color w:val="000000" w:themeColor="text1"/>
            <w:lang w:val="en-US"/>
          </w:rPr>
          <w:delText>not vary</w:delText>
        </w:r>
      </w:del>
      <w:ins w:id="319" w:author="Camila Bruder" w:date="2023-11-30T14:37:00Z">
        <w:r w:rsidR="002116F1" w:rsidRPr="00420A7E">
          <w:rPr>
            <w:color w:val="000000" w:themeColor="text1"/>
            <w:lang w:val="en-US"/>
          </w:rPr>
          <w:t>be liked the most (or the least)</w:t>
        </w:r>
      </w:ins>
      <w:r w:rsidRPr="00F34919">
        <w:rPr>
          <w:color w:val="000000" w:themeColor="text1"/>
          <w:lang w:val="en-US"/>
        </w:rPr>
        <w:t xml:space="preserve"> across styles. </w:t>
      </w:r>
      <w:ins w:id="320" w:author="Camila Bruder" w:date="2023-11-30T14:37:00Z">
        <w:r w:rsidR="00F85D4A" w:rsidRPr="00420A7E">
          <w:rPr>
            <w:color w:val="000000" w:themeColor="text1"/>
            <w:lang w:val="en-US"/>
          </w:rPr>
          <w:t>That is to say</w:t>
        </w:r>
        <w:r w:rsidR="00D805AB" w:rsidRPr="00420A7E">
          <w:rPr>
            <w:color w:val="000000" w:themeColor="text1"/>
            <w:lang w:val="en-US"/>
          </w:rPr>
          <w:t>, if sexual selection accounts of voice attractiveness</w:t>
        </w:r>
        <w:r w:rsidR="00D46F52" w:rsidRPr="00420A7E">
          <w:rPr>
            <w:color w:val="000000" w:themeColor="text1"/>
            <w:lang w:val="en-US"/>
          </w:rPr>
          <w:t xml:space="preserve"> </w:t>
        </w:r>
        <w:r w:rsidR="006304E1">
          <w:rPr>
            <w:color w:val="000000" w:themeColor="text1"/>
            <w:lang w:val="en-US"/>
          </w:rPr>
          <w:t>–</w:t>
        </w:r>
        <w:r w:rsidR="006304E1" w:rsidRPr="00420A7E">
          <w:rPr>
            <w:color w:val="000000" w:themeColor="text1"/>
            <w:lang w:val="en-US"/>
          </w:rPr>
          <w:t xml:space="preserve"> </w:t>
        </w:r>
        <w:r w:rsidR="00D46F52" w:rsidRPr="00420A7E">
          <w:rPr>
            <w:color w:val="000000" w:themeColor="text1"/>
            <w:lang w:val="en-US"/>
          </w:rPr>
          <w:t xml:space="preserve"> </w:t>
        </w:r>
        <w:r w:rsidR="00D805AB" w:rsidRPr="00420A7E">
          <w:rPr>
            <w:color w:val="000000" w:themeColor="text1"/>
            <w:lang w:val="en-US"/>
          </w:rPr>
          <w:t>suggesting that singing and spoken voice work as “backup” signals, displa</w:t>
        </w:r>
        <w:r w:rsidR="00574EE1" w:rsidRPr="00420A7E">
          <w:rPr>
            <w:color w:val="000000" w:themeColor="text1"/>
            <w:lang w:val="en-US"/>
          </w:rPr>
          <w:t>y</w:t>
        </w:r>
        <w:r w:rsidR="00D805AB" w:rsidRPr="00420A7E">
          <w:rPr>
            <w:color w:val="000000" w:themeColor="text1"/>
            <w:lang w:val="en-US"/>
          </w:rPr>
          <w:t xml:space="preserve">ing the same </w:t>
        </w:r>
        <w:r w:rsidR="006304E1">
          <w:rPr>
            <w:color w:val="000000" w:themeColor="text1"/>
            <w:lang w:val="en-US"/>
          </w:rPr>
          <w:t xml:space="preserve">(i.e., redundant) </w:t>
        </w:r>
        <w:r w:rsidR="00D805AB" w:rsidRPr="00420A7E">
          <w:rPr>
            <w:color w:val="000000" w:themeColor="text1"/>
            <w:lang w:val="en-US"/>
          </w:rPr>
          <w:t>information about an individual’s physical fitness</w:t>
        </w:r>
        <w:r w:rsidR="00D46F52" w:rsidRPr="00420A7E">
          <w:rPr>
            <w:color w:val="000000" w:themeColor="text1"/>
            <w:lang w:val="en-US"/>
          </w:rPr>
          <w:t xml:space="preserve"> </w:t>
        </w:r>
        <w:r w:rsidR="006304E1">
          <w:rPr>
            <w:color w:val="000000" w:themeColor="text1"/>
            <w:lang w:val="en-US"/>
          </w:rPr>
          <w:t>–</w:t>
        </w:r>
        <w:r w:rsidR="006304E1" w:rsidRPr="00420A7E">
          <w:rPr>
            <w:color w:val="000000" w:themeColor="text1"/>
            <w:lang w:val="en-US"/>
          </w:rPr>
          <w:t xml:space="preserve"> </w:t>
        </w:r>
        <w:r w:rsidR="00D46F52" w:rsidRPr="00420A7E">
          <w:rPr>
            <w:color w:val="000000" w:themeColor="text1"/>
            <w:lang w:val="en-US"/>
          </w:rPr>
          <w:t xml:space="preserve"> are correct</w:t>
        </w:r>
        <w:r w:rsidR="00D805AB" w:rsidRPr="00420A7E">
          <w:rPr>
            <w:color w:val="000000" w:themeColor="text1"/>
            <w:lang w:val="en-US"/>
          </w:rPr>
          <w:t>,</w:t>
        </w:r>
        <w:r w:rsidR="00D46F52" w:rsidRPr="00420A7E">
          <w:rPr>
            <w:color w:val="000000" w:themeColor="text1"/>
            <w:lang w:val="en-US"/>
          </w:rPr>
          <w:t xml:space="preserve"> then the rankings of favorite voices should be the same across all styles, with the “best” voices consistently prefer</w:t>
        </w:r>
        <w:r w:rsidR="00574EE1" w:rsidRPr="00420A7E">
          <w:rPr>
            <w:color w:val="000000" w:themeColor="text1"/>
            <w:lang w:val="en-US"/>
          </w:rPr>
          <w:t>r</w:t>
        </w:r>
        <w:r w:rsidR="00D46F52" w:rsidRPr="00420A7E">
          <w:rPr>
            <w:color w:val="000000" w:themeColor="text1"/>
            <w:lang w:val="en-US"/>
          </w:rPr>
          <w:t>ed.</w:t>
        </w:r>
        <w:r w:rsidR="00D805AB" w:rsidRPr="00420A7E">
          <w:rPr>
            <w:color w:val="000000" w:themeColor="text1"/>
            <w:lang w:val="en-US"/>
          </w:rPr>
          <w:t xml:space="preserve"> </w:t>
        </w:r>
      </w:ins>
      <w:r w:rsidR="00F21CEA" w:rsidRPr="00F34919">
        <w:rPr>
          <w:color w:val="000000" w:themeColor="text1"/>
          <w:lang w:val="en-US"/>
        </w:rPr>
        <w:t>On the other hand</w:t>
      </w:r>
      <w:r w:rsidRPr="00F34919">
        <w:rPr>
          <w:color w:val="000000" w:themeColor="text1"/>
          <w:lang w:val="en-US"/>
        </w:rPr>
        <w:t xml:space="preserve">, differences in </w:t>
      </w:r>
      <w:del w:id="321" w:author="Camila Bruder" w:date="2023-11-30T14:37:00Z">
        <w:r w:rsidRPr="00EB3D27">
          <w:rPr>
            <w:rFonts w:ascii="Times" w:hAnsi="Times"/>
            <w:color w:val="000000" w:themeColor="text1"/>
            <w:lang w:val="en-US"/>
          </w:rPr>
          <w:delText>rankings</w:delText>
        </w:r>
      </w:del>
      <w:ins w:id="322" w:author="Camila Bruder" w:date="2023-11-30T14:37:00Z">
        <w:r w:rsidR="002116F1" w:rsidRPr="00420A7E">
          <w:rPr>
            <w:color w:val="000000" w:themeColor="text1"/>
            <w:lang w:val="en-US"/>
          </w:rPr>
          <w:t>which singers are preferred</w:t>
        </w:r>
      </w:ins>
      <w:r w:rsidRPr="00F34919">
        <w:rPr>
          <w:color w:val="000000" w:themeColor="text1"/>
          <w:lang w:val="en-US"/>
        </w:rPr>
        <w:t xml:space="preserve"> across styles would suggest that some performers </w:t>
      </w:r>
      <w:r w:rsidR="0019029F" w:rsidRPr="00F34919">
        <w:rPr>
          <w:color w:val="000000" w:themeColor="text1"/>
          <w:lang w:val="en-US"/>
        </w:rPr>
        <w:t>and</w:t>
      </w:r>
      <w:ins w:id="323" w:author="Camila Bruder" w:date="2023-11-30T14:37:00Z">
        <w:r w:rsidR="00D46F52" w:rsidRPr="00420A7E">
          <w:rPr>
            <w:color w:val="000000" w:themeColor="text1"/>
            <w:lang w:val="en-US"/>
          </w:rPr>
          <w:t>/or</w:t>
        </w:r>
      </w:ins>
      <w:r w:rsidR="0019029F" w:rsidRPr="00F34919">
        <w:rPr>
          <w:color w:val="000000" w:themeColor="text1"/>
          <w:lang w:val="en-US"/>
        </w:rPr>
        <w:t xml:space="preserve"> voice qualities </w:t>
      </w:r>
      <w:r w:rsidRPr="00F34919">
        <w:rPr>
          <w:color w:val="000000" w:themeColor="text1"/>
          <w:lang w:val="en-US"/>
        </w:rPr>
        <w:t xml:space="preserve">were more </w:t>
      </w:r>
      <w:del w:id="324" w:author="Camila Bruder" w:date="2023-11-30T14:37:00Z">
        <w:r w:rsidRPr="00EB3D27">
          <w:rPr>
            <w:rFonts w:ascii="Times" w:hAnsi="Times"/>
            <w:color w:val="000000" w:themeColor="text1"/>
            <w:lang w:val="en-US"/>
          </w:rPr>
          <w:delText>“</w:delText>
        </w:r>
      </w:del>
      <w:r w:rsidRPr="00F34919">
        <w:rPr>
          <w:color w:val="000000" w:themeColor="text1"/>
          <w:lang w:val="en-US"/>
        </w:rPr>
        <w:t>adequate</w:t>
      </w:r>
      <w:del w:id="325" w:author="Camila Bruder" w:date="2023-11-30T14:37:00Z">
        <w:r w:rsidRPr="00EB3D27">
          <w:rPr>
            <w:rFonts w:ascii="Times" w:hAnsi="Times"/>
            <w:color w:val="000000" w:themeColor="text1"/>
            <w:lang w:val="en-US"/>
          </w:rPr>
          <w:delText>”</w:delText>
        </w:r>
      </w:del>
      <w:r w:rsidRPr="00F34919">
        <w:rPr>
          <w:color w:val="000000" w:themeColor="text1"/>
          <w:lang w:val="en-US"/>
        </w:rPr>
        <w:t xml:space="preserve"> or </w:t>
      </w:r>
      <w:del w:id="326" w:author="Camila Bruder" w:date="2023-11-30T14:37:00Z">
        <w:r w:rsidRPr="00EB3D27">
          <w:rPr>
            <w:rFonts w:ascii="Times" w:hAnsi="Times"/>
            <w:color w:val="000000" w:themeColor="text1"/>
            <w:lang w:val="en-US"/>
          </w:rPr>
          <w:delText>“</w:delText>
        </w:r>
      </w:del>
      <w:r w:rsidRPr="00F34919">
        <w:rPr>
          <w:color w:val="000000" w:themeColor="text1"/>
          <w:lang w:val="en-US"/>
        </w:rPr>
        <w:t>conformant</w:t>
      </w:r>
      <w:del w:id="327" w:author="Camila Bruder" w:date="2023-11-30T14:37:00Z">
        <w:r w:rsidRPr="00EB3D27">
          <w:rPr>
            <w:rFonts w:ascii="Times" w:hAnsi="Times"/>
            <w:color w:val="000000" w:themeColor="text1"/>
            <w:lang w:val="en-US"/>
          </w:rPr>
          <w:delText>”</w:delText>
        </w:r>
      </w:del>
      <w:r w:rsidRPr="00F34919">
        <w:rPr>
          <w:color w:val="000000" w:themeColor="text1"/>
          <w:lang w:val="en-US"/>
        </w:rPr>
        <w:t xml:space="preserve"> to some styles than to others</w:t>
      </w:r>
      <w:del w:id="328" w:author="Camila Bruder" w:date="2023-11-30T14:37:00Z">
        <w:r w:rsidRPr="00EB3D27">
          <w:rPr>
            <w:rFonts w:ascii="Times" w:hAnsi="Times"/>
            <w:color w:val="000000" w:themeColor="text1"/>
            <w:lang w:val="en-US"/>
          </w:rPr>
          <w:delText>. Again, the consistency on these rankings over time (two testing sessions) will inform us on the streng</w:delText>
        </w:r>
        <w:r w:rsidR="0019029F">
          <w:rPr>
            <w:rFonts w:ascii="Times" w:hAnsi="Times"/>
            <w:color w:val="000000" w:themeColor="text1"/>
            <w:lang w:val="en-US"/>
          </w:rPr>
          <w:delText>t</w:delText>
        </w:r>
        <w:r w:rsidRPr="00EB3D27">
          <w:rPr>
            <w:rFonts w:ascii="Times" w:hAnsi="Times"/>
            <w:color w:val="000000" w:themeColor="text1"/>
            <w:lang w:val="en-US"/>
          </w:rPr>
          <w:delText>h of the observed patterns.</w:delText>
        </w:r>
      </w:del>
    </w:p>
    <w:p w14:paraId="0C677433" w14:textId="77777777" w:rsidR="00EE444B" w:rsidRPr="00EB3D27" w:rsidRDefault="00EE444B" w:rsidP="00EE444B">
      <w:pPr>
        <w:autoSpaceDE w:val="0"/>
        <w:autoSpaceDN w:val="0"/>
        <w:adjustRightInd w:val="0"/>
        <w:spacing w:line="360" w:lineRule="auto"/>
        <w:ind w:firstLine="360"/>
        <w:jc w:val="both"/>
        <w:rPr>
          <w:del w:id="329" w:author="Camila Bruder" w:date="2023-11-30T14:37:00Z"/>
          <w:rFonts w:ascii="Times" w:hAnsi="Times"/>
          <w:color w:val="000000" w:themeColor="text1"/>
          <w:lang w:val="en-US"/>
        </w:rPr>
      </w:pPr>
    </w:p>
    <w:p w14:paraId="77E19194" w14:textId="77777777" w:rsidR="00EE444B" w:rsidRPr="00EB3D27" w:rsidRDefault="00EE444B" w:rsidP="000452B9">
      <w:pPr>
        <w:autoSpaceDE w:val="0"/>
        <w:autoSpaceDN w:val="0"/>
        <w:adjustRightInd w:val="0"/>
        <w:spacing w:line="360" w:lineRule="auto"/>
        <w:jc w:val="both"/>
        <w:rPr>
          <w:del w:id="330" w:author="Camila Bruder" w:date="2023-11-30T14:37:00Z"/>
          <w:rFonts w:ascii="Times" w:hAnsi="Times" w:cs="Arial"/>
          <w:b/>
          <w:bCs/>
          <w:i/>
          <w:iCs/>
          <w:color w:val="000000" w:themeColor="text1"/>
          <w:lang w:val="en-US"/>
        </w:rPr>
      </w:pPr>
      <w:del w:id="331" w:author="Camila Bruder" w:date="2023-11-30T14:37:00Z">
        <w:r w:rsidRPr="00EB3D27">
          <w:rPr>
            <w:rFonts w:ascii="Times" w:hAnsi="Times" w:cs="Arial"/>
            <w:b/>
            <w:bCs/>
            <w:i/>
            <w:iCs/>
            <w:color w:val="000000" w:themeColor="text1"/>
            <w:lang w:val="en-US"/>
          </w:rPr>
          <w:delText xml:space="preserve">1.1.3 Hypothesis regarding the prediction of "liking" from perceptual features </w:delText>
        </w:r>
      </w:del>
    </w:p>
    <w:p w14:paraId="65039984" w14:textId="737E6363" w:rsidR="0019029F" w:rsidRPr="00F34919" w:rsidRDefault="00EE444B" w:rsidP="00F34919">
      <w:pPr>
        <w:autoSpaceDE w:val="0"/>
        <w:autoSpaceDN w:val="0"/>
        <w:adjustRightInd w:val="0"/>
        <w:spacing w:line="360" w:lineRule="auto"/>
        <w:ind w:firstLine="360"/>
        <w:jc w:val="both"/>
        <w:rPr>
          <w:color w:val="000000" w:themeColor="text1"/>
          <w:lang w:val="en-US"/>
        </w:rPr>
      </w:pPr>
      <w:del w:id="332" w:author="Camila Bruder" w:date="2023-11-30T14:37:00Z">
        <w:r w:rsidRPr="00EB3D27">
          <w:rPr>
            <w:rFonts w:ascii="Times" w:eastAsiaTheme="minorHAnsi" w:hAnsi="Times" w:cs="Arial"/>
            <w:lang w:val="en-US" w:eastAsia="en-US"/>
          </w:rPr>
          <w:delText xml:space="preserve">In the case of pop singing, </w:delText>
        </w:r>
        <w:r w:rsidRPr="00EB3D27">
          <w:rPr>
            <w:rFonts w:ascii="Times" w:hAnsi="Times" w:cs="Arial"/>
            <w:color w:val="000000" w:themeColor="text1"/>
            <w:lang w:val="en-US"/>
          </w:rPr>
          <w:delText>recent findings (Bruder et al., 2021a</w:delText>
        </w:r>
        <w:r w:rsidRPr="00EB3D27">
          <w:rPr>
            <w:rFonts w:ascii="Times" w:hAnsi="Times"/>
            <w:color w:val="000000" w:themeColor="text1"/>
            <w:lang w:val="en-US"/>
          </w:rPr>
          <w:delText>, 2021b</w:delText>
        </w:r>
        <w:r w:rsidRPr="00EB3D27">
          <w:rPr>
            <w:rFonts w:ascii="Times" w:hAnsi="Times" w:cs="Arial"/>
            <w:color w:val="000000" w:themeColor="text1"/>
            <w:lang w:val="en-US"/>
          </w:rPr>
          <w:delText>/in preparation) showed that about half of the variance in participants’ liking of singing performances could be predicted based on perceptual (but not acoustic) features of the voice. We expect to replicate and extend such observation across different vocalizations. Note</w:delText>
        </w:r>
      </w:del>
      <w:ins w:id="333" w:author="Camila Bruder" w:date="2023-11-30T14:37:00Z">
        <w:r w:rsidR="00D46F52" w:rsidRPr="00420A7E">
          <w:rPr>
            <w:color w:val="000000" w:themeColor="text1"/>
            <w:lang w:val="en-US"/>
          </w:rPr>
          <w:t>,</w:t>
        </w:r>
      </w:ins>
      <w:r w:rsidR="00D46F52" w:rsidRPr="00F34919">
        <w:rPr>
          <w:color w:val="000000" w:themeColor="text1"/>
          <w:lang w:val="en-US"/>
        </w:rPr>
        <w:t xml:space="preserve"> </w:t>
      </w:r>
      <w:r w:rsidR="002E59FE" w:rsidRPr="00F34919">
        <w:rPr>
          <w:color w:val="000000" w:themeColor="text1"/>
          <w:lang w:val="en-US"/>
        </w:rPr>
        <w:t xml:space="preserve">that </w:t>
      </w:r>
      <w:del w:id="334" w:author="Camila Bruder" w:date="2023-11-30T14:37:00Z">
        <w:r w:rsidRPr="00EB3D27">
          <w:rPr>
            <w:rFonts w:ascii="Times" w:hAnsi="Times" w:cs="Arial"/>
            <w:color w:val="000000" w:themeColor="text1"/>
            <w:lang w:val="en-US"/>
          </w:rPr>
          <w:delText xml:space="preserve">this analysis is not included in Table 1 because it </w:delText>
        </w:r>
      </w:del>
      <w:r w:rsidR="002E59FE" w:rsidRPr="00F34919">
        <w:rPr>
          <w:color w:val="000000" w:themeColor="text1"/>
          <w:lang w:val="en-US"/>
        </w:rPr>
        <w:t>is</w:t>
      </w:r>
      <w:del w:id="335" w:author="Camila Bruder" w:date="2023-11-30T14:37:00Z">
        <w:r w:rsidRPr="00EB3D27">
          <w:rPr>
            <w:rFonts w:ascii="Times" w:hAnsi="Times" w:cs="Arial"/>
            <w:color w:val="000000" w:themeColor="text1"/>
            <w:lang w:val="en-US"/>
          </w:rPr>
          <w:delText xml:space="preserve"> exploratory (i.e., no clear hypotheses other than stating</w:delText>
        </w:r>
      </w:del>
      <w:ins w:id="336" w:author="Camila Bruder" w:date="2023-11-30T14:37:00Z">
        <w:r w:rsidR="00D46F52" w:rsidRPr="00420A7E">
          <w:rPr>
            <w:color w:val="000000" w:themeColor="text1"/>
            <w:lang w:val="en-US"/>
          </w:rPr>
          <w:t>,</w:t>
        </w:r>
      </w:ins>
      <w:r w:rsidR="00D46F52" w:rsidRPr="00F34919">
        <w:rPr>
          <w:color w:val="000000" w:themeColor="text1"/>
          <w:lang w:val="en-US"/>
        </w:rPr>
        <w:t xml:space="preserve"> that </w:t>
      </w:r>
      <w:del w:id="337" w:author="Camila Bruder" w:date="2023-11-30T14:37:00Z">
        <w:r w:rsidRPr="00EB3D27">
          <w:rPr>
            <w:rFonts w:ascii="Times" w:hAnsi="Times" w:cs="Arial"/>
            <w:color w:val="000000" w:themeColor="text1"/>
            <w:lang w:val="en-US"/>
          </w:rPr>
          <w:delText xml:space="preserve">we expect to be able to predict liking ratings from perceptual features, and to find interactions of </w:delText>
        </w:r>
      </w:del>
      <w:r w:rsidR="002E59FE" w:rsidRPr="00F34919">
        <w:rPr>
          <w:color w:val="000000" w:themeColor="text1"/>
          <w:lang w:val="en-US"/>
        </w:rPr>
        <w:t>style</w:t>
      </w:r>
      <w:del w:id="338" w:author="Camila Bruder" w:date="2023-11-30T14:37:00Z">
        <w:r w:rsidRPr="00EB3D27">
          <w:rPr>
            <w:rFonts w:ascii="Times" w:hAnsi="Times" w:cs="Arial"/>
            <w:color w:val="000000" w:themeColor="text1"/>
            <w:lang w:val="en-US"/>
          </w:rPr>
          <w:delText xml:space="preserve"> and perceptual features). In any case, these models should provide a more integrative way to describe liking of vocalizations, taking into account dependencies coming from repeated measures in subjects and stimuli items</w:delText>
        </w:r>
      </w:del>
      <w:ins w:id="339" w:author="Camila Bruder" w:date="2023-11-30T14:37:00Z">
        <w:r w:rsidR="00BF6CF2" w:rsidRPr="00420A7E">
          <w:rPr>
            <w:color w:val="000000" w:themeColor="text1"/>
            <w:lang w:val="en-US"/>
          </w:rPr>
          <w:t>-</w:t>
        </w:r>
        <w:r w:rsidR="00D46F52" w:rsidRPr="00420A7E">
          <w:rPr>
            <w:color w:val="000000" w:themeColor="text1"/>
            <w:lang w:val="en-US"/>
          </w:rPr>
          <w:t>specific influences are determinant of voice preferences</w:t>
        </w:r>
      </w:ins>
      <w:r w:rsidR="00D46F52" w:rsidRPr="00F34919">
        <w:rPr>
          <w:color w:val="000000" w:themeColor="text1"/>
          <w:lang w:val="en-US"/>
        </w:rPr>
        <w:t>.</w:t>
      </w:r>
    </w:p>
    <w:p w14:paraId="52B7CF90" w14:textId="77777777" w:rsidR="0019029F" w:rsidRDefault="0019029F" w:rsidP="00A26AB1">
      <w:pPr>
        <w:spacing w:line="360" w:lineRule="auto"/>
        <w:jc w:val="both"/>
        <w:rPr>
          <w:del w:id="340" w:author="Camila Bruder" w:date="2023-11-30T14:37:00Z"/>
          <w:rFonts w:ascii="Times" w:hAnsi="Times"/>
          <w:color w:val="000000" w:themeColor="text1"/>
          <w:lang w:val="en-US"/>
        </w:rPr>
      </w:pPr>
    </w:p>
    <w:p w14:paraId="6CFACD94" w14:textId="24E05F14" w:rsidR="00BD2C82" w:rsidRPr="00F34919" w:rsidRDefault="00BD2C82" w:rsidP="00F1381F">
      <w:pPr>
        <w:spacing w:line="360" w:lineRule="auto"/>
        <w:jc w:val="both"/>
        <w:rPr>
          <w:color w:val="000000" w:themeColor="text1"/>
          <w:lang w:val="en-US"/>
        </w:rPr>
      </w:pPr>
    </w:p>
    <w:p w14:paraId="01AFDF33" w14:textId="722CFC0A" w:rsidR="008E4954" w:rsidRPr="00F34919" w:rsidRDefault="008E4954" w:rsidP="00F34919">
      <w:pPr>
        <w:pStyle w:val="ListParagraph"/>
        <w:numPr>
          <w:ilvl w:val="1"/>
          <w:numId w:val="28"/>
        </w:numPr>
        <w:autoSpaceDE w:val="0"/>
        <w:autoSpaceDN w:val="0"/>
        <w:adjustRightInd w:val="0"/>
        <w:spacing w:line="360" w:lineRule="auto"/>
        <w:jc w:val="both"/>
        <w:rPr>
          <w:color w:val="000000" w:themeColor="text1"/>
          <w:lang w:val="en-US"/>
        </w:rPr>
      </w:pPr>
      <w:r w:rsidRPr="00F34919">
        <w:rPr>
          <w:b/>
          <w:color w:val="000000" w:themeColor="text1"/>
          <w:lang w:val="en-US"/>
        </w:rPr>
        <w:t>Analysis plan and sample size justification</w:t>
      </w:r>
    </w:p>
    <w:p w14:paraId="58DAB8A8" w14:textId="024F45F9" w:rsidR="00BD2C82" w:rsidRPr="00F34919" w:rsidRDefault="008E4954" w:rsidP="00F34919">
      <w:pPr>
        <w:autoSpaceDE w:val="0"/>
        <w:autoSpaceDN w:val="0"/>
        <w:adjustRightInd w:val="0"/>
        <w:spacing w:line="360" w:lineRule="auto"/>
        <w:ind w:firstLine="360"/>
        <w:jc w:val="both"/>
        <w:rPr>
          <w:color w:val="000000" w:themeColor="text1"/>
          <w:lang w:val="en-US"/>
        </w:rPr>
      </w:pPr>
      <w:del w:id="341" w:author="Camila Bruder" w:date="2023-11-30T14:37:00Z">
        <w:r w:rsidRPr="00D14CBA">
          <w:rPr>
            <w:rFonts w:ascii="Times" w:hAnsi="Times"/>
            <w:color w:val="000000" w:themeColor="text1"/>
            <w:lang w:val="en-US"/>
          </w:rPr>
          <w:delText>[</w:delText>
        </w:r>
      </w:del>
      <w:ins w:id="342" w:author="Camila Bruder" w:date="2023-11-30T14:37:00Z">
        <w:r w:rsidR="00B04C8D" w:rsidRPr="00420A7E">
          <w:rPr>
            <w:color w:val="000000" w:themeColor="text1"/>
            <w:lang w:val="en-US"/>
          </w:rPr>
          <w:t xml:space="preserve">Our dependent variable </w:t>
        </w:r>
        <w:r w:rsidR="0016164D" w:rsidRPr="00420A7E">
          <w:rPr>
            <w:color w:val="000000" w:themeColor="text1"/>
            <w:lang w:val="en-US"/>
          </w:rPr>
          <w:t>is</w:t>
        </w:r>
        <w:r w:rsidR="00B04C8D" w:rsidRPr="00420A7E">
          <w:rPr>
            <w:color w:val="000000" w:themeColor="text1"/>
            <w:lang w:val="en-US"/>
          </w:rPr>
          <w:t xml:space="preserve"> the </w:t>
        </w:r>
        <w:r w:rsidR="0016164D" w:rsidRPr="00420A7E">
          <w:rPr>
            <w:color w:val="000000" w:themeColor="text1"/>
            <w:lang w:val="en-US"/>
          </w:rPr>
          <w:t xml:space="preserve">participants' </w:t>
        </w:r>
        <w:r w:rsidR="00B04C8D" w:rsidRPr="00420A7E">
          <w:rPr>
            <w:color w:val="000000" w:themeColor="text1"/>
            <w:lang w:val="en-US"/>
          </w:rPr>
          <w:t xml:space="preserve">liking rating. Our independent variable </w:t>
        </w:r>
        <w:r w:rsidR="00BC0080" w:rsidRPr="00420A7E">
          <w:rPr>
            <w:color w:val="000000" w:themeColor="text1"/>
            <w:lang w:val="en-US"/>
          </w:rPr>
          <w:t xml:space="preserve">corresponds to </w:t>
        </w:r>
        <w:r w:rsidR="00BF7FFA" w:rsidRPr="00420A7E">
          <w:rPr>
            <w:color w:val="000000" w:themeColor="text1"/>
            <w:lang w:val="en-US"/>
          </w:rPr>
          <w:t>S</w:t>
        </w:r>
        <w:r w:rsidR="00B04C8D" w:rsidRPr="00420A7E">
          <w:rPr>
            <w:color w:val="000000" w:themeColor="text1"/>
            <w:lang w:val="en-US"/>
          </w:rPr>
          <w:t>tyle of vocalization (with five levels).</w:t>
        </w:r>
        <w:r w:rsidR="00C31E74" w:rsidRPr="00420A7E">
          <w:rPr>
            <w:color w:val="000000" w:themeColor="text1"/>
            <w:lang w:val="en-US"/>
          </w:rPr>
          <w:t xml:space="preserve"> </w:t>
        </w:r>
        <w:r w:rsidR="00FF0063" w:rsidRPr="00420A7E">
          <w:rPr>
            <w:rFonts w:eastAsiaTheme="minorHAnsi"/>
            <w:color w:val="000000" w:themeColor="text1"/>
            <w:lang w:val="en-US" w:eastAsia="en-US"/>
          </w:rPr>
          <w:t xml:space="preserve">Note that </w:t>
        </w:r>
        <w:r w:rsidR="00FF0063" w:rsidRPr="00420A7E">
          <w:rPr>
            <w:color w:val="000000" w:themeColor="text1"/>
            <w:lang w:val="en-US"/>
          </w:rPr>
          <w:t>we use the terms liking and aesthetic preferences in interchangeable ways here (i.e.,</w:t>
        </w:r>
        <w:r w:rsidR="00FF0063" w:rsidRPr="00420A7E">
          <w:rPr>
            <w:color w:val="000000" w:themeColor="text1"/>
          </w:rPr>
          <w:t xml:space="preserve"> </w:t>
        </w:r>
        <w:r w:rsidR="00FF0063" w:rsidRPr="00420A7E">
          <w:rPr>
            <w:color w:val="000000" w:themeColor="text1"/>
            <w:lang w:val="en-US"/>
          </w:rPr>
          <w:t xml:space="preserve">we interpret </w:t>
        </w:r>
        <w:r w:rsidR="00FF0063" w:rsidRPr="00420A7E">
          <w:rPr>
            <w:color w:val="000000" w:themeColor="text1"/>
          </w:rPr>
          <w:t xml:space="preserve">higher liking ratings for a certain singer </w:t>
        </w:r>
        <w:r w:rsidR="00FF0063" w:rsidRPr="00420A7E">
          <w:rPr>
            <w:color w:val="000000" w:themeColor="text1"/>
            <w:lang w:val="en-US"/>
          </w:rPr>
          <w:t xml:space="preserve">as </w:t>
        </w:r>
        <w:r w:rsidR="00FF0063" w:rsidRPr="00420A7E">
          <w:rPr>
            <w:color w:val="000000" w:themeColor="text1"/>
          </w:rPr>
          <w:t>indicat</w:t>
        </w:r>
        <w:r w:rsidR="00FF0063" w:rsidRPr="00420A7E">
          <w:rPr>
            <w:color w:val="000000" w:themeColor="text1"/>
            <w:lang w:val="en-US"/>
          </w:rPr>
          <w:t>ion</w:t>
        </w:r>
        <w:r w:rsidR="00FF0063" w:rsidRPr="00420A7E">
          <w:rPr>
            <w:color w:val="000000" w:themeColor="text1"/>
          </w:rPr>
          <w:t xml:space="preserve"> </w:t>
        </w:r>
        <w:r w:rsidR="00FF0063" w:rsidRPr="00420A7E">
          <w:rPr>
            <w:color w:val="000000" w:themeColor="text1"/>
            <w:lang w:val="en-US"/>
          </w:rPr>
          <w:t xml:space="preserve">that </w:t>
        </w:r>
        <w:r w:rsidR="00FF0063" w:rsidRPr="00420A7E">
          <w:rPr>
            <w:color w:val="000000" w:themeColor="text1"/>
          </w:rPr>
          <w:t>she was “preferred”</w:t>
        </w:r>
        <w:r w:rsidR="00FF0063" w:rsidRPr="00420A7E">
          <w:rPr>
            <w:color w:val="000000" w:themeColor="text1"/>
            <w:lang w:val="en-US"/>
          </w:rPr>
          <w:t xml:space="preserve">, </w:t>
        </w:r>
        <w:r w:rsidR="00FF0063" w:rsidRPr="00420A7E">
          <w:rPr>
            <w:color w:val="000000" w:themeColor="text1"/>
          </w:rPr>
          <w:t>even though we don’t have an explicit pairwise comparison design)</w:t>
        </w:r>
        <w:r w:rsidR="00FF0063" w:rsidRPr="00420A7E">
          <w:rPr>
            <w:color w:val="000000" w:themeColor="text1"/>
            <w:lang w:val="en-US"/>
          </w:rPr>
          <w:t>.</w:t>
        </w:r>
        <w:r w:rsidR="00DB554A">
          <w:rPr>
            <w:color w:val="000000" w:themeColor="text1"/>
            <w:lang w:val="en-US"/>
          </w:rPr>
          <w:t xml:space="preserve"> </w:t>
        </w:r>
        <w:r w:rsidR="00EF13EF" w:rsidRPr="00420A7E">
          <w:rPr>
            <w:color w:val="000000" w:themeColor="text1"/>
            <w:lang w:val="en-US"/>
          </w:rPr>
          <w:t>T</w:t>
        </w:r>
        <w:r w:rsidR="00C31E74" w:rsidRPr="00420A7E">
          <w:rPr>
            <w:color w:val="000000" w:themeColor="text1"/>
            <w:lang w:val="en-US"/>
          </w:rPr>
          <w:t>o compute MM1 and average liking</w:t>
        </w:r>
        <w:r w:rsidR="00FC6A03" w:rsidRPr="00420A7E">
          <w:rPr>
            <w:color w:val="000000" w:themeColor="text1"/>
            <w:lang w:val="en-US"/>
          </w:rPr>
          <w:t xml:space="preserve"> ratings</w:t>
        </w:r>
        <w:r w:rsidR="00C31E74" w:rsidRPr="00420A7E">
          <w:rPr>
            <w:color w:val="000000" w:themeColor="text1"/>
            <w:lang w:val="en-US"/>
          </w:rPr>
          <w:t xml:space="preserve"> by performer, we will average ratings from the first and second testing sessions</w:t>
        </w:r>
        <w:r w:rsidR="00D32CFA" w:rsidRPr="00420A7E">
          <w:rPr>
            <w:color w:val="000000" w:themeColor="text1"/>
            <w:lang w:val="en-US"/>
          </w:rPr>
          <w:t>.</w:t>
        </w:r>
        <w:r w:rsidR="00C31E74" w:rsidRPr="00420A7E">
          <w:rPr>
            <w:color w:val="000000" w:themeColor="text1"/>
            <w:lang w:val="en-US"/>
          </w:rPr>
          <w:t xml:space="preserve"> </w:t>
        </w:r>
        <w:r w:rsidR="00FC6A03" w:rsidRPr="00420A7E">
          <w:rPr>
            <w:color w:val="000000" w:themeColor="text1"/>
            <w:lang w:val="en-US"/>
          </w:rPr>
          <w:t>A</w:t>
        </w:r>
        <w:r w:rsidR="0016164D" w:rsidRPr="00420A7E">
          <w:rPr>
            <w:color w:val="000000" w:themeColor="text1"/>
            <w:lang w:val="en-US"/>
          </w:rPr>
          <w:t>d</w:t>
        </w:r>
        <w:r w:rsidR="00FC6A03" w:rsidRPr="00420A7E">
          <w:rPr>
            <w:color w:val="000000" w:themeColor="text1"/>
            <w:lang w:val="en-US"/>
          </w:rPr>
          <w:t>ditionally, t</w:t>
        </w:r>
        <w:r w:rsidR="00EF13EF" w:rsidRPr="00420A7E">
          <w:rPr>
            <w:color w:val="000000" w:themeColor="text1"/>
            <w:lang w:val="en-US"/>
          </w:rPr>
          <w:t>he two testing sessions</w:t>
        </w:r>
        <w:r w:rsidR="00FC6A03" w:rsidRPr="00420A7E">
          <w:rPr>
            <w:color w:val="000000" w:themeColor="text1"/>
            <w:lang w:val="en-US"/>
          </w:rPr>
          <w:t xml:space="preserve"> will be used to compute test-retest intrarater agreement,</w:t>
        </w:r>
        <w:r w:rsidR="00EF13EF" w:rsidRPr="00420A7E">
          <w:rPr>
            <w:color w:val="000000" w:themeColor="text1"/>
            <w:lang w:val="en-US"/>
          </w:rPr>
          <w:t xml:space="preserve"> </w:t>
        </w:r>
        <w:r w:rsidR="00BC0080" w:rsidRPr="00420A7E">
          <w:rPr>
            <w:color w:val="000000" w:themeColor="text1"/>
            <w:lang w:val="en-US"/>
          </w:rPr>
          <w:t>as well as</w:t>
        </w:r>
        <w:r w:rsidR="00FC6A03" w:rsidRPr="00420A7E">
          <w:rPr>
            <w:color w:val="000000" w:themeColor="text1"/>
            <w:lang w:val="en-US"/>
          </w:rPr>
          <w:t xml:space="preserve"> to conduct variance component analyses and compute the </w:t>
        </w:r>
        <w:r w:rsidR="002116F1" w:rsidRPr="00420A7E">
          <w:rPr>
            <w:color w:val="000000" w:themeColor="text1"/>
            <w:lang w:val="en-US"/>
          </w:rPr>
          <w:t>b</w:t>
        </w:r>
        <w:r w:rsidR="00FC6A03" w:rsidRPr="00420A7E">
          <w:rPr>
            <w:color w:val="000000" w:themeColor="text1"/>
            <w:lang w:val="en-US"/>
          </w:rPr>
          <w:t>eholder index (</w:t>
        </w:r>
        <w:r w:rsidR="002D5962" w:rsidRPr="00420A7E">
          <w:rPr>
            <w:color w:val="000000" w:themeColor="text1"/>
            <w:lang w:val="en-US"/>
          </w:rPr>
          <w:t xml:space="preserve">“bi”; </w:t>
        </w:r>
        <w:proofErr w:type="spellStart"/>
        <w:r w:rsidR="00FC6A03" w:rsidRPr="00420A7E">
          <w:rPr>
            <w:color w:val="000000" w:themeColor="text1"/>
            <w:lang w:val="en-US"/>
          </w:rPr>
          <w:t>Hönekopp</w:t>
        </w:r>
        <w:proofErr w:type="spellEnd"/>
        <w:r w:rsidR="00FC6A03" w:rsidRPr="00420A7E">
          <w:rPr>
            <w:color w:val="000000" w:themeColor="text1"/>
            <w:lang w:val="en-US"/>
          </w:rPr>
          <w:t xml:space="preserve">, 2006; see Supporting </w:t>
        </w:r>
        <w:r w:rsidR="00FC6A03" w:rsidRPr="00D63B50">
          <w:rPr>
            <w:color w:val="000000" w:themeColor="text1"/>
            <w:lang w:val="en-US"/>
          </w:rPr>
          <w:t>analyses, 1.</w:t>
        </w:r>
        <w:r w:rsidR="00D63B50" w:rsidRPr="00D63B50">
          <w:rPr>
            <w:color w:val="000000" w:themeColor="text1"/>
            <w:lang w:val="en-US"/>
          </w:rPr>
          <w:t>3</w:t>
        </w:r>
        <w:r w:rsidR="00FC6A03" w:rsidRPr="00D63B50">
          <w:rPr>
            <w:color w:val="000000" w:themeColor="text1"/>
            <w:lang w:val="en-US"/>
          </w:rPr>
          <w:t>.3).</w:t>
        </w:r>
        <w:r w:rsidR="00BC0080" w:rsidRPr="00D63B50">
          <w:rPr>
            <w:color w:val="000000" w:themeColor="text1"/>
            <w:lang w:val="en-US"/>
          </w:rPr>
          <w:t xml:space="preserve"> </w:t>
        </w:r>
      </w:ins>
      <w:r w:rsidR="00EF13EF" w:rsidRPr="00F34919">
        <w:rPr>
          <w:color w:val="000000" w:themeColor="text1"/>
          <w:lang w:val="en-US"/>
        </w:rPr>
        <w:t>Please see accompanying scripts with R code for simulating a dataset and running all proposed analyses</w:t>
      </w:r>
      <w:del w:id="343" w:author="Camila Bruder" w:date="2023-11-30T14:37:00Z">
        <w:r w:rsidRPr="00D14CBA">
          <w:rPr>
            <w:rFonts w:ascii="Times" w:hAnsi="Times"/>
            <w:color w:val="000000" w:themeColor="text1"/>
            <w:lang w:val="en-US"/>
          </w:rPr>
          <w:delText>].</w:delText>
        </w:r>
      </w:del>
      <w:ins w:id="344" w:author="Camila Bruder" w:date="2023-11-30T14:37:00Z">
        <w:r w:rsidR="00EF13EF" w:rsidRPr="00420A7E">
          <w:rPr>
            <w:color w:val="000000" w:themeColor="text1"/>
            <w:lang w:val="en-US"/>
          </w:rPr>
          <w:t>.</w:t>
        </w:r>
      </w:ins>
      <w:r w:rsidR="00EF13EF" w:rsidRPr="00F34919">
        <w:rPr>
          <w:color w:val="000000" w:themeColor="text1"/>
          <w:lang w:val="en-US"/>
        </w:rPr>
        <w:t xml:space="preserve"> Whenever requirements are met, we plan to use parametric </w:t>
      </w:r>
      <w:del w:id="345" w:author="Camila Bruder" w:date="2023-11-30T14:37:00Z">
        <w:r w:rsidRPr="00D14CBA">
          <w:rPr>
            <w:rFonts w:ascii="Times" w:hAnsi="Times"/>
            <w:color w:val="000000" w:themeColor="text1"/>
            <w:lang w:val="en-US"/>
          </w:rPr>
          <w:delText>methods</w:delText>
        </w:r>
      </w:del>
      <w:ins w:id="346" w:author="Camila Bruder" w:date="2023-11-30T14:37:00Z">
        <w:r w:rsidR="0016164D" w:rsidRPr="00420A7E">
          <w:rPr>
            <w:color w:val="000000" w:themeColor="text1"/>
            <w:lang w:val="en-US"/>
          </w:rPr>
          <w:t>tests</w:t>
        </w:r>
      </w:ins>
      <w:r w:rsidR="00EF13EF" w:rsidRPr="00F34919">
        <w:rPr>
          <w:color w:val="000000" w:themeColor="text1"/>
          <w:lang w:val="en-US"/>
        </w:rPr>
        <w:t xml:space="preserve">, </w:t>
      </w:r>
      <w:r w:rsidR="00EF13EF" w:rsidRPr="00F34919">
        <w:rPr>
          <w:color w:val="000000" w:themeColor="text1"/>
          <w:lang w:val="en-US"/>
        </w:rPr>
        <w:lastRenderedPageBreak/>
        <w:t>aiming at higher power (otherwise adjusting to non-parametric alternatives; these changes are specified in our proposed analyses code).</w:t>
      </w:r>
    </w:p>
    <w:p w14:paraId="73452448" w14:textId="543A160E" w:rsidR="008B2E60" w:rsidRPr="00F34919" w:rsidRDefault="008B2E60" w:rsidP="00F34919">
      <w:pPr>
        <w:autoSpaceDE w:val="0"/>
        <w:autoSpaceDN w:val="0"/>
        <w:adjustRightInd w:val="0"/>
        <w:spacing w:line="360" w:lineRule="auto"/>
        <w:ind w:firstLine="360"/>
        <w:jc w:val="both"/>
        <w:rPr>
          <w:color w:val="000000" w:themeColor="text1"/>
          <w:lang w:val="en-US"/>
        </w:rPr>
      </w:pPr>
    </w:p>
    <w:p w14:paraId="61C127C7" w14:textId="236700B4" w:rsidR="008E4954" w:rsidRPr="00F34919" w:rsidRDefault="00D955AC" w:rsidP="00F34919">
      <w:pPr>
        <w:pStyle w:val="ListParagraph"/>
        <w:numPr>
          <w:ilvl w:val="2"/>
          <w:numId w:val="28"/>
        </w:numPr>
        <w:autoSpaceDE w:val="0"/>
        <w:autoSpaceDN w:val="0"/>
        <w:adjustRightInd w:val="0"/>
        <w:spacing w:line="360" w:lineRule="auto"/>
        <w:jc w:val="both"/>
        <w:rPr>
          <w:color w:val="000000" w:themeColor="text1"/>
          <w:lang w:val="en-US"/>
        </w:rPr>
      </w:pPr>
      <w:del w:id="347" w:author="Camila Bruder" w:date="2023-11-30T14:37:00Z">
        <w:r w:rsidRPr="00EB3D27">
          <w:rPr>
            <w:rFonts w:ascii="Times" w:hAnsi="Times" w:cs="Arial"/>
            <w:b/>
            <w:bCs/>
            <w:i/>
            <w:iCs/>
            <w:color w:val="000000" w:themeColor="text1"/>
            <w:lang w:val="en-US"/>
          </w:rPr>
          <w:delText>Consistency</w:delText>
        </w:r>
      </w:del>
      <w:ins w:id="348" w:author="Camila Bruder" w:date="2023-11-30T14:37:00Z">
        <w:r w:rsidR="0004150C" w:rsidRPr="00420A7E">
          <w:rPr>
            <w:b/>
            <w:bCs/>
            <w:i/>
            <w:iCs/>
            <w:color w:val="000000" w:themeColor="text1"/>
            <w:lang w:val="en-US"/>
          </w:rPr>
          <w:t>Comparing the amount</w:t>
        </w:r>
      </w:ins>
      <w:r w:rsidR="0004150C" w:rsidRPr="00F34919">
        <w:rPr>
          <w:b/>
          <w:i/>
          <w:color w:val="000000" w:themeColor="text1"/>
          <w:lang w:val="en-US"/>
        </w:rPr>
        <w:t xml:space="preserve"> of </w:t>
      </w:r>
      <w:del w:id="349" w:author="Camila Bruder" w:date="2023-11-30T14:37:00Z">
        <w:r w:rsidRPr="00EB3D27">
          <w:rPr>
            <w:rFonts w:ascii="Times" w:hAnsi="Times" w:cs="Arial"/>
            <w:b/>
            <w:bCs/>
            <w:i/>
            <w:iCs/>
            <w:color w:val="000000" w:themeColor="text1"/>
            <w:lang w:val="en-US"/>
          </w:rPr>
          <w:delText>preferences</w:delText>
        </w:r>
      </w:del>
      <w:ins w:id="350" w:author="Camila Bruder" w:date="2023-11-30T14:37:00Z">
        <w:r w:rsidR="0004150C" w:rsidRPr="00420A7E">
          <w:rPr>
            <w:b/>
            <w:bCs/>
            <w:i/>
            <w:iCs/>
            <w:color w:val="000000" w:themeColor="text1"/>
            <w:lang w:val="en-US"/>
          </w:rPr>
          <w:t>shared taste</w:t>
        </w:r>
      </w:ins>
      <w:r w:rsidRPr="00F34919">
        <w:rPr>
          <w:b/>
          <w:i/>
          <w:color w:val="000000" w:themeColor="text1"/>
          <w:lang w:val="en-US"/>
        </w:rPr>
        <w:t xml:space="preserve"> across styles </w:t>
      </w:r>
      <w:del w:id="351" w:author="Camila Bruder" w:date="2023-11-30T14:37:00Z">
        <w:r w:rsidRPr="00EB3D27">
          <w:rPr>
            <w:rFonts w:ascii="Times" w:hAnsi="Times" w:cs="Arial"/>
            <w:b/>
            <w:bCs/>
            <w:i/>
            <w:iCs/>
            <w:color w:val="000000" w:themeColor="text1"/>
            <w:lang w:val="en-US"/>
          </w:rPr>
          <w:delText>and over time</w:delText>
        </w:r>
        <w:r w:rsidR="008E4954">
          <w:rPr>
            <w:rFonts w:ascii="Times" w:hAnsi="Times" w:cs="Arial"/>
            <w:b/>
            <w:bCs/>
            <w:i/>
            <w:iCs/>
            <w:color w:val="000000" w:themeColor="text1"/>
            <w:lang w:val="en-US"/>
          </w:rPr>
          <w:delText xml:space="preserve"> </w:delText>
        </w:r>
      </w:del>
    </w:p>
    <w:p w14:paraId="2B9A86AC" w14:textId="77777777" w:rsidR="008E4954" w:rsidRPr="00D14CBA" w:rsidRDefault="008E4954" w:rsidP="008E4954">
      <w:pPr>
        <w:autoSpaceDE w:val="0"/>
        <w:autoSpaceDN w:val="0"/>
        <w:adjustRightInd w:val="0"/>
        <w:spacing w:line="360" w:lineRule="auto"/>
        <w:ind w:firstLine="360"/>
        <w:jc w:val="both"/>
        <w:rPr>
          <w:del w:id="352" w:author="Camila Bruder" w:date="2023-11-30T14:37:00Z"/>
          <w:rFonts w:ascii="Times" w:hAnsi="Times"/>
          <w:color w:val="000000" w:themeColor="text1"/>
          <w:lang w:val="en-US"/>
        </w:rPr>
      </w:pPr>
      <w:r w:rsidRPr="00F34919">
        <w:rPr>
          <w:color w:val="000000" w:themeColor="text1"/>
          <w:lang w:val="en-US"/>
        </w:rPr>
        <w:t xml:space="preserve">For question </w:t>
      </w:r>
      <w:del w:id="353" w:author="Camila Bruder" w:date="2023-11-30T14:37:00Z">
        <w:r w:rsidRPr="00D14CBA">
          <w:rPr>
            <w:rFonts w:ascii="Times" w:hAnsi="Times"/>
            <w:color w:val="000000" w:themeColor="text1"/>
            <w:lang w:val="en-US"/>
          </w:rPr>
          <w:delText>1A, for each stimulus item,</w:delText>
        </w:r>
        <w:r w:rsidR="00740951">
          <w:rPr>
            <w:rFonts w:ascii="Times" w:hAnsi="Times"/>
            <w:color w:val="000000" w:themeColor="text1"/>
            <w:lang w:val="en-US"/>
          </w:rPr>
          <w:delText xml:space="preserve"> </w:delText>
        </w:r>
        <w:r w:rsidRPr="00D14CBA">
          <w:rPr>
            <w:rFonts w:ascii="Times" w:hAnsi="Times"/>
            <w:color w:val="000000" w:themeColor="text1"/>
            <w:lang w:val="en-US"/>
          </w:rPr>
          <w:delText>we will average ratings</w:delText>
        </w:r>
        <w:r w:rsidR="00740951">
          <w:rPr>
            <w:rFonts w:ascii="Times" w:hAnsi="Times"/>
            <w:color w:val="000000" w:themeColor="text1"/>
            <w:lang w:val="en-US"/>
          </w:rPr>
          <w:delText xml:space="preserve"> </w:delText>
        </w:r>
        <w:r w:rsidRPr="00D14CBA">
          <w:rPr>
            <w:rFonts w:ascii="Times" w:hAnsi="Times"/>
            <w:color w:val="000000" w:themeColor="text1"/>
            <w:lang w:val="en-US"/>
          </w:rPr>
          <w:delText>from sessions 1 and 2</w:delText>
        </w:r>
      </w:del>
      <w:ins w:id="354" w:author="Camila Bruder" w:date="2023-11-30T14:37:00Z">
        <w:r w:rsidRPr="00420A7E">
          <w:rPr>
            <w:color w:val="000000" w:themeColor="text1"/>
            <w:lang w:val="en-US"/>
          </w:rPr>
          <w:t xml:space="preserve">1, </w:t>
        </w:r>
        <w:r w:rsidR="007735AC" w:rsidRPr="00420A7E">
          <w:rPr>
            <w:color w:val="000000" w:themeColor="text1"/>
            <w:lang w:val="en-US"/>
          </w:rPr>
          <w:t>we propose</w:t>
        </w:r>
      </w:ins>
      <w:r w:rsidR="007735AC" w:rsidRPr="00F34919">
        <w:rPr>
          <w:color w:val="000000" w:themeColor="text1"/>
          <w:lang w:val="en-US"/>
        </w:rPr>
        <w:t xml:space="preserve"> to</w:t>
      </w:r>
      <w:r w:rsidRPr="00F34919">
        <w:rPr>
          <w:color w:val="000000" w:themeColor="text1"/>
          <w:lang w:val="en-US"/>
        </w:rPr>
        <w:t xml:space="preserve"> compare MM1 measures between </w:t>
      </w:r>
      <w:r w:rsidR="007735AC" w:rsidRPr="00F34919">
        <w:rPr>
          <w:color w:val="000000" w:themeColor="text1"/>
          <w:lang w:val="en-US"/>
        </w:rPr>
        <w:t xml:space="preserve">the </w:t>
      </w:r>
      <w:del w:id="355" w:author="Camila Bruder" w:date="2023-11-30T14:37:00Z">
        <w:r w:rsidRPr="00D14CBA">
          <w:rPr>
            <w:rFonts w:ascii="Times" w:hAnsi="Times"/>
            <w:color w:val="000000" w:themeColor="text1"/>
            <w:lang w:val="en-US"/>
          </w:rPr>
          <w:delText xml:space="preserve">lullaby, pop and operatic </w:delText>
        </w:r>
      </w:del>
      <w:ins w:id="356" w:author="Camila Bruder" w:date="2023-11-30T14:37:00Z">
        <w:r w:rsidR="007735AC" w:rsidRPr="00420A7E">
          <w:rPr>
            <w:color w:val="000000" w:themeColor="text1"/>
            <w:lang w:val="en-US"/>
          </w:rPr>
          <w:t xml:space="preserve">three </w:t>
        </w:r>
      </w:ins>
      <w:r w:rsidR="007735AC" w:rsidRPr="00F34919">
        <w:rPr>
          <w:color w:val="000000" w:themeColor="text1"/>
          <w:lang w:val="en-US"/>
        </w:rPr>
        <w:t xml:space="preserve">singing styles </w:t>
      </w:r>
      <w:r w:rsidRPr="00F34919">
        <w:rPr>
          <w:color w:val="000000" w:themeColor="text1"/>
          <w:lang w:val="en-US"/>
        </w:rPr>
        <w:t xml:space="preserve">with </w:t>
      </w:r>
      <w:del w:id="357" w:author="Camila Bruder" w:date="2023-11-30T14:37:00Z">
        <w:r w:rsidRPr="00D14CBA">
          <w:rPr>
            <w:rFonts w:ascii="Times" w:hAnsi="Times"/>
            <w:color w:val="000000" w:themeColor="text1"/>
            <w:lang w:val="en-US"/>
          </w:rPr>
          <w:delText>a one-way repeated measures ANOVA, followed by Tukey post-hoc test in case of significant difference between styles (or Kruskal-Wallis and Dunn post-hoc tests as nonparametric alternatives). Our directional hypothesis specifies</w:delText>
        </w:r>
      </w:del>
      <w:ins w:id="358" w:author="Camila Bruder" w:date="2023-11-30T14:37:00Z">
        <w:r w:rsidR="007735AC" w:rsidRPr="00420A7E">
          <w:rPr>
            <w:color w:val="000000" w:themeColor="text1"/>
            <w:lang w:val="en-US"/>
          </w:rPr>
          <w:t xml:space="preserve">three pairwise comparisons (paired t-tests, one tailed, adjusting p-values for multiple comparisons with the </w:t>
        </w:r>
        <w:r w:rsidR="006304E1">
          <w:rPr>
            <w:color w:val="000000" w:themeColor="text1"/>
            <w:lang w:val="en-US"/>
          </w:rPr>
          <w:t>H</w:t>
        </w:r>
        <w:r w:rsidR="007735AC" w:rsidRPr="00420A7E">
          <w:rPr>
            <w:color w:val="000000" w:themeColor="text1"/>
            <w:lang w:val="en-US"/>
          </w:rPr>
          <w:t>olm method; or using Wilcoxon test if a nonparametric alternative i</w:t>
        </w:r>
        <w:r w:rsidR="00C06179" w:rsidRPr="00420A7E">
          <w:rPr>
            <w:color w:val="000000" w:themeColor="text1"/>
            <w:lang w:val="en-US"/>
          </w:rPr>
          <w:t>f</w:t>
        </w:r>
        <w:r w:rsidR="007735AC" w:rsidRPr="00420A7E">
          <w:rPr>
            <w:color w:val="000000" w:themeColor="text1"/>
            <w:lang w:val="en-US"/>
          </w:rPr>
          <w:t xml:space="preserve"> necessary). </w:t>
        </w:r>
        <w:r w:rsidR="00C06179" w:rsidRPr="00420A7E">
          <w:rPr>
            <w:color w:val="000000" w:themeColor="text1"/>
            <w:lang w:val="en-US"/>
          </w:rPr>
          <w:t>We expect</w:t>
        </w:r>
      </w:ins>
      <w:r w:rsidRPr="00F34919">
        <w:rPr>
          <w:color w:val="000000" w:themeColor="text1"/>
          <w:lang w:val="en-US"/>
        </w:rPr>
        <w:t xml:space="preserve"> that MM1 values should be higher for lullabies than </w:t>
      </w:r>
      <w:ins w:id="359" w:author="Camila Bruder" w:date="2023-11-30T14:37:00Z">
        <w:r w:rsidR="006304E1">
          <w:rPr>
            <w:color w:val="000000" w:themeColor="text1"/>
            <w:lang w:val="en-US"/>
          </w:rPr>
          <w:t xml:space="preserve">for </w:t>
        </w:r>
      </w:ins>
      <w:r w:rsidRPr="00F34919">
        <w:rPr>
          <w:color w:val="000000" w:themeColor="text1"/>
          <w:lang w:val="en-US"/>
        </w:rPr>
        <w:t xml:space="preserve">pop performances, and higher for pop than </w:t>
      </w:r>
      <w:ins w:id="360" w:author="Camila Bruder" w:date="2023-11-30T14:37:00Z">
        <w:r w:rsidR="006304E1">
          <w:rPr>
            <w:color w:val="000000" w:themeColor="text1"/>
            <w:lang w:val="en-US"/>
          </w:rPr>
          <w:t xml:space="preserve">for </w:t>
        </w:r>
      </w:ins>
      <w:r w:rsidRPr="00F34919">
        <w:rPr>
          <w:color w:val="000000" w:themeColor="text1"/>
          <w:lang w:val="en-US"/>
        </w:rPr>
        <w:t>operatic performances</w:t>
      </w:r>
      <w:del w:id="361" w:author="Camila Bruder" w:date="2023-11-30T14:37:00Z">
        <w:r w:rsidRPr="00D14CBA">
          <w:rPr>
            <w:rFonts w:ascii="Times" w:hAnsi="Times"/>
            <w:color w:val="000000" w:themeColor="text1"/>
            <w:lang w:val="en-US"/>
          </w:rPr>
          <w:delText xml:space="preserve">. For question 1B, we will compare participants’ MM1 values (pooled across styles) for sessions 1 and 2 with a </w:delText>
        </w:r>
        <w:r w:rsidRPr="00D14CBA">
          <w:rPr>
            <w:rFonts w:ascii="Times" w:hAnsi="Times" w:cs="Arial"/>
            <w:color w:val="000000" w:themeColor="text1"/>
            <w:lang w:val="en-US"/>
          </w:rPr>
          <w:delText>paired t- (or Wilcoxon) test.</w:delText>
        </w:r>
        <w:r w:rsidRPr="00D14CBA">
          <w:rPr>
            <w:rFonts w:ascii="Times" w:hAnsi="Times"/>
            <w:color w:val="000000" w:themeColor="text1"/>
            <w:lang w:val="en-US"/>
          </w:rPr>
          <w:delText xml:space="preserve"> </w:delText>
        </w:r>
        <w:r w:rsidRPr="00D14CBA">
          <w:rPr>
            <w:rFonts w:ascii="Times" w:hAnsi="Times" w:cs="Arial"/>
            <w:color w:val="000000" w:themeColor="text1"/>
            <w:lang w:val="en-US"/>
          </w:rPr>
          <w:delText xml:space="preserve">We will </w:delText>
        </w:r>
      </w:del>
      <w:ins w:id="362" w:author="Camila Bruder" w:date="2023-11-30T14:37:00Z">
        <w:r w:rsidR="006304E1">
          <w:rPr>
            <w:color w:val="000000" w:themeColor="text1"/>
            <w:lang w:val="en-US"/>
          </w:rPr>
          <w:t xml:space="preserve"> (and, logically, </w:t>
        </w:r>
      </w:ins>
      <w:r w:rsidR="006304E1" w:rsidRPr="00F34919">
        <w:rPr>
          <w:color w:val="000000" w:themeColor="text1"/>
          <w:lang w:val="en-US"/>
        </w:rPr>
        <w:t xml:space="preserve">also </w:t>
      </w:r>
      <w:del w:id="363" w:author="Camila Bruder" w:date="2023-11-30T14:37:00Z">
        <w:r w:rsidRPr="00D14CBA">
          <w:rPr>
            <w:rFonts w:ascii="Times" w:hAnsi="Times" w:cs="Arial"/>
            <w:color w:val="000000" w:themeColor="text1"/>
            <w:lang w:val="en-US"/>
          </w:rPr>
          <w:delText>compute a Pearson correlation between MM1 values between sessions and stipulate that</w:delText>
        </w:r>
        <w:r w:rsidRPr="00D14CBA">
          <w:rPr>
            <w:rFonts w:ascii="Times" w:hAnsi="Times"/>
            <w:color w:val="000000" w:themeColor="text1"/>
            <w:lang w:val="en-US"/>
          </w:rPr>
          <w:delText xml:space="preserve"> a high correlation (</w:delText>
        </w:r>
        <w:r w:rsidRPr="00D14CBA">
          <w:rPr>
            <w:rFonts w:ascii="Times" w:hAnsi="Times"/>
            <w:i/>
            <w:iCs/>
            <w:color w:val="000000" w:themeColor="text1"/>
            <w:lang w:val="en-US"/>
          </w:rPr>
          <w:delText>r</w:delText>
        </w:r>
        <w:r w:rsidRPr="00D14CBA">
          <w:rPr>
            <w:rFonts w:ascii="Times" w:hAnsi="Times"/>
            <w:color w:val="000000" w:themeColor="text1"/>
            <w:lang w:val="en-US"/>
          </w:rPr>
          <w:delText xml:space="preserve"> &gt; .75) indicates that MM1 values did not vary much between sessions, that is, that the amount of agreement remained consistent over time.</w:delText>
        </w:r>
      </w:del>
    </w:p>
    <w:p w14:paraId="0C189252" w14:textId="77777777" w:rsidR="002306D0" w:rsidRPr="00EB3D27" w:rsidRDefault="002306D0" w:rsidP="00D952BA">
      <w:pPr>
        <w:autoSpaceDE w:val="0"/>
        <w:autoSpaceDN w:val="0"/>
        <w:adjustRightInd w:val="0"/>
        <w:spacing w:line="360" w:lineRule="auto"/>
        <w:ind w:firstLine="360"/>
        <w:jc w:val="both"/>
        <w:rPr>
          <w:del w:id="364" w:author="Camila Bruder" w:date="2023-11-30T14:37:00Z"/>
          <w:rFonts w:ascii="Times" w:hAnsi="Times" w:cs="Arial"/>
          <w:color w:val="000000" w:themeColor="text1"/>
          <w:lang w:val="en-US"/>
        </w:rPr>
      </w:pPr>
      <w:del w:id="365" w:author="Camila Bruder" w:date="2023-11-30T14:37:00Z">
        <w:r w:rsidRPr="00EB3D27">
          <w:rPr>
            <w:rFonts w:ascii="Times" w:hAnsi="Times" w:cs="Arial"/>
            <w:color w:val="000000" w:themeColor="text1"/>
            <w:lang w:val="en-US"/>
          </w:rPr>
          <w:delText>Power analysis with G*Power (version 3.1) indicated that a sample of 4</w:delText>
        </w:r>
        <w:r w:rsidR="006D03AC" w:rsidRPr="00EB3D27">
          <w:rPr>
            <w:rFonts w:ascii="Times" w:hAnsi="Times" w:cs="Arial"/>
            <w:color w:val="000000" w:themeColor="text1"/>
            <w:lang w:val="en-US"/>
          </w:rPr>
          <w:delText>5</w:delText>
        </w:r>
        <w:r w:rsidRPr="00EB3D27">
          <w:rPr>
            <w:rFonts w:ascii="Times" w:hAnsi="Times" w:cs="Arial"/>
            <w:color w:val="000000" w:themeColor="text1"/>
            <w:lang w:val="en-US"/>
          </w:rPr>
          <w:delText xml:space="preserve"> participants would be enough to detect a small to moderate effect size of</w:delText>
        </w:r>
        <w:r w:rsidR="00740951">
          <w:rPr>
            <w:rFonts w:ascii="Times" w:hAnsi="Times" w:cs="Arial"/>
            <w:color w:val="000000" w:themeColor="text1"/>
            <w:lang w:val="en-US"/>
          </w:rPr>
          <w:delText xml:space="preserve"> </w:delText>
        </w:r>
        <w:r w:rsidRPr="00EB3D27">
          <w:rPr>
            <w:rFonts w:ascii="Times" w:hAnsi="Times" w:cs="Arial"/>
            <w:i/>
            <w:iCs/>
            <w:color w:val="000000" w:themeColor="text1"/>
            <w:lang w:val="en-US"/>
          </w:rPr>
          <w:delText>f</w:delText>
        </w:r>
        <w:r w:rsidRPr="00EB3D27">
          <w:rPr>
            <w:rFonts w:ascii="Times" w:hAnsi="Times" w:cs="Arial"/>
            <w:color w:val="000000" w:themeColor="text1"/>
            <w:lang w:val="en-US"/>
          </w:rPr>
          <w:delText xml:space="preserve"> = .2 with power = .8 and alpha set to 0.05 in a repeated-measures ANOVA with one group and 3 measurements (using default settings of correlation among repeated measures</w:delText>
        </w:r>
        <w:r w:rsidR="00740951">
          <w:rPr>
            <w:rFonts w:ascii="Times" w:hAnsi="Times" w:cs="Arial"/>
            <w:color w:val="000000" w:themeColor="text1"/>
            <w:lang w:val="en-US"/>
          </w:rPr>
          <w:delText> </w:delText>
        </w:r>
        <w:r w:rsidRPr="00EB3D27">
          <w:rPr>
            <w:rFonts w:ascii="Times" w:hAnsi="Times" w:cs="Arial"/>
            <w:color w:val="000000" w:themeColor="text1"/>
            <w:lang w:val="en-US"/>
          </w:rPr>
          <w:delText>=</w:delText>
        </w:r>
        <w:r w:rsidR="00740951">
          <w:rPr>
            <w:rFonts w:ascii="Times" w:hAnsi="Times" w:cs="Arial"/>
            <w:color w:val="000000" w:themeColor="text1"/>
            <w:lang w:val="en-US"/>
          </w:rPr>
          <w:delText> </w:delText>
        </w:r>
        <w:r w:rsidRPr="00EB3D27">
          <w:rPr>
            <w:rFonts w:ascii="Times" w:hAnsi="Times" w:cs="Arial"/>
            <w:color w:val="000000" w:themeColor="text1"/>
            <w:lang w:val="en-US"/>
          </w:rPr>
          <w:delText>.5, nonsphericity correction</w:delText>
        </w:r>
        <w:r w:rsidR="00BE29F7" w:rsidRPr="00EB3D27">
          <w:rPr>
            <w:rFonts w:ascii="Times" w:hAnsi="Times" w:cs="Arial"/>
            <w:color w:val="000000" w:themeColor="text1"/>
            <w:lang w:val="en-US"/>
          </w:rPr>
          <w:delText xml:space="preserve"> </w:delText>
        </w:r>
        <w:r w:rsidR="00BE29F7" w:rsidRPr="00EB3D27">
          <w:rPr>
            <w:rFonts w:ascii="Times" w:hAnsi="Times" w:cs="Arial"/>
            <w:i/>
            <w:iCs/>
            <w:color w:val="000000" w:themeColor="text1"/>
            <w:lang w:val="en-US"/>
          </w:rPr>
          <w:delText>ε</w:delText>
        </w:r>
        <w:r w:rsidR="00740951">
          <w:rPr>
            <w:rFonts w:ascii="Times" w:hAnsi="Times" w:cs="Arial"/>
            <w:color w:val="000000" w:themeColor="text1"/>
            <w:lang w:val="en-US"/>
          </w:rPr>
          <w:delText> </w:delText>
        </w:r>
        <w:r w:rsidRPr="00EB3D27">
          <w:rPr>
            <w:rFonts w:ascii="Times" w:hAnsi="Times" w:cs="Arial"/>
            <w:color w:val="000000" w:themeColor="text1"/>
            <w:lang w:val="en-US"/>
          </w:rPr>
          <w:delText>=</w:delText>
        </w:r>
        <w:r w:rsidR="00740951">
          <w:rPr>
            <w:rFonts w:ascii="Times" w:hAnsi="Times" w:cs="Arial"/>
            <w:color w:val="000000" w:themeColor="text1"/>
            <w:lang w:val="en-US"/>
          </w:rPr>
          <w:delText> </w:delText>
        </w:r>
        <w:r w:rsidRPr="00EB3D27">
          <w:rPr>
            <w:rFonts w:ascii="Times" w:hAnsi="Times" w:cs="Arial"/>
            <w:color w:val="000000" w:themeColor="text1"/>
            <w:lang w:val="en-US"/>
          </w:rPr>
          <w:delText>1, and effect size specification as in G*Power 3.0).</w:delText>
        </w:r>
        <w:r w:rsidR="008E4954">
          <w:rPr>
            <w:rFonts w:ascii="Times" w:hAnsi="Times" w:cs="Arial"/>
            <w:color w:val="000000" w:themeColor="text1"/>
            <w:lang w:val="en-US"/>
          </w:rPr>
          <w:delText xml:space="preserve"> </w:delText>
        </w:r>
        <w:r w:rsidR="008E4954" w:rsidRPr="00D14CBA">
          <w:rPr>
            <w:rFonts w:ascii="Times" w:hAnsi="Times" w:cs="Arial"/>
            <w:color w:val="000000" w:themeColor="text1"/>
            <w:lang w:val="en-US"/>
          </w:rPr>
          <w:delText xml:space="preserve">Accordingly, for a paired t-test (two-tailed), this sample size of 45 participants would be enough to detect a small to moderate effect size of </w:delText>
        </w:r>
        <w:r w:rsidR="008E4954" w:rsidRPr="00D14CBA">
          <w:rPr>
            <w:rFonts w:ascii="Times" w:hAnsi="Times" w:cs="Arial"/>
            <w:i/>
            <w:iCs/>
            <w:color w:val="000000" w:themeColor="text1"/>
            <w:lang w:val="en-US"/>
          </w:rPr>
          <w:delText>dz</w:delText>
        </w:r>
        <w:r w:rsidR="008E4954" w:rsidRPr="00D14CBA">
          <w:rPr>
            <w:rFonts w:ascii="Times" w:hAnsi="Times" w:cs="Arial"/>
            <w:color w:val="000000" w:themeColor="text1"/>
            <w:lang w:val="en-US"/>
          </w:rPr>
          <w:delText xml:space="preserve"> = 0.43 with power</w:delText>
        </w:r>
        <w:r w:rsidR="00740951">
          <w:rPr>
            <w:rFonts w:ascii="Times" w:hAnsi="Times" w:cs="Arial"/>
            <w:color w:val="000000" w:themeColor="text1"/>
            <w:lang w:val="en-US"/>
          </w:rPr>
          <w:delText> </w:delText>
        </w:r>
        <w:r w:rsidR="008E4954" w:rsidRPr="00D14CBA">
          <w:rPr>
            <w:rFonts w:ascii="Times" w:hAnsi="Times" w:cs="Arial"/>
            <w:color w:val="000000" w:themeColor="text1"/>
            <w:lang w:val="en-US"/>
          </w:rPr>
          <w:delText>=</w:delText>
        </w:r>
        <w:r w:rsidR="00740951">
          <w:rPr>
            <w:rFonts w:ascii="Times" w:hAnsi="Times" w:cs="Arial"/>
            <w:color w:val="000000" w:themeColor="text1"/>
            <w:lang w:val="en-US"/>
          </w:rPr>
          <w:delText> </w:delText>
        </w:r>
        <w:r w:rsidR="008E4954" w:rsidRPr="00D14CBA">
          <w:rPr>
            <w:rFonts w:ascii="Times" w:hAnsi="Times" w:cs="Arial"/>
            <w:color w:val="000000" w:themeColor="text1"/>
            <w:lang w:val="en-US"/>
          </w:rPr>
          <w:delText>.8 and alpha set to 0.05. In case we need to run nonparametric tests instead, we will have less power, but should still be able to detect moderate effect sizes (considering the recommendation of</w:delText>
        </w:r>
        <w:r w:rsidR="008E4954" w:rsidRPr="00D14CBA">
          <w:rPr>
            <w:rFonts w:ascii="Times" w:hAnsi="Times"/>
            <w:color w:val="000000" w:themeColor="text1"/>
            <w:lang w:val="en-US"/>
          </w:rPr>
          <w:delText xml:space="preserve"> using a sample size 15% bigger</w:delText>
        </w:r>
      </w:del>
      <w:ins w:id="366" w:author="Camila Bruder" w:date="2023-11-30T14:37:00Z">
        <w:r w:rsidR="006304E1">
          <w:rPr>
            <w:color w:val="000000" w:themeColor="text1"/>
            <w:lang w:val="en-US"/>
          </w:rPr>
          <w:t>higher</w:t>
        </w:r>
      </w:ins>
      <w:r w:rsidR="006304E1" w:rsidRPr="00F34919">
        <w:rPr>
          <w:color w:val="000000" w:themeColor="text1"/>
          <w:lang w:val="en-US"/>
        </w:rPr>
        <w:t xml:space="preserve"> for </w:t>
      </w:r>
      <w:del w:id="367" w:author="Camila Bruder" w:date="2023-11-30T14:37:00Z">
        <w:r w:rsidR="008E4954" w:rsidRPr="00D14CBA">
          <w:rPr>
            <w:rFonts w:ascii="Times" w:hAnsi="Times"/>
            <w:color w:val="000000" w:themeColor="text1"/>
            <w:lang w:val="en-US"/>
          </w:rPr>
          <w:delText>nonparametric tests</w:delText>
        </w:r>
      </w:del>
      <w:ins w:id="368" w:author="Camila Bruder" w:date="2023-11-30T14:37:00Z">
        <w:r w:rsidR="006304E1">
          <w:rPr>
            <w:color w:val="000000" w:themeColor="text1"/>
            <w:lang w:val="en-US"/>
          </w:rPr>
          <w:t>lullabies</w:t>
        </w:r>
      </w:ins>
      <w:r w:rsidR="006304E1" w:rsidRPr="00F34919">
        <w:rPr>
          <w:color w:val="000000" w:themeColor="text1"/>
          <w:lang w:val="en-US"/>
        </w:rPr>
        <w:t xml:space="preserve"> than </w:t>
      </w:r>
      <w:del w:id="369" w:author="Camila Bruder" w:date="2023-11-30T14:37:00Z">
        <w:r w:rsidR="008E4954" w:rsidRPr="00D14CBA">
          <w:rPr>
            <w:rFonts w:ascii="Times" w:hAnsi="Times"/>
            <w:color w:val="000000" w:themeColor="text1"/>
            <w:lang w:val="en-US"/>
          </w:rPr>
          <w:delText xml:space="preserve">one would use </w:delText>
        </w:r>
      </w:del>
      <w:r w:rsidR="006304E1" w:rsidRPr="00F34919">
        <w:rPr>
          <w:color w:val="000000" w:themeColor="text1"/>
          <w:lang w:val="en-US"/>
        </w:rPr>
        <w:t xml:space="preserve">for </w:t>
      </w:r>
      <w:del w:id="370" w:author="Camila Bruder" w:date="2023-11-30T14:37:00Z">
        <w:r w:rsidR="008E4954" w:rsidRPr="00D14CBA">
          <w:rPr>
            <w:rFonts w:ascii="Times" w:hAnsi="Times"/>
            <w:color w:val="000000" w:themeColor="text1"/>
            <w:lang w:val="en-US"/>
          </w:rPr>
          <w:delText xml:space="preserve">a parametric test </w:delText>
        </w:r>
        <w:r w:rsidR="008E4954" w:rsidRPr="00D14CBA">
          <w:rPr>
            <w:rFonts w:ascii="Times" w:hAnsi="Times" w:cs="Arial"/>
            <w:color w:val="000000" w:themeColor="text1"/>
            <w:lang w:val="en-US"/>
          </w:rPr>
          <w:delText xml:space="preserve">- </w:delText>
        </w:r>
        <w:r w:rsidR="008E4954" w:rsidRPr="00D14CBA">
          <w:rPr>
            <w:rFonts w:ascii="Times" w:hAnsi="Times"/>
            <w:color w:val="000000" w:themeColor="text1"/>
            <w:lang w:val="en-US"/>
          </w:rPr>
          <w:delText>Lehmann, 1998).</w:delText>
        </w:r>
      </w:del>
    </w:p>
    <w:p w14:paraId="25B21761" w14:textId="77777777" w:rsidR="00627942" w:rsidRPr="00EB3D27" w:rsidRDefault="00740951" w:rsidP="00627942">
      <w:pPr>
        <w:autoSpaceDE w:val="0"/>
        <w:autoSpaceDN w:val="0"/>
        <w:adjustRightInd w:val="0"/>
        <w:spacing w:line="360" w:lineRule="auto"/>
        <w:ind w:firstLine="360"/>
        <w:jc w:val="both"/>
        <w:rPr>
          <w:del w:id="371" w:author="Camila Bruder" w:date="2023-11-30T14:37:00Z"/>
          <w:rFonts w:ascii="Times" w:hAnsi="Times" w:cs="Arial"/>
          <w:b/>
          <w:bCs/>
          <w:i/>
          <w:iCs/>
          <w:color w:val="000000" w:themeColor="text1"/>
          <w:lang w:val="en-US"/>
        </w:rPr>
      </w:pPr>
      <w:del w:id="372" w:author="Camila Bruder" w:date="2023-11-30T14:37:00Z">
        <w:r>
          <w:rPr>
            <w:rFonts w:ascii="Times" w:hAnsi="Times"/>
            <w:color w:val="000000" w:themeColor="text1"/>
            <w:lang w:val="en-US"/>
          </w:rPr>
          <w:delText xml:space="preserve"> </w:delText>
        </w:r>
      </w:del>
    </w:p>
    <w:p w14:paraId="3C379D12" w14:textId="77777777" w:rsidR="00627942" w:rsidRPr="00EB3D27" w:rsidRDefault="002E7810" w:rsidP="00CB48BC">
      <w:pPr>
        <w:pStyle w:val="ListParagraph"/>
        <w:numPr>
          <w:ilvl w:val="2"/>
          <w:numId w:val="4"/>
        </w:numPr>
        <w:autoSpaceDE w:val="0"/>
        <w:autoSpaceDN w:val="0"/>
        <w:adjustRightInd w:val="0"/>
        <w:spacing w:line="360" w:lineRule="auto"/>
        <w:jc w:val="both"/>
        <w:rPr>
          <w:del w:id="373" w:author="Camila Bruder" w:date="2023-11-30T14:37:00Z"/>
          <w:rFonts w:ascii="Times" w:hAnsi="Times" w:cs="Arial"/>
          <w:b/>
          <w:bCs/>
          <w:i/>
          <w:iCs/>
          <w:color w:val="000000" w:themeColor="text1"/>
          <w:lang w:val="en-US"/>
        </w:rPr>
      </w:pPr>
      <w:del w:id="374" w:author="Camila Bruder" w:date="2023-11-30T14:37:00Z">
        <w:r w:rsidRPr="00EB3D27">
          <w:rPr>
            <w:rFonts w:ascii="Times" w:hAnsi="Times" w:cs="Arial"/>
            <w:b/>
            <w:bCs/>
            <w:i/>
            <w:iCs/>
            <w:color w:val="000000" w:themeColor="text1"/>
            <w:lang w:val="en-US"/>
          </w:rPr>
          <w:delText>A</w:delText>
        </w:r>
        <w:r w:rsidR="00627942" w:rsidRPr="00EB3D27">
          <w:rPr>
            <w:rFonts w:ascii="Times" w:hAnsi="Times" w:cs="Arial"/>
            <w:b/>
            <w:bCs/>
            <w:i/>
            <w:iCs/>
            <w:color w:val="000000" w:themeColor="text1"/>
            <w:lang w:val="en-US"/>
          </w:rPr>
          <w:delText>verage preferences</w:delText>
        </w:r>
        <w:r w:rsidR="00D955AC" w:rsidRPr="00EB3D27">
          <w:rPr>
            <w:rFonts w:ascii="Times" w:hAnsi="Times" w:cs="Arial"/>
            <w:b/>
            <w:bCs/>
            <w:i/>
            <w:iCs/>
            <w:color w:val="000000" w:themeColor="text1"/>
            <w:lang w:val="en-US"/>
          </w:rPr>
          <w:delText xml:space="preserve"> for some singers</w:delText>
        </w:r>
      </w:del>
    </w:p>
    <w:p w14:paraId="75B22ABB" w14:textId="3703683B" w:rsidR="008E4954" w:rsidRPr="00F34919" w:rsidRDefault="0035472F" w:rsidP="00F34919">
      <w:pPr>
        <w:autoSpaceDE w:val="0"/>
        <w:autoSpaceDN w:val="0"/>
        <w:adjustRightInd w:val="0"/>
        <w:spacing w:line="360" w:lineRule="auto"/>
        <w:ind w:firstLine="360"/>
        <w:jc w:val="both"/>
        <w:rPr>
          <w:color w:val="000000" w:themeColor="text1"/>
          <w:lang w:val="en-US"/>
        </w:rPr>
      </w:pPr>
      <w:del w:id="375" w:author="Camila Bruder" w:date="2023-11-30T14:37:00Z">
        <w:r w:rsidRPr="00EB3D27">
          <w:rPr>
            <w:rFonts w:ascii="Times" w:hAnsi="Times"/>
            <w:color w:val="000000" w:themeColor="text1"/>
            <w:lang w:val="en-US"/>
          </w:rPr>
          <w:delText>For question 2A, b</w:delText>
        </w:r>
        <w:r w:rsidR="00721245" w:rsidRPr="00EB3D27">
          <w:rPr>
            <w:rFonts w:ascii="Times" w:hAnsi="Times"/>
            <w:color w:val="000000" w:themeColor="text1"/>
            <w:lang w:val="en-US"/>
          </w:rPr>
          <w:delText>ased on</w:delText>
        </w:r>
        <w:r w:rsidR="002D05AD" w:rsidRPr="00EB3D27">
          <w:rPr>
            <w:rFonts w:ascii="Times" w:hAnsi="Times"/>
            <w:color w:val="000000" w:themeColor="text1"/>
            <w:lang w:val="en-US"/>
          </w:rPr>
          <w:delText xml:space="preserve"> </w:delText>
        </w:r>
        <w:r w:rsidR="00DD63DB" w:rsidRPr="00EB3D27">
          <w:rPr>
            <w:rFonts w:ascii="Times" w:hAnsi="Times"/>
            <w:color w:val="000000" w:themeColor="text1"/>
            <w:lang w:val="en-US"/>
          </w:rPr>
          <w:delText xml:space="preserve">mean liking </w:delText>
        </w:r>
        <w:r w:rsidR="002D05AD" w:rsidRPr="00EB3D27">
          <w:rPr>
            <w:rFonts w:ascii="Times" w:hAnsi="Times"/>
            <w:color w:val="000000" w:themeColor="text1"/>
            <w:lang w:val="en-US"/>
          </w:rPr>
          <w:delText xml:space="preserve">ratings per stimulus item </w:delText>
        </w:r>
      </w:del>
      <w:ins w:id="376" w:author="Camila Bruder" w:date="2023-11-30T14:37:00Z">
        <w:r w:rsidR="006304E1">
          <w:rPr>
            <w:color w:val="000000" w:themeColor="text1"/>
            <w:lang w:val="en-US"/>
          </w:rPr>
          <w:t>operatic singing)</w:t>
        </w:r>
        <w:r w:rsidR="008E4954" w:rsidRPr="00420A7E">
          <w:rPr>
            <w:color w:val="000000" w:themeColor="text1"/>
            <w:lang w:val="en-US"/>
          </w:rPr>
          <w:t xml:space="preserve">. </w:t>
        </w:r>
        <w:r w:rsidR="00BC0080" w:rsidRPr="00420A7E">
          <w:rPr>
            <w:color w:val="000000" w:themeColor="text1"/>
            <w:lang w:val="en-US"/>
          </w:rPr>
          <w:t>However,</w:t>
        </w:r>
        <w:r w:rsidR="00101903" w:rsidRPr="00420A7E">
          <w:rPr>
            <w:color w:val="000000" w:themeColor="text1"/>
            <w:lang w:val="en-US"/>
          </w:rPr>
          <w:t xml:space="preserve"> </w:t>
        </w:r>
        <w:r w:rsidR="003350C5" w:rsidRPr="00420A7E">
          <w:rPr>
            <w:color w:val="000000" w:themeColor="text1"/>
            <w:lang w:val="en-US"/>
          </w:rPr>
          <w:t>we</w:t>
        </w:r>
        <w:r w:rsidR="00101903" w:rsidRPr="00420A7E">
          <w:rPr>
            <w:color w:val="000000" w:themeColor="text1"/>
            <w:lang w:val="en-US"/>
          </w:rPr>
          <w:t xml:space="preserve"> aim to compare MM1 values </w:t>
        </w:r>
      </w:ins>
      <w:r w:rsidR="00101903" w:rsidRPr="00F34919">
        <w:rPr>
          <w:color w:val="000000" w:themeColor="text1"/>
          <w:lang w:val="en-US"/>
        </w:rPr>
        <w:t xml:space="preserve">across all </w:t>
      </w:r>
      <w:del w:id="377" w:author="Camila Bruder" w:date="2023-11-30T14:37:00Z">
        <w:r w:rsidR="002D05AD" w:rsidRPr="00EB3D27">
          <w:rPr>
            <w:rFonts w:ascii="Times" w:hAnsi="Times"/>
            <w:color w:val="000000" w:themeColor="text1"/>
            <w:lang w:val="en-US"/>
          </w:rPr>
          <w:delText>participants</w:delText>
        </w:r>
        <w:r w:rsidR="003265C7" w:rsidRPr="00EB3D27">
          <w:rPr>
            <w:rFonts w:ascii="Times" w:hAnsi="Times"/>
            <w:color w:val="000000" w:themeColor="text1"/>
            <w:lang w:val="en-US"/>
          </w:rPr>
          <w:delText xml:space="preserve"> and</w:delText>
        </w:r>
        <w:r w:rsidR="00721245" w:rsidRPr="00EB3D27">
          <w:rPr>
            <w:rFonts w:ascii="Times" w:hAnsi="Times"/>
            <w:color w:val="000000" w:themeColor="text1"/>
            <w:lang w:val="en-US"/>
          </w:rPr>
          <w:delText xml:space="preserve"> </w:delText>
        </w:r>
        <w:r w:rsidR="008E4954" w:rsidRPr="001A5191">
          <w:rPr>
            <w:rFonts w:ascii="Times" w:hAnsi="Times"/>
            <w:color w:val="000000" w:themeColor="text1"/>
            <w:lang w:val="en-US"/>
          </w:rPr>
          <w:delText xml:space="preserve">pooled </w:delText>
        </w:r>
        <w:r w:rsidR="008E4954" w:rsidRPr="00D14CBA">
          <w:rPr>
            <w:rFonts w:ascii="Times" w:hAnsi="Times"/>
            <w:color w:val="000000" w:themeColor="text1"/>
            <w:lang w:val="en-US"/>
          </w:rPr>
          <w:delText>(averaged) across sessions</w:delText>
        </w:r>
        <w:r w:rsidR="003265C7" w:rsidRPr="00EB3D27">
          <w:rPr>
            <w:rFonts w:ascii="Times" w:hAnsi="Times"/>
            <w:color w:val="000000" w:themeColor="text1"/>
            <w:lang w:val="en-US"/>
          </w:rPr>
          <w:delText xml:space="preserve">, </w:delText>
        </w:r>
        <w:r w:rsidR="00721245" w:rsidRPr="00EB3D27">
          <w:rPr>
            <w:rFonts w:ascii="Times" w:hAnsi="Times"/>
            <w:color w:val="000000" w:themeColor="text1"/>
            <w:lang w:val="en-US"/>
          </w:rPr>
          <w:delText>we will compare the</w:delText>
        </w:r>
        <w:r w:rsidR="002D05AD" w:rsidRPr="00EB3D27">
          <w:rPr>
            <w:rFonts w:ascii="Times" w:hAnsi="Times"/>
            <w:color w:val="000000" w:themeColor="text1"/>
            <w:lang w:val="en-US"/>
          </w:rPr>
          <w:delText xml:space="preserve"> rankings of singers </w:delText>
        </w:r>
        <w:r w:rsidR="00D60F07" w:rsidRPr="00EB3D27">
          <w:rPr>
            <w:rFonts w:ascii="Times" w:hAnsi="Times"/>
            <w:color w:val="000000" w:themeColor="text1"/>
            <w:lang w:val="en-US"/>
          </w:rPr>
          <w:delText xml:space="preserve">across the </w:delText>
        </w:r>
      </w:del>
      <w:r w:rsidR="00101903" w:rsidRPr="00F34919">
        <w:rPr>
          <w:color w:val="000000" w:themeColor="text1"/>
          <w:lang w:val="en-US"/>
        </w:rPr>
        <w:t xml:space="preserve">five </w:t>
      </w:r>
      <w:del w:id="378" w:author="Camila Bruder" w:date="2023-11-30T14:37:00Z">
        <w:r w:rsidR="002D05AD" w:rsidRPr="00EB3D27">
          <w:rPr>
            <w:rFonts w:ascii="Times" w:hAnsi="Times"/>
            <w:color w:val="000000" w:themeColor="text1"/>
            <w:lang w:val="en-US"/>
          </w:rPr>
          <w:delText>style</w:delText>
        </w:r>
        <w:r w:rsidR="00D60F07" w:rsidRPr="00EB3D27">
          <w:rPr>
            <w:rFonts w:ascii="Times" w:hAnsi="Times"/>
            <w:color w:val="000000" w:themeColor="text1"/>
            <w:lang w:val="en-US"/>
          </w:rPr>
          <w:delText>s</w:delText>
        </w:r>
        <w:r w:rsidR="002D05AD" w:rsidRPr="00EB3D27">
          <w:rPr>
            <w:rFonts w:ascii="Times" w:hAnsi="Times"/>
            <w:color w:val="000000" w:themeColor="text1"/>
            <w:lang w:val="en-US"/>
          </w:rPr>
          <w:delText xml:space="preserve"> of </w:delText>
        </w:r>
      </w:del>
      <w:r w:rsidR="00101903" w:rsidRPr="00F34919">
        <w:rPr>
          <w:color w:val="000000" w:themeColor="text1"/>
          <w:lang w:val="en-US"/>
        </w:rPr>
        <w:t xml:space="preserve">vocalization </w:t>
      </w:r>
      <w:del w:id="379" w:author="Camila Bruder" w:date="2023-11-30T14:37:00Z">
        <w:r w:rsidR="002D05AD" w:rsidRPr="00EB3D27">
          <w:rPr>
            <w:rFonts w:ascii="Times" w:hAnsi="Times"/>
            <w:color w:val="000000" w:themeColor="text1"/>
            <w:lang w:val="en-US"/>
          </w:rPr>
          <w:delText xml:space="preserve">with </w:delText>
        </w:r>
        <w:r w:rsidR="002F2F0C" w:rsidRPr="00EB3D27">
          <w:rPr>
            <w:rFonts w:ascii="Times" w:hAnsi="Times"/>
            <w:color w:val="000000" w:themeColor="text1"/>
            <w:lang w:val="en-US"/>
          </w:rPr>
          <w:delText>a Friedman test</w:delText>
        </w:r>
        <w:r w:rsidR="003A3434" w:rsidRPr="00EB3D27">
          <w:rPr>
            <w:rFonts w:ascii="Times" w:hAnsi="Times"/>
            <w:color w:val="000000" w:themeColor="text1"/>
            <w:lang w:val="en-US"/>
          </w:rPr>
          <w:delText xml:space="preserve"> </w:delText>
        </w:r>
        <w:r w:rsidR="003A3434" w:rsidRPr="00EB3D27">
          <w:rPr>
            <w:rFonts w:ascii="Times" w:hAnsi="Times"/>
            <w:i/>
            <w:iCs/>
            <w:color w:val="000000" w:themeColor="text1"/>
            <w:lang w:val="en-US"/>
          </w:rPr>
          <w:delText>(</w:delText>
        </w:r>
        <w:r w:rsidR="003A3434" w:rsidRPr="00EB3D27">
          <w:rPr>
            <w:rFonts w:ascii="Times" w:hAnsi="Times"/>
            <w:color w:val="000000" w:themeColor="text1"/>
            <w:lang w:val="en-US"/>
          </w:rPr>
          <w:delText xml:space="preserve">and </w:delText>
        </w:r>
        <w:r w:rsidR="003A3434" w:rsidRPr="00EB3D27">
          <w:rPr>
            <w:rFonts w:ascii="Times" w:hAnsi="Times"/>
            <w:i/>
            <w:iCs/>
            <w:color w:val="000000" w:themeColor="text1"/>
            <w:lang w:val="en-US"/>
          </w:rPr>
          <w:delText>posthoc</w:delText>
        </w:r>
        <w:r w:rsidR="003A3434" w:rsidRPr="00EB3D27">
          <w:rPr>
            <w:rFonts w:ascii="Times" w:hAnsi="Times"/>
            <w:color w:val="000000" w:themeColor="text1"/>
            <w:lang w:val="en-US"/>
          </w:rPr>
          <w:delText xml:space="preserve"> tests, controlling for the FWER with the Holm method</w:delText>
        </w:r>
        <w:r w:rsidR="0080178D" w:rsidRPr="00EB3D27">
          <w:rPr>
            <w:rFonts w:ascii="Times" w:hAnsi="Times"/>
            <w:color w:val="000000" w:themeColor="text1"/>
            <w:lang w:val="en-US"/>
          </w:rPr>
          <w:delText xml:space="preserve"> in case</w:delText>
        </w:r>
        <w:r w:rsidR="002F2F0C" w:rsidRPr="00EB3D27">
          <w:rPr>
            <w:rFonts w:ascii="Times" w:hAnsi="Times"/>
            <w:color w:val="000000" w:themeColor="text1"/>
            <w:lang w:val="en-US"/>
          </w:rPr>
          <w:delText xml:space="preserve"> </w:delText>
        </w:r>
        <w:r w:rsidR="00CC537A" w:rsidRPr="00EB3D27">
          <w:rPr>
            <w:rFonts w:ascii="Times" w:hAnsi="Times"/>
            <w:color w:val="000000" w:themeColor="text1"/>
            <w:lang w:val="en-US"/>
          </w:rPr>
          <w:delText>t</w:delText>
        </w:r>
        <w:r w:rsidR="002F2F0C" w:rsidRPr="00EB3D27">
          <w:rPr>
            <w:rFonts w:ascii="Times" w:hAnsi="Times"/>
            <w:color w:val="000000" w:themeColor="text1"/>
            <w:lang w:val="en-US"/>
          </w:rPr>
          <w:delText>here is a difference</w:delText>
        </w:r>
        <w:r w:rsidR="003A3434" w:rsidRPr="00EB3D27">
          <w:rPr>
            <w:rFonts w:ascii="Times" w:hAnsi="Times"/>
            <w:color w:val="000000" w:themeColor="text1"/>
            <w:lang w:val="en-US"/>
          </w:rPr>
          <w:delText>)</w:delText>
        </w:r>
        <w:r w:rsidR="0080178D" w:rsidRPr="00EB3D27">
          <w:rPr>
            <w:rFonts w:ascii="Times" w:hAnsi="Times"/>
            <w:color w:val="000000" w:themeColor="text1"/>
            <w:lang w:val="en-US"/>
          </w:rPr>
          <w:delText>.</w:delText>
        </w:r>
        <w:r w:rsidR="003265C7" w:rsidRPr="00EB3D27">
          <w:rPr>
            <w:rFonts w:ascii="Times" w:hAnsi="Times"/>
            <w:color w:val="000000" w:themeColor="text1"/>
            <w:lang w:val="en-US"/>
          </w:rPr>
          <w:delText xml:space="preserve"> </w:delText>
        </w:r>
        <w:r w:rsidR="00921063" w:rsidRPr="00EB3D27">
          <w:rPr>
            <w:rFonts w:ascii="Times" w:hAnsi="Times"/>
            <w:color w:val="000000" w:themeColor="text1"/>
            <w:lang w:val="en-US"/>
          </w:rPr>
          <w:delText>Note that in this case</w:delText>
        </w:r>
        <w:r w:rsidRPr="00EB3D27">
          <w:rPr>
            <w:rFonts w:ascii="Times" w:hAnsi="Times"/>
            <w:color w:val="000000" w:themeColor="text1"/>
            <w:lang w:val="en-US"/>
          </w:rPr>
          <w:delText xml:space="preserve"> </w:delText>
        </w:r>
        <w:r w:rsidR="00921063" w:rsidRPr="00EB3D27">
          <w:rPr>
            <w:rFonts w:ascii="Times" w:hAnsi="Times"/>
            <w:color w:val="000000" w:themeColor="text1"/>
            <w:lang w:val="en-US"/>
          </w:rPr>
          <w:delText xml:space="preserve">rejecting the null hypothesis of no difference in rankings across styles indicates </w:delText>
        </w:r>
        <w:r w:rsidR="0097719B" w:rsidRPr="00EB3D27">
          <w:rPr>
            <w:rFonts w:ascii="Times" w:hAnsi="Times"/>
            <w:color w:val="000000" w:themeColor="text1"/>
            <w:lang w:val="en-US"/>
          </w:rPr>
          <w:delText xml:space="preserve">that </w:delText>
        </w:r>
        <w:r w:rsidRPr="00EB3D27">
          <w:rPr>
            <w:rFonts w:ascii="Times" w:hAnsi="Times"/>
            <w:color w:val="000000" w:themeColor="text1"/>
            <w:lang w:val="en-US"/>
          </w:rPr>
          <w:delText xml:space="preserve">there is </w:delText>
        </w:r>
        <w:r w:rsidR="00921063" w:rsidRPr="00EB3D27">
          <w:rPr>
            <w:rFonts w:ascii="Times" w:hAnsi="Times"/>
            <w:color w:val="000000" w:themeColor="text1"/>
            <w:lang w:val="en-US"/>
          </w:rPr>
          <w:delText xml:space="preserve">a difference in </w:delText>
        </w:r>
        <w:r w:rsidRPr="00EB3D27">
          <w:rPr>
            <w:rFonts w:ascii="Times" w:hAnsi="Times"/>
            <w:color w:val="000000" w:themeColor="text1"/>
            <w:lang w:val="en-US"/>
          </w:rPr>
          <w:delText xml:space="preserve">terms of </w:delText>
        </w:r>
        <w:r w:rsidR="00921063" w:rsidRPr="00EB3D27">
          <w:rPr>
            <w:rFonts w:ascii="Times" w:hAnsi="Times"/>
            <w:color w:val="000000" w:themeColor="text1"/>
            <w:lang w:val="en-US"/>
          </w:rPr>
          <w:delText xml:space="preserve">which voices are preferred </w:delText>
        </w:r>
        <w:r w:rsidR="00144869" w:rsidRPr="00EB3D27">
          <w:rPr>
            <w:rFonts w:ascii="Times" w:hAnsi="Times"/>
            <w:color w:val="000000" w:themeColor="text1"/>
            <w:lang w:val="en-US"/>
          </w:rPr>
          <w:delText>across styles.</w:delText>
        </w:r>
        <w:r w:rsidRPr="00EB3D27">
          <w:rPr>
            <w:rFonts w:ascii="Times" w:hAnsi="Times"/>
            <w:color w:val="000000" w:themeColor="text1"/>
            <w:lang w:val="en-US"/>
          </w:rPr>
          <w:delText xml:space="preserve"> </w:delText>
        </w:r>
        <w:r w:rsidR="00DD63DB" w:rsidRPr="00EB3D27">
          <w:rPr>
            <w:rFonts w:ascii="Times" w:hAnsi="Times"/>
            <w:color w:val="000000" w:themeColor="text1"/>
            <w:lang w:val="en-US"/>
          </w:rPr>
          <w:delText xml:space="preserve">Since power analysis for nonparametrical tests is not so straightforward, we followed a recommendation of using a sample size 15% bigger than one would use for a parametric test </w:delText>
        </w:r>
        <w:r w:rsidR="00DD63DB" w:rsidRPr="00EB3D27">
          <w:rPr>
            <w:rFonts w:ascii="Times" w:hAnsi="Times" w:cs="Arial"/>
            <w:color w:val="000000" w:themeColor="text1"/>
            <w:lang w:val="en-US"/>
          </w:rPr>
          <w:delText>(</w:delText>
        </w:r>
        <w:r w:rsidR="00DD63DB" w:rsidRPr="00EB3D27">
          <w:rPr>
            <w:rFonts w:ascii="Times" w:hAnsi="Times"/>
            <w:color w:val="000000" w:themeColor="text1"/>
            <w:lang w:val="en-US"/>
          </w:rPr>
          <w:delText xml:space="preserve">Lehmann, 1998). </w:delText>
        </w:r>
        <w:r w:rsidR="00D955AC" w:rsidRPr="00EB3D27">
          <w:rPr>
            <w:rFonts w:ascii="Times" w:hAnsi="Times"/>
            <w:color w:val="000000" w:themeColor="text1"/>
            <w:lang w:val="en-US"/>
          </w:rPr>
          <w:delText xml:space="preserve">Power analysis indicated that </w:delText>
        </w:r>
        <w:r w:rsidRPr="00EB3D27">
          <w:rPr>
            <w:rFonts w:ascii="Times" w:hAnsi="Times"/>
            <w:color w:val="000000" w:themeColor="text1"/>
            <w:lang w:val="en-US"/>
          </w:rPr>
          <w:delText xml:space="preserve">for a repeated-measures ANOVA with </w:delText>
        </w:r>
        <w:r w:rsidR="00D955AC" w:rsidRPr="00EB3D27">
          <w:rPr>
            <w:rFonts w:ascii="Times" w:hAnsi="Times"/>
            <w:color w:val="000000" w:themeColor="text1"/>
            <w:lang w:val="en-US"/>
          </w:rPr>
          <w:delText>one group with 5 measurements</w:delText>
        </w:r>
        <w:r w:rsidRPr="00EB3D27">
          <w:rPr>
            <w:rFonts w:ascii="Times" w:hAnsi="Times"/>
            <w:color w:val="000000" w:themeColor="text1"/>
            <w:lang w:val="en-US"/>
          </w:rPr>
          <w:delText>,</w:delText>
        </w:r>
        <w:r w:rsidR="00D955AC" w:rsidRPr="00EB3D27">
          <w:rPr>
            <w:rFonts w:ascii="Times" w:hAnsi="Times"/>
            <w:color w:val="000000" w:themeColor="text1"/>
            <w:lang w:val="en-US"/>
          </w:rPr>
          <w:delText xml:space="preserve"> </w:delText>
        </w:r>
        <w:r w:rsidRPr="00EB3D27">
          <w:rPr>
            <w:rFonts w:ascii="Times" w:hAnsi="Times"/>
            <w:color w:val="000000" w:themeColor="text1"/>
            <w:lang w:val="en-US"/>
          </w:rPr>
          <w:delText xml:space="preserve">a sample size of 32 participants </w:delText>
        </w:r>
        <w:r w:rsidR="00D955AC" w:rsidRPr="00EB3D27">
          <w:rPr>
            <w:rFonts w:ascii="Times" w:hAnsi="Times"/>
            <w:color w:val="000000" w:themeColor="text1"/>
            <w:lang w:val="en-US"/>
          </w:rPr>
          <w:delText xml:space="preserve">would be enough to detect a small to moderate effect size of </w:delText>
        </w:r>
        <w:r w:rsidR="00D955AC" w:rsidRPr="00EB3D27">
          <w:rPr>
            <w:rFonts w:ascii="Times" w:hAnsi="Times"/>
            <w:i/>
            <w:iCs/>
            <w:color w:val="000000" w:themeColor="text1"/>
            <w:lang w:val="en-US"/>
          </w:rPr>
          <w:delText>f =</w:delText>
        </w:r>
        <w:r w:rsidR="00D955AC" w:rsidRPr="00EB3D27">
          <w:rPr>
            <w:rFonts w:ascii="Times" w:hAnsi="Times"/>
            <w:color w:val="000000" w:themeColor="text1"/>
            <w:lang w:val="en-US"/>
          </w:rPr>
          <w:delText xml:space="preserve">.2 with power = 0.8 and alpha = 0.05 </w:delText>
        </w:r>
        <w:r w:rsidR="00D955AC" w:rsidRPr="00EB3D27">
          <w:rPr>
            <w:rFonts w:ascii="Times" w:hAnsi="Times" w:cs="Arial"/>
            <w:color w:val="000000" w:themeColor="text1"/>
            <w:lang w:val="en-US"/>
          </w:rPr>
          <w:delText>(using default settings of correlation among repeated measures</w:delText>
        </w:r>
        <w:r w:rsidR="00740951">
          <w:rPr>
            <w:rFonts w:ascii="Times" w:hAnsi="Times" w:cs="Arial"/>
            <w:color w:val="000000" w:themeColor="text1"/>
            <w:lang w:val="en-US"/>
          </w:rPr>
          <w:delText> </w:delText>
        </w:r>
        <w:r w:rsidR="00D955AC" w:rsidRPr="00EB3D27">
          <w:rPr>
            <w:rFonts w:ascii="Times" w:hAnsi="Times" w:cs="Arial"/>
            <w:color w:val="000000" w:themeColor="text1"/>
            <w:lang w:val="en-US"/>
          </w:rPr>
          <w:delText>=</w:delText>
        </w:r>
        <w:r w:rsidR="00740951">
          <w:rPr>
            <w:rFonts w:ascii="Times" w:hAnsi="Times" w:cs="Arial"/>
            <w:color w:val="000000" w:themeColor="text1"/>
            <w:lang w:val="en-US"/>
          </w:rPr>
          <w:delText> </w:delText>
        </w:r>
        <w:r w:rsidR="00D955AC" w:rsidRPr="00EB3D27">
          <w:rPr>
            <w:rFonts w:ascii="Times" w:hAnsi="Times" w:cs="Arial"/>
            <w:color w:val="000000" w:themeColor="text1"/>
            <w:lang w:val="en-US"/>
          </w:rPr>
          <w:delText xml:space="preserve">.5, </w:delText>
        </w:r>
        <w:r w:rsidR="00BE29F7" w:rsidRPr="00EB3D27">
          <w:rPr>
            <w:rFonts w:ascii="Times" w:hAnsi="Times" w:cs="Arial"/>
            <w:color w:val="000000" w:themeColor="text1"/>
            <w:lang w:val="en-US"/>
          </w:rPr>
          <w:delText xml:space="preserve">nonsphericity correction </w:delText>
        </w:r>
        <w:r w:rsidR="00BE29F7" w:rsidRPr="00EB3D27">
          <w:rPr>
            <w:rFonts w:ascii="Times" w:hAnsi="Times" w:cs="Arial"/>
            <w:i/>
            <w:iCs/>
            <w:color w:val="000000" w:themeColor="text1"/>
            <w:lang w:val="en-US"/>
          </w:rPr>
          <w:delText>ε</w:delText>
        </w:r>
        <w:r w:rsidR="00BE29F7" w:rsidRPr="00EB3D27">
          <w:rPr>
            <w:rFonts w:ascii="Times" w:hAnsi="Times" w:cs="Arial"/>
            <w:color w:val="000000" w:themeColor="text1"/>
            <w:lang w:val="en-US"/>
          </w:rPr>
          <w:delText xml:space="preserve"> = 1</w:delText>
        </w:r>
        <w:r w:rsidR="00D955AC" w:rsidRPr="00EB3D27">
          <w:rPr>
            <w:rFonts w:ascii="Times" w:hAnsi="Times" w:cs="Arial"/>
            <w:color w:val="000000" w:themeColor="text1"/>
            <w:lang w:val="en-US"/>
          </w:rPr>
          <w:delText xml:space="preserve">, and effect size specification as in G*Power 3.0). </w:delText>
        </w:r>
        <w:r w:rsidR="00DD63DB" w:rsidRPr="00EB3D27">
          <w:rPr>
            <w:rFonts w:ascii="Times" w:hAnsi="Times"/>
            <w:color w:val="000000" w:themeColor="text1"/>
            <w:lang w:val="en-US"/>
          </w:rPr>
          <w:delText>M</w:delText>
        </w:r>
        <w:r w:rsidR="00D955AC" w:rsidRPr="00EB3D27">
          <w:rPr>
            <w:rFonts w:ascii="Times" w:hAnsi="Times"/>
            <w:color w:val="000000" w:themeColor="text1"/>
            <w:lang w:val="en-US"/>
          </w:rPr>
          <w:delText xml:space="preserve">ultiplying </w:delText>
        </w:r>
        <w:r w:rsidR="00BE29F7" w:rsidRPr="00EB3D27">
          <w:rPr>
            <w:rFonts w:ascii="Times" w:hAnsi="Times"/>
            <w:color w:val="000000" w:themeColor="text1"/>
            <w:lang w:val="en-US"/>
          </w:rPr>
          <w:delText>th</w:delText>
        </w:r>
        <w:r w:rsidR="00DD63DB" w:rsidRPr="00EB3D27">
          <w:rPr>
            <w:rFonts w:ascii="Times" w:hAnsi="Times"/>
            <w:color w:val="000000" w:themeColor="text1"/>
            <w:lang w:val="en-US"/>
          </w:rPr>
          <w:delText>is</w:delText>
        </w:r>
        <w:r w:rsidR="00BE29F7" w:rsidRPr="00EB3D27">
          <w:rPr>
            <w:rFonts w:ascii="Times" w:hAnsi="Times"/>
            <w:color w:val="000000" w:themeColor="text1"/>
            <w:lang w:val="en-US"/>
          </w:rPr>
          <w:delText xml:space="preserve"> estimated necessary </w:delText>
        </w:r>
        <w:r w:rsidR="00D955AC" w:rsidRPr="00EB3D27">
          <w:rPr>
            <w:rFonts w:ascii="Times" w:hAnsi="Times"/>
            <w:color w:val="000000" w:themeColor="text1"/>
            <w:lang w:val="en-US"/>
          </w:rPr>
          <w:delText>sample size by 1</w:delText>
        </w:r>
        <w:r w:rsidR="00740951">
          <w:rPr>
            <w:rFonts w:ascii="Times" w:hAnsi="Times"/>
            <w:color w:val="000000" w:themeColor="text1"/>
            <w:lang w:val="en-US"/>
          </w:rPr>
          <w:delText>.</w:delText>
        </w:r>
        <w:r w:rsidR="00D955AC" w:rsidRPr="00EB3D27">
          <w:rPr>
            <w:rFonts w:ascii="Times" w:hAnsi="Times"/>
            <w:color w:val="000000" w:themeColor="text1"/>
            <w:lang w:val="en-US"/>
          </w:rPr>
          <w:delText xml:space="preserve">15 to estimate power for </w:delText>
        </w:r>
        <w:r w:rsidR="00BE29F7" w:rsidRPr="00EB3D27">
          <w:rPr>
            <w:rFonts w:ascii="Times" w:hAnsi="Times"/>
            <w:color w:val="000000" w:themeColor="text1"/>
            <w:lang w:val="en-US"/>
          </w:rPr>
          <w:delText xml:space="preserve">a </w:delText>
        </w:r>
        <w:r w:rsidR="00D955AC" w:rsidRPr="00EB3D27">
          <w:rPr>
            <w:rFonts w:ascii="Times" w:hAnsi="Times"/>
            <w:color w:val="000000" w:themeColor="text1"/>
            <w:lang w:val="en-US"/>
          </w:rPr>
          <w:delText>nonparametrical test leads to a required sample size of 36 participants</w:delText>
        </w:r>
        <w:r w:rsidR="00DD63DB" w:rsidRPr="00EB3D27">
          <w:rPr>
            <w:rFonts w:ascii="Times" w:hAnsi="Times"/>
            <w:color w:val="000000" w:themeColor="text1"/>
            <w:lang w:val="en-US"/>
          </w:rPr>
          <w:delText xml:space="preserve"> for </w:delText>
        </w:r>
      </w:del>
      <w:ins w:id="380" w:author="Camila Bruder" w:date="2023-11-30T14:37:00Z">
        <w:r w:rsidR="00101903" w:rsidRPr="00420A7E">
          <w:rPr>
            <w:color w:val="000000" w:themeColor="text1"/>
            <w:lang w:val="en-US"/>
          </w:rPr>
          <w:t>styles</w:t>
        </w:r>
        <w:r w:rsidR="00C06179" w:rsidRPr="00420A7E">
          <w:rPr>
            <w:color w:val="000000" w:themeColor="text1"/>
            <w:lang w:val="en-US"/>
          </w:rPr>
          <w:t xml:space="preserve"> and </w:t>
        </w:r>
        <w:r w:rsidR="00101903" w:rsidRPr="00420A7E">
          <w:rPr>
            <w:color w:val="000000" w:themeColor="text1"/>
            <w:lang w:val="en-US"/>
          </w:rPr>
          <w:t xml:space="preserve">took that into consideration in </w:t>
        </w:r>
      </w:ins>
      <w:r w:rsidR="00101903" w:rsidRPr="00F34919">
        <w:rPr>
          <w:color w:val="000000" w:themeColor="text1"/>
          <w:lang w:val="en-US"/>
        </w:rPr>
        <w:t xml:space="preserve">our </w:t>
      </w:r>
      <w:del w:id="381" w:author="Camila Bruder" w:date="2023-11-30T14:37:00Z">
        <w:r w:rsidR="00DD63DB" w:rsidRPr="00EB3D27">
          <w:rPr>
            <w:rFonts w:ascii="Times" w:hAnsi="Times"/>
            <w:color w:val="000000" w:themeColor="text1"/>
            <w:lang w:val="en-US"/>
          </w:rPr>
          <w:delText>proposed Friedmans’ test</w:delText>
        </w:r>
        <w:r w:rsidR="0097719B" w:rsidRPr="00EB3D27">
          <w:rPr>
            <w:rFonts w:ascii="Times" w:hAnsi="Times"/>
            <w:color w:val="000000" w:themeColor="text1"/>
            <w:lang w:val="en-US"/>
          </w:rPr>
          <w:delText xml:space="preserve"> (</w:delText>
        </w:r>
        <w:r w:rsidR="00740951">
          <w:rPr>
            <w:rFonts w:ascii="Times" w:hAnsi="Times"/>
            <w:color w:val="000000" w:themeColor="text1"/>
            <w:lang w:val="en-US"/>
          </w:rPr>
          <w:delText xml:space="preserve">fewer </w:delText>
        </w:r>
        <w:r w:rsidR="0097719B" w:rsidRPr="00EB3D27">
          <w:rPr>
            <w:rFonts w:ascii="Times" w:hAnsi="Times"/>
            <w:color w:val="000000" w:themeColor="text1"/>
            <w:lang w:val="en-US"/>
          </w:rPr>
          <w:delText>than our specified 45 participants).</w:delText>
        </w:r>
      </w:del>
      <w:ins w:id="382" w:author="Camila Bruder" w:date="2023-11-30T14:37:00Z">
        <w:r w:rsidR="00101903" w:rsidRPr="00420A7E">
          <w:rPr>
            <w:color w:val="000000" w:themeColor="text1"/>
            <w:lang w:val="en-US"/>
          </w:rPr>
          <w:t>power analysis.</w:t>
        </w:r>
      </w:ins>
    </w:p>
    <w:p w14:paraId="18C27036" w14:textId="77777777" w:rsidR="0097719B" w:rsidRPr="00EB3D27" w:rsidRDefault="00DD63DB" w:rsidP="0097719B">
      <w:pPr>
        <w:autoSpaceDE w:val="0"/>
        <w:autoSpaceDN w:val="0"/>
        <w:adjustRightInd w:val="0"/>
        <w:spacing w:line="360" w:lineRule="auto"/>
        <w:ind w:firstLine="360"/>
        <w:jc w:val="both"/>
        <w:rPr>
          <w:del w:id="383" w:author="Camila Bruder" w:date="2023-11-30T14:37:00Z"/>
          <w:rFonts w:ascii="Times" w:hAnsi="Times"/>
          <w:color w:val="000000" w:themeColor="text1"/>
          <w:lang w:val="en-US"/>
        </w:rPr>
      </w:pPr>
      <w:del w:id="384" w:author="Camila Bruder" w:date="2023-11-30T14:37:00Z">
        <w:r w:rsidRPr="00EB3D27">
          <w:rPr>
            <w:rFonts w:ascii="Times" w:hAnsi="Times"/>
            <w:color w:val="000000" w:themeColor="text1"/>
            <w:lang w:val="en-US"/>
          </w:rPr>
          <w:delText xml:space="preserve">For question 2B, based on mean liking ratings </w:delText>
        </w:r>
        <w:r w:rsidR="0097719B" w:rsidRPr="00EB3D27">
          <w:rPr>
            <w:rFonts w:ascii="Times" w:hAnsi="Times"/>
            <w:color w:val="000000" w:themeColor="text1"/>
            <w:lang w:val="en-US"/>
          </w:rPr>
          <w:delText>by performer</w:delText>
        </w:r>
        <w:r w:rsidRPr="00EB3D27">
          <w:rPr>
            <w:rFonts w:ascii="Times" w:hAnsi="Times"/>
            <w:color w:val="000000" w:themeColor="text1"/>
            <w:lang w:val="en-US"/>
          </w:rPr>
          <w:delText xml:space="preserve"> (pooled over styles)</w:delText>
        </w:r>
        <w:r w:rsidR="0097719B" w:rsidRPr="00EB3D27">
          <w:rPr>
            <w:rFonts w:ascii="Times" w:hAnsi="Times"/>
            <w:color w:val="000000" w:themeColor="text1"/>
            <w:lang w:val="en-US"/>
          </w:rPr>
          <w:delText>,</w:delText>
        </w:r>
        <w:r w:rsidRPr="00EB3D27">
          <w:rPr>
            <w:rFonts w:ascii="Times" w:hAnsi="Times"/>
            <w:color w:val="000000" w:themeColor="text1"/>
            <w:lang w:val="en-US"/>
          </w:rPr>
          <w:delText xml:space="preserve"> we will</w:delText>
        </w:r>
        <w:r w:rsidR="0097719B" w:rsidRPr="00EB3D27">
          <w:rPr>
            <w:rFonts w:ascii="Times" w:hAnsi="Times"/>
            <w:color w:val="000000" w:themeColor="text1"/>
            <w:lang w:val="en-US"/>
          </w:rPr>
          <w:delText xml:space="preserve"> compute a </w:delText>
        </w:r>
        <w:r w:rsidR="008E4954">
          <w:rPr>
            <w:rFonts w:ascii="Times" w:hAnsi="Times"/>
            <w:color w:val="000000" w:themeColor="text1"/>
            <w:lang w:val="en-US"/>
          </w:rPr>
          <w:delText>Spearman</w:delText>
        </w:r>
        <w:r w:rsidR="008E4954" w:rsidRPr="00EB3D27">
          <w:rPr>
            <w:rFonts w:ascii="Times" w:hAnsi="Times"/>
            <w:color w:val="000000" w:themeColor="text1"/>
            <w:lang w:val="en-US"/>
          </w:rPr>
          <w:delText xml:space="preserve"> </w:delText>
        </w:r>
        <w:r w:rsidR="0097719B" w:rsidRPr="00EB3D27">
          <w:rPr>
            <w:rFonts w:ascii="Times" w:hAnsi="Times"/>
            <w:color w:val="000000" w:themeColor="text1"/>
            <w:lang w:val="en-US"/>
          </w:rPr>
          <w:delText>correlation between values for sessions 1 and 2. We will consider a high correlation (</w:delText>
        </w:r>
        <w:r w:rsidR="00740951">
          <w:rPr>
            <w:rFonts w:ascii="Calibri" w:hAnsi="Calibri" w:cs="Calibri"/>
            <w:i/>
            <w:iCs/>
            <w:color w:val="000000" w:themeColor="text1"/>
            <w:lang w:val="en-US"/>
          </w:rPr>
          <w:delText>ρ</w:delText>
        </w:r>
        <w:r w:rsidR="00740951">
          <w:rPr>
            <w:rFonts w:ascii="Times" w:hAnsi="Times"/>
            <w:color w:val="000000" w:themeColor="text1"/>
            <w:lang w:val="en-US"/>
          </w:rPr>
          <w:delText> </w:delText>
        </w:r>
        <w:r w:rsidR="00740951" w:rsidRPr="00EB3D27">
          <w:rPr>
            <w:rFonts w:ascii="Times" w:hAnsi="Times"/>
            <w:color w:val="000000" w:themeColor="text1"/>
            <w:lang w:val="en-US"/>
          </w:rPr>
          <w:delText>&gt;</w:delText>
        </w:r>
        <w:r w:rsidR="00740951">
          <w:rPr>
            <w:rFonts w:ascii="Times" w:hAnsi="Times"/>
            <w:color w:val="000000" w:themeColor="text1"/>
            <w:lang w:val="en-US"/>
          </w:rPr>
          <w:delText> </w:delText>
        </w:r>
        <w:r w:rsidR="0097719B" w:rsidRPr="00EB3D27">
          <w:rPr>
            <w:rFonts w:ascii="Times" w:hAnsi="Times"/>
            <w:color w:val="000000" w:themeColor="text1"/>
            <w:lang w:val="en-US"/>
          </w:rPr>
          <w:delText>.75) an indication that preferences for certain performers did not vary much between sessions, that is, that these preferences remained consistent over time.</w:delText>
        </w:r>
      </w:del>
    </w:p>
    <w:p w14:paraId="765773BF" w14:textId="77777777" w:rsidR="0097719B" w:rsidRPr="00EB3D27" w:rsidRDefault="0097719B" w:rsidP="00D952BA">
      <w:pPr>
        <w:autoSpaceDE w:val="0"/>
        <w:autoSpaceDN w:val="0"/>
        <w:adjustRightInd w:val="0"/>
        <w:spacing w:line="360" w:lineRule="auto"/>
        <w:ind w:firstLine="360"/>
        <w:jc w:val="both"/>
        <w:rPr>
          <w:del w:id="385" w:author="Camila Bruder" w:date="2023-11-30T14:37:00Z"/>
          <w:rFonts w:ascii="Times" w:hAnsi="Times"/>
          <w:color w:val="000000" w:themeColor="text1"/>
          <w:lang w:val="en-US"/>
        </w:rPr>
      </w:pPr>
    </w:p>
    <w:p w14:paraId="14006611" w14:textId="77777777" w:rsidR="00CC537A" w:rsidRPr="00EB3D27" w:rsidRDefault="006642D9" w:rsidP="00D952BA">
      <w:pPr>
        <w:autoSpaceDE w:val="0"/>
        <w:autoSpaceDN w:val="0"/>
        <w:adjustRightInd w:val="0"/>
        <w:spacing w:line="360" w:lineRule="auto"/>
        <w:jc w:val="both"/>
        <w:rPr>
          <w:del w:id="386" w:author="Camila Bruder" w:date="2023-11-30T14:37:00Z"/>
          <w:rFonts w:ascii="Times" w:hAnsi="Times" w:cs="Arial"/>
          <w:b/>
          <w:bCs/>
          <w:i/>
          <w:iCs/>
          <w:color w:val="000000" w:themeColor="text1"/>
          <w:lang w:val="en-US"/>
        </w:rPr>
      </w:pPr>
      <w:del w:id="387" w:author="Camila Bruder" w:date="2023-11-30T14:37:00Z">
        <w:r w:rsidRPr="00EB3D27">
          <w:rPr>
            <w:rFonts w:ascii="Times" w:hAnsi="Times" w:cs="Arial"/>
            <w:b/>
            <w:bCs/>
            <w:i/>
            <w:iCs/>
            <w:color w:val="000000" w:themeColor="text1"/>
            <w:lang w:val="en-US"/>
          </w:rPr>
          <w:delText>1.2.3</w:delText>
        </w:r>
        <w:r w:rsidRPr="00EB3D27">
          <w:rPr>
            <w:rFonts w:ascii="Times" w:hAnsi="Times" w:cs="Arial"/>
            <w:b/>
            <w:bCs/>
            <w:i/>
            <w:iCs/>
            <w:color w:val="000000" w:themeColor="text1"/>
            <w:lang w:val="en-US"/>
          </w:rPr>
          <w:tab/>
        </w:r>
        <w:r w:rsidR="002E7810" w:rsidRPr="00EB3D27">
          <w:rPr>
            <w:rFonts w:ascii="Times" w:hAnsi="Times" w:cs="Arial"/>
            <w:b/>
            <w:bCs/>
            <w:i/>
            <w:iCs/>
            <w:color w:val="000000" w:themeColor="text1"/>
            <w:lang w:val="en-US"/>
          </w:rPr>
          <w:delText>P</w:delText>
        </w:r>
        <w:r w:rsidR="0080178D" w:rsidRPr="00EB3D27">
          <w:rPr>
            <w:rFonts w:ascii="Times" w:hAnsi="Times" w:cs="Arial"/>
            <w:b/>
            <w:bCs/>
            <w:i/>
            <w:iCs/>
            <w:color w:val="000000" w:themeColor="text1"/>
            <w:lang w:val="en-US"/>
          </w:rPr>
          <w:delText xml:space="preserve">redicting liking from </w:delText>
        </w:r>
        <w:r w:rsidR="00CC537A" w:rsidRPr="00EB3D27">
          <w:rPr>
            <w:rFonts w:ascii="Times" w:hAnsi="Times" w:cs="Arial"/>
            <w:b/>
            <w:bCs/>
            <w:i/>
            <w:iCs/>
            <w:color w:val="000000" w:themeColor="text1"/>
            <w:lang w:val="en-US"/>
          </w:rPr>
          <w:delText>perceptual features</w:delText>
        </w:r>
        <w:r w:rsidR="0080178D" w:rsidRPr="00EB3D27">
          <w:rPr>
            <w:rFonts w:ascii="Times" w:hAnsi="Times" w:cs="Arial"/>
            <w:b/>
            <w:bCs/>
            <w:i/>
            <w:iCs/>
            <w:color w:val="000000" w:themeColor="text1"/>
            <w:lang w:val="en-US"/>
          </w:rPr>
          <w:delText xml:space="preserve"> </w:delText>
        </w:r>
      </w:del>
    </w:p>
    <w:p w14:paraId="6E58616E" w14:textId="77777777" w:rsidR="000E11C5" w:rsidRPr="00EB3D27" w:rsidRDefault="00B73D34" w:rsidP="000452B9">
      <w:pPr>
        <w:spacing w:line="360" w:lineRule="auto"/>
        <w:jc w:val="both"/>
        <w:rPr>
          <w:del w:id="388" w:author="Camila Bruder" w:date="2023-11-30T14:37:00Z"/>
          <w:rFonts w:ascii="Times" w:hAnsi="Times" w:cs="Arial"/>
          <w:color w:val="000000" w:themeColor="text1"/>
          <w:lang w:val="en-US"/>
        </w:rPr>
      </w:pPr>
      <w:del w:id="389" w:author="Camila Bruder" w:date="2023-11-30T14:37:00Z">
        <w:r w:rsidRPr="00EB3D27">
          <w:rPr>
            <w:rFonts w:ascii="Times" w:hAnsi="Times" w:cs="Arial"/>
            <w:color w:val="000000" w:themeColor="text1"/>
            <w:lang w:val="en-US"/>
          </w:rPr>
          <w:delText>L</w:delText>
        </w:r>
        <w:r w:rsidR="0080178D" w:rsidRPr="00EB3D27">
          <w:rPr>
            <w:rFonts w:ascii="Times" w:hAnsi="Times" w:cs="Arial"/>
            <w:color w:val="000000" w:themeColor="text1"/>
            <w:lang w:val="en-US"/>
          </w:rPr>
          <w:delText>inear mixed models will be proposed</w:delText>
        </w:r>
        <w:r w:rsidR="0080178D" w:rsidRPr="00EB3D27">
          <w:rPr>
            <w:rFonts w:ascii="Times" w:hAnsi="Times"/>
            <w:color w:val="000000" w:themeColor="text1"/>
            <w:lang w:val="en-US"/>
          </w:rPr>
          <w:delText xml:space="preserve"> to </w:delText>
        </w:r>
        <w:r w:rsidR="00404B39" w:rsidRPr="00EB3D27">
          <w:rPr>
            <w:rFonts w:ascii="Times" w:hAnsi="Times"/>
            <w:color w:val="000000" w:themeColor="text1"/>
            <w:lang w:val="en-US"/>
          </w:rPr>
          <w:delText>explore</w:delText>
        </w:r>
        <w:r w:rsidR="0080178D" w:rsidRPr="00EB3D27">
          <w:rPr>
            <w:rFonts w:ascii="Times" w:hAnsi="Times"/>
            <w:color w:val="000000" w:themeColor="text1"/>
            <w:lang w:val="en-US"/>
          </w:rPr>
          <w:delText xml:space="preserve"> the level of prediction of liking ratings achieved based on perceptual features</w:delText>
        </w:r>
        <w:r w:rsidR="00CC537A" w:rsidRPr="00EB3D27">
          <w:rPr>
            <w:rFonts w:ascii="Times" w:hAnsi="Times"/>
            <w:color w:val="000000" w:themeColor="text1"/>
            <w:lang w:val="en-US"/>
          </w:rPr>
          <w:delText xml:space="preserve">. We plan to fit one model for data from trials with </w:delText>
        </w:r>
        <w:r w:rsidR="002F452B" w:rsidRPr="00EB3D27">
          <w:rPr>
            <w:rFonts w:ascii="Times" w:hAnsi="Times"/>
            <w:color w:val="000000" w:themeColor="text1"/>
            <w:lang w:val="en-US"/>
          </w:rPr>
          <w:delText xml:space="preserve">the two </w:delText>
        </w:r>
        <w:r w:rsidRPr="00EB3D27">
          <w:rPr>
            <w:rFonts w:ascii="Times" w:hAnsi="Times"/>
            <w:color w:val="000000" w:themeColor="text1"/>
            <w:lang w:val="en-US"/>
          </w:rPr>
          <w:delText xml:space="preserve">styles of </w:delText>
        </w:r>
        <w:r w:rsidR="00CC537A" w:rsidRPr="00EB3D27">
          <w:rPr>
            <w:rFonts w:ascii="Times" w:hAnsi="Times"/>
            <w:color w:val="000000" w:themeColor="text1"/>
            <w:lang w:val="en-US"/>
          </w:rPr>
          <w:delText xml:space="preserve">speaking and one model for </w:delText>
        </w:r>
        <w:r w:rsidR="002F452B" w:rsidRPr="00EB3D27">
          <w:rPr>
            <w:rFonts w:ascii="Times" w:hAnsi="Times"/>
            <w:color w:val="000000" w:themeColor="text1"/>
            <w:lang w:val="en-US"/>
          </w:rPr>
          <w:delText>data from</w:delText>
        </w:r>
        <w:r w:rsidR="00CC537A" w:rsidRPr="00EB3D27">
          <w:rPr>
            <w:rFonts w:ascii="Times" w:hAnsi="Times"/>
            <w:color w:val="000000" w:themeColor="text1"/>
            <w:lang w:val="en-US"/>
          </w:rPr>
          <w:delText xml:space="preserve"> trials</w:delText>
        </w:r>
        <w:r w:rsidR="002F452B" w:rsidRPr="00EB3D27">
          <w:rPr>
            <w:rFonts w:ascii="Times" w:hAnsi="Times"/>
            <w:color w:val="000000" w:themeColor="text1"/>
            <w:lang w:val="en-US"/>
          </w:rPr>
          <w:delText xml:space="preserve"> </w:delText>
        </w:r>
        <w:r w:rsidRPr="00EB3D27">
          <w:rPr>
            <w:rFonts w:ascii="Times" w:hAnsi="Times"/>
            <w:color w:val="000000" w:themeColor="text1"/>
            <w:lang w:val="en-US"/>
          </w:rPr>
          <w:delText xml:space="preserve">with the three styles of singing </w:delText>
        </w:r>
        <w:r w:rsidR="00CC537A" w:rsidRPr="00EB3D27">
          <w:rPr>
            <w:rFonts w:ascii="Times" w:hAnsi="Times"/>
            <w:color w:val="000000" w:themeColor="text1"/>
            <w:lang w:val="en-US"/>
          </w:rPr>
          <w:delText xml:space="preserve">(since they are partially based on different rating scales). </w:delText>
        </w:r>
        <w:r w:rsidR="00404B39" w:rsidRPr="00EB3D27">
          <w:rPr>
            <w:rFonts w:ascii="Times" w:hAnsi="Times"/>
            <w:color w:val="000000" w:themeColor="text1"/>
            <w:lang w:val="en-US"/>
          </w:rPr>
          <w:delText>Preliminary model specification is as follows</w:delText>
        </w:r>
        <w:r w:rsidR="000E11C5" w:rsidRPr="00EB3D27">
          <w:rPr>
            <w:rFonts w:ascii="Times" w:hAnsi="Times"/>
            <w:color w:val="000000" w:themeColor="text1"/>
            <w:lang w:val="en-US"/>
          </w:rPr>
          <w:delText>:</w:delText>
        </w:r>
        <w:r w:rsidR="00404B39" w:rsidRPr="00EB3D27">
          <w:rPr>
            <w:rFonts w:ascii="Times" w:hAnsi="Times"/>
            <w:color w:val="000000" w:themeColor="text1"/>
            <w:lang w:val="en-US"/>
          </w:rPr>
          <w:delText xml:space="preserve"> </w:delText>
        </w:r>
        <w:r w:rsidR="00404B39" w:rsidRPr="00EB3D27">
          <w:rPr>
            <w:rFonts w:ascii="Times" w:hAnsi="Times" w:cs="Arial"/>
            <w:color w:val="000000" w:themeColor="text1"/>
            <w:lang w:val="en-US"/>
          </w:rPr>
          <w:delText xml:space="preserve">liking ratings predicted from perceptual ratings as fixed effects, including the interaction of </w:delText>
        </w:r>
        <w:r w:rsidR="00740951">
          <w:rPr>
            <w:rFonts w:ascii="Times" w:hAnsi="Times" w:cs="Arial"/>
            <w:color w:val="000000" w:themeColor="text1"/>
            <w:lang w:val="en-US"/>
          </w:rPr>
          <w:delText>s</w:delText>
        </w:r>
        <w:r w:rsidR="00404B39" w:rsidRPr="00EB3D27">
          <w:rPr>
            <w:rFonts w:ascii="Times" w:hAnsi="Times" w:cs="Arial"/>
            <w:color w:val="000000" w:themeColor="text1"/>
            <w:lang w:val="en-US"/>
          </w:rPr>
          <w:delText>tyle (lullaby, opera or pop for the singing model; adult-directed or infant-directed for the speaking model) with each predictor, and participants and stimuli items as random effects.</w:delText>
        </w:r>
        <w:r w:rsidR="00740951">
          <w:rPr>
            <w:rFonts w:ascii="Times" w:hAnsi="Times" w:cs="Arial"/>
            <w:color w:val="000000" w:themeColor="text1"/>
            <w:lang w:val="en-US"/>
          </w:rPr>
          <w:delText xml:space="preserve"> </w:delText>
        </w:r>
        <w:r w:rsidR="008E4954" w:rsidRPr="00D14CBA">
          <w:rPr>
            <w:rFonts w:ascii="Times" w:hAnsi="Times" w:cs="Arial"/>
            <w:color w:val="000000" w:themeColor="text1"/>
            <w:lang w:val="en-US"/>
          </w:rPr>
          <w:delText>[We will try to optimize this base model using standard model comparison techniques. As these are dependent on actual data, we did not include them in the analyses script yet].</w:delText>
        </w:r>
      </w:del>
    </w:p>
    <w:p w14:paraId="09904A9D" w14:textId="2B026E74" w:rsidR="004913DA" w:rsidRDefault="00D279BE" w:rsidP="00F1381F">
      <w:pPr>
        <w:autoSpaceDE w:val="0"/>
        <w:autoSpaceDN w:val="0"/>
        <w:adjustRightInd w:val="0"/>
        <w:spacing w:line="360" w:lineRule="auto"/>
        <w:ind w:firstLine="360"/>
        <w:jc w:val="both"/>
        <w:rPr>
          <w:ins w:id="390" w:author="Camila Bruder" w:date="2023-11-30T14:37:00Z"/>
          <w:color w:val="000000" w:themeColor="text1"/>
          <w:lang w:val="en-US"/>
        </w:rPr>
      </w:pPr>
      <w:ins w:id="391" w:author="Camila Bruder" w:date="2023-11-30T14:37:00Z">
        <w:r w:rsidRPr="00420A7E">
          <w:rPr>
            <w:color w:val="000000" w:themeColor="text1"/>
            <w:lang w:val="en-US"/>
          </w:rPr>
          <w:t xml:space="preserve">Power analysis was informed by data from previous experiments. </w:t>
        </w:r>
        <w:r w:rsidR="00BE0885" w:rsidRPr="00420A7E">
          <w:rPr>
            <w:color w:val="000000" w:themeColor="text1"/>
            <w:lang w:val="en-US"/>
          </w:rPr>
          <w:t xml:space="preserve">First, to </w:t>
        </w:r>
        <w:r w:rsidR="00FC6A03" w:rsidRPr="00420A7E">
          <w:rPr>
            <w:color w:val="000000" w:themeColor="text1"/>
            <w:lang w:val="en-US"/>
          </w:rPr>
          <w:t>illustrate</w:t>
        </w:r>
        <w:r w:rsidR="00BE0885" w:rsidRPr="00420A7E">
          <w:rPr>
            <w:color w:val="000000" w:themeColor="text1"/>
            <w:lang w:val="en-US"/>
          </w:rPr>
          <w:t xml:space="preserve"> how </w:t>
        </w:r>
        <w:r w:rsidR="00FC6A03" w:rsidRPr="00420A7E">
          <w:rPr>
            <w:color w:val="000000" w:themeColor="text1"/>
            <w:lang w:val="en-US"/>
          </w:rPr>
          <w:t>much</w:t>
        </w:r>
        <w:r w:rsidR="00BE0885" w:rsidRPr="00420A7E">
          <w:rPr>
            <w:color w:val="000000" w:themeColor="text1"/>
            <w:lang w:val="en-US"/>
          </w:rPr>
          <w:t xml:space="preserve"> MM1 </w:t>
        </w:r>
        <w:r w:rsidR="00FC6A03" w:rsidRPr="00420A7E">
          <w:rPr>
            <w:color w:val="000000" w:themeColor="text1"/>
            <w:lang w:val="en-US"/>
          </w:rPr>
          <w:t>values vary</w:t>
        </w:r>
        <w:r w:rsidR="00BE0885" w:rsidRPr="00420A7E">
          <w:rPr>
            <w:color w:val="000000" w:themeColor="text1"/>
            <w:lang w:val="en-US"/>
          </w:rPr>
          <w:t xml:space="preserve"> across contrasting categories in the visual domain</w:t>
        </w:r>
        <w:r w:rsidR="00C06179" w:rsidRPr="00420A7E">
          <w:rPr>
            <w:color w:val="000000" w:themeColor="text1"/>
            <w:lang w:val="en-US"/>
          </w:rPr>
          <w:t xml:space="preserve">, </w:t>
        </w:r>
        <w:r w:rsidR="00BE0885" w:rsidRPr="00420A7E">
          <w:rPr>
            <w:color w:val="000000" w:themeColor="text1"/>
            <w:lang w:val="en-US"/>
          </w:rPr>
          <w:t xml:space="preserve">Vessel et al. (2018) reported MM1 values of 0.31 (SD = 0.17) for </w:t>
        </w:r>
        <w:r w:rsidR="00FC6A03" w:rsidRPr="00420A7E">
          <w:rPr>
            <w:color w:val="000000" w:themeColor="text1"/>
            <w:lang w:val="en-US"/>
          </w:rPr>
          <w:t xml:space="preserve">(images of) </w:t>
        </w:r>
        <w:r w:rsidR="00BE0885" w:rsidRPr="00420A7E">
          <w:rPr>
            <w:color w:val="000000" w:themeColor="text1"/>
            <w:lang w:val="en-US"/>
          </w:rPr>
          <w:t xml:space="preserve">artwork, 0.38 (SD = 0.18) for exterior architecture, </w:t>
        </w:r>
        <w:r w:rsidR="00FC6A03" w:rsidRPr="00420A7E">
          <w:rPr>
            <w:color w:val="000000" w:themeColor="text1"/>
            <w:lang w:val="en-US"/>
          </w:rPr>
          <w:t xml:space="preserve">0.40 (SD = 0.12) for interior architecture, </w:t>
        </w:r>
        <w:r w:rsidR="00BE0885" w:rsidRPr="00420A7E">
          <w:rPr>
            <w:color w:val="000000" w:themeColor="text1"/>
            <w:lang w:val="en-US"/>
          </w:rPr>
          <w:t>0.6 (SD = 0.15) for landscapes and 0.85 (SD = 0.12) for faces</w:t>
        </w:r>
        <w:r w:rsidR="00C06179" w:rsidRPr="00420A7E">
          <w:rPr>
            <w:color w:val="000000" w:themeColor="text1"/>
            <w:lang w:val="en-US"/>
          </w:rPr>
          <w:t xml:space="preserve">. Note that </w:t>
        </w:r>
        <w:r w:rsidR="00BE0885" w:rsidRPr="00420A7E">
          <w:rPr>
            <w:color w:val="000000" w:themeColor="text1"/>
            <w:lang w:val="en-US"/>
          </w:rPr>
          <w:t xml:space="preserve">we recalculated these MM1 and standard deviation estimates ourselves based on their </w:t>
        </w:r>
        <w:r w:rsidR="00FB7973" w:rsidRPr="00420A7E">
          <w:rPr>
            <w:color w:val="000000" w:themeColor="text1"/>
            <w:lang w:val="en-US"/>
          </w:rPr>
          <w:t xml:space="preserve">openly </w:t>
        </w:r>
        <w:r w:rsidR="00BE0885" w:rsidRPr="00420A7E">
          <w:rPr>
            <w:color w:val="000000" w:themeColor="text1"/>
            <w:lang w:val="en-US"/>
          </w:rPr>
          <w:t>available data, since the original paper reports confidence intervals instead of SD. Second, w</w:t>
        </w:r>
        <w:r w:rsidRPr="00420A7E">
          <w:rPr>
            <w:color w:val="000000" w:themeColor="text1"/>
            <w:lang w:val="en-US"/>
          </w:rPr>
          <w:t xml:space="preserve">e calculated MM1 for </w:t>
        </w:r>
        <w:r w:rsidR="0098651A" w:rsidRPr="00420A7E">
          <w:rPr>
            <w:color w:val="000000" w:themeColor="text1"/>
            <w:lang w:val="en-US"/>
          </w:rPr>
          <w:t xml:space="preserve">the </w:t>
        </w:r>
        <w:r w:rsidRPr="00420A7E">
          <w:rPr>
            <w:color w:val="000000" w:themeColor="text1"/>
            <w:lang w:val="en-US"/>
          </w:rPr>
          <w:t>liking ratings of two pop melodies described in Bruder et al</w:t>
        </w:r>
        <w:r w:rsidR="00D60763" w:rsidRPr="00420A7E">
          <w:rPr>
            <w:color w:val="000000" w:themeColor="text1"/>
            <w:lang w:val="en-US"/>
          </w:rPr>
          <w:t>.</w:t>
        </w:r>
        <w:r w:rsidRPr="00420A7E">
          <w:rPr>
            <w:color w:val="000000" w:themeColor="text1"/>
            <w:lang w:val="en-US"/>
          </w:rPr>
          <w:t xml:space="preserve"> </w:t>
        </w:r>
        <w:r w:rsidR="00D60763" w:rsidRPr="00420A7E">
          <w:rPr>
            <w:color w:val="000000" w:themeColor="text1"/>
            <w:lang w:val="en-US"/>
          </w:rPr>
          <w:t>(</w:t>
        </w:r>
        <w:r w:rsidRPr="00420A7E">
          <w:rPr>
            <w:color w:val="000000" w:themeColor="text1"/>
            <w:lang w:val="en-US"/>
          </w:rPr>
          <w:t>2023</w:t>
        </w:r>
        <w:r w:rsidR="00D60763" w:rsidRPr="00420A7E">
          <w:rPr>
            <w:color w:val="000000" w:themeColor="text1"/>
            <w:lang w:val="en-US"/>
          </w:rPr>
          <w:t>)</w:t>
        </w:r>
        <w:r w:rsidR="00A418E6" w:rsidRPr="00420A7E">
          <w:rPr>
            <w:color w:val="000000" w:themeColor="text1"/>
            <w:lang w:val="en-US"/>
          </w:rPr>
          <w:t xml:space="preserve"> (Supplementary Information, </w:t>
        </w:r>
        <w:r w:rsidR="007D25CE" w:rsidRPr="00420A7E">
          <w:rPr>
            <w:color w:val="000000" w:themeColor="text1"/>
            <w:lang w:val="en-US"/>
          </w:rPr>
          <w:t xml:space="preserve">Supplementary </w:t>
        </w:r>
        <w:r w:rsidR="00A418E6" w:rsidRPr="00420A7E">
          <w:rPr>
            <w:color w:val="000000" w:themeColor="text1"/>
            <w:lang w:val="en-US"/>
          </w:rPr>
          <w:t>Figure S1).</w:t>
        </w:r>
        <w:r w:rsidRPr="00420A7E">
          <w:rPr>
            <w:color w:val="000000" w:themeColor="text1"/>
            <w:lang w:val="en-US"/>
          </w:rPr>
          <w:t xml:space="preserve"> In the first experiment, where </w:t>
        </w:r>
        <w:r w:rsidR="006645B2" w:rsidRPr="00420A7E">
          <w:rPr>
            <w:color w:val="000000" w:themeColor="text1"/>
            <w:lang w:val="en-US"/>
          </w:rPr>
          <w:t xml:space="preserve">participants </w:t>
        </w:r>
        <w:r w:rsidRPr="00420A7E">
          <w:rPr>
            <w:color w:val="000000" w:themeColor="text1"/>
            <w:lang w:val="en-US"/>
          </w:rPr>
          <w:t xml:space="preserve">were tested online, MM1 was </w:t>
        </w:r>
        <w:r w:rsidR="00D60763" w:rsidRPr="00420A7E">
          <w:rPr>
            <w:color w:val="000000" w:themeColor="text1"/>
            <w:lang w:val="en-US"/>
          </w:rPr>
          <w:t>0.4</w:t>
        </w:r>
        <w:r w:rsidR="00381294">
          <w:rPr>
            <w:color w:val="000000" w:themeColor="text1"/>
            <w:lang w:val="en-US"/>
          </w:rPr>
          <w:t>6</w:t>
        </w:r>
        <w:r w:rsidR="00D60763" w:rsidRPr="00420A7E">
          <w:rPr>
            <w:color w:val="000000" w:themeColor="text1"/>
            <w:lang w:val="en-US"/>
          </w:rPr>
          <w:t xml:space="preserve"> </w:t>
        </w:r>
        <w:r w:rsidR="00BC0080" w:rsidRPr="00420A7E">
          <w:rPr>
            <w:color w:val="000000" w:themeColor="text1"/>
            <w:lang w:val="en-US"/>
          </w:rPr>
          <w:t>(</w:t>
        </w:r>
        <w:r w:rsidR="00D60763" w:rsidRPr="00420A7E">
          <w:rPr>
            <w:color w:val="000000" w:themeColor="text1"/>
            <w:lang w:val="en-US"/>
          </w:rPr>
          <w:t>SD = 0.2</w:t>
        </w:r>
        <w:r w:rsidR="00381294">
          <w:rPr>
            <w:color w:val="000000" w:themeColor="text1"/>
            <w:lang w:val="en-US"/>
          </w:rPr>
          <w:t>2</w:t>
        </w:r>
        <w:r w:rsidR="00BC0080" w:rsidRPr="00420A7E">
          <w:rPr>
            <w:color w:val="000000" w:themeColor="text1"/>
            <w:lang w:val="en-US"/>
          </w:rPr>
          <w:t>)</w:t>
        </w:r>
        <w:r w:rsidR="00D60763" w:rsidRPr="00420A7E">
          <w:rPr>
            <w:color w:val="000000" w:themeColor="text1"/>
            <w:lang w:val="en-US"/>
          </w:rPr>
          <w:t xml:space="preserve"> </w:t>
        </w:r>
        <w:r w:rsidRPr="00420A7E">
          <w:rPr>
            <w:color w:val="000000" w:themeColor="text1"/>
            <w:lang w:val="en-US"/>
          </w:rPr>
          <w:t xml:space="preserve">for </w:t>
        </w:r>
        <w:r w:rsidR="00BC0080" w:rsidRPr="00420A7E">
          <w:rPr>
            <w:color w:val="000000" w:themeColor="text1"/>
            <w:lang w:val="en-US"/>
          </w:rPr>
          <w:t>146 “</w:t>
        </w:r>
        <w:r w:rsidRPr="00420A7E">
          <w:rPr>
            <w:color w:val="000000" w:themeColor="text1"/>
            <w:lang w:val="en-US"/>
          </w:rPr>
          <w:t>consistent</w:t>
        </w:r>
        <w:r w:rsidR="00BC0080" w:rsidRPr="00420A7E">
          <w:rPr>
            <w:color w:val="000000" w:themeColor="text1"/>
            <w:lang w:val="en-US"/>
          </w:rPr>
          <w:t>”</w:t>
        </w:r>
        <w:r w:rsidRPr="00420A7E">
          <w:rPr>
            <w:color w:val="000000" w:themeColor="text1"/>
            <w:lang w:val="en-US"/>
          </w:rPr>
          <w:t xml:space="preserve"> participants</w:t>
        </w:r>
        <w:r w:rsidR="00D60763" w:rsidRPr="00420A7E">
          <w:rPr>
            <w:color w:val="000000" w:themeColor="text1"/>
            <w:lang w:val="en-US"/>
          </w:rPr>
          <w:t xml:space="preserve"> </w:t>
        </w:r>
        <w:r w:rsidR="00BC0080" w:rsidRPr="00420A7E">
          <w:rPr>
            <w:color w:val="000000" w:themeColor="text1"/>
            <w:lang w:val="en-US"/>
          </w:rPr>
          <w:t>(</w:t>
        </w:r>
        <w:r w:rsidRPr="00420A7E">
          <w:rPr>
            <w:color w:val="000000" w:themeColor="text1"/>
            <w:lang w:val="en-US"/>
          </w:rPr>
          <w:t xml:space="preserve">with test-retest Pearson correlation scores </w:t>
        </w:r>
        <w:r w:rsidR="00FC6A03" w:rsidRPr="00420A7E">
          <w:rPr>
            <w:color w:val="000000" w:themeColor="text1"/>
            <w:lang w:val="en-US"/>
          </w:rPr>
          <w:t>equal or superior to</w:t>
        </w:r>
        <w:r w:rsidRPr="00420A7E">
          <w:rPr>
            <w:color w:val="000000" w:themeColor="text1"/>
            <w:lang w:val="en-US"/>
          </w:rPr>
          <w:t xml:space="preserve"> .5 in a sub</w:t>
        </w:r>
        <w:r w:rsidR="00FC6A03" w:rsidRPr="00420A7E">
          <w:rPr>
            <w:color w:val="000000" w:themeColor="text1"/>
            <w:lang w:val="en-US"/>
          </w:rPr>
          <w:t>s</w:t>
        </w:r>
        <w:r w:rsidRPr="00420A7E">
          <w:rPr>
            <w:color w:val="000000" w:themeColor="text1"/>
            <w:lang w:val="en-US"/>
          </w:rPr>
          <w:t>et of 16 repeated trials</w:t>
        </w:r>
        <w:r w:rsidR="00D60763" w:rsidRPr="00420A7E">
          <w:rPr>
            <w:color w:val="000000" w:themeColor="text1"/>
            <w:lang w:val="en-US"/>
          </w:rPr>
          <w:t>)</w:t>
        </w:r>
        <w:r w:rsidRPr="00420A7E">
          <w:rPr>
            <w:color w:val="000000" w:themeColor="text1"/>
            <w:lang w:val="en-US"/>
          </w:rPr>
          <w:t xml:space="preserve">. In Experiment 2, where 42 participants were tested in the lab, MM1 was 0.42 (SD = 0.17). </w:t>
        </w:r>
        <w:proofErr w:type="gramStart"/>
        <w:r w:rsidRPr="00420A7E">
          <w:rPr>
            <w:color w:val="000000" w:themeColor="text1"/>
            <w:lang w:val="en-US"/>
          </w:rPr>
          <w:t>So</w:t>
        </w:r>
        <w:proofErr w:type="gramEnd"/>
        <w:r w:rsidRPr="00420A7E">
          <w:rPr>
            <w:color w:val="000000" w:themeColor="text1"/>
            <w:lang w:val="en-US"/>
          </w:rPr>
          <w:t xml:space="preserve"> for our calculations </w:t>
        </w:r>
        <w:r w:rsidR="00D60763" w:rsidRPr="00420A7E">
          <w:rPr>
            <w:color w:val="000000" w:themeColor="text1"/>
            <w:lang w:val="en-US"/>
          </w:rPr>
          <w:t>we use</w:t>
        </w:r>
        <w:r w:rsidR="00BE0885" w:rsidRPr="00420A7E">
          <w:rPr>
            <w:color w:val="000000" w:themeColor="text1"/>
            <w:lang w:val="en-US"/>
          </w:rPr>
          <w:t>d</w:t>
        </w:r>
        <w:r w:rsidR="00D60763" w:rsidRPr="00420A7E">
          <w:rPr>
            <w:color w:val="000000" w:themeColor="text1"/>
            <w:lang w:val="en-US"/>
          </w:rPr>
          <w:t xml:space="preserve"> as reference an </w:t>
        </w:r>
        <w:r w:rsidR="00BC0080" w:rsidRPr="00420A7E">
          <w:rPr>
            <w:color w:val="000000" w:themeColor="text1"/>
            <w:lang w:val="en-US"/>
          </w:rPr>
          <w:t xml:space="preserve">intermediary </w:t>
        </w:r>
        <w:r w:rsidR="00D60763" w:rsidRPr="00420A7E">
          <w:rPr>
            <w:color w:val="000000" w:themeColor="text1"/>
            <w:lang w:val="en-US"/>
          </w:rPr>
          <w:t>MM1 value of 0.44</w:t>
        </w:r>
        <w:r w:rsidR="00C06179" w:rsidRPr="00420A7E">
          <w:rPr>
            <w:color w:val="000000" w:themeColor="text1"/>
            <w:lang w:val="en-US"/>
          </w:rPr>
          <w:t xml:space="preserve"> (SD = </w:t>
        </w:r>
        <w:r w:rsidR="00D60763" w:rsidRPr="00420A7E">
          <w:rPr>
            <w:color w:val="000000" w:themeColor="text1"/>
            <w:lang w:val="en-US"/>
          </w:rPr>
          <w:t>0.2</w:t>
        </w:r>
        <w:r w:rsidR="00C06179" w:rsidRPr="00420A7E">
          <w:rPr>
            <w:color w:val="000000" w:themeColor="text1"/>
            <w:lang w:val="en-US"/>
          </w:rPr>
          <w:t>)</w:t>
        </w:r>
        <w:r w:rsidR="00D60763" w:rsidRPr="00420A7E">
          <w:rPr>
            <w:color w:val="000000" w:themeColor="text1"/>
            <w:lang w:val="en-US"/>
          </w:rPr>
          <w:t>.</w:t>
        </w:r>
        <w:r w:rsidR="00D32CFA" w:rsidRPr="00420A7E">
          <w:rPr>
            <w:color w:val="000000" w:themeColor="text1"/>
            <w:lang w:val="en-US"/>
          </w:rPr>
          <w:t xml:space="preserve"> To estimate our sample size, we first</w:t>
        </w:r>
        <w:r w:rsidR="00D60763" w:rsidRPr="00420A7E">
          <w:rPr>
            <w:color w:val="000000" w:themeColor="text1"/>
            <w:lang w:val="en-US"/>
          </w:rPr>
          <w:t xml:space="preserve"> </w:t>
        </w:r>
        <w:r w:rsidRPr="00420A7E">
          <w:rPr>
            <w:color w:val="000000" w:themeColor="text1"/>
            <w:lang w:val="en-US"/>
          </w:rPr>
          <w:t>stipulate</w:t>
        </w:r>
        <w:r w:rsidR="00D32CFA" w:rsidRPr="00420A7E">
          <w:rPr>
            <w:color w:val="000000" w:themeColor="text1"/>
            <w:lang w:val="en-US"/>
          </w:rPr>
          <w:t>d</w:t>
        </w:r>
        <w:r w:rsidRPr="00420A7E">
          <w:rPr>
            <w:color w:val="000000" w:themeColor="text1"/>
            <w:lang w:val="en-US"/>
          </w:rPr>
          <w:t xml:space="preserve"> </w:t>
        </w:r>
        <w:r w:rsidR="00D32CFA" w:rsidRPr="00420A7E">
          <w:rPr>
            <w:color w:val="000000" w:themeColor="text1"/>
            <w:lang w:val="en-US"/>
          </w:rPr>
          <w:t xml:space="preserve">the </w:t>
        </w:r>
        <w:r w:rsidRPr="00420A7E">
          <w:rPr>
            <w:color w:val="000000" w:themeColor="text1"/>
            <w:lang w:val="en-US"/>
          </w:rPr>
          <w:t xml:space="preserve">minimum </w:t>
        </w:r>
        <w:r w:rsidR="00D60763" w:rsidRPr="00420A7E">
          <w:rPr>
            <w:color w:val="000000" w:themeColor="text1"/>
            <w:lang w:val="en-US"/>
          </w:rPr>
          <w:t xml:space="preserve">difference </w:t>
        </w:r>
        <w:r w:rsidR="00135C3A" w:rsidRPr="00420A7E">
          <w:rPr>
            <w:color w:val="000000" w:themeColor="text1"/>
            <w:lang w:val="en-US"/>
          </w:rPr>
          <w:t xml:space="preserve">in MM1 values </w:t>
        </w:r>
        <w:r w:rsidR="00D60763" w:rsidRPr="00420A7E">
          <w:rPr>
            <w:color w:val="000000" w:themeColor="text1"/>
            <w:lang w:val="en-US"/>
          </w:rPr>
          <w:t>we should be able to statistically detect</w:t>
        </w:r>
        <w:r w:rsidR="00135C3A" w:rsidRPr="00420A7E">
          <w:rPr>
            <w:color w:val="000000" w:themeColor="text1"/>
            <w:lang w:val="en-US"/>
          </w:rPr>
          <w:t xml:space="preserve"> when comparing styles</w:t>
        </w:r>
        <w:r w:rsidR="00D32CFA" w:rsidRPr="00420A7E">
          <w:rPr>
            <w:color w:val="000000" w:themeColor="text1"/>
            <w:lang w:val="en-US"/>
          </w:rPr>
          <w:t xml:space="preserve">, that is, </w:t>
        </w:r>
        <w:r w:rsidR="00161751" w:rsidRPr="00420A7E">
          <w:rPr>
            <w:color w:val="000000" w:themeColor="text1"/>
            <w:lang w:val="en-US"/>
          </w:rPr>
          <w:t xml:space="preserve">our smallest effect size of interest </w:t>
        </w:r>
        <w:r w:rsidR="00D32CFA" w:rsidRPr="00420A7E">
          <w:rPr>
            <w:color w:val="000000" w:themeColor="text1"/>
            <w:lang w:val="en-US"/>
          </w:rPr>
          <w:t>(</w:t>
        </w:r>
        <w:r w:rsidR="00161751" w:rsidRPr="00420A7E">
          <w:rPr>
            <w:color w:val="000000" w:themeColor="text1"/>
            <w:lang w:val="en-US"/>
          </w:rPr>
          <w:t>SESOI</w:t>
        </w:r>
        <w:r w:rsidR="00D32CFA" w:rsidRPr="00420A7E">
          <w:rPr>
            <w:color w:val="000000" w:themeColor="text1"/>
            <w:lang w:val="en-US"/>
          </w:rPr>
          <w:t xml:space="preserve"> -</w:t>
        </w:r>
        <w:r w:rsidR="00FA73FF" w:rsidRPr="00420A7E">
          <w:rPr>
            <w:color w:val="000000" w:themeColor="text1"/>
            <w:lang w:val="en-US"/>
          </w:rPr>
          <w:t xml:space="preserve"> </w:t>
        </w:r>
        <w:r w:rsidR="00FA73FF" w:rsidRPr="00420A7E">
          <w:rPr>
            <w:color w:val="000000" w:themeColor="text1"/>
            <w:lang w:val="en-US"/>
          </w:rPr>
          <w:fldChar w:fldCharType="begin"/>
        </w:r>
        <w:r w:rsidR="00B37C78" w:rsidRPr="00420A7E">
          <w:rPr>
            <w:color w:val="000000" w:themeColor="text1"/>
            <w:lang w:val="en-US"/>
          </w:rPr>
          <w:instrText xml:space="preserve"> ADDIN ZOTERO_ITEM CSL_CITATION {"citationID":"AycPYMw7","properties":{"formattedCitation":"(Lakens, 2014)","plainCitation":"(Lakens, 2014)","dontUpdate":true,"noteIndex":0},"citationItems":[{"id":3863,"uris":["http://zotero.org/users/local/CelvPSso/items/DH4LZUAC"],"itemData":{"id":3863,"type":"article-journal","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ﬁciency with which data are collected. Additional ﬂexibility is provided by adaptive designs where sample sizes are increased on the basis of the observed effect size. The need for pre-registration, ways to prevent experimenter bias, and a comparison between Bayesian approaches and null-hypothesis signiﬁcance testing (NHST) are discussed. Sequential analyses, which are widely used in large-scale medical trials, provide an efﬁcient way to perform high-powered informative experiments. I hope this introduction will provide a practical primer that allows researchers to incorporate sequential analyses in their research. Copyright © 2014 John Wiley &amp; Sons, Ltd.","container-title":"European Journal of Social Psychology","DOI":"10.1002/ejsp.2023","ISSN":"0046-2772, 1099-0992","issue":"7","journalAbbreviation":"Euro J Social Psych","language":"en","page":"701-710","source":"DOI.org (Crossref)","title":"Performing high‐powered studies efficiently with sequential analyses","volume":"44","author":[{"family":"Lakens","given":"Daniël"}],"issued":{"date-parts":[["2014",12]]}}}],"schema":"https://github.com/citation-style-language/schema/raw/master/csl-citation.json"} </w:instrText>
        </w:r>
        <w:r w:rsidR="00FA73FF" w:rsidRPr="00420A7E">
          <w:rPr>
            <w:color w:val="000000" w:themeColor="text1"/>
            <w:lang w:val="en-US"/>
          </w:rPr>
          <w:fldChar w:fldCharType="separate"/>
        </w:r>
        <w:r w:rsidR="003A2E3F" w:rsidRPr="00420A7E">
          <w:rPr>
            <w:noProof/>
            <w:color w:val="000000" w:themeColor="text1"/>
            <w:lang w:val="en-US"/>
          </w:rPr>
          <w:t xml:space="preserve">e.g., </w:t>
        </w:r>
        <w:r w:rsidR="003465A9" w:rsidRPr="00420A7E">
          <w:rPr>
            <w:noProof/>
            <w:color w:val="000000" w:themeColor="text1"/>
            <w:lang w:val="en-US"/>
          </w:rPr>
          <w:t>Lakens, 2014)</w:t>
        </w:r>
        <w:r w:rsidR="00FA73FF" w:rsidRPr="00420A7E">
          <w:rPr>
            <w:color w:val="000000" w:themeColor="text1"/>
            <w:lang w:val="en-US"/>
          </w:rPr>
          <w:fldChar w:fldCharType="end"/>
        </w:r>
        <w:r w:rsidR="00D32CFA" w:rsidRPr="00420A7E">
          <w:rPr>
            <w:color w:val="000000" w:themeColor="text1"/>
            <w:lang w:val="en-US"/>
          </w:rPr>
          <w:t>. We stipulated our SESOI to be</w:t>
        </w:r>
        <w:r w:rsidR="00161751" w:rsidRPr="00420A7E">
          <w:rPr>
            <w:color w:val="000000" w:themeColor="text1"/>
            <w:lang w:val="en-US"/>
          </w:rPr>
          <w:t xml:space="preserve"> </w:t>
        </w:r>
        <w:r w:rsidRPr="00420A7E">
          <w:rPr>
            <w:color w:val="000000" w:themeColor="text1"/>
            <w:lang w:val="en-US"/>
          </w:rPr>
          <w:t>a .</w:t>
        </w:r>
        <w:r w:rsidR="0098651A" w:rsidRPr="00420A7E">
          <w:rPr>
            <w:color w:val="000000" w:themeColor="text1"/>
            <w:lang w:val="en-US"/>
          </w:rPr>
          <w:t>1</w:t>
        </w:r>
        <w:r w:rsidRPr="00420A7E">
          <w:rPr>
            <w:color w:val="000000" w:themeColor="text1"/>
            <w:lang w:val="en-US"/>
          </w:rPr>
          <w:t xml:space="preserve"> difference </w:t>
        </w:r>
        <w:r w:rsidR="00D60763" w:rsidRPr="00420A7E">
          <w:rPr>
            <w:color w:val="000000" w:themeColor="text1"/>
            <w:lang w:val="en-US"/>
          </w:rPr>
          <w:t xml:space="preserve">in </w:t>
        </w:r>
        <w:r w:rsidR="00135C3A" w:rsidRPr="00420A7E">
          <w:rPr>
            <w:color w:val="000000" w:themeColor="text1"/>
            <w:lang w:val="en-US"/>
          </w:rPr>
          <w:t xml:space="preserve">overall </w:t>
        </w:r>
        <w:r w:rsidR="00D60763" w:rsidRPr="00420A7E">
          <w:rPr>
            <w:color w:val="000000" w:themeColor="text1"/>
            <w:lang w:val="en-US"/>
          </w:rPr>
          <w:t>MM1 values</w:t>
        </w:r>
        <w:r w:rsidR="00135C3A" w:rsidRPr="00420A7E">
          <w:rPr>
            <w:color w:val="000000" w:themeColor="text1"/>
            <w:lang w:val="en-US"/>
          </w:rPr>
          <w:t xml:space="preserve"> per style</w:t>
        </w:r>
        <w:r w:rsidR="00D32CFA" w:rsidRPr="00420A7E">
          <w:rPr>
            <w:color w:val="000000" w:themeColor="text1"/>
            <w:lang w:val="en-US"/>
          </w:rPr>
          <w:t>.</w:t>
        </w:r>
        <w:r w:rsidR="00D60763" w:rsidRPr="00420A7E">
          <w:rPr>
            <w:color w:val="000000" w:themeColor="text1"/>
            <w:lang w:val="en-US"/>
          </w:rPr>
          <w:t xml:space="preserve"> </w:t>
        </w:r>
        <w:r w:rsidR="00D32CFA" w:rsidRPr="00420A7E">
          <w:rPr>
            <w:color w:val="000000" w:themeColor="text1"/>
            <w:lang w:val="en-US"/>
          </w:rPr>
          <w:t>T</w:t>
        </w:r>
        <w:r w:rsidR="00D60763" w:rsidRPr="00420A7E">
          <w:rPr>
            <w:color w:val="000000" w:themeColor="text1"/>
            <w:lang w:val="en-US"/>
          </w:rPr>
          <w:t>his corresponds to an effect size</w:t>
        </w:r>
        <w:r w:rsidR="00101903" w:rsidRPr="00420A7E">
          <w:rPr>
            <w:color w:val="000000" w:themeColor="text1"/>
            <w:lang w:val="en-US"/>
          </w:rPr>
          <w:t xml:space="preserve"> of</w:t>
        </w:r>
        <w:r w:rsidR="00D60763" w:rsidRPr="00420A7E">
          <w:rPr>
            <w:color w:val="000000" w:themeColor="text1"/>
            <w:lang w:val="en-US"/>
          </w:rPr>
          <w:t xml:space="preserve"> </w:t>
        </w:r>
        <w:proofErr w:type="spellStart"/>
        <w:r w:rsidR="00D60763" w:rsidRPr="00420A7E">
          <w:rPr>
            <w:color w:val="000000" w:themeColor="text1"/>
            <w:lang w:val="en-US"/>
          </w:rPr>
          <w:t>dz</w:t>
        </w:r>
        <w:proofErr w:type="spellEnd"/>
        <w:r w:rsidR="00D60763" w:rsidRPr="00420A7E">
          <w:rPr>
            <w:color w:val="000000" w:themeColor="text1"/>
            <w:lang w:val="en-US"/>
          </w:rPr>
          <w:t xml:space="preserve"> = 0.</w:t>
        </w:r>
        <w:r w:rsidR="0098651A" w:rsidRPr="00420A7E">
          <w:rPr>
            <w:color w:val="000000" w:themeColor="text1"/>
            <w:lang w:val="en-US"/>
          </w:rPr>
          <w:t>5</w:t>
        </w:r>
        <w:r w:rsidR="00D60763" w:rsidRPr="00420A7E">
          <w:rPr>
            <w:color w:val="000000" w:themeColor="text1"/>
            <w:lang w:val="en-US"/>
          </w:rPr>
          <w:t xml:space="preserve"> </w:t>
        </w:r>
        <w:r w:rsidR="001367B1" w:rsidRPr="00420A7E">
          <w:rPr>
            <w:color w:val="000000" w:themeColor="text1"/>
            <w:lang w:val="en-US"/>
          </w:rPr>
          <w:t>[</w:t>
        </w:r>
        <w:r w:rsidR="00FB7973" w:rsidRPr="00420A7E">
          <w:rPr>
            <w:color w:val="000000" w:themeColor="text1"/>
            <w:lang w:val="en-US"/>
          </w:rPr>
          <w:t xml:space="preserve">calculated using the </w:t>
        </w:r>
        <w:proofErr w:type="spellStart"/>
        <w:r w:rsidR="00FB7973" w:rsidRPr="00420A7E">
          <w:rPr>
            <w:color w:val="000000" w:themeColor="text1"/>
            <w:lang w:val="en-US"/>
          </w:rPr>
          <w:t>esc_mean_sd</w:t>
        </w:r>
        <w:proofErr w:type="spellEnd"/>
        <w:r w:rsidR="00FB7973" w:rsidRPr="00420A7E">
          <w:rPr>
            <w:color w:val="000000" w:themeColor="text1"/>
            <w:lang w:val="en-US"/>
          </w:rPr>
          <w:t xml:space="preserve"> function from the </w:t>
        </w:r>
        <w:r w:rsidR="00FB7973" w:rsidRPr="00381294">
          <w:rPr>
            <w:i/>
            <w:iCs/>
            <w:color w:val="000000" w:themeColor="text1"/>
            <w:lang w:val="en-US"/>
          </w:rPr>
          <w:t>esc</w:t>
        </w:r>
        <w:r w:rsidR="00FB7973" w:rsidRPr="00420A7E">
          <w:rPr>
            <w:color w:val="000000" w:themeColor="text1"/>
            <w:lang w:val="en-US"/>
          </w:rPr>
          <w:t xml:space="preserve"> R package </w:t>
        </w:r>
        <w:r w:rsidR="001367B1" w:rsidRPr="00420A7E">
          <w:rPr>
            <w:color w:val="000000" w:themeColor="text1"/>
            <w:lang w:val="en-US"/>
          </w:rPr>
          <w:fldChar w:fldCharType="begin"/>
        </w:r>
        <w:r w:rsidR="001367B1" w:rsidRPr="00420A7E">
          <w:rPr>
            <w:color w:val="000000" w:themeColor="text1"/>
            <w:lang w:val="en-US"/>
          </w:rPr>
          <w:instrText xml:space="preserve"> ADDIN ZOTERO_ITEM CSL_CITATION {"citationID":"KRVUI9ax","properties":{"formattedCitation":"(L\\uc0\\u252{}decke, 2019)","plainCitation":"(Lüdecke, 2019)","noteIndex":0},"citationItems":[{"id":3859,"uris":["http://zotero.org/users/local/CelvPSso/items/TIZUFCXY"],"itemData":{"id":3859,"type":"document","abstract":"Citation: Lüdecke, Daniel. 2019. “Esc: Effect Size Computation for Meta Analysis (Version 0.5.1).” https://CRAN.R-project.org/package=esc. https://doi.org/10.5281/zenodo.1249218.","title":"Esc: effect size computation for meta analysis (Version 0.5.1)","URL":"https://CRAN.R-project.org/package=esc. https://doi.org/10.5281/zenodo.1249218.","author":[{"family":"Lüdecke","given":"Daniel"}],"issued":{"date-parts":[["2019"]]}}}],"schema":"https://github.com/citation-style-language/schema/raw/master/csl-citation.json"} </w:instrText>
        </w:r>
        <w:r w:rsidR="001367B1" w:rsidRPr="00420A7E">
          <w:rPr>
            <w:color w:val="000000" w:themeColor="text1"/>
            <w:lang w:val="en-US"/>
          </w:rPr>
          <w:fldChar w:fldCharType="separate"/>
        </w:r>
        <w:r w:rsidR="001367B1" w:rsidRPr="00420A7E">
          <w:rPr>
            <w:color w:val="000000" w:themeColor="text1"/>
            <w:lang w:val="en-US"/>
          </w:rPr>
          <w:t>(</w:t>
        </w:r>
        <w:proofErr w:type="spellStart"/>
        <w:r w:rsidR="001367B1" w:rsidRPr="00420A7E">
          <w:rPr>
            <w:color w:val="000000" w:themeColor="text1"/>
            <w:lang w:val="en-US"/>
          </w:rPr>
          <w:t>Lüdecke</w:t>
        </w:r>
        <w:proofErr w:type="spellEnd"/>
        <w:r w:rsidR="001367B1" w:rsidRPr="00420A7E">
          <w:rPr>
            <w:color w:val="000000" w:themeColor="text1"/>
            <w:lang w:val="en-US"/>
          </w:rPr>
          <w:t>, 2019)</w:t>
        </w:r>
        <w:r w:rsidR="001367B1" w:rsidRPr="00420A7E">
          <w:rPr>
            <w:color w:val="000000" w:themeColor="text1"/>
            <w:lang w:val="en-US"/>
          </w:rPr>
          <w:fldChar w:fldCharType="end"/>
        </w:r>
        <w:r w:rsidR="001367B1" w:rsidRPr="00420A7E">
          <w:rPr>
            <w:color w:val="000000" w:themeColor="text1"/>
            <w:lang w:val="en-US"/>
          </w:rPr>
          <w:t xml:space="preserve"> </w:t>
        </w:r>
        <w:r w:rsidR="00FB7973" w:rsidRPr="00420A7E">
          <w:rPr>
            <w:color w:val="000000" w:themeColor="text1"/>
            <w:lang w:val="en-US"/>
          </w:rPr>
          <w:t xml:space="preserve">and the values: mean group 1 = 0.44, mean group 2 = 0.34, SD group 1 = 0.2, SD group 2 = 0.2, </w:t>
        </w:r>
        <w:r w:rsidR="00FB7973" w:rsidRPr="00420A7E">
          <w:rPr>
            <w:color w:val="000000" w:themeColor="text1"/>
            <w:shd w:val="clear" w:color="auto" w:fill="FFFFFF"/>
            <w:lang w:val="en-US"/>
          </w:rPr>
          <w:t>c</w:t>
        </w:r>
        <w:r w:rsidR="00FB7973" w:rsidRPr="00420A7E">
          <w:rPr>
            <w:color w:val="000000" w:themeColor="text1"/>
            <w:shd w:val="clear" w:color="auto" w:fill="FFFFFF"/>
          </w:rPr>
          <w:t>orrelation for within-subject designs </w:t>
        </w:r>
        <w:r w:rsidR="00FB7973" w:rsidRPr="00420A7E">
          <w:rPr>
            <w:color w:val="000000" w:themeColor="text1"/>
            <w:lang w:val="en-US"/>
          </w:rPr>
          <w:t>= .5</w:t>
        </w:r>
        <w:r w:rsidR="001367B1" w:rsidRPr="00420A7E">
          <w:rPr>
            <w:color w:val="000000" w:themeColor="text1"/>
            <w:lang w:val="en-US"/>
          </w:rPr>
          <w:t>; see accompanying R script</w:t>
        </w:r>
        <w:r w:rsidR="00161751" w:rsidRPr="00420A7E">
          <w:rPr>
            <w:color w:val="000000" w:themeColor="text1"/>
            <w:lang w:val="en-US"/>
          </w:rPr>
          <w:t xml:space="preserve"> for power analyses</w:t>
        </w:r>
        <w:r w:rsidR="001367B1" w:rsidRPr="00420A7E">
          <w:rPr>
            <w:color w:val="000000" w:themeColor="text1"/>
            <w:lang w:val="en-US"/>
          </w:rPr>
          <w:t>]</w:t>
        </w:r>
        <w:r w:rsidR="0049784D" w:rsidRPr="00420A7E">
          <w:rPr>
            <w:color w:val="000000" w:themeColor="text1"/>
            <w:lang w:val="en-US"/>
          </w:rPr>
          <w:t xml:space="preserve">. </w:t>
        </w:r>
        <w:r w:rsidR="00F56A47" w:rsidRPr="00420A7E">
          <w:rPr>
            <w:color w:val="000000" w:themeColor="text1"/>
            <w:lang w:val="en-US"/>
          </w:rPr>
          <w:t>Concerning the correlation</w:t>
        </w:r>
        <w:r w:rsidR="00C06179" w:rsidRPr="00420A7E">
          <w:rPr>
            <w:color w:val="000000" w:themeColor="text1"/>
            <w:lang w:val="en-US"/>
          </w:rPr>
          <w:t xml:space="preserve">s between </w:t>
        </w:r>
        <w:r w:rsidR="00FB7973" w:rsidRPr="00420A7E">
          <w:rPr>
            <w:color w:val="000000" w:themeColor="text1"/>
            <w:lang w:val="en-US"/>
          </w:rPr>
          <w:t>repeated measures</w:t>
        </w:r>
        <w:r w:rsidR="00F56A47" w:rsidRPr="00420A7E">
          <w:rPr>
            <w:color w:val="000000" w:themeColor="text1"/>
            <w:lang w:val="en-US"/>
          </w:rPr>
          <w:t>,</w:t>
        </w:r>
        <w:r w:rsidR="006645B2" w:rsidRPr="00420A7E">
          <w:rPr>
            <w:color w:val="000000" w:themeColor="text1"/>
            <w:lang w:val="en-US"/>
          </w:rPr>
          <w:t xml:space="preserve"> we </w:t>
        </w:r>
        <w:r w:rsidR="00F56A47" w:rsidRPr="00420A7E">
          <w:rPr>
            <w:color w:val="000000" w:themeColor="text1"/>
            <w:lang w:val="en-US"/>
          </w:rPr>
          <w:t>set it to</w:t>
        </w:r>
        <w:r w:rsidR="006645B2" w:rsidRPr="00420A7E">
          <w:rPr>
            <w:color w:val="000000" w:themeColor="text1"/>
            <w:lang w:val="en-US"/>
          </w:rPr>
          <w:t xml:space="preserve"> .5 </w:t>
        </w:r>
        <w:r w:rsidR="00F56A47" w:rsidRPr="00420A7E">
          <w:rPr>
            <w:color w:val="000000" w:themeColor="text1"/>
            <w:lang w:val="en-US"/>
          </w:rPr>
          <w:t xml:space="preserve">as a conservative estimate, since </w:t>
        </w:r>
        <w:r w:rsidR="006645B2" w:rsidRPr="00420A7E">
          <w:rPr>
            <w:color w:val="000000" w:themeColor="text1"/>
            <w:lang w:val="en-US"/>
          </w:rPr>
          <w:t xml:space="preserve">we have no </w:t>
        </w:r>
        <w:r w:rsidR="00C06179" w:rsidRPr="00420A7E">
          <w:rPr>
            <w:color w:val="000000" w:themeColor="text1"/>
            <w:lang w:val="en-US"/>
          </w:rPr>
          <w:t xml:space="preserve">grounded </w:t>
        </w:r>
        <w:r w:rsidR="006645B2" w:rsidRPr="00420A7E">
          <w:rPr>
            <w:color w:val="000000" w:themeColor="text1"/>
            <w:lang w:val="en-US"/>
          </w:rPr>
          <w:t xml:space="preserve">indication of </w:t>
        </w:r>
        <w:r w:rsidR="0098651A" w:rsidRPr="00420A7E">
          <w:rPr>
            <w:color w:val="000000" w:themeColor="text1"/>
            <w:lang w:val="en-US"/>
          </w:rPr>
          <w:t>a</w:t>
        </w:r>
        <w:r w:rsidR="00F56A47" w:rsidRPr="00420A7E">
          <w:rPr>
            <w:color w:val="000000" w:themeColor="text1"/>
            <w:lang w:val="en-US"/>
          </w:rPr>
          <w:t xml:space="preserve"> more</w:t>
        </w:r>
        <w:r w:rsidR="0098651A" w:rsidRPr="00420A7E">
          <w:rPr>
            <w:color w:val="000000" w:themeColor="text1"/>
            <w:lang w:val="en-US"/>
          </w:rPr>
          <w:t xml:space="preserve"> </w:t>
        </w:r>
        <w:r w:rsidR="006645B2" w:rsidRPr="00420A7E">
          <w:rPr>
            <w:color w:val="000000" w:themeColor="text1"/>
            <w:lang w:val="en-US"/>
          </w:rPr>
          <w:t>appropriate value to use.</w:t>
        </w:r>
        <w:r w:rsidR="0098651A" w:rsidRPr="00420A7E">
          <w:rPr>
            <w:color w:val="000000" w:themeColor="text1"/>
            <w:lang w:val="en-US"/>
          </w:rPr>
          <w:t xml:space="preserve"> </w:t>
        </w:r>
        <w:r w:rsidR="00F56A47" w:rsidRPr="00420A7E">
          <w:rPr>
            <w:color w:val="000000" w:themeColor="text1"/>
            <w:lang w:val="en-US"/>
          </w:rPr>
          <w:t>But note that studies</w:t>
        </w:r>
        <w:r w:rsidR="00A72240" w:rsidRPr="00420A7E">
          <w:rPr>
            <w:color w:val="000000" w:themeColor="text1"/>
            <w:lang w:val="en-US"/>
          </w:rPr>
          <w:t xml:space="preserve"> with reaction times and rating</w:t>
        </w:r>
        <w:r w:rsidR="00F56A47" w:rsidRPr="00420A7E">
          <w:rPr>
            <w:color w:val="000000" w:themeColor="text1"/>
            <w:lang w:val="en-US"/>
          </w:rPr>
          <w:t xml:space="preserve"> </w:t>
        </w:r>
        <w:r w:rsidR="00A72240" w:rsidRPr="00420A7E">
          <w:rPr>
            <w:color w:val="000000" w:themeColor="text1"/>
            <w:lang w:val="en-US"/>
          </w:rPr>
          <w:t>s</w:t>
        </w:r>
        <w:r w:rsidR="00F56A47" w:rsidRPr="00420A7E">
          <w:rPr>
            <w:color w:val="000000" w:themeColor="text1"/>
            <w:lang w:val="en-US"/>
          </w:rPr>
          <w:t>cales</w:t>
        </w:r>
        <w:r w:rsidR="00BE0885" w:rsidRPr="00420A7E">
          <w:rPr>
            <w:color w:val="000000" w:themeColor="text1"/>
            <w:lang w:val="en-US"/>
          </w:rPr>
          <w:t xml:space="preserve"> </w:t>
        </w:r>
        <w:r w:rsidR="00F56A47" w:rsidRPr="00420A7E">
          <w:rPr>
            <w:color w:val="000000" w:themeColor="text1"/>
            <w:lang w:val="en-US"/>
          </w:rPr>
          <w:t>reportedly</w:t>
        </w:r>
        <w:r w:rsidR="00A72240" w:rsidRPr="00420A7E">
          <w:rPr>
            <w:color w:val="000000" w:themeColor="text1"/>
            <w:lang w:val="en-US"/>
          </w:rPr>
          <w:t xml:space="preserve"> have high intercorrelations between the levels of a repeated-measures factor</w:t>
        </w:r>
        <w:r w:rsidR="00BE0885" w:rsidRPr="00420A7E">
          <w:rPr>
            <w:color w:val="000000" w:themeColor="text1"/>
            <w:lang w:val="en-US"/>
          </w:rPr>
          <w:t xml:space="preserve"> </w:t>
        </w:r>
        <w:r w:rsidR="00BE0885" w:rsidRPr="00420A7E">
          <w:rPr>
            <w:color w:val="000000" w:themeColor="text1"/>
            <w:lang w:val="en-US"/>
          </w:rPr>
          <w:fldChar w:fldCharType="begin"/>
        </w:r>
        <w:r w:rsidR="0052412F" w:rsidRPr="00420A7E">
          <w:rPr>
            <w:color w:val="000000" w:themeColor="text1"/>
            <w:lang w:val="en-US"/>
          </w:rPr>
          <w:instrText xml:space="preserve"> ADDIN ZOTERO_ITEM CSL_CITATION {"citationID":"MnwcFdfr","properties":{"formattedCitation":"(Brysbaert, 2019)","plainCitation":"(Brysbaert, 2019)","noteIndex":0},"citationItems":[{"id":1749,"uris":["http://zotero.org/users/local/CelvPSso/items/FJRVJGJR"],"itemData":{"id":1749,"type":"article-journal","container-title":"Journal of Cognition","DOI":"10.5334/joc.72","ISSN":"2514-4820","issue":"1","language":"en","page":"16","source":"DOI.org (Crossref)","title":"How many participants do we have to include in properly powered experiments? A tutorial of power analysis with reference tables","title-short":"How Many Participants Do We Have to Include in Properly Powered Experiments?","volume":"2","author":[{"family":"Brysbaert","given":"Marc"}],"issued":{"date-parts":[["2019",7,19]]}}}],"schema":"https://github.com/citation-style-language/schema/raw/master/csl-citation.json"} </w:instrText>
        </w:r>
        <w:r w:rsidR="00BE0885" w:rsidRPr="00420A7E">
          <w:rPr>
            <w:color w:val="000000" w:themeColor="text1"/>
            <w:lang w:val="en-US"/>
          </w:rPr>
          <w:fldChar w:fldCharType="separate"/>
        </w:r>
        <w:r w:rsidR="00BE0885" w:rsidRPr="00420A7E">
          <w:rPr>
            <w:noProof/>
            <w:color w:val="000000" w:themeColor="text1"/>
            <w:lang w:val="en-US"/>
          </w:rPr>
          <w:t>(Brysbaert, 2019)</w:t>
        </w:r>
        <w:r w:rsidR="00BE0885" w:rsidRPr="00420A7E">
          <w:rPr>
            <w:color w:val="000000" w:themeColor="text1"/>
            <w:lang w:val="en-US"/>
          </w:rPr>
          <w:fldChar w:fldCharType="end"/>
        </w:r>
        <w:r w:rsidR="00BE0885" w:rsidRPr="00420A7E">
          <w:rPr>
            <w:color w:val="000000" w:themeColor="text1"/>
            <w:lang w:val="en-US"/>
          </w:rPr>
          <w:t xml:space="preserve">, </w:t>
        </w:r>
        <w:r w:rsidR="00F56A47" w:rsidRPr="00420A7E">
          <w:rPr>
            <w:color w:val="000000" w:themeColor="text1"/>
            <w:lang w:val="en-US"/>
          </w:rPr>
          <w:t xml:space="preserve">and it does make sense to expect </w:t>
        </w:r>
        <w:r w:rsidR="00F56A47" w:rsidRPr="00420A7E">
          <w:rPr>
            <w:color w:val="000000" w:themeColor="text1"/>
            <w:lang w:val="en-US"/>
          </w:rPr>
          <w:lastRenderedPageBreak/>
          <w:t xml:space="preserve">participants to be consistently more or less “generous” in their use of the </w:t>
        </w:r>
        <w:r w:rsidR="00FC0DEE" w:rsidRPr="00420A7E">
          <w:rPr>
            <w:color w:val="000000" w:themeColor="text1"/>
            <w:lang w:val="en-US"/>
          </w:rPr>
          <w:t>rating</w:t>
        </w:r>
        <w:r w:rsidR="00F56A47" w:rsidRPr="00420A7E">
          <w:rPr>
            <w:color w:val="000000" w:themeColor="text1"/>
            <w:lang w:val="en-US"/>
          </w:rPr>
          <w:t xml:space="preserve"> scale</w:t>
        </w:r>
        <w:r w:rsidR="00FC0DEE" w:rsidRPr="00420A7E">
          <w:rPr>
            <w:color w:val="000000" w:themeColor="text1"/>
            <w:lang w:val="en-US"/>
          </w:rPr>
          <w:t xml:space="preserve"> for liking</w:t>
        </w:r>
        <w:r w:rsidR="00F56A47" w:rsidRPr="00420A7E">
          <w:rPr>
            <w:color w:val="000000" w:themeColor="text1"/>
            <w:lang w:val="en-US"/>
          </w:rPr>
          <w:t xml:space="preserve"> (for instance, in </w:t>
        </w:r>
        <w:r w:rsidR="00BC0080" w:rsidRPr="00420A7E">
          <w:rPr>
            <w:color w:val="000000" w:themeColor="text1"/>
            <w:lang w:val="en-US"/>
          </w:rPr>
          <w:t>the mentioned</w:t>
        </w:r>
        <w:r w:rsidR="003A2E3F" w:rsidRPr="00420A7E">
          <w:rPr>
            <w:color w:val="000000" w:themeColor="text1"/>
            <w:lang w:val="en-US"/>
          </w:rPr>
          <w:t xml:space="preserve"> previous</w:t>
        </w:r>
        <w:r w:rsidR="00F56A47" w:rsidRPr="00420A7E">
          <w:rPr>
            <w:color w:val="000000" w:themeColor="text1"/>
            <w:lang w:val="en-US"/>
          </w:rPr>
          <w:t xml:space="preserve"> study, participants scoring higher on the personality trait </w:t>
        </w:r>
        <w:proofErr w:type="spellStart"/>
        <w:r w:rsidR="00F56A47" w:rsidRPr="00420A7E">
          <w:rPr>
            <w:color w:val="000000" w:themeColor="text1"/>
            <w:lang w:val="en-US"/>
          </w:rPr>
          <w:t>Agreableness</w:t>
        </w:r>
        <w:proofErr w:type="spellEnd"/>
        <w:r w:rsidR="00F56A47" w:rsidRPr="00420A7E">
          <w:rPr>
            <w:color w:val="000000" w:themeColor="text1"/>
            <w:lang w:val="en-US"/>
          </w:rPr>
          <w:t xml:space="preserve"> systematically gave out higher liking ratings – Bruder et al, 2023).</w:t>
        </w:r>
        <w:r w:rsidR="00161751" w:rsidRPr="00420A7E">
          <w:rPr>
            <w:color w:val="000000" w:themeColor="text1"/>
            <w:lang w:val="en-US"/>
          </w:rPr>
          <w:t xml:space="preserve"> </w:t>
        </w:r>
      </w:ins>
    </w:p>
    <w:p w14:paraId="66333C6C" w14:textId="12566FA5" w:rsidR="007735AC" w:rsidRDefault="00161751" w:rsidP="00F1381F">
      <w:pPr>
        <w:autoSpaceDE w:val="0"/>
        <w:autoSpaceDN w:val="0"/>
        <w:adjustRightInd w:val="0"/>
        <w:spacing w:line="360" w:lineRule="auto"/>
        <w:ind w:firstLine="360"/>
        <w:jc w:val="both"/>
        <w:rPr>
          <w:ins w:id="392" w:author="Camila Bruder" w:date="2023-11-30T14:37:00Z"/>
          <w:color w:val="000000" w:themeColor="text1"/>
          <w:lang w:val="en-US"/>
        </w:rPr>
      </w:pPr>
      <w:ins w:id="393" w:author="Camila Bruder" w:date="2023-11-30T14:37:00Z">
        <w:r w:rsidRPr="00420A7E">
          <w:rPr>
            <w:color w:val="000000" w:themeColor="text1"/>
            <w:lang w:val="en-US"/>
          </w:rPr>
          <w:t>T</w:t>
        </w:r>
        <w:r w:rsidR="008214B8" w:rsidRPr="00420A7E">
          <w:rPr>
            <w:color w:val="000000" w:themeColor="text1"/>
            <w:lang w:val="en-US"/>
          </w:rPr>
          <w:t xml:space="preserve">o compare the amount of shared taste across the five vocalization styles, </w:t>
        </w:r>
        <w:r w:rsidR="003A2E3F" w:rsidRPr="00420A7E">
          <w:rPr>
            <w:color w:val="000000" w:themeColor="text1"/>
            <w:lang w:val="en-US"/>
          </w:rPr>
          <w:t xml:space="preserve">we calibrate our power analysis </w:t>
        </w:r>
        <w:r w:rsidR="00D1288D" w:rsidRPr="00420A7E">
          <w:rPr>
            <w:color w:val="000000" w:themeColor="text1"/>
            <w:lang w:val="en-US"/>
          </w:rPr>
          <w:t>to</w:t>
        </w:r>
        <w:r w:rsidR="003A2E3F" w:rsidRPr="00420A7E">
          <w:rPr>
            <w:color w:val="000000" w:themeColor="text1"/>
            <w:lang w:val="en-US"/>
          </w:rPr>
          <w:t xml:space="preserve"> have enough power </w:t>
        </w:r>
        <w:r w:rsidR="00D1288D" w:rsidRPr="00420A7E">
          <w:rPr>
            <w:color w:val="000000" w:themeColor="text1"/>
            <w:lang w:val="en-US"/>
          </w:rPr>
          <w:t>for</w:t>
        </w:r>
        <w:r w:rsidR="003A2E3F" w:rsidRPr="00420A7E">
          <w:rPr>
            <w:color w:val="000000" w:themeColor="text1"/>
            <w:lang w:val="en-US"/>
          </w:rPr>
          <w:t xml:space="preserve"> all 10</w:t>
        </w:r>
        <w:r w:rsidR="008214B8" w:rsidRPr="00420A7E">
          <w:rPr>
            <w:color w:val="000000" w:themeColor="text1"/>
            <w:lang w:val="en-US"/>
          </w:rPr>
          <w:t xml:space="preserve"> pairwise comparisons between styles</w:t>
        </w:r>
        <w:r w:rsidR="003A2E3F" w:rsidRPr="00420A7E">
          <w:rPr>
            <w:color w:val="000000" w:themeColor="text1"/>
            <w:lang w:val="en-US"/>
          </w:rPr>
          <w:t xml:space="preserve"> (and not only the omnibus test)</w:t>
        </w:r>
        <w:r w:rsidR="008214B8" w:rsidRPr="00420A7E">
          <w:rPr>
            <w:color w:val="000000" w:themeColor="text1"/>
            <w:lang w:val="en-US"/>
          </w:rPr>
          <w:t xml:space="preserve">. This comes at the cost of </w:t>
        </w:r>
        <w:r w:rsidR="003A2E3F" w:rsidRPr="00420A7E">
          <w:rPr>
            <w:color w:val="000000" w:themeColor="text1"/>
            <w:lang w:val="en-US"/>
          </w:rPr>
          <w:t xml:space="preserve">conservatively </w:t>
        </w:r>
        <w:r w:rsidR="008214B8" w:rsidRPr="00420A7E">
          <w:rPr>
            <w:color w:val="000000" w:themeColor="text1"/>
            <w:lang w:val="en-US"/>
          </w:rPr>
          <w:t>correcting our alpha for ten comparisons (</w:t>
        </w:r>
        <w:r w:rsidR="008214B8" w:rsidRPr="00420A7E">
          <w:rPr>
            <w:color w:val="000000" w:themeColor="text1"/>
            <w:shd w:val="clear" w:color="auto" w:fill="FFFFFF"/>
          </w:rPr>
          <w:t>α</w:t>
        </w:r>
        <w:r w:rsidR="008214B8" w:rsidRPr="00420A7E">
          <w:rPr>
            <w:color w:val="000000" w:themeColor="text1"/>
            <w:shd w:val="clear" w:color="auto" w:fill="FFFFFF"/>
            <w:lang w:val="en-US"/>
          </w:rPr>
          <w:t xml:space="preserve"> = .005</w:t>
        </w:r>
        <w:r w:rsidR="003A2E3F" w:rsidRPr="00420A7E">
          <w:rPr>
            <w:color w:val="000000" w:themeColor="text1"/>
            <w:shd w:val="clear" w:color="auto" w:fill="FFFFFF"/>
            <w:lang w:val="en-US"/>
          </w:rPr>
          <w:t xml:space="preserve"> with Bonferroni correction for multiple comparisons</w:t>
        </w:r>
        <w:r w:rsidR="008214B8" w:rsidRPr="00420A7E">
          <w:rPr>
            <w:color w:val="000000" w:themeColor="text1"/>
            <w:shd w:val="clear" w:color="auto" w:fill="FFFFFF"/>
            <w:lang w:val="en-US"/>
          </w:rPr>
          <w:t xml:space="preserve">), which, </w:t>
        </w:r>
        <w:r w:rsidR="00FA73FF" w:rsidRPr="00420A7E">
          <w:rPr>
            <w:color w:val="000000" w:themeColor="text1"/>
            <w:shd w:val="clear" w:color="auto" w:fill="FFFFFF"/>
            <w:lang w:val="en-US"/>
          </w:rPr>
          <w:t xml:space="preserve">considering our SESOI of d = 0.5, </w:t>
        </w:r>
        <w:r w:rsidR="008214B8" w:rsidRPr="00420A7E">
          <w:rPr>
            <w:color w:val="000000" w:themeColor="text1"/>
            <w:shd w:val="clear" w:color="auto" w:fill="FFFFFF"/>
            <w:lang w:val="en-US"/>
          </w:rPr>
          <w:t xml:space="preserve">necessitates a sample size of 71 participants </w:t>
        </w:r>
        <w:r w:rsidR="00FA73FF" w:rsidRPr="00420A7E">
          <w:rPr>
            <w:color w:val="000000" w:themeColor="text1"/>
            <w:shd w:val="clear" w:color="auto" w:fill="FFFFFF"/>
            <w:lang w:val="en-US"/>
          </w:rPr>
          <w:t>to achieve power of .9 (paired, two-sided t</w:t>
        </w:r>
        <w:r w:rsidR="00135C3A" w:rsidRPr="00420A7E">
          <w:rPr>
            <w:color w:val="000000" w:themeColor="text1"/>
            <w:shd w:val="clear" w:color="auto" w:fill="FFFFFF"/>
            <w:lang w:val="en-US"/>
          </w:rPr>
          <w:t>-</w:t>
        </w:r>
        <w:r w:rsidR="00FA73FF" w:rsidRPr="00420A7E">
          <w:rPr>
            <w:color w:val="000000" w:themeColor="text1"/>
            <w:shd w:val="clear" w:color="auto" w:fill="FFFFFF"/>
            <w:lang w:val="en-US"/>
          </w:rPr>
          <w:t xml:space="preserve">test, </w:t>
        </w:r>
        <w:r w:rsidR="008214B8" w:rsidRPr="00420A7E">
          <w:rPr>
            <w:color w:val="000000" w:themeColor="text1"/>
            <w:shd w:val="clear" w:color="auto" w:fill="FFFFFF"/>
            <w:lang w:val="en-US"/>
          </w:rPr>
          <w:t xml:space="preserve">calculated with the </w:t>
        </w:r>
        <w:proofErr w:type="spellStart"/>
        <w:r w:rsidR="008214B8" w:rsidRPr="00420A7E">
          <w:rPr>
            <w:color w:val="000000" w:themeColor="text1"/>
            <w:shd w:val="clear" w:color="auto" w:fill="FFFFFF"/>
            <w:lang w:val="en-US"/>
          </w:rPr>
          <w:t>pwr.t.test</w:t>
        </w:r>
        <w:proofErr w:type="spellEnd"/>
        <w:r w:rsidR="008214B8" w:rsidRPr="00420A7E">
          <w:rPr>
            <w:color w:val="000000" w:themeColor="text1"/>
            <w:shd w:val="clear" w:color="auto" w:fill="FFFFFF"/>
            <w:lang w:val="en-US"/>
          </w:rPr>
          <w:t xml:space="preserve"> function </w:t>
        </w:r>
        <w:r w:rsidR="003465A9" w:rsidRPr="00420A7E">
          <w:rPr>
            <w:color w:val="000000" w:themeColor="text1"/>
            <w:shd w:val="clear" w:color="auto" w:fill="FFFFFF"/>
            <w:lang w:val="en-US"/>
          </w:rPr>
          <w:t xml:space="preserve">from </w:t>
        </w:r>
        <w:r w:rsidR="008214B8" w:rsidRPr="00420A7E">
          <w:rPr>
            <w:color w:val="000000" w:themeColor="text1"/>
            <w:shd w:val="clear" w:color="auto" w:fill="FFFFFF"/>
            <w:lang w:val="en-US"/>
          </w:rPr>
          <w:t xml:space="preserve">the </w:t>
        </w:r>
        <w:proofErr w:type="spellStart"/>
        <w:r w:rsidR="008214B8" w:rsidRPr="00420A7E">
          <w:rPr>
            <w:color w:val="000000" w:themeColor="text1"/>
            <w:shd w:val="clear" w:color="auto" w:fill="FFFFFF"/>
            <w:lang w:val="en-US"/>
          </w:rPr>
          <w:t>pwr</w:t>
        </w:r>
        <w:proofErr w:type="spellEnd"/>
        <w:r w:rsidR="008214B8" w:rsidRPr="00420A7E">
          <w:rPr>
            <w:color w:val="000000" w:themeColor="text1"/>
            <w:shd w:val="clear" w:color="auto" w:fill="FFFFFF"/>
            <w:lang w:val="en-US"/>
          </w:rPr>
          <w:t xml:space="preserve"> R package</w:t>
        </w:r>
        <w:r w:rsidR="00FA73FF" w:rsidRPr="00420A7E">
          <w:rPr>
            <w:color w:val="000000" w:themeColor="text1"/>
            <w:shd w:val="clear" w:color="auto" w:fill="FFFFFF"/>
            <w:lang w:val="en-US"/>
          </w:rPr>
          <w:t xml:space="preserve"> </w:t>
        </w:r>
        <w:r w:rsidR="00FA73FF" w:rsidRPr="00420A7E">
          <w:rPr>
            <w:color w:val="000000" w:themeColor="text1"/>
            <w:shd w:val="clear" w:color="auto" w:fill="FFFFFF"/>
            <w:lang w:val="en-US"/>
          </w:rPr>
          <w:fldChar w:fldCharType="begin"/>
        </w:r>
        <w:r w:rsidR="00B37C78" w:rsidRPr="00420A7E">
          <w:rPr>
            <w:color w:val="000000" w:themeColor="text1"/>
            <w:shd w:val="clear" w:color="auto" w:fill="FFFFFF"/>
            <w:lang w:val="en-US"/>
          </w:rPr>
          <w:instrText xml:space="preserve"> ADDIN ZOTERO_ITEM CSL_CITATION {"citationID":"QJGjT5GB","properties":{"formattedCitation":"(Champely, 2020)","plainCitation":"(Champely, 2020)","dontUpdate":true,"noteIndex":0},"citationItems":[{"id":3860,"uris":["http://zotero.org/users/local/CelvPSso/items/98DQZGM4"],"itemData":{"id":3860,"type":"document","abstract":"Stephane Champely (2020). pwr: Basic Functions for Power Analysis. R package version 1.3-0.\n  https://CRAN.R-project.org/package=pwr","title":"pwr: basic functions for power analysis (Version 1.3-0).","URL":"https://CRAN.R-project.org/package=pwr","author":[{"family":"Champely","given":"Stephane"}],"issued":{"date-parts":[["2020"]]}}}],"schema":"https://github.com/citation-style-language/schema/raw/master/csl-citation.json"} </w:instrText>
        </w:r>
        <w:r w:rsidR="00FA73FF" w:rsidRPr="00420A7E">
          <w:rPr>
            <w:color w:val="000000" w:themeColor="text1"/>
            <w:shd w:val="clear" w:color="auto" w:fill="FFFFFF"/>
            <w:lang w:val="en-US"/>
          </w:rPr>
          <w:fldChar w:fldCharType="separate"/>
        </w:r>
        <w:r w:rsidR="00FA73FF" w:rsidRPr="00420A7E">
          <w:rPr>
            <w:noProof/>
            <w:color w:val="000000" w:themeColor="text1"/>
            <w:shd w:val="clear" w:color="auto" w:fill="FFFFFF"/>
            <w:lang w:val="en-US"/>
          </w:rPr>
          <w:t>- Champely, 2020)</w:t>
        </w:r>
        <w:r w:rsidR="00FA73FF" w:rsidRPr="00420A7E">
          <w:rPr>
            <w:color w:val="000000" w:themeColor="text1"/>
            <w:shd w:val="clear" w:color="auto" w:fill="FFFFFF"/>
            <w:lang w:val="en-US"/>
          </w:rPr>
          <w:fldChar w:fldCharType="end"/>
        </w:r>
        <w:r w:rsidR="00FA73FF" w:rsidRPr="00420A7E">
          <w:rPr>
            <w:color w:val="000000" w:themeColor="text1"/>
            <w:shd w:val="clear" w:color="auto" w:fill="FFFFFF"/>
            <w:lang w:val="en-US"/>
          </w:rPr>
          <w:t>.</w:t>
        </w:r>
        <w:r w:rsidR="00BC0080" w:rsidRPr="00420A7E">
          <w:rPr>
            <w:color w:val="000000" w:themeColor="text1"/>
            <w:shd w:val="clear" w:color="auto" w:fill="FFFFFF"/>
            <w:lang w:val="en-US"/>
          </w:rPr>
          <w:t xml:space="preserve"> </w:t>
        </w:r>
        <w:r w:rsidR="007735AC" w:rsidRPr="00420A7E">
          <w:rPr>
            <w:color w:val="000000" w:themeColor="text1"/>
            <w:shd w:val="clear" w:color="auto" w:fill="FFFFFF"/>
            <w:lang w:val="en-US"/>
          </w:rPr>
          <w:t xml:space="preserve">Note that resorting to the nonparametric alternative </w:t>
        </w:r>
        <w:r w:rsidR="00E03314" w:rsidRPr="00420A7E">
          <w:rPr>
            <w:color w:val="000000" w:themeColor="text1"/>
            <w:shd w:val="clear" w:color="auto" w:fill="FFFFFF"/>
            <w:lang w:val="en-US"/>
          </w:rPr>
          <w:t xml:space="preserve">of </w:t>
        </w:r>
        <w:r w:rsidR="007735AC" w:rsidRPr="00420A7E">
          <w:rPr>
            <w:color w:val="000000" w:themeColor="text1"/>
            <w:shd w:val="clear" w:color="auto" w:fill="FFFFFF"/>
            <w:lang w:val="en-US"/>
          </w:rPr>
          <w:t>Wilcoxon tests should not lead to great loss of power</w:t>
        </w:r>
        <w:r w:rsidR="004D04EB" w:rsidRPr="00420A7E">
          <w:rPr>
            <w:color w:val="000000" w:themeColor="text1"/>
            <w:shd w:val="clear" w:color="auto" w:fill="FFFFFF"/>
            <w:lang w:val="en-US"/>
          </w:rPr>
          <w:t>. U</w:t>
        </w:r>
        <w:r w:rsidR="007735AC" w:rsidRPr="00420A7E">
          <w:rPr>
            <w:color w:val="000000" w:themeColor="text1"/>
            <w:shd w:val="clear" w:color="auto" w:fill="FFFFFF"/>
            <w:lang w:val="en-US"/>
          </w:rPr>
          <w:t xml:space="preserve">sing the </w:t>
        </w:r>
        <w:proofErr w:type="spellStart"/>
        <w:r w:rsidR="00E03314" w:rsidRPr="00420A7E">
          <w:rPr>
            <w:color w:val="000000" w:themeColor="text1"/>
            <w:shd w:val="clear" w:color="auto" w:fill="FFFFFF"/>
            <w:lang w:val="en-US"/>
          </w:rPr>
          <w:t>MKpower</w:t>
        </w:r>
        <w:proofErr w:type="spellEnd"/>
        <w:r w:rsidR="00E03314" w:rsidRPr="00420A7E">
          <w:rPr>
            <w:color w:val="000000" w:themeColor="text1"/>
            <w:shd w:val="clear" w:color="auto" w:fill="FFFFFF"/>
            <w:lang w:val="en-US"/>
          </w:rPr>
          <w:t xml:space="preserve"> function from the </w:t>
        </w:r>
        <w:proofErr w:type="spellStart"/>
        <w:r w:rsidR="00E03314" w:rsidRPr="00420A7E">
          <w:rPr>
            <w:color w:val="000000" w:themeColor="text1"/>
            <w:shd w:val="clear" w:color="auto" w:fill="FFFFFF"/>
            <w:lang w:val="en-US"/>
          </w:rPr>
          <w:t>MKpower</w:t>
        </w:r>
        <w:proofErr w:type="spellEnd"/>
        <w:r w:rsidR="00E03314" w:rsidRPr="00420A7E">
          <w:rPr>
            <w:color w:val="000000" w:themeColor="text1"/>
            <w:shd w:val="clear" w:color="auto" w:fill="FFFFFF"/>
            <w:lang w:val="en-US"/>
          </w:rPr>
          <w:t xml:space="preserve"> R package</w:t>
        </w:r>
        <w:r w:rsidR="00E4128A" w:rsidRPr="00420A7E">
          <w:rPr>
            <w:color w:val="000000" w:themeColor="text1"/>
            <w:shd w:val="clear" w:color="auto" w:fill="FFFFFF"/>
            <w:lang w:val="en-US"/>
          </w:rPr>
          <w:t xml:space="preserve"> </w:t>
        </w:r>
        <w:r w:rsidR="00E4128A" w:rsidRPr="00420A7E">
          <w:rPr>
            <w:color w:val="000000" w:themeColor="text1"/>
            <w:shd w:val="clear" w:color="auto" w:fill="FFFFFF"/>
            <w:lang w:val="en-US"/>
          </w:rPr>
          <w:fldChar w:fldCharType="begin"/>
        </w:r>
        <w:r w:rsidR="00E4128A" w:rsidRPr="00420A7E">
          <w:rPr>
            <w:color w:val="000000" w:themeColor="text1"/>
            <w:shd w:val="clear" w:color="auto" w:fill="FFFFFF"/>
            <w:lang w:val="en-US"/>
          </w:rPr>
          <w:instrText xml:space="preserve"> ADDIN ZOTERO_ITEM CSL_CITATION {"citationID":"IDwLAMtj","properties":{"formattedCitation":"(Kohl, 2023)","plainCitation":"(Kohl, 2023)","noteIndex":0},"citationItems":[{"id":3962,"uris":["http://zotero.org/users/local/CelvPSso/items/32ZRUPW9"],"itemData":{"id":3962,"type":"document","abstract":"Citation: Kohl M (2023). _MKpower: Power Analysis and Sample Size Calculation_. R package version 0.7, &lt;URL:\nhttps://github.com/stamats/MKpower&gt;.","publisher":"R package version 0.7","title":"MKpower: power analysis and sample size calculation.","URL":"https://github.com/stamats/MKpower","author":[{"family":"Kohl","given":"M."}],"issued":{"date-parts":[["2023"]]}}}],"schema":"https://github.com/citation-style-language/schema/raw/master/csl-citation.json"} </w:instrText>
        </w:r>
        <w:r w:rsidR="00E4128A" w:rsidRPr="00420A7E">
          <w:rPr>
            <w:color w:val="000000" w:themeColor="text1"/>
            <w:shd w:val="clear" w:color="auto" w:fill="FFFFFF"/>
            <w:lang w:val="en-US"/>
          </w:rPr>
          <w:fldChar w:fldCharType="separate"/>
        </w:r>
        <w:r w:rsidR="00E4128A" w:rsidRPr="00420A7E">
          <w:rPr>
            <w:noProof/>
            <w:color w:val="000000" w:themeColor="text1"/>
            <w:shd w:val="clear" w:color="auto" w:fill="FFFFFF"/>
            <w:lang w:val="en-US"/>
          </w:rPr>
          <w:t>(Kohl, 2023)</w:t>
        </w:r>
        <w:r w:rsidR="00E4128A" w:rsidRPr="00420A7E">
          <w:rPr>
            <w:color w:val="000000" w:themeColor="text1"/>
            <w:shd w:val="clear" w:color="auto" w:fill="FFFFFF"/>
            <w:lang w:val="en-US"/>
          </w:rPr>
          <w:fldChar w:fldCharType="end"/>
        </w:r>
        <w:r w:rsidR="00E03314" w:rsidRPr="00420A7E">
          <w:rPr>
            <w:color w:val="000000" w:themeColor="text1"/>
            <w:shd w:val="clear" w:color="auto" w:fill="FFFFFF"/>
            <w:lang w:val="en-US"/>
          </w:rPr>
          <w:t xml:space="preserve">, we estimated that, </w:t>
        </w:r>
        <w:r w:rsidR="00E03314" w:rsidRPr="00420A7E">
          <w:rPr>
            <w:color w:val="000000" w:themeColor="text1"/>
            <w:lang w:val="en-US"/>
          </w:rPr>
          <w:t xml:space="preserve">based on </w:t>
        </w:r>
        <w:r w:rsidR="00E03314" w:rsidRPr="00420A7E">
          <w:rPr>
            <w:color w:val="000000" w:themeColor="text1"/>
            <w:shd w:val="clear" w:color="auto" w:fill="FFFFFF"/>
            <w:lang w:val="en-US"/>
          </w:rPr>
          <w:t xml:space="preserve">a sample size of 70 participants, </w:t>
        </w:r>
        <w:r w:rsidR="00E03314" w:rsidRPr="00420A7E">
          <w:rPr>
            <w:color w:val="000000" w:themeColor="text1"/>
            <w:lang w:val="en-US"/>
          </w:rPr>
          <w:t xml:space="preserve">we would have power of approximately .88 </w:t>
        </w:r>
        <w:r w:rsidR="00E03314" w:rsidRPr="00420A7E">
          <w:rPr>
            <w:color w:val="000000" w:themeColor="text1"/>
            <w:shd w:val="clear" w:color="auto" w:fill="FFFFFF"/>
            <w:lang w:val="en-US"/>
          </w:rPr>
          <w:t xml:space="preserve">to </w:t>
        </w:r>
        <w:r w:rsidR="00E03314" w:rsidRPr="00420A7E">
          <w:rPr>
            <w:color w:val="000000" w:themeColor="text1"/>
            <w:lang w:val="en-US"/>
          </w:rPr>
          <w:t xml:space="preserve">detect </w:t>
        </w:r>
        <w:r w:rsidR="008A313E" w:rsidRPr="00420A7E">
          <w:rPr>
            <w:color w:val="000000" w:themeColor="text1"/>
            <w:lang w:val="en-US"/>
          </w:rPr>
          <w:t xml:space="preserve">the </w:t>
        </w:r>
        <w:r w:rsidR="00E03314" w:rsidRPr="00420A7E">
          <w:rPr>
            <w:color w:val="000000" w:themeColor="text1"/>
            <w:lang w:val="en-US"/>
          </w:rPr>
          <w:t xml:space="preserve">difference in MM1 values </w:t>
        </w:r>
        <w:r w:rsidR="008A313E" w:rsidRPr="00420A7E">
          <w:rPr>
            <w:color w:val="000000" w:themeColor="text1"/>
            <w:lang w:val="en-US"/>
          </w:rPr>
          <w:t xml:space="preserve">mentioned above (i.e., the difference </w:t>
        </w:r>
        <w:r w:rsidR="00E03314" w:rsidRPr="00420A7E">
          <w:rPr>
            <w:color w:val="000000" w:themeColor="text1"/>
            <w:lang w:val="en-US"/>
          </w:rPr>
          <w:t xml:space="preserve">between 0.34 and 0.44, with SD = 0.2, and stipulating the same </w:t>
        </w:r>
        <w:r w:rsidR="008A313E" w:rsidRPr="00420A7E">
          <w:rPr>
            <w:color w:val="000000" w:themeColor="text1"/>
            <w:lang w:val="en-US"/>
          </w:rPr>
          <w:t>conservative</w:t>
        </w:r>
        <w:r w:rsidR="00E03314" w:rsidRPr="00420A7E">
          <w:rPr>
            <w:color w:val="000000" w:themeColor="text1"/>
            <w:lang w:val="en-US"/>
          </w:rPr>
          <w:t xml:space="preserve"> alpha of 0.005</w:t>
        </w:r>
        <w:r w:rsidR="008A313E" w:rsidRPr="00420A7E">
          <w:rPr>
            <w:color w:val="000000" w:themeColor="text1"/>
            <w:lang w:val="en-US"/>
          </w:rPr>
          <w:t xml:space="preserve"> to perform Bonferroni correction for 10 comparisons). Please see accompanying R file for code for power analysis. </w:t>
        </w:r>
      </w:ins>
    </w:p>
    <w:p w14:paraId="7595DC63" w14:textId="77777777" w:rsidR="00077BCA" w:rsidRDefault="00077BCA" w:rsidP="00077BCA">
      <w:pPr>
        <w:pStyle w:val="ListParagraph"/>
        <w:autoSpaceDE w:val="0"/>
        <w:autoSpaceDN w:val="0"/>
        <w:adjustRightInd w:val="0"/>
        <w:spacing w:line="360" w:lineRule="auto"/>
        <w:jc w:val="both"/>
        <w:rPr>
          <w:ins w:id="394" w:author="Camila Bruder" w:date="2023-11-30T14:37:00Z"/>
          <w:color w:val="000000" w:themeColor="text1"/>
          <w:lang w:val="en-US"/>
        </w:rPr>
      </w:pPr>
    </w:p>
    <w:p w14:paraId="49D52278" w14:textId="3EBB2F96" w:rsidR="00077BCA" w:rsidRPr="00420A7E" w:rsidRDefault="00077BCA" w:rsidP="00077BCA">
      <w:pPr>
        <w:pStyle w:val="ListParagraph"/>
        <w:autoSpaceDE w:val="0"/>
        <w:autoSpaceDN w:val="0"/>
        <w:adjustRightInd w:val="0"/>
        <w:spacing w:line="360" w:lineRule="auto"/>
        <w:ind w:left="0"/>
        <w:rPr>
          <w:ins w:id="395" w:author="Camila Bruder" w:date="2023-11-30T14:37:00Z"/>
          <w:b/>
          <w:bCs/>
          <w:i/>
          <w:iCs/>
          <w:color w:val="000000" w:themeColor="text1"/>
          <w:lang w:val="en-US"/>
        </w:rPr>
      </w:pPr>
      <w:ins w:id="396" w:author="Camila Bruder" w:date="2023-11-30T14:37:00Z">
        <w:r w:rsidRPr="00077BCA">
          <w:rPr>
            <w:b/>
            <w:bCs/>
            <w:color w:val="000000" w:themeColor="text1"/>
            <w:lang w:val="en-US"/>
          </w:rPr>
          <w:t>1.3.2</w:t>
        </w:r>
        <w:r>
          <w:rPr>
            <w:color w:val="000000" w:themeColor="text1"/>
            <w:lang w:val="en-US"/>
          </w:rPr>
          <w:t xml:space="preserve">    </w:t>
        </w:r>
        <w:r w:rsidRPr="00420A7E">
          <w:rPr>
            <w:b/>
            <w:bCs/>
            <w:i/>
            <w:iCs/>
            <w:color w:val="000000" w:themeColor="text1"/>
            <w:lang w:val="en-US"/>
          </w:rPr>
          <w:t xml:space="preserve">Assessing the consistency of </w:t>
        </w:r>
        <w:r>
          <w:rPr>
            <w:b/>
            <w:bCs/>
            <w:i/>
            <w:iCs/>
            <w:color w:val="000000" w:themeColor="text1"/>
            <w:lang w:val="en-US"/>
          </w:rPr>
          <w:t xml:space="preserve">average </w:t>
        </w:r>
        <w:r w:rsidRPr="00420A7E">
          <w:rPr>
            <w:b/>
            <w:bCs/>
            <w:i/>
            <w:iCs/>
            <w:color w:val="000000" w:themeColor="text1"/>
            <w:lang w:val="en-US"/>
          </w:rPr>
          <w:t>preferences across styles</w:t>
        </w:r>
      </w:ins>
    </w:p>
    <w:p w14:paraId="5C9F08A9" w14:textId="397E91B1" w:rsidR="007F0A24" w:rsidRPr="00420A7E" w:rsidRDefault="004913DA" w:rsidP="004913DA">
      <w:pPr>
        <w:autoSpaceDE w:val="0"/>
        <w:autoSpaceDN w:val="0"/>
        <w:adjustRightInd w:val="0"/>
        <w:spacing w:line="360" w:lineRule="auto"/>
        <w:jc w:val="both"/>
        <w:rPr>
          <w:ins w:id="397" w:author="Camila Bruder" w:date="2023-11-30T14:37:00Z"/>
          <w:color w:val="000000" w:themeColor="text1"/>
          <w:lang w:val="en-US"/>
        </w:rPr>
      </w:pPr>
      <w:ins w:id="398" w:author="Camila Bruder" w:date="2023-11-30T14:37:00Z">
        <w:r>
          <w:rPr>
            <w:color w:val="000000" w:themeColor="text1"/>
            <w:lang w:val="en-US"/>
          </w:rPr>
          <w:t xml:space="preserve">      </w:t>
        </w:r>
        <w:r w:rsidR="007F0A24" w:rsidRPr="00420A7E">
          <w:rPr>
            <w:color w:val="000000" w:themeColor="text1"/>
            <w:lang w:val="en-US"/>
          </w:rPr>
          <w:t xml:space="preserve">For question 2, </w:t>
        </w:r>
        <w:r w:rsidR="00A8688E" w:rsidRPr="00420A7E">
          <w:rPr>
            <w:color w:val="000000" w:themeColor="text1"/>
            <w:lang w:val="en-US"/>
          </w:rPr>
          <w:t xml:space="preserve">analyses are </w:t>
        </w:r>
        <w:r w:rsidR="007F0A24" w:rsidRPr="00420A7E">
          <w:rPr>
            <w:color w:val="000000" w:themeColor="text1"/>
            <w:lang w:val="en-US"/>
          </w:rPr>
          <w:t>based on mean liking ratings across all participants and pool</w:t>
        </w:r>
        <w:r w:rsidR="00FC0DEE" w:rsidRPr="00420A7E">
          <w:rPr>
            <w:color w:val="000000" w:themeColor="text1"/>
            <w:lang w:val="en-US"/>
          </w:rPr>
          <w:t>ing</w:t>
        </w:r>
        <w:r w:rsidR="007F0A24" w:rsidRPr="00420A7E">
          <w:rPr>
            <w:color w:val="000000" w:themeColor="text1"/>
            <w:lang w:val="en-US"/>
          </w:rPr>
          <w:t xml:space="preserve"> (averag</w:t>
        </w:r>
        <w:r w:rsidR="00FC0DEE" w:rsidRPr="00420A7E">
          <w:rPr>
            <w:color w:val="000000" w:themeColor="text1"/>
            <w:lang w:val="en-US"/>
          </w:rPr>
          <w:t>ing</w:t>
        </w:r>
        <w:r w:rsidR="007F0A24" w:rsidRPr="00420A7E">
          <w:rPr>
            <w:color w:val="000000" w:themeColor="text1"/>
            <w:lang w:val="en-US"/>
          </w:rPr>
          <w:t xml:space="preserve">) </w:t>
        </w:r>
        <w:r w:rsidR="00FC0DEE" w:rsidRPr="00420A7E">
          <w:rPr>
            <w:color w:val="000000" w:themeColor="text1"/>
            <w:lang w:val="en-US"/>
          </w:rPr>
          <w:t xml:space="preserve">values </w:t>
        </w:r>
        <w:r w:rsidR="00686187" w:rsidRPr="00420A7E">
          <w:rPr>
            <w:color w:val="000000" w:themeColor="text1"/>
            <w:lang w:val="en-US"/>
          </w:rPr>
          <w:t>of the two testing</w:t>
        </w:r>
        <w:r w:rsidR="007F0A24" w:rsidRPr="00420A7E">
          <w:rPr>
            <w:color w:val="000000" w:themeColor="text1"/>
            <w:lang w:val="en-US"/>
          </w:rPr>
          <w:t xml:space="preserve"> sessions</w:t>
        </w:r>
        <w:r w:rsidR="00A8688E" w:rsidRPr="00420A7E">
          <w:rPr>
            <w:color w:val="000000" w:themeColor="text1"/>
            <w:lang w:val="en-US"/>
          </w:rPr>
          <w:t>. W</w:t>
        </w:r>
        <w:r w:rsidR="007F0A24" w:rsidRPr="00420A7E">
          <w:rPr>
            <w:color w:val="000000" w:themeColor="text1"/>
            <w:lang w:val="en-US"/>
          </w:rPr>
          <w:t xml:space="preserve">e will </w:t>
        </w:r>
        <w:r w:rsidR="001B7EDE" w:rsidRPr="00420A7E">
          <w:rPr>
            <w:color w:val="000000" w:themeColor="text1"/>
            <w:lang w:val="en-US"/>
          </w:rPr>
          <w:t xml:space="preserve">compute </w:t>
        </w:r>
        <w:r w:rsidR="005B5E4E" w:rsidRPr="00420A7E">
          <w:rPr>
            <w:color w:val="000000" w:themeColor="text1"/>
            <w:lang w:val="en-US"/>
          </w:rPr>
          <w:t>a grand</w:t>
        </w:r>
        <w:r w:rsidR="001B7EDE" w:rsidRPr="00420A7E">
          <w:rPr>
            <w:color w:val="000000" w:themeColor="text1"/>
            <w:lang w:val="en-US"/>
          </w:rPr>
          <w:t xml:space="preserve"> average</w:t>
        </w:r>
        <w:r w:rsidR="005B5E4E" w:rsidRPr="00420A7E">
          <w:rPr>
            <w:color w:val="000000" w:themeColor="text1"/>
            <w:lang w:val="en-US"/>
          </w:rPr>
          <w:t xml:space="preserve"> of</w:t>
        </w:r>
        <w:r w:rsidR="001B7EDE" w:rsidRPr="00420A7E">
          <w:rPr>
            <w:color w:val="000000" w:themeColor="text1"/>
            <w:lang w:val="en-US"/>
          </w:rPr>
          <w:t xml:space="preserve"> liking rating</w:t>
        </w:r>
        <w:r w:rsidR="005B5E4E" w:rsidRPr="00420A7E">
          <w:rPr>
            <w:color w:val="000000" w:themeColor="text1"/>
            <w:lang w:val="en-US"/>
          </w:rPr>
          <w:t>s</w:t>
        </w:r>
        <w:r w:rsidR="001B7EDE" w:rsidRPr="00420A7E">
          <w:rPr>
            <w:color w:val="000000" w:themeColor="text1"/>
            <w:lang w:val="en-US"/>
          </w:rPr>
          <w:t xml:space="preserve"> for each singer in each vocalization style</w:t>
        </w:r>
        <w:r w:rsidR="00D7105E" w:rsidRPr="00420A7E">
          <w:rPr>
            <w:color w:val="000000" w:themeColor="text1"/>
            <w:lang w:val="en-US"/>
          </w:rPr>
          <w:t xml:space="preserve">. If the same voices are preferred consistently across all styles, </w:t>
        </w:r>
        <w:r w:rsidR="003350C5" w:rsidRPr="00420A7E">
          <w:rPr>
            <w:color w:val="000000" w:themeColor="text1"/>
            <w:lang w:val="en-US"/>
          </w:rPr>
          <w:t xml:space="preserve">all pairwise correlations between </w:t>
        </w:r>
        <w:r w:rsidR="003350C5" w:rsidRPr="00420A7E">
          <w:rPr>
            <w:color w:val="000000" w:themeColor="text1"/>
          </w:rPr>
          <w:t xml:space="preserve">styles should be high. </w:t>
        </w:r>
        <w:r w:rsidR="00774A49" w:rsidRPr="00420A7E">
          <w:rPr>
            <w:color w:val="000000" w:themeColor="text1"/>
            <w:lang w:val="en-US"/>
          </w:rPr>
          <w:t>W</w:t>
        </w:r>
        <w:r w:rsidR="003350C5" w:rsidRPr="00420A7E">
          <w:rPr>
            <w:color w:val="000000" w:themeColor="text1"/>
          </w:rPr>
          <w:t xml:space="preserve">e propose to use Krippendorff’s alpha to measure </w:t>
        </w:r>
        <w:r w:rsidR="00DB07A1" w:rsidRPr="00420A7E">
          <w:rPr>
            <w:color w:val="000000" w:themeColor="text1"/>
            <w:lang w:val="en-US"/>
          </w:rPr>
          <w:t>this</w:t>
        </w:r>
        <w:r w:rsidR="003350C5" w:rsidRPr="00420A7E">
          <w:rPr>
            <w:color w:val="000000" w:themeColor="text1"/>
            <w:lang w:val="en-US"/>
          </w:rPr>
          <w:t xml:space="preserve"> </w:t>
        </w:r>
        <w:r w:rsidR="003350C5" w:rsidRPr="00420A7E">
          <w:rPr>
            <w:color w:val="000000" w:themeColor="text1"/>
          </w:rPr>
          <w:t>agreement across the five styles</w:t>
        </w:r>
        <w:r w:rsidR="00D46D7B" w:rsidRPr="00420A7E">
          <w:rPr>
            <w:color w:val="000000" w:themeColor="text1"/>
            <w:lang w:val="en-US"/>
          </w:rPr>
          <w:t xml:space="preserve"> (</w:t>
        </w:r>
        <w:r w:rsidR="00B018DB" w:rsidRPr="00420A7E">
          <w:rPr>
            <w:color w:val="000000" w:themeColor="text1"/>
            <w:lang w:val="en-US"/>
          </w:rPr>
          <w:t xml:space="preserve">hereafter </w:t>
        </w:r>
        <w:r w:rsidR="00D46D7B" w:rsidRPr="00420A7E">
          <w:rPr>
            <w:color w:val="000000" w:themeColor="text1"/>
            <w:lang w:val="en-US"/>
          </w:rPr>
          <w:t xml:space="preserve">referred to as </w:t>
        </w:r>
        <w:r w:rsidR="002928B6" w:rsidRPr="00420A7E">
          <w:rPr>
            <w:color w:val="000000" w:themeColor="text1"/>
            <w:lang w:val="en-US"/>
          </w:rPr>
          <w:t>“</w:t>
        </w:r>
        <w:proofErr w:type="spellStart"/>
        <w:r w:rsidR="00D46D7B" w:rsidRPr="00420A7E">
          <w:rPr>
            <w:color w:val="000000" w:themeColor="text1"/>
            <w:lang w:val="en-US"/>
          </w:rPr>
          <w:t>interstyle</w:t>
        </w:r>
        <w:proofErr w:type="spellEnd"/>
        <w:r w:rsidR="00D46D7B" w:rsidRPr="00420A7E">
          <w:rPr>
            <w:color w:val="000000" w:themeColor="text1"/>
            <w:lang w:val="en-US"/>
          </w:rPr>
          <w:t xml:space="preserve"> agreement</w:t>
        </w:r>
        <w:r w:rsidR="002928B6" w:rsidRPr="00420A7E">
          <w:rPr>
            <w:color w:val="000000" w:themeColor="text1"/>
            <w:lang w:val="en-US"/>
          </w:rPr>
          <w:t>”</w:t>
        </w:r>
        <w:r w:rsidR="00D46D7B" w:rsidRPr="00420A7E">
          <w:rPr>
            <w:color w:val="000000" w:themeColor="text1"/>
            <w:lang w:val="en-US"/>
          </w:rPr>
          <w:t>)</w:t>
        </w:r>
        <w:r w:rsidR="003350C5" w:rsidRPr="00420A7E">
          <w:rPr>
            <w:color w:val="000000" w:themeColor="text1"/>
            <w:lang w:val="en-US"/>
          </w:rPr>
          <w:t>.</w:t>
        </w:r>
        <w:r w:rsidR="00DB07A1" w:rsidRPr="00420A7E">
          <w:rPr>
            <w:color w:val="000000" w:themeColor="text1"/>
            <w:lang w:val="en-US"/>
          </w:rPr>
          <w:t xml:space="preserve"> </w:t>
        </w:r>
        <w:proofErr w:type="spellStart"/>
        <w:r w:rsidR="004715CE" w:rsidRPr="00420A7E">
          <w:rPr>
            <w:color w:val="000000" w:themeColor="text1"/>
            <w:lang w:val="en-US"/>
          </w:rPr>
          <w:t>Krippendorff’s</w:t>
        </w:r>
        <w:proofErr w:type="spellEnd"/>
        <w:r w:rsidR="004715CE" w:rsidRPr="00420A7E">
          <w:rPr>
            <w:color w:val="000000" w:themeColor="text1"/>
            <w:lang w:val="en-US"/>
          </w:rPr>
          <w:t xml:space="preserve"> alpha </w:t>
        </w:r>
        <w:r w:rsidR="004715CE" w:rsidRPr="00420A7E">
          <w:rPr>
            <w:rStyle w:val="CommentReference"/>
            <w:rFonts w:eastAsiaTheme="majorEastAsia"/>
            <w:color w:val="000000" w:themeColor="text1"/>
            <w:sz w:val="24"/>
            <w:szCs w:val="24"/>
            <w:lang w:val="en-US"/>
          </w:rPr>
          <w:t>(</w:t>
        </w:r>
        <w:r w:rsidR="004715CE" w:rsidRPr="00420A7E">
          <w:rPr>
            <w:rStyle w:val="CommentReference"/>
            <w:rFonts w:eastAsiaTheme="majorEastAsia"/>
            <w:color w:val="000000" w:themeColor="text1"/>
            <w:sz w:val="24"/>
            <w:szCs w:val="24"/>
            <w:lang w:val="en-US"/>
          </w:rPr>
          <w:sym w:font="Symbol" w:char="F061"/>
        </w:r>
        <w:r w:rsidR="004715CE" w:rsidRPr="00420A7E">
          <w:rPr>
            <w:rStyle w:val="CommentReference"/>
            <w:rFonts w:eastAsiaTheme="majorEastAsia"/>
            <w:i/>
            <w:iCs/>
            <w:color w:val="000000" w:themeColor="text1"/>
            <w:sz w:val="24"/>
            <w:szCs w:val="24"/>
            <w:vertAlign w:val="subscript"/>
            <w:lang w:val="en-US"/>
          </w:rPr>
          <w:t>K</w:t>
        </w:r>
        <w:r w:rsidR="004715CE" w:rsidRPr="00420A7E">
          <w:rPr>
            <w:rStyle w:val="CommentReference"/>
            <w:rFonts w:eastAsiaTheme="majorEastAsia"/>
            <w:color w:val="000000" w:themeColor="text1"/>
            <w:sz w:val="24"/>
            <w:szCs w:val="24"/>
            <w:lang w:val="en-US"/>
          </w:rPr>
          <w:t>)</w:t>
        </w:r>
        <w:r w:rsidR="004715CE" w:rsidRPr="00420A7E">
          <w:rPr>
            <w:rFonts w:eastAsiaTheme="minorHAnsi"/>
            <w:color w:val="000000" w:themeColor="text1"/>
            <w:lang w:val="en-US"/>
          </w:rPr>
          <w:t xml:space="preserve"> </w:t>
        </w:r>
        <w:r w:rsidR="004715CE" w:rsidRPr="00420A7E">
          <w:rPr>
            <w:color w:val="000000" w:themeColor="text1"/>
            <w:lang w:val="en-US"/>
          </w:rPr>
          <w:t xml:space="preserve">is a generalization of several known reliability indices, and widely applicable </w:t>
        </w:r>
        <w:r w:rsidR="004715CE" w:rsidRPr="00420A7E">
          <w:rPr>
            <w:color w:val="000000" w:themeColor="text1"/>
            <w:lang w:val="en-US"/>
          </w:rPr>
          <w:fldChar w:fldCharType="begin"/>
        </w:r>
        <w:r w:rsidR="004715CE" w:rsidRPr="00420A7E">
          <w:rPr>
            <w:color w:val="000000" w:themeColor="text1"/>
            <w:lang w:val="en-US"/>
          </w:rPr>
          <w:instrText xml:space="preserve"> ADDIN ZOTERO_ITEM CSL_CITATION {"citationID":"sNA1X6oE","properties":{"formattedCitation":"(Krippendorff, 2004, 2011)","plainCitation":"(Krippendorff, 2004, 2011)","noteIndex":0},"citationItems":[{"id":3930,"uris":["http://zotero.org/users/local/CelvPSso/items/HJSVTULU"],"itemData":{"id":3930,"type":"book","abstract":"Krippendorff, K. (2004). Content analysis: An introduction to its methodology. Second Edition.\nThousand Oaks, CA: Sage.","edition":"Second","event-place":"Thousand Oaks, CA","publisher":"Sage","publisher-place":"Thousand Oaks, CA","title":"Content analysis: An introduction to its methodology","author":[{"family":"Krippendorff","given":"Klaus"}],"issued":{"date-parts":[["2004"]]}},"label":"page"},{"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instrText>
        </w:r>
        <w:r w:rsidR="004715CE" w:rsidRPr="00420A7E">
          <w:rPr>
            <w:color w:val="000000" w:themeColor="text1"/>
            <w:lang w:val="en-US"/>
          </w:rPr>
          <w:fldChar w:fldCharType="separate"/>
        </w:r>
        <w:r w:rsidR="004715CE" w:rsidRPr="00420A7E">
          <w:rPr>
            <w:noProof/>
            <w:color w:val="000000" w:themeColor="text1"/>
            <w:lang w:val="en-US"/>
          </w:rPr>
          <w:t>(Krippendorff, 2004, 2011)</w:t>
        </w:r>
        <w:r w:rsidR="004715CE" w:rsidRPr="00420A7E">
          <w:rPr>
            <w:color w:val="000000" w:themeColor="text1"/>
            <w:lang w:val="en-US"/>
          </w:rPr>
          <w:fldChar w:fldCharType="end"/>
        </w:r>
        <w:r w:rsidR="004715CE" w:rsidRPr="00420A7E">
          <w:rPr>
            <w:color w:val="000000" w:themeColor="text1"/>
            <w:lang w:val="en-US"/>
          </w:rPr>
          <w:t xml:space="preserve">. </w:t>
        </w:r>
        <w:r w:rsidR="00774A49" w:rsidRPr="00420A7E">
          <w:rPr>
            <w:color w:val="000000" w:themeColor="text1"/>
            <w:lang w:val="en-US"/>
          </w:rPr>
          <w:t>The</w:t>
        </w:r>
        <w:r w:rsidR="00DB07A1" w:rsidRPr="00420A7E">
          <w:rPr>
            <w:color w:val="000000" w:themeColor="text1"/>
            <w:lang w:val="en-US"/>
          </w:rPr>
          <w:t xml:space="preserve"> threshold </w:t>
        </w:r>
        <w:r w:rsidR="00774A49" w:rsidRPr="00420A7E">
          <w:rPr>
            <w:color w:val="000000" w:themeColor="text1"/>
            <w:lang w:val="en-US"/>
          </w:rPr>
          <w:t>will be set at</w:t>
        </w:r>
        <w:r w:rsidR="00692C1E" w:rsidRPr="00420A7E">
          <w:rPr>
            <w:color w:val="000000" w:themeColor="text1"/>
            <w:lang w:val="en-US"/>
          </w:rPr>
          <w:t xml:space="preserve"> </w:t>
        </w:r>
        <w:r w:rsidR="00DB07A1" w:rsidRPr="00420A7E">
          <w:rPr>
            <w:color w:val="000000" w:themeColor="text1"/>
            <w:lang w:val="en-US"/>
          </w:rPr>
          <w:t xml:space="preserve">.8 </w:t>
        </w:r>
        <w:r w:rsidR="00692C1E" w:rsidRPr="00420A7E">
          <w:rPr>
            <w:color w:val="000000" w:themeColor="text1"/>
            <w:lang w:val="en-US"/>
          </w:rPr>
          <w:t>(</w:t>
        </w:r>
        <w:r w:rsidR="00D46D7B" w:rsidRPr="00420A7E">
          <w:rPr>
            <w:color w:val="000000" w:themeColor="text1"/>
            <w:lang w:val="en-US"/>
          </w:rPr>
          <w:t>including</w:t>
        </w:r>
        <w:r w:rsidR="00692C1E" w:rsidRPr="00420A7E">
          <w:rPr>
            <w:color w:val="000000" w:themeColor="text1"/>
            <w:lang w:val="en-US"/>
          </w:rPr>
          <w:t xml:space="preserve"> bootstrapped 95% confidence intervals; see Methods for details), </w:t>
        </w:r>
        <w:r w:rsidR="00DB07A1" w:rsidRPr="00420A7E">
          <w:rPr>
            <w:color w:val="000000" w:themeColor="text1"/>
            <w:lang w:val="en-US"/>
          </w:rPr>
          <w:t xml:space="preserve">to consider </w:t>
        </w:r>
        <w:proofErr w:type="spellStart"/>
        <w:r w:rsidR="00D46D7B" w:rsidRPr="00420A7E">
          <w:rPr>
            <w:color w:val="000000" w:themeColor="text1"/>
            <w:lang w:val="en-US"/>
          </w:rPr>
          <w:t>interstyle</w:t>
        </w:r>
        <w:proofErr w:type="spellEnd"/>
        <w:r w:rsidR="00D46D7B" w:rsidRPr="00420A7E">
          <w:rPr>
            <w:color w:val="000000" w:themeColor="text1"/>
            <w:lang w:val="en-US"/>
          </w:rPr>
          <w:t xml:space="preserve"> </w:t>
        </w:r>
        <w:r w:rsidR="00DB07A1" w:rsidRPr="00420A7E">
          <w:rPr>
            <w:color w:val="000000" w:themeColor="text1"/>
            <w:lang w:val="en-US"/>
          </w:rPr>
          <w:t>agreement high</w:t>
        </w:r>
        <w:r w:rsidR="00692C1E" w:rsidRPr="00420A7E">
          <w:rPr>
            <w:color w:val="000000" w:themeColor="text1"/>
            <w:lang w:val="en-US"/>
          </w:rPr>
          <w:t xml:space="preserve">, in </w:t>
        </w:r>
        <w:r w:rsidR="00DB07A1" w:rsidRPr="00420A7E">
          <w:rPr>
            <w:color w:val="000000" w:themeColor="text1"/>
            <w:lang w:val="en-US"/>
          </w:rPr>
          <w:t xml:space="preserve">which </w:t>
        </w:r>
        <w:r w:rsidR="00692C1E" w:rsidRPr="00420A7E">
          <w:rPr>
            <w:color w:val="000000" w:themeColor="text1"/>
            <w:lang w:val="en-US"/>
          </w:rPr>
          <w:t xml:space="preserve">case </w:t>
        </w:r>
        <w:r w:rsidR="00DB07A1" w:rsidRPr="00420A7E">
          <w:rPr>
            <w:color w:val="000000" w:themeColor="text1"/>
            <w:lang w:val="en-US"/>
          </w:rPr>
          <w:t xml:space="preserve">average preferences </w:t>
        </w:r>
        <w:r w:rsidR="00692C1E" w:rsidRPr="00420A7E">
          <w:rPr>
            <w:color w:val="000000" w:themeColor="text1"/>
            <w:lang w:val="en-US"/>
          </w:rPr>
          <w:t>w</w:t>
        </w:r>
        <w:r w:rsidR="00D46D7B" w:rsidRPr="00420A7E">
          <w:rPr>
            <w:color w:val="000000" w:themeColor="text1"/>
            <w:lang w:val="en-US"/>
          </w:rPr>
          <w:t xml:space="preserve">ill </w:t>
        </w:r>
        <w:r w:rsidR="00692C1E" w:rsidRPr="00420A7E">
          <w:rPr>
            <w:color w:val="000000" w:themeColor="text1"/>
            <w:lang w:val="en-US"/>
          </w:rPr>
          <w:t>be considered</w:t>
        </w:r>
        <w:r w:rsidR="00DB07A1" w:rsidRPr="00420A7E">
          <w:rPr>
            <w:color w:val="000000" w:themeColor="text1"/>
            <w:lang w:val="en-US"/>
          </w:rPr>
          <w:t xml:space="preserve"> </w:t>
        </w:r>
        <w:r w:rsidR="002928B6" w:rsidRPr="00420A7E">
          <w:rPr>
            <w:color w:val="000000" w:themeColor="text1"/>
            <w:lang w:val="en-US"/>
          </w:rPr>
          <w:t xml:space="preserve">highly </w:t>
        </w:r>
        <w:r w:rsidR="00DB07A1" w:rsidRPr="00420A7E">
          <w:rPr>
            <w:color w:val="000000" w:themeColor="text1"/>
            <w:lang w:val="en-US"/>
          </w:rPr>
          <w:t>consistent</w:t>
        </w:r>
        <w:r w:rsidR="009C3A47" w:rsidRPr="00420A7E">
          <w:rPr>
            <w:color w:val="000000" w:themeColor="text1"/>
            <w:lang w:val="en-US"/>
          </w:rPr>
          <w:t xml:space="preserve"> across styles</w:t>
        </w:r>
        <w:r w:rsidR="00B37C78" w:rsidRPr="00420A7E">
          <w:rPr>
            <w:color w:val="000000" w:themeColor="text1"/>
            <w:lang w:val="en-US"/>
          </w:rPr>
          <w:t>. A</w:t>
        </w:r>
        <w:r w:rsidR="007741C4" w:rsidRPr="00420A7E">
          <w:rPr>
            <w:color w:val="000000" w:themeColor="text1"/>
            <w:lang w:val="en-US"/>
          </w:rPr>
          <w:t xml:space="preserve">lternatively, </w:t>
        </w:r>
        <w:r w:rsidR="00B37C78" w:rsidRPr="00420A7E">
          <w:rPr>
            <w:color w:val="000000" w:themeColor="text1"/>
            <w:lang w:val="en-US"/>
          </w:rPr>
          <w:t>a</w:t>
        </w:r>
        <w:r w:rsidR="00D84948" w:rsidRPr="00420A7E">
          <w:rPr>
            <w:color w:val="000000" w:themeColor="text1"/>
            <w:lang w:val="en-US"/>
          </w:rPr>
          <w:t>n</w:t>
        </w:r>
        <w:r w:rsidR="00B37C78" w:rsidRPr="00420A7E">
          <w:rPr>
            <w:color w:val="000000" w:themeColor="text1"/>
            <w:lang w:val="en-US"/>
          </w:rPr>
          <w:t xml:space="preserve"> </w:t>
        </w:r>
        <w:r w:rsidR="00D84948" w:rsidRPr="00420A7E">
          <w:rPr>
            <w:rStyle w:val="CommentReference"/>
            <w:rFonts w:eastAsiaTheme="majorEastAsia"/>
            <w:color w:val="000000" w:themeColor="text1"/>
            <w:sz w:val="24"/>
            <w:szCs w:val="24"/>
            <w:lang w:val="en-US"/>
          </w:rPr>
          <w:sym w:font="Symbol" w:char="F061"/>
        </w:r>
        <w:r w:rsidR="00D84948" w:rsidRPr="00420A7E">
          <w:rPr>
            <w:rStyle w:val="CommentReference"/>
            <w:rFonts w:eastAsiaTheme="majorEastAsia"/>
            <w:i/>
            <w:iCs/>
            <w:color w:val="000000" w:themeColor="text1"/>
            <w:sz w:val="24"/>
            <w:szCs w:val="24"/>
            <w:vertAlign w:val="subscript"/>
            <w:lang w:val="en-US"/>
          </w:rPr>
          <w:t>K</w:t>
        </w:r>
        <w:r w:rsidR="00D84948" w:rsidRPr="00420A7E">
          <w:rPr>
            <w:rFonts w:eastAsiaTheme="minorHAnsi"/>
            <w:color w:val="000000" w:themeColor="text1"/>
            <w:lang w:val="en-US"/>
          </w:rPr>
          <w:t xml:space="preserve"> </w:t>
        </w:r>
        <w:r w:rsidR="00A81A40" w:rsidRPr="00420A7E">
          <w:rPr>
            <w:color w:val="000000" w:themeColor="text1"/>
            <w:lang w:val="en-US"/>
          </w:rPr>
          <w:t xml:space="preserve">value </w:t>
        </w:r>
        <w:r w:rsidR="00D46D7B" w:rsidRPr="00420A7E">
          <w:rPr>
            <w:color w:val="000000" w:themeColor="text1"/>
            <w:lang w:val="en-US"/>
          </w:rPr>
          <w:t xml:space="preserve">(including the confidence interval) </w:t>
        </w:r>
        <w:r w:rsidR="007741C4" w:rsidRPr="00420A7E">
          <w:rPr>
            <w:color w:val="000000" w:themeColor="text1"/>
            <w:lang w:val="en-US"/>
          </w:rPr>
          <w:t xml:space="preserve">inferior to .8 </w:t>
        </w:r>
        <w:r w:rsidR="00D46D7B" w:rsidRPr="00420A7E">
          <w:rPr>
            <w:color w:val="000000" w:themeColor="text1"/>
            <w:lang w:val="en-US"/>
          </w:rPr>
          <w:t>will</w:t>
        </w:r>
        <w:r w:rsidR="007741C4" w:rsidRPr="00420A7E">
          <w:rPr>
            <w:color w:val="000000" w:themeColor="text1"/>
            <w:lang w:val="en-US"/>
          </w:rPr>
          <w:t xml:space="preserve"> indicate </w:t>
        </w:r>
        <w:r w:rsidR="00D46D7B" w:rsidRPr="00420A7E">
          <w:rPr>
            <w:color w:val="000000" w:themeColor="text1"/>
            <w:lang w:val="en-US"/>
          </w:rPr>
          <w:t xml:space="preserve">that </w:t>
        </w:r>
        <w:r w:rsidR="007741C4" w:rsidRPr="00420A7E">
          <w:rPr>
            <w:color w:val="000000" w:themeColor="text1"/>
            <w:lang w:val="en-US"/>
          </w:rPr>
          <w:t xml:space="preserve">preferences </w:t>
        </w:r>
        <w:r w:rsidR="00692C1E" w:rsidRPr="00420A7E">
          <w:rPr>
            <w:color w:val="000000" w:themeColor="text1"/>
            <w:lang w:val="en-US"/>
          </w:rPr>
          <w:t xml:space="preserve">were not </w:t>
        </w:r>
        <w:r w:rsidR="002928B6" w:rsidRPr="00420A7E">
          <w:rPr>
            <w:color w:val="000000" w:themeColor="text1"/>
            <w:lang w:val="en-US"/>
          </w:rPr>
          <w:t xml:space="preserve">highly </w:t>
        </w:r>
        <w:r w:rsidR="00692C1E" w:rsidRPr="00420A7E">
          <w:rPr>
            <w:color w:val="000000" w:themeColor="text1"/>
            <w:lang w:val="en-US"/>
          </w:rPr>
          <w:t>consistent</w:t>
        </w:r>
        <w:r w:rsidR="00AF2FE6" w:rsidRPr="00420A7E">
          <w:rPr>
            <w:color w:val="000000" w:themeColor="text1"/>
            <w:lang w:val="en-US"/>
          </w:rPr>
          <w:t xml:space="preserve"> (i.e., </w:t>
        </w:r>
        <w:r w:rsidR="00774A49" w:rsidRPr="00420A7E">
          <w:rPr>
            <w:color w:val="000000" w:themeColor="text1"/>
            <w:lang w:val="en-US"/>
          </w:rPr>
          <w:t xml:space="preserve">variation </w:t>
        </w:r>
        <w:r w:rsidR="007741C4" w:rsidRPr="00420A7E">
          <w:rPr>
            <w:color w:val="000000" w:themeColor="text1"/>
            <w:lang w:val="en-US"/>
          </w:rPr>
          <w:t>depending on the styl</w:t>
        </w:r>
        <w:r w:rsidR="00B37C78" w:rsidRPr="00420A7E">
          <w:rPr>
            <w:color w:val="000000" w:themeColor="text1"/>
            <w:lang w:val="en-US"/>
          </w:rPr>
          <w:t>e</w:t>
        </w:r>
        <w:r w:rsidR="00AF2FE6" w:rsidRPr="00420A7E">
          <w:rPr>
            <w:color w:val="000000" w:themeColor="text1"/>
            <w:lang w:val="en-US"/>
          </w:rPr>
          <w:t>)</w:t>
        </w:r>
        <w:r w:rsidR="007741C4" w:rsidRPr="00420A7E">
          <w:rPr>
            <w:color w:val="000000" w:themeColor="text1"/>
            <w:lang w:val="en-US"/>
          </w:rPr>
          <w:t xml:space="preserve">. </w:t>
        </w:r>
        <w:r w:rsidR="00AF2FE6" w:rsidRPr="00420A7E">
          <w:rPr>
            <w:color w:val="000000" w:themeColor="text1"/>
            <w:lang w:val="en-US"/>
          </w:rPr>
          <w:t xml:space="preserve">The rationale for choosing the value of .8 as our threshold is </w:t>
        </w:r>
        <w:r w:rsidR="00B018DB" w:rsidRPr="00420A7E">
          <w:rPr>
            <w:color w:val="000000" w:themeColor="text1"/>
            <w:lang w:val="en-US"/>
          </w:rPr>
          <w:t>based on a general recommendation of this value</w:t>
        </w:r>
        <w:r w:rsidR="00B37C78" w:rsidRPr="00420A7E">
          <w:rPr>
            <w:color w:val="000000" w:themeColor="text1"/>
            <w:lang w:val="en-US"/>
          </w:rPr>
          <w:t xml:space="preserve"> a</w:t>
        </w:r>
        <w:r w:rsidR="00B018DB" w:rsidRPr="00420A7E">
          <w:rPr>
            <w:color w:val="000000" w:themeColor="text1"/>
            <w:lang w:val="en-US"/>
          </w:rPr>
          <w:t>s a</w:t>
        </w:r>
        <w:r w:rsidR="00B37C78" w:rsidRPr="00420A7E">
          <w:rPr>
            <w:color w:val="000000" w:themeColor="text1"/>
            <w:lang w:val="en-US"/>
          </w:rPr>
          <w:t xml:space="preserve"> minimally acceptable level of reliability </w:t>
        </w:r>
        <w:r w:rsidR="00B37C78" w:rsidRPr="00420A7E">
          <w:rPr>
            <w:color w:val="000000" w:themeColor="text1"/>
            <w:lang w:val="en-US"/>
          </w:rPr>
          <w:fldChar w:fldCharType="begin"/>
        </w:r>
        <w:r w:rsidR="00D84948" w:rsidRPr="00420A7E">
          <w:rPr>
            <w:color w:val="000000" w:themeColor="text1"/>
            <w:lang w:val="en-US"/>
          </w:rPr>
          <w:instrText xml:space="preserve"> ADDIN ZOTERO_ITEM CSL_CITATION {"citationID":"e6lJZnP0","properties":{"formattedCitation":"(Krippendorff, 2004, p. 241)","plainCitation":"(Krippendorff, 2004, p. 241)","noteIndex":0},"citationItems":[{"id":3930,"uris":["http://zotero.org/users/local/CelvPSso/items/HJSVTULU"],"itemData":{"id":3930,"type":"book","abstract":"Krippendorff, K. (2004). Content analysis: An introduction to its methodology. Second Edition.\nThousand Oaks, CA: Sage.","edition":"Second","event-place":"Thousand Oaks, CA","publisher":"Sage","publisher-place":"Thousand Oaks, CA","title":"Content analysis: An introduction to its methodology","author":[{"family":"Krippendorff","given":"Klaus"}],"issued":{"date-parts":[["2004"]]}},"locator":"241","label":"page"}],"schema":"https://github.com/citation-style-language/schema/raw/master/csl-citation.json"} </w:instrText>
        </w:r>
        <w:r w:rsidR="00B37C78" w:rsidRPr="00420A7E">
          <w:rPr>
            <w:color w:val="000000" w:themeColor="text1"/>
            <w:lang w:val="en-US"/>
          </w:rPr>
          <w:fldChar w:fldCharType="separate"/>
        </w:r>
        <w:r w:rsidR="00D84948" w:rsidRPr="00420A7E">
          <w:rPr>
            <w:noProof/>
            <w:color w:val="000000" w:themeColor="text1"/>
            <w:lang w:val="en-US"/>
          </w:rPr>
          <w:t>(Krippendorff, 2004, p. 241)</w:t>
        </w:r>
        <w:r w:rsidR="00B37C78" w:rsidRPr="00420A7E">
          <w:rPr>
            <w:color w:val="000000" w:themeColor="text1"/>
            <w:lang w:val="en-US"/>
          </w:rPr>
          <w:fldChar w:fldCharType="end"/>
        </w:r>
        <w:r w:rsidR="00B37C78" w:rsidRPr="00420A7E">
          <w:rPr>
            <w:color w:val="000000" w:themeColor="text1"/>
            <w:lang w:val="en-US"/>
          </w:rPr>
          <w:t xml:space="preserve"> and</w:t>
        </w:r>
        <w:r w:rsidR="00B018DB" w:rsidRPr="00420A7E">
          <w:rPr>
            <w:color w:val="000000" w:themeColor="text1"/>
            <w:lang w:val="en-US"/>
          </w:rPr>
          <w:t xml:space="preserve"> </w:t>
        </w:r>
        <w:r w:rsidR="007D25CE" w:rsidRPr="00420A7E">
          <w:rPr>
            <w:color w:val="000000" w:themeColor="text1"/>
            <w:lang w:val="en-US"/>
          </w:rPr>
          <w:t xml:space="preserve">on our </w:t>
        </w:r>
        <w:r w:rsidR="00B018DB" w:rsidRPr="00420A7E">
          <w:rPr>
            <w:color w:val="000000" w:themeColor="text1"/>
            <w:lang w:val="en-US"/>
          </w:rPr>
          <w:t xml:space="preserve">own data </w:t>
        </w:r>
        <w:r w:rsidR="00B37C78" w:rsidRPr="00420A7E">
          <w:rPr>
            <w:color w:val="000000" w:themeColor="text1"/>
            <w:lang w:val="en-US"/>
          </w:rPr>
          <w:t>simulations</w:t>
        </w:r>
        <w:r w:rsidR="007D25CE" w:rsidRPr="00420A7E">
          <w:rPr>
            <w:color w:val="000000" w:themeColor="text1"/>
            <w:lang w:val="en-US"/>
          </w:rPr>
          <w:t>, which</w:t>
        </w:r>
        <w:r w:rsidR="00774A49" w:rsidRPr="00420A7E">
          <w:rPr>
            <w:color w:val="000000" w:themeColor="text1"/>
            <w:lang w:val="en-US"/>
          </w:rPr>
          <w:t xml:space="preserve"> allowed us to observe</w:t>
        </w:r>
        <w:r w:rsidR="00B37C78" w:rsidRPr="00420A7E">
          <w:rPr>
            <w:color w:val="000000" w:themeColor="text1"/>
            <w:lang w:val="en-US"/>
          </w:rPr>
          <w:t xml:space="preserve"> </w:t>
        </w:r>
        <w:r w:rsidR="00B018DB" w:rsidRPr="00420A7E">
          <w:rPr>
            <w:color w:val="000000" w:themeColor="text1"/>
            <w:lang w:val="en-US"/>
          </w:rPr>
          <w:t xml:space="preserve">that </w:t>
        </w:r>
        <w:r w:rsidR="00774A49" w:rsidRPr="00420A7E">
          <w:rPr>
            <w:color w:val="000000" w:themeColor="text1"/>
            <w:lang w:val="en-US"/>
          </w:rPr>
          <w:t xml:space="preserve">this </w:t>
        </w:r>
        <w:r w:rsidR="00B018DB" w:rsidRPr="00420A7E">
          <w:rPr>
            <w:color w:val="000000" w:themeColor="text1"/>
            <w:lang w:val="en-US"/>
          </w:rPr>
          <w:t>value</w:t>
        </w:r>
        <w:r w:rsidR="00B37C78" w:rsidRPr="00420A7E">
          <w:rPr>
            <w:color w:val="000000" w:themeColor="text1"/>
            <w:lang w:val="en-US"/>
          </w:rPr>
          <w:t xml:space="preserve"> </w:t>
        </w:r>
        <w:r w:rsidR="00B018DB" w:rsidRPr="00420A7E">
          <w:rPr>
            <w:color w:val="000000" w:themeColor="text1"/>
            <w:lang w:val="en-US"/>
          </w:rPr>
          <w:t xml:space="preserve">indeed </w:t>
        </w:r>
        <w:r w:rsidR="007D25CE" w:rsidRPr="00420A7E">
          <w:rPr>
            <w:color w:val="000000" w:themeColor="text1"/>
            <w:lang w:val="en-US"/>
          </w:rPr>
          <w:t xml:space="preserve">corresponds </w:t>
        </w:r>
        <w:r w:rsidR="00AF2FE6" w:rsidRPr="00420A7E">
          <w:rPr>
            <w:color w:val="000000" w:themeColor="text1"/>
            <w:lang w:val="en-US"/>
          </w:rPr>
          <w:t>to a</w:t>
        </w:r>
        <w:r w:rsidR="00B37C78" w:rsidRPr="00420A7E">
          <w:rPr>
            <w:color w:val="000000" w:themeColor="text1"/>
            <w:lang w:val="en-US"/>
          </w:rPr>
          <w:t xml:space="preserve"> high level of consistency in preferences across styles. </w:t>
        </w:r>
        <w:r w:rsidR="00A81A40" w:rsidRPr="00420A7E">
          <w:rPr>
            <w:color w:val="000000" w:themeColor="text1"/>
            <w:lang w:val="en-US"/>
          </w:rPr>
          <w:t xml:space="preserve">Please see </w:t>
        </w:r>
        <w:proofErr w:type="spellStart"/>
        <w:r w:rsidR="00A81A40" w:rsidRPr="00420A7E">
          <w:rPr>
            <w:color w:val="000000" w:themeColor="text1"/>
            <w:lang w:val="en-US"/>
          </w:rPr>
          <w:lastRenderedPageBreak/>
          <w:t>acompanying</w:t>
        </w:r>
        <w:proofErr w:type="spellEnd"/>
        <w:r w:rsidR="00A81A40" w:rsidRPr="00420A7E">
          <w:rPr>
            <w:color w:val="000000" w:themeColor="text1"/>
            <w:lang w:val="en-US"/>
          </w:rPr>
          <w:t xml:space="preserve"> R scripts and the Supplementary Information </w:t>
        </w:r>
        <w:r w:rsidR="00A418E6" w:rsidRPr="00420A7E">
          <w:rPr>
            <w:color w:val="000000" w:themeColor="text1"/>
            <w:lang w:val="en-US"/>
          </w:rPr>
          <w:t>(</w:t>
        </w:r>
        <w:r w:rsidR="007D25CE" w:rsidRPr="00420A7E">
          <w:rPr>
            <w:color w:val="000000" w:themeColor="text1"/>
            <w:lang w:val="en-US"/>
          </w:rPr>
          <w:t xml:space="preserve">Supplementary </w:t>
        </w:r>
        <w:r w:rsidR="00A418E6" w:rsidRPr="00420A7E">
          <w:rPr>
            <w:color w:val="000000" w:themeColor="text1"/>
            <w:lang w:val="en-US"/>
          </w:rPr>
          <w:t>Figures S</w:t>
        </w:r>
        <w:r w:rsidR="00285F8D" w:rsidRPr="00420A7E">
          <w:rPr>
            <w:color w:val="000000" w:themeColor="text1"/>
            <w:lang w:val="en-US"/>
          </w:rPr>
          <w:t>2</w:t>
        </w:r>
        <w:r w:rsidR="00C2550C" w:rsidRPr="00420A7E">
          <w:rPr>
            <w:color w:val="000000" w:themeColor="text1"/>
            <w:lang w:val="en-US"/>
          </w:rPr>
          <w:t xml:space="preserve"> and S</w:t>
        </w:r>
        <w:r w:rsidR="00285F8D" w:rsidRPr="00420A7E">
          <w:rPr>
            <w:color w:val="000000" w:themeColor="text1"/>
            <w:lang w:val="en-US"/>
          </w:rPr>
          <w:t>3</w:t>
        </w:r>
        <w:r w:rsidR="00A418E6" w:rsidRPr="00420A7E">
          <w:rPr>
            <w:color w:val="000000" w:themeColor="text1"/>
            <w:lang w:val="en-US"/>
          </w:rPr>
          <w:t xml:space="preserve">) </w:t>
        </w:r>
        <w:r w:rsidR="00A81A40" w:rsidRPr="00420A7E">
          <w:rPr>
            <w:color w:val="000000" w:themeColor="text1"/>
            <w:lang w:val="en-US"/>
          </w:rPr>
          <w:t>for a simulation-based demonstration of this solution</w:t>
        </w:r>
        <w:r w:rsidR="00774A49" w:rsidRPr="00420A7E">
          <w:rPr>
            <w:color w:val="000000" w:themeColor="text1"/>
            <w:lang w:val="en-US"/>
          </w:rPr>
          <w:t xml:space="preserve"> and for </w:t>
        </w:r>
        <w:r w:rsidR="007D25CE" w:rsidRPr="00420A7E">
          <w:rPr>
            <w:color w:val="000000" w:themeColor="text1"/>
            <w:lang w:val="en-US"/>
          </w:rPr>
          <w:t xml:space="preserve">a </w:t>
        </w:r>
        <w:r w:rsidR="00774A49" w:rsidRPr="00420A7E">
          <w:rPr>
            <w:color w:val="000000" w:themeColor="text1"/>
            <w:lang w:val="en-US"/>
          </w:rPr>
          <w:t xml:space="preserve">demonstration that an alternative </w:t>
        </w:r>
        <w:r w:rsidR="007D25CE" w:rsidRPr="00420A7E">
          <w:rPr>
            <w:color w:val="000000" w:themeColor="text1"/>
            <w:lang w:val="en-US"/>
          </w:rPr>
          <w:t xml:space="preserve">approach </w:t>
        </w:r>
        <w:r w:rsidR="00774A49" w:rsidRPr="00420A7E">
          <w:rPr>
            <w:color w:val="000000" w:themeColor="text1"/>
            <w:lang w:val="en-US"/>
          </w:rPr>
          <w:t>with Friedman test is not sensitive enough to detect the differences of interest.</w:t>
        </w:r>
        <w:r w:rsidR="00985017" w:rsidRPr="00420A7E" w:rsidDel="00985017">
          <w:rPr>
            <w:color w:val="000000" w:themeColor="text1"/>
            <w:lang w:val="en-US"/>
          </w:rPr>
          <w:t xml:space="preserve"> </w:t>
        </w:r>
        <w:r w:rsidR="00774A49" w:rsidRPr="00420A7E">
          <w:rPr>
            <w:color w:val="000000" w:themeColor="text1"/>
            <w:lang w:val="en-US"/>
          </w:rPr>
          <w:t>N</w:t>
        </w:r>
        <w:r w:rsidR="00AF2FE6" w:rsidRPr="00420A7E">
          <w:rPr>
            <w:color w:val="000000" w:themeColor="text1"/>
            <w:lang w:val="en-US"/>
          </w:rPr>
          <w:t>ote that t</w:t>
        </w:r>
        <w:r w:rsidR="00DB07A1" w:rsidRPr="00420A7E">
          <w:rPr>
            <w:color w:val="000000" w:themeColor="text1"/>
            <w:lang w:val="en-US"/>
          </w:rPr>
          <w:t>his is a descriptive approach that does not fit into conventional hypothesis testin</w:t>
        </w:r>
        <w:r w:rsidR="00191195" w:rsidRPr="00420A7E">
          <w:rPr>
            <w:color w:val="000000" w:themeColor="text1"/>
            <w:lang w:val="en-US"/>
          </w:rPr>
          <w:t>g based on</w:t>
        </w:r>
        <w:r w:rsidR="007741C4" w:rsidRPr="00420A7E">
          <w:rPr>
            <w:color w:val="000000" w:themeColor="text1"/>
            <w:lang w:val="en-US"/>
          </w:rPr>
          <w:t xml:space="preserve"> p-values</w:t>
        </w:r>
        <w:r w:rsidR="00191195" w:rsidRPr="00420A7E">
          <w:rPr>
            <w:color w:val="000000" w:themeColor="text1"/>
            <w:lang w:val="en-US"/>
          </w:rPr>
          <w:t>, nor does it allow for</w:t>
        </w:r>
        <w:r w:rsidR="007741C4" w:rsidRPr="00420A7E">
          <w:rPr>
            <w:color w:val="000000" w:themeColor="text1"/>
            <w:lang w:val="en-US"/>
          </w:rPr>
          <w:t xml:space="preserve"> power analy</w:t>
        </w:r>
        <w:r w:rsidR="00A418E6" w:rsidRPr="00420A7E">
          <w:rPr>
            <w:color w:val="000000" w:themeColor="text1"/>
            <w:lang w:val="en-US"/>
          </w:rPr>
          <w:t>s</w:t>
        </w:r>
        <w:r w:rsidR="007741C4" w:rsidRPr="00420A7E">
          <w:rPr>
            <w:color w:val="000000" w:themeColor="text1"/>
            <w:lang w:val="en-US"/>
          </w:rPr>
          <w:t>is</w:t>
        </w:r>
        <w:r w:rsidR="006304E1">
          <w:rPr>
            <w:color w:val="000000" w:themeColor="text1"/>
            <w:lang w:val="en-US"/>
          </w:rPr>
          <w:t>. However,</w:t>
        </w:r>
        <w:r w:rsidR="00774A49" w:rsidRPr="00420A7E">
          <w:rPr>
            <w:color w:val="000000" w:themeColor="text1"/>
            <w:lang w:val="en-US"/>
          </w:rPr>
          <w:t xml:space="preserve"> i</w:t>
        </w:r>
        <w:r w:rsidR="007741C4" w:rsidRPr="00420A7E">
          <w:rPr>
            <w:color w:val="000000" w:themeColor="text1"/>
            <w:lang w:val="en-US"/>
          </w:rPr>
          <w:t xml:space="preserve">t </w:t>
        </w:r>
        <w:r w:rsidR="00A81A40" w:rsidRPr="00420A7E">
          <w:rPr>
            <w:color w:val="000000" w:themeColor="text1"/>
            <w:lang w:val="en-US"/>
          </w:rPr>
          <w:t xml:space="preserve">does </w:t>
        </w:r>
        <w:r w:rsidR="007741C4" w:rsidRPr="00420A7E">
          <w:rPr>
            <w:color w:val="000000" w:themeColor="text1"/>
            <w:lang w:val="en-US"/>
          </w:rPr>
          <w:t xml:space="preserve">allow us to </w:t>
        </w:r>
        <w:r w:rsidR="00A81A40" w:rsidRPr="00420A7E">
          <w:rPr>
            <w:color w:val="000000" w:themeColor="text1"/>
            <w:lang w:val="en-US"/>
          </w:rPr>
          <w:t>test</w:t>
        </w:r>
        <w:r w:rsidR="009C3A47" w:rsidRPr="00420A7E">
          <w:rPr>
            <w:color w:val="000000" w:themeColor="text1"/>
            <w:lang w:val="en-US"/>
          </w:rPr>
          <w:t xml:space="preserve"> our </w:t>
        </w:r>
        <w:r w:rsidR="007741C4" w:rsidRPr="00420A7E">
          <w:rPr>
            <w:color w:val="000000" w:themeColor="text1"/>
            <w:lang w:val="en-US"/>
          </w:rPr>
          <w:t xml:space="preserve">prediction that </w:t>
        </w:r>
        <w:r w:rsidR="009C3A47" w:rsidRPr="00420A7E">
          <w:rPr>
            <w:color w:val="000000" w:themeColor="text1"/>
            <w:lang w:val="en-US"/>
          </w:rPr>
          <w:t>preferences will vary depending on the style</w:t>
        </w:r>
        <w:r w:rsidR="00590292" w:rsidRPr="00420A7E">
          <w:rPr>
            <w:color w:val="000000" w:themeColor="text1"/>
            <w:lang w:val="en-US"/>
          </w:rPr>
          <w:t xml:space="preserve"> (</w:t>
        </w:r>
        <w:r w:rsidR="002B45B5" w:rsidRPr="00420A7E">
          <w:rPr>
            <w:color w:val="000000" w:themeColor="text1"/>
            <w:lang w:val="en-US"/>
          </w:rPr>
          <w:t xml:space="preserve">the </w:t>
        </w:r>
        <w:r w:rsidR="00C97662" w:rsidRPr="00420A7E">
          <w:rPr>
            <w:color w:val="000000" w:themeColor="text1"/>
            <w:lang w:val="en-US"/>
          </w:rPr>
          <w:t>upp</w:t>
        </w:r>
        <w:r w:rsidR="00692C1E" w:rsidRPr="00420A7E">
          <w:rPr>
            <w:color w:val="000000" w:themeColor="text1"/>
            <w:lang w:val="en-US"/>
          </w:rPr>
          <w:t>er</w:t>
        </w:r>
        <w:r w:rsidR="002B45B5" w:rsidRPr="00420A7E">
          <w:rPr>
            <w:color w:val="000000" w:themeColor="text1"/>
            <w:lang w:val="en-US"/>
          </w:rPr>
          <w:t xml:space="preserve"> bound of </w:t>
        </w:r>
        <w:r w:rsidR="00D84948" w:rsidRPr="00420A7E">
          <w:rPr>
            <w:color w:val="000000" w:themeColor="text1"/>
            <w:lang w:val="en-US"/>
          </w:rPr>
          <w:t xml:space="preserve">the </w:t>
        </w:r>
        <w:r w:rsidR="007741C4" w:rsidRPr="00420A7E">
          <w:rPr>
            <w:color w:val="000000" w:themeColor="text1"/>
            <w:lang w:val="en-US"/>
          </w:rPr>
          <w:t>confidence interval</w:t>
        </w:r>
        <w:r w:rsidR="002B45B5" w:rsidRPr="00420A7E">
          <w:rPr>
            <w:color w:val="000000" w:themeColor="text1"/>
            <w:lang w:val="en-US"/>
          </w:rPr>
          <w:t xml:space="preserve"> </w:t>
        </w:r>
        <w:r w:rsidR="00590292" w:rsidRPr="00420A7E">
          <w:rPr>
            <w:color w:val="000000" w:themeColor="text1"/>
            <w:lang w:val="en-US"/>
          </w:rPr>
          <w:t xml:space="preserve">being set at </w:t>
        </w:r>
        <w:r w:rsidR="00D84948" w:rsidRPr="00420A7E">
          <w:rPr>
            <w:rStyle w:val="CommentReference"/>
            <w:rFonts w:eastAsiaTheme="majorEastAsia"/>
            <w:color w:val="000000" w:themeColor="text1"/>
            <w:sz w:val="24"/>
            <w:szCs w:val="24"/>
            <w:lang w:val="en-US"/>
          </w:rPr>
          <w:sym w:font="Symbol" w:char="F061"/>
        </w:r>
        <w:r w:rsidR="00D84948" w:rsidRPr="00420A7E">
          <w:rPr>
            <w:rStyle w:val="CommentReference"/>
            <w:rFonts w:eastAsiaTheme="majorEastAsia"/>
            <w:i/>
            <w:iCs/>
            <w:color w:val="000000" w:themeColor="text1"/>
            <w:sz w:val="24"/>
            <w:szCs w:val="24"/>
            <w:vertAlign w:val="subscript"/>
            <w:lang w:val="en-US"/>
          </w:rPr>
          <w:t>K</w:t>
        </w:r>
        <w:r w:rsidR="00D84948" w:rsidRPr="00420A7E">
          <w:rPr>
            <w:rFonts w:eastAsiaTheme="minorHAnsi"/>
            <w:color w:val="000000" w:themeColor="text1"/>
            <w:lang w:val="en-US"/>
          </w:rPr>
          <w:t xml:space="preserve"> </w:t>
        </w:r>
        <w:r w:rsidR="00590292" w:rsidRPr="00420A7E">
          <w:rPr>
            <w:color w:val="000000" w:themeColor="text1"/>
            <w:lang w:val="en-US"/>
          </w:rPr>
          <w:t>=</w:t>
        </w:r>
        <w:r w:rsidR="007741C4" w:rsidRPr="00420A7E">
          <w:rPr>
            <w:color w:val="000000" w:themeColor="text1"/>
            <w:lang w:val="en-US"/>
          </w:rPr>
          <w:t xml:space="preserve"> .8</w:t>
        </w:r>
        <w:r w:rsidR="00590292" w:rsidRPr="00420A7E">
          <w:rPr>
            <w:color w:val="000000" w:themeColor="text1"/>
            <w:lang w:val="en-US"/>
          </w:rPr>
          <w:t>)</w:t>
        </w:r>
        <w:r w:rsidR="009C3A47" w:rsidRPr="00420A7E">
          <w:rPr>
            <w:color w:val="000000" w:themeColor="text1"/>
            <w:lang w:val="en-US"/>
          </w:rPr>
          <w:t>.</w:t>
        </w:r>
        <w:r w:rsidR="00692C1E" w:rsidRPr="00420A7E">
          <w:rPr>
            <w:color w:val="000000" w:themeColor="text1"/>
            <w:lang w:val="en-US"/>
          </w:rPr>
          <w:t xml:space="preserve"> </w:t>
        </w:r>
      </w:ins>
    </w:p>
    <w:p w14:paraId="0E643B81" w14:textId="77777777" w:rsidR="00077BCA" w:rsidRDefault="00077BCA" w:rsidP="00F1381F">
      <w:pPr>
        <w:autoSpaceDE w:val="0"/>
        <w:autoSpaceDN w:val="0"/>
        <w:adjustRightInd w:val="0"/>
        <w:spacing w:line="360" w:lineRule="auto"/>
        <w:jc w:val="both"/>
        <w:rPr>
          <w:ins w:id="399" w:author="Camila Bruder" w:date="2023-11-30T14:37:00Z"/>
          <w:b/>
          <w:bCs/>
          <w:color w:val="000000" w:themeColor="text1"/>
          <w:lang w:val="en-US"/>
        </w:rPr>
      </w:pPr>
    </w:p>
    <w:p w14:paraId="5F073BDC" w14:textId="47A80220" w:rsidR="00AF2FE6" w:rsidRPr="00077BCA" w:rsidRDefault="00077BCA" w:rsidP="00F1381F">
      <w:pPr>
        <w:autoSpaceDE w:val="0"/>
        <w:autoSpaceDN w:val="0"/>
        <w:adjustRightInd w:val="0"/>
        <w:spacing w:line="360" w:lineRule="auto"/>
        <w:jc w:val="both"/>
        <w:rPr>
          <w:ins w:id="400" w:author="Camila Bruder" w:date="2023-11-30T14:37:00Z"/>
          <w:b/>
          <w:bCs/>
          <w:i/>
          <w:iCs/>
          <w:color w:val="000000" w:themeColor="text1"/>
          <w:lang w:val="en-US"/>
        </w:rPr>
      </w:pPr>
      <w:ins w:id="401" w:author="Camila Bruder" w:date="2023-11-30T14:37:00Z">
        <w:r w:rsidRPr="00077BCA">
          <w:rPr>
            <w:b/>
            <w:bCs/>
            <w:color w:val="000000" w:themeColor="text1"/>
            <w:lang w:val="en-US"/>
          </w:rPr>
          <w:t>1.3.</w:t>
        </w:r>
        <w:r w:rsidR="008A3B10">
          <w:rPr>
            <w:b/>
            <w:bCs/>
            <w:color w:val="000000" w:themeColor="text1"/>
            <w:lang w:val="en-US"/>
          </w:rPr>
          <w:t>3</w:t>
        </w:r>
        <w:r w:rsidRPr="00077BCA">
          <w:rPr>
            <w:b/>
            <w:bCs/>
            <w:color w:val="000000" w:themeColor="text1"/>
            <w:lang w:val="en-US"/>
          </w:rPr>
          <w:t xml:space="preserve">    </w:t>
        </w:r>
        <w:r w:rsidRPr="00077BCA">
          <w:rPr>
            <w:b/>
            <w:bCs/>
            <w:i/>
            <w:iCs/>
            <w:color w:val="000000" w:themeColor="text1"/>
            <w:lang w:val="en-US"/>
          </w:rPr>
          <w:t>Supporting analyses</w:t>
        </w:r>
      </w:ins>
    </w:p>
    <w:p w14:paraId="03CE4801" w14:textId="136662C4" w:rsidR="007F0A24" w:rsidRPr="00420A7E" w:rsidRDefault="00810048" w:rsidP="004913DA">
      <w:pPr>
        <w:snapToGrid w:val="0"/>
        <w:spacing w:line="360" w:lineRule="auto"/>
        <w:ind w:firstLine="284"/>
        <w:jc w:val="both"/>
        <w:outlineLvl w:val="0"/>
        <w:rPr>
          <w:ins w:id="402" w:author="Camila Bruder" w:date="2023-11-30T14:37:00Z"/>
          <w:color w:val="000000" w:themeColor="text1"/>
          <w:lang w:val="en-US"/>
        </w:rPr>
      </w:pPr>
      <w:ins w:id="403" w:author="Camila Bruder" w:date="2023-11-30T14:37:00Z">
        <w:r w:rsidRPr="00420A7E">
          <w:rPr>
            <w:color w:val="000000" w:themeColor="text1"/>
            <w:lang w:val="en-US"/>
          </w:rPr>
          <w:t>T</w:t>
        </w:r>
        <w:r w:rsidR="007F0A24" w:rsidRPr="00420A7E">
          <w:rPr>
            <w:color w:val="000000" w:themeColor="text1"/>
            <w:lang w:val="en-US"/>
          </w:rPr>
          <w:t xml:space="preserve">wo testing sessions </w:t>
        </w:r>
        <w:r w:rsidRPr="00420A7E">
          <w:rPr>
            <w:color w:val="000000" w:themeColor="text1"/>
            <w:lang w:val="en-US"/>
          </w:rPr>
          <w:t xml:space="preserve">are proposed </w:t>
        </w:r>
        <w:r w:rsidR="007F0A24" w:rsidRPr="00420A7E">
          <w:rPr>
            <w:color w:val="000000" w:themeColor="text1"/>
            <w:lang w:val="en-US"/>
          </w:rPr>
          <w:t xml:space="preserve">to </w:t>
        </w:r>
        <w:r w:rsidRPr="00420A7E">
          <w:rPr>
            <w:color w:val="000000" w:themeColor="text1"/>
            <w:lang w:val="en-US"/>
          </w:rPr>
          <w:t xml:space="preserve">further </w:t>
        </w:r>
        <w:r w:rsidR="007F0A24" w:rsidRPr="00420A7E">
          <w:rPr>
            <w:color w:val="000000" w:themeColor="text1"/>
            <w:lang w:val="en-US"/>
          </w:rPr>
          <w:t>characterize singing voice preferences</w:t>
        </w:r>
        <w:r w:rsidRPr="00420A7E">
          <w:rPr>
            <w:color w:val="000000" w:themeColor="text1"/>
            <w:lang w:val="en-US"/>
          </w:rPr>
          <w:t xml:space="preserve"> through </w:t>
        </w:r>
        <w:r w:rsidR="00904C39" w:rsidRPr="00420A7E">
          <w:rPr>
            <w:color w:val="000000" w:themeColor="text1"/>
            <w:lang w:val="en-US"/>
          </w:rPr>
          <w:t>two complementary analyses.</w:t>
        </w:r>
        <w:r w:rsidR="007F0A24" w:rsidRPr="00420A7E">
          <w:rPr>
            <w:color w:val="000000" w:themeColor="text1"/>
            <w:lang w:val="en-US"/>
          </w:rPr>
          <w:t xml:space="preserve"> </w:t>
        </w:r>
        <w:r w:rsidR="00725FD6" w:rsidRPr="00420A7E">
          <w:rPr>
            <w:color w:val="000000" w:themeColor="text1"/>
            <w:lang w:val="en-US"/>
          </w:rPr>
          <w:t>First,</w:t>
        </w:r>
        <w:r w:rsidR="007F0A24" w:rsidRPr="00420A7E">
          <w:rPr>
            <w:color w:val="000000" w:themeColor="text1"/>
            <w:lang w:val="en-US"/>
          </w:rPr>
          <w:t xml:space="preserve"> </w:t>
        </w:r>
        <w:r w:rsidR="00904C39" w:rsidRPr="00420A7E">
          <w:rPr>
            <w:color w:val="000000" w:themeColor="text1"/>
            <w:lang w:val="en-US"/>
          </w:rPr>
          <w:t xml:space="preserve">we plan to </w:t>
        </w:r>
        <w:r w:rsidR="007F0A24" w:rsidRPr="00420A7E">
          <w:rPr>
            <w:color w:val="000000" w:themeColor="text1"/>
            <w:lang w:val="en-US"/>
          </w:rPr>
          <w:t xml:space="preserve">estimate participants’ test-retest intrarater agreement. </w:t>
        </w:r>
        <w:r w:rsidR="00CB1F22" w:rsidRPr="00420A7E">
          <w:rPr>
            <w:color w:val="000000" w:themeColor="text1"/>
            <w:lang w:val="en-US"/>
          </w:rPr>
          <w:t>M</w:t>
        </w:r>
        <w:r w:rsidR="007F0A24" w:rsidRPr="00420A7E">
          <w:rPr>
            <w:color w:val="000000" w:themeColor="text1"/>
            <w:lang w:val="en-US"/>
          </w:rPr>
          <w:t>easuring how self-consistent participants are is vital to understand how much participants can agree with each other in the first place.</w:t>
        </w:r>
        <w:r w:rsidR="002D630A" w:rsidRPr="00420A7E">
          <w:rPr>
            <w:color w:val="000000" w:themeColor="text1"/>
            <w:lang w:val="en-US"/>
          </w:rPr>
          <w:t xml:space="preserve"> If the interrater agreement is low but the intrarater agreement is high (that is, participants’ ratings are consistent between test and retest), one can be sure that ratings were not random, but instead indicate a preponderance of private or </w:t>
        </w:r>
        <w:proofErr w:type="spellStart"/>
        <w:r w:rsidR="002D630A" w:rsidRPr="00420A7E">
          <w:rPr>
            <w:color w:val="000000" w:themeColor="text1"/>
            <w:lang w:val="en-US"/>
          </w:rPr>
          <w:t>idyosincratic</w:t>
        </w:r>
        <w:proofErr w:type="spellEnd"/>
        <w:r w:rsidR="002D630A" w:rsidRPr="00420A7E">
          <w:rPr>
            <w:color w:val="000000" w:themeColor="text1"/>
            <w:lang w:val="en-US"/>
          </w:rPr>
          <w:t xml:space="preserve"> taste. A similar</w:t>
        </w:r>
        <w:r w:rsidRPr="00420A7E">
          <w:rPr>
            <w:color w:val="000000" w:themeColor="text1"/>
            <w:lang w:val="en-US"/>
          </w:rPr>
          <w:t xml:space="preserve"> pattern </w:t>
        </w:r>
        <w:r w:rsidR="002D630A" w:rsidRPr="00420A7E">
          <w:rPr>
            <w:color w:val="000000" w:themeColor="text1"/>
            <w:lang w:val="en-US"/>
          </w:rPr>
          <w:t xml:space="preserve">was reported by Bruder et al. (2023), where </w:t>
        </w:r>
        <w:r w:rsidR="00BF044C" w:rsidRPr="00420A7E">
          <w:rPr>
            <w:color w:val="000000" w:themeColor="text1"/>
            <w:lang w:val="en-US"/>
          </w:rPr>
          <w:t xml:space="preserve">test-retest agreement </w:t>
        </w:r>
        <w:r w:rsidR="002D630A" w:rsidRPr="00420A7E">
          <w:rPr>
            <w:color w:val="000000" w:themeColor="text1"/>
            <w:lang w:val="en-US"/>
          </w:rPr>
          <w:t xml:space="preserve">was high </w:t>
        </w:r>
        <w:r w:rsidR="00574EE1" w:rsidRPr="00420A7E">
          <w:rPr>
            <w:color w:val="000000" w:themeColor="text1"/>
            <w:lang w:val="en-US"/>
          </w:rPr>
          <w:t>for</w:t>
        </w:r>
        <w:r w:rsidR="0029716C" w:rsidRPr="00420A7E">
          <w:rPr>
            <w:color w:val="000000" w:themeColor="text1"/>
            <w:lang w:val="en-US"/>
          </w:rPr>
          <w:t xml:space="preserve"> </w:t>
        </w:r>
        <w:r w:rsidRPr="00420A7E">
          <w:rPr>
            <w:color w:val="000000" w:themeColor="text1"/>
            <w:lang w:val="en-US"/>
          </w:rPr>
          <w:t xml:space="preserve">about half of the online </w:t>
        </w:r>
        <w:r w:rsidR="0029716C" w:rsidRPr="00420A7E">
          <w:rPr>
            <w:color w:val="000000" w:themeColor="text1"/>
            <w:lang w:val="en-US"/>
          </w:rPr>
          <w:t xml:space="preserve">participants </w:t>
        </w:r>
        <w:r w:rsidR="00574EE1" w:rsidRPr="00420A7E">
          <w:rPr>
            <w:color w:val="000000" w:themeColor="text1"/>
            <w:lang w:val="en-US"/>
          </w:rPr>
          <w:t>(</w:t>
        </w:r>
        <w:proofErr w:type="spellStart"/>
        <w:r w:rsidR="00985017" w:rsidRPr="00420A7E">
          <w:rPr>
            <w:i/>
            <w:iCs/>
            <w:color w:val="000000" w:themeColor="text1"/>
            <w:lang w:val="en-US"/>
          </w:rPr>
          <w:t>r</w:t>
        </w:r>
        <w:r w:rsidR="0029716C" w:rsidRPr="00420A7E">
          <w:rPr>
            <w:color w:val="000000" w:themeColor="text1"/>
            <w:vertAlign w:val="subscript"/>
            <w:lang w:val="en-US"/>
          </w:rPr>
          <w:t>test</w:t>
        </w:r>
        <w:proofErr w:type="spellEnd"/>
        <w:r w:rsidR="0029716C" w:rsidRPr="00420A7E">
          <w:rPr>
            <w:color w:val="000000" w:themeColor="text1"/>
            <w:vertAlign w:val="subscript"/>
            <w:lang w:val="en-US"/>
          </w:rPr>
          <w:t xml:space="preserve">-retest </w:t>
        </w:r>
        <w:r w:rsidRPr="00420A7E">
          <w:rPr>
            <w:color w:val="000000" w:themeColor="text1"/>
            <w:lang w:val="en-US"/>
          </w:rPr>
          <w:t xml:space="preserve">&gt;= </w:t>
        </w:r>
        <w:r w:rsidR="0029716C" w:rsidRPr="00420A7E">
          <w:rPr>
            <w:color w:val="000000" w:themeColor="text1"/>
            <w:lang w:val="en-US"/>
          </w:rPr>
          <w:t>.5</w:t>
        </w:r>
        <w:r w:rsidR="002D630A" w:rsidRPr="00420A7E">
          <w:rPr>
            <w:color w:val="000000" w:themeColor="text1"/>
            <w:lang w:val="en-US"/>
          </w:rPr>
          <w:t>, but very low interrater agreement indicat</w:t>
        </w:r>
        <w:r w:rsidR="00135C3A" w:rsidRPr="00420A7E">
          <w:rPr>
            <w:color w:val="000000" w:themeColor="text1"/>
            <w:lang w:val="en-US"/>
          </w:rPr>
          <w:t>ed</w:t>
        </w:r>
        <w:r w:rsidR="002D630A" w:rsidRPr="00420A7E">
          <w:rPr>
            <w:color w:val="000000" w:themeColor="text1"/>
            <w:lang w:val="en-US"/>
          </w:rPr>
          <w:t xml:space="preserve"> highly idiosyncratic preferences for pop singing.</w:t>
        </w:r>
        <w:r w:rsidR="0029716C" w:rsidRPr="00420A7E">
          <w:rPr>
            <w:color w:val="000000" w:themeColor="text1"/>
            <w:lang w:val="en-US"/>
          </w:rPr>
          <w:t xml:space="preserve"> </w:t>
        </w:r>
        <w:r w:rsidR="00725FD6" w:rsidRPr="00420A7E">
          <w:rPr>
            <w:color w:val="000000" w:themeColor="text1"/>
            <w:lang w:val="en-US"/>
          </w:rPr>
          <w:t xml:space="preserve">Secondly, having two testing sessions allows us to </w:t>
        </w:r>
        <w:r w:rsidR="007F0A24" w:rsidRPr="00420A7E">
          <w:rPr>
            <w:color w:val="000000" w:themeColor="text1"/>
            <w:lang w:val="en-US"/>
          </w:rPr>
          <w:t>conduct variance component analysis</w:t>
        </w:r>
        <w:r w:rsidR="00CB1F22" w:rsidRPr="00420A7E">
          <w:rPr>
            <w:color w:val="000000" w:themeColor="text1"/>
            <w:lang w:val="en-US"/>
          </w:rPr>
          <w:t xml:space="preserve"> and compute the </w:t>
        </w:r>
        <w:r w:rsidR="009D270C" w:rsidRPr="00420A7E">
          <w:rPr>
            <w:color w:val="000000" w:themeColor="text1"/>
            <w:lang w:val="en-US"/>
          </w:rPr>
          <w:t>b</w:t>
        </w:r>
        <w:r w:rsidR="00CB1F22" w:rsidRPr="00420A7E">
          <w:rPr>
            <w:color w:val="000000" w:themeColor="text1"/>
            <w:lang w:val="en-US"/>
          </w:rPr>
          <w:t xml:space="preserve">eholder’s </w:t>
        </w:r>
        <w:r w:rsidR="009D270C" w:rsidRPr="00420A7E">
          <w:rPr>
            <w:color w:val="000000" w:themeColor="text1"/>
            <w:lang w:val="en-US"/>
          </w:rPr>
          <w:t>i</w:t>
        </w:r>
        <w:r w:rsidR="00CB1F22" w:rsidRPr="00420A7E">
          <w:rPr>
            <w:color w:val="000000" w:themeColor="text1"/>
            <w:lang w:val="en-US"/>
          </w:rPr>
          <w:t>ndex (</w:t>
        </w:r>
        <w:proofErr w:type="spellStart"/>
        <w:r w:rsidR="00CB1F22" w:rsidRPr="00420A7E">
          <w:rPr>
            <w:color w:val="000000" w:themeColor="text1"/>
            <w:lang w:val="en-US"/>
          </w:rPr>
          <w:t>Hönekopp</w:t>
        </w:r>
        <w:proofErr w:type="spellEnd"/>
        <w:r w:rsidR="00CB1F22" w:rsidRPr="00420A7E">
          <w:rPr>
            <w:color w:val="000000" w:themeColor="text1"/>
            <w:lang w:val="en-US"/>
          </w:rPr>
          <w:t>, 2006)</w:t>
        </w:r>
        <w:r w:rsidR="009D270C" w:rsidRPr="00420A7E">
          <w:rPr>
            <w:color w:val="000000" w:themeColor="text1"/>
            <w:lang w:val="en-US"/>
          </w:rPr>
          <w:t xml:space="preserve"> as</w:t>
        </w:r>
        <w:r w:rsidR="00CB1F22" w:rsidRPr="00420A7E">
          <w:rPr>
            <w:color w:val="000000" w:themeColor="text1"/>
            <w:lang w:val="en-US"/>
          </w:rPr>
          <w:t xml:space="preserve"> </w:t>
        </w:r>
        <w:r w:rsidR="009D270C" w:rsidRPr="00420A7E">
          <w:rPr>
            <w:color w:val="000000" w:themeColor="text1"/>
            <w:lang w:val="en-US"/>
          </w:rPr>
          <w:t xml:space="preserve">a complementary </w:t>
        </w:r>
        <w:r w:rsidR="001B7EDE" w:rsidRPr="00420A7E">
          <w:rPr>
            <w:color w:val="000000" w:themeColor="text1"/>
            <w:lang w:val="en-US"/>
          </w:rPr>
          <w:t xml:space="preserve">and very informative </w:t>
        </w:r>
        <w:r w:rsidR="00CB1F22" w:rsidRPr="00420A7E">
          <w:rPr>
            <w:color w:val="000000" w:themeColor="text1"/>
            <w:lang w:val="en-US"/>
          </w:rPr>
          <w:t xml:space="preserve">measure of agreement or private taste (see details in </w:t>
        </w:r>
        <w:r w:rsidR="005A2DB7">
          <w:rPr>
            <w:color w:val="000000" w:themeColor="text1"/>
            <w:lang w:val="en-US"/>
          </w:rPr>
          <w:t>S</w:t>
        </w:r>
        <w:r w:rsidR="00CB1F22" w:rsidRPr="00420A7E">
          <w:rPr>
            <w:color w:val="000000" w:themeColor="text1"/>
            <w:lang w:val="en-US"/>
          </w:rPr>
          <w:t>ection 2.4.</w:t>
        </w:r>
        <w:r w:rsidR="00D84948" w:rsidRPr="00420A7E">
          <w:rPr>
            <w:color w:val="000000" w:themeColor="text1"/>
            <w:lang w:val="en-US"/>
          </w:rPr>
          <w:t>3</w:t>
        </w:r>
        <w:r w:rsidR="00CB1F22" w:rsidRPr="00420A7E">
          <w:rPr>
            <w:color w:val="000000" w:themeColor="text1"/>
            <w:lang w:val="en-US"/>
          </w:rPr>
          <w:t>).</w:t>
        </w:r>
      </w:ins>
    </w:p>
    <w:p w14:paraId="6E9069A6" w14:textId="77777777" w:rsidR="00F86FF2" w:rsidRPr="00F34919" w:rsidRDefault="00F86FF2" w:rsidP="00F1381F">
      <w:pPr>
        <w:spacing w:line="360" w:lineRule="auto"/>
        <w:jc w:val="both"/>
        <w:rPr>
          <w:color w:val="000000" w:themeColor="text1"/>
          <w:lang w:val="en-US"/>
        </w:rPr>
      </w:pPr>
    </w:p>
    <w:p w14:paraId="64C2A571" w14:textId="7881F8DB" w:rsidR="00E06B70" w:rsidRPr="00F34919" w:rsidRDefault="006469AE" w:rsidP="00F1381F">
      <w:pPr>
        <w:spacing w:line="360" w:lineRule="auto"/>
        <w:jc w:val="both"/>
        <w:rPr>
          <w:color w:val="000000" w:themeColor="text1"/>
          <w:lang w:val="en-US"/>
        </w:rPr>
      </w:pPr>
      <w:r w:rsidRPr="00F34919">
        <w:rPr>
          <w:b/>
          <w:color w:val="000000" w:themeColor="text1"/>
          <w:lang w:val="en-US"/>
        </w:rPr>
        <w:t xml:space="preserve">2. </w:t>
      </w:r>
      <w:r w:rsidR="00E06B70" w:rsidRPr="00F34919">
        <w:rPr>
          <w:b/>
          <w:color w:val="000000" w:themeColor="text1"/>
          <w:lang w:val="en-US"/>
        </w:rPr>
        <w:t>Method</w:t>
      </w:r>
    </w:p>
    <w:p w14:paraId="200BE6E9" w14:textId="4973BF0C" w:rsidR="00E06B70" w:rsidRPr="00F34919" w:rsidRDefault="006469AE" w:rsidP="00F1381F">
      <w:pPr>
        <w:autoSpaceDE w:val="0"/>
        <w:autoSpaceDN w:val="0"/>
        <w:adjustRightInd w:val="0"/>
        <w:spacing w:line="360" w:lineRule="auto"/>
        <w:jc w:val="both"/>
        <w:rPr>
          <w:b/>
          <w:color w:val="000000" w:themeColor="text1"/>
          <w:lang w:val="en-US"/>
        </w:rPr>
      </w:pPr>
      <w:r w:rsidRPr="00F34919">
        <w:rPr>
          <w:b/>
          <w:color w:val="000000" w:themeColor="text1"/>
          <w:lang w:val="en-US"/>
        </w:rPr>
        <w:t xml:space="preserve">2.1 </w:t>
      </w:r>
      <w:r w:rsidR="00E06B70" w:rsidRPr="00F34919">
        <w:rPr>
          <w:b/>
          <w:color w:val="000000" w:themeColor="text1"/>
          <w:lang w:val="en-US"/>
        </w:rPr>
        <w:t>Participants</w:t>
      </w:r>
    </w:p>
    <w:p w14:paraId="17F52512" w14:textId="77777777" w:rsidR="008E4954" w:rsidRDefault="007252A1" w:rsidP="000452B9">
      <w:pPr>
        <w:autoSpaceDE w:val="0"/>
        <w:autoSpaceDN w:val="0"/>
        <w:adjustRightInd w:val="0"/>
        <w:spacing w:line="360" w:lineRule="auto"/>
        <w:jc w:val="both"/>
        <w:rPr>
          <w:del w:id="404" w:author="Camila Bruder" w:date="2023-11-30T14:37:00Z"/>
          <w:rFonts w:ascii="Times" w:hAnsi="Times" w:cs="Calibri"/>
          <w:color w:val="000000" w:themeColor="text1"/>
          <w:lang w:val="en-US"/>
        </w:rPr>
      </w:pPr>
      <w:r w:rsidRPr="00F34919">
        <w:rPr>
          <w:color w:val="000000" w:themeColor="text1"/>
          <w:lang w:val="en-US"/>
        </w:rPr>
        <w:t xml:space="preserve">Participants will be recruited from the participant database of the Max Planck Institute for Empirical </w:t>
      </w:r>
      <w:del w:id="405" w:author="Camila Bruder" w:date="2023-11-30T14:37:00Z">
        <w:r w:rsidRPr="00EB3D27">
          <w:rPr>
            <w:rFonts w:ascii="Times" w:hAnsi="Times"/>
            <w:color w:val="000000" w:themeColor="text1"/>
            <w:lang w:val="en-US"/>
          </w:rPr>
          <w:delText>Aesthetics’s</w:delText>
        </w:r>
      </w:del>
      <w:ins w:id="406" w:author="Camila Bruder" w:date="2023-11-30T14:37:00Z">
        <w:r w:rsidRPr="00420A7E">
          <w:rPr>
            <w:color w:val="000000" w:themeColor="text1"/>
            <w:lang w:val="en-US"/>
          </w:rPr>
          <w:t>Aesthetic</w:t>
        </w:r>
        <w:r w:rsidR="00181EE4" w:rsidRPr="00420A7E">
          <w:rPr>
            <w:color w:val="000000" w:themeColor="text1"/>
            <w:lang w:val="en-US"/>
          </w:rPr>
          <w:t>s</w:t>
        </w:r>
      </w:ins>
      <w:r w:rsidRPr="00F34919">
        <w:rPr>
          <w:color w:val="000000" w:themeColor="text1"/>
          <w:lang w:val="en-US"/>
        </w:rPr>
        <w:t xml:space="preserve">, in Frankfurt, Germany, </w:t>
      </w:r>
      <w:r w:rsidR="00C36BBD" w:rsidRPr="00F34919">
        <w:rPr>
          <w:color w:val="000000" w:themeColor="text1"/>
          <w:lang w:val="en-US"/>
        </w:rPr>
        <w:t>which consists</w:t>
      </w:r>
      <w:r w:rsidRPr="00F34919">
        <w:rPr>
          <w:color w:val="000000" w:themeColor="text1"/>
          <w:lang w:val="en-US"/>
        </w:rPr>
        <w:t xml:space="preserve"> </w:t>
      </w:r>
      <w:ins w:id="407" w:author="Camila Bruder" w:date="2023-11-30T14:37:00Z">
        <w:r w:rsidRPr="00420A7E">
          <w:rPr>
            <w:color w:val="000000" w:themeColor="text1"/>
            <w:lang w:val="en-US"/>
          </w:rPr>
          <w:t xml:space="preserve">of </w:t>
        </w:r>
        <w:r w:rsidR="00EF0F35" w:rsidRPr="00420A7E">
          <w:rPr>
            <w:color w:val="000000" w:themeColor="text1"/>
            <w:lang w:val="en-US"/>
          </w:rPr>
          <w:t xml:space="preserve">adults, </w:t>
        </w:r>
      </w:ins>
      <w:r w:rsidR="00EF0F35" w:rsidRPr="00F34919">
        <w:rPr>
          <w:color w:val="000000" w:themeColor="text1"/>
          <w:lang w:val="en-US"/>
        </w:rPr>
        <w:t xml:space="preserve">mostly </w:t>
      </w:r>
      <w:del w:id="408" w:author="Camila Bruder" w:date="2023-11-30T14:37:00Z">
        <w:r w:rsidRPr="00EB3D27">
          <w:rPr>
            <w:rFonts w:ascii="Times" w:hAnsi="Times"/>
            <w:color w:val="000000" w:themeColor="text1"/>
            <w:lang w:val="en-US"/>
          </w:rPr>
          <w:delText xml:space="preserve">of </w:delText>
        </w:r>
      </w:del>
      <w:r w:rsidR="00C36BBD" w:rsidRPr="00F34919">
        <w:rPr>
          <w:color w:val="000000" w:themeColor="text1"/>
          <w:lang w:val="en-US"/>
        </w:rPr>
        <w:t xml:space="preserve">lay listeners, with a preponderance of students and retired </w:t>
      </w:r>
      <w:del w:id="409" w:author="Camila Bruder" w:date="2023-11-30T14:37:00Z">
        <w:r w:rsidR="001A4A69">
          <w:rPr>
            <w:rFonts w:ascii="Times" w:hAnsi="Times"/>
            <w:color w:val="000000" w:themeColor="text1"/>
            <w:lang w:val="en-US"/>
          </w:rPr>
          <w:delText>subject</w:delText>
        </w:r>
        <w:r w:rsidR="00D467BC" w:rsidRPr="00EB3D27">
          <w:rPr>
            <w:rFonts w:ascii="Times" w:hAnsi="Times"/>
            <w:color w:val="000000" w:themeColor="text1"/>
            <w:lang w:val="en-US"/>
          </w:rPr>
          <w:delText>s</w:delText>
        </w:r>
      </w:del>
      <w:ins w:id="410" w:author="Camila Bruder" w:date="2023-11-30T14:37:00Z">
        <w:r w:rsidR="00181EE4" w:rsidRPr="00420A7E">
          <w:rPr>
            <w:color w:val="000000" w:themeColor="text1"/>
            <w:lang w:val="en-US"/>
          </w:rPr>
          <w:t>persons</w:t>
        </w:r>
      </w:ins>
      <w:r w:rsidR="00C36BBD" w:rsidRPr="00F34919">
        <w:rPr>
          <w:color w:val="000000" w:themeColor="text1"/>
          <w:lang w:val="en-US"/>
        </w:rPr>
        <w:t>.</w:t>
      </w:r>
      <w:r w:rsidR="00F86FF2" w:rsidRPr="00F34919">
        <w:rPr>
          <w:color w:val="000000" w:themeColor="text1"/>
          <w:lang w:val="en-US"/>
        </w:rPr>
        <w:t xml:space="preserve"> </w:t>
      </w:r>
      <w:r w:rsidR="008E4954" w:rsidRPr="00F34919">
        <w:rPr>
          <w:color w:val="000000" w:themeColor="text1"/>
          <w:lang w:val="en-US"/>
        </w:rPr>
        <w:t>While we acknowledge that this convenience sample shares the generalizability limitations of most studies sampling from “WEIRD” populations (</w:t>
      </w:r>
      <w:r w:rsidR="008E4954" w:rsidRPr="00F34919">
        <w:rPr>
          <w:color w:val="000000" w:themeColor="text1"/>
        </w:rPr>
        <w:t>White, Educated, Industrialized, Rich, and Democratic</w:t>
      </w:r>
      <w:r w:rsidR="008E4954" w:rsidRPr="00F34919">
        <w:rPr>
          <w:color w:val="000000" w:themeColor="text1"/>
          <w:lang w:val="en-US"/>
        </w:rPr>
        <w:t xml:space="preserve"> - </w:t>
      </w:r>
      <w:r w:rsidR="008E4954" w:rsidRPr="00F34919">
        <w:rPr>
          <w:rStyle w:val="apple-converted-space"/>
          <w:rFonts w:eastAsiaTheme="majorEastAsia"/>
          <w:color w:val="000000" w:themeColor="text1"/>
          <w:shd w:val="clear" w:color="auto" w:fill="FFFFFF"/>
          <w:lang w:val="en-US"/>
        </w:rPr>
        <w:t xml:space="preserve">Henrich et al, 2010), </w:t>
      </w:r>
      <w:ins w:id="411" w:author="Camila Bruder" w:date="2023-11-30T14:37:00Z">
        <w:r w:rsidR="00181EE4" w:rsidRPr="00420A7E">
          <w:rPr>
            <w:rStyle w:val="apple-converted-space"/>
            <w:rFonts w:eastAsiaTheme="majorEastAsia"/>
            <w:color w:val="000000" w:themeColor="text1"/>
            <w:shd w:val="clear" w:color="auto" w:fill="FFFFFF"/>
            <w:lang w:val="en-US"/>
          </w:rPr>
          <w:t xml:space="preserve">we attempt to </w:t>
        </w:r>
        <w:r w:rsidR="00181EE4" w:rsidRPr="00420A7E">
          <w:rPr>
            <w:color w:val="000000" w:themeColor="text1"/>
            <w:lang w:val="en-US"/>
          </w:rPr>
          <w:t xml:space="preserve">enhance representativity of the </w:t>
        </w:r>
        <w:r w:rsidR="003D73E5" w:rsidRPr="00420A7E">
          <w:rPr>
            <w:color w:val="000000" w:themeColor="text1"/>
            <w:lang w:val="en-US"/>
          </w:rPr>
          <w:t>sample</w:t>
        </w:r>
        <w:r w:rsidR="00181EE4" w:rsidRPr="00420A7E">
          <w:rPr>
            <w:color w:val="000000" w:themeColor="text1"/>
            <w:lang w:val="en-US"/>
          </w:rPr>
          <w:t xml:space="preserve"> </w:t>
        </w:r>
      </w:ins>
      <w:r w:rsidR="008E4954" w:rsidRPr="00F34919">
        <w:rPr>
          <w:rStyle w:val="apple-converted-space"/>
          <w:rFonts w:eastAsiaTheme="majorEastAsia"/>
          <w:color w:val="000000" w:themeColor="text1"/>
          <w:shd w:val="clear" w:color="auto" w:fill="FFFFFF"/>
          <w:lang w:val="en-US"/>
        </w:rPr>
        <w:t xml:space="preserve">by </w:t>
      </w:r>
      <w:r w:rsidR="008E4954" w:rsidRPr="00F34919">
        <w:rPr>
          <w:color w:val="000000" w:themeColor="text1"/>
          <w:lang w:val="en-US"/>
        </w:rPr>
        <w:t>examining participants with a large range of musical expertise</w:t>
      </w:r>
      <w:del w:id="412" w:author="Camila Bruder" w:date="2023-11-30T14:37:00Z">
        <w:r w:rsidR="008E4954" w:rsidRPr="00D14CBA">
          <w:rPr>
            <w:rFonts w:ascii="Times" w:hAnsi="Times" w:cs="Calibri"/>
            <w:color w:val="000000" w:themeColor="text1"/>
            <w:lang w:val="en-US"/>
          </w:rPr>
          <w:delText xml:space="preserve">, </w:delText>
        </w:r>
        <w:r w:rsidR="008E4954" w:rsidRPr="00D14CBA">
          <w:rPr>
            <w:color w:val="000000" w:themeColor="text1"/>
            <w:lang w:val="en-US"/>
          </w:rPr>
          <w:delText>we hope to enhance representativity of the general population (compared to the alternative of</w:delText>
        </w:r>
      </w:del>
      <w:ins w:id="413" w:author="Camila Bruder" w:date="2023-11-30T14:37:00Z">
        <w:r w:rsidR="008E4954" w:rsidRPr="00420A7E">
          <w:rPr>
            <w:color w:val="000000" w:themeColor="text1"/>
            <w:lang w:val="en-US"/>
          </w:rPr>
          <w:t xml:space="preserve"> (</w:t>
        </w:r>
        <w:r w:rsidR="00181EE4" w:rsidRPr="00420A7E">
          <w:rPr>
            <w:color w:val="000000" w:themeColor="text1"/>
            <w:lang w:val="en-US"/>
          </w:rPr>
          <w:t>i.e., not</w:t>
        </w:r>
      </w:ins>
      <w:r w:rsidR="00181EE4" w:rsidRPr="00420A7E">
        <w:rPr>
          <w:color w:val="000000" w:themeColor="text1"/>
          <w:lang w:val="en-US"/>
        </w:rPr>
        <w:t xml:space="preserve"> </w:t>
      </w:r>
      <w:r w:rsidR="008E4954" w:rsidRPr="00F34919">
        <w:rPr>
          <w:rStyle w:val="apple-converted-space"/>
          <w:rFonts w:eastAsiaTheme="majorEastAsia"/>
          <w:color w:val="000000" w:themeColor="text1"/>
          <w:shd w:val="clear" w:color="auto" w:fill="FFFFFF"/>
          <w:lang w:val="en-US"/>
        </w:rPr>
        <w:t xml:space="preserve">recruiting only </w:t>
      </w:r>
      <w:r w:rsidR="008E4954" w:rsidRPr="00420A7E">
        <w:rPr>
          <w:color w:val="000000" w:themeColor="text1"/>
          <w:lang w:val="en-US"/>
        </w:rPr>
        <w:t>musically trained participants</w:t>
      </w:r>
      <w:del w:id="414" w:author="Camila Bruder" w:date="2023-11-30T14:37:00Z">
        <w:r w:rsidR="008E4954" w:rsidRPr="00D14CBA">
          <w:rPr>
            <w:color w:val="000000" w:themeColor="text1"/>
            <w:lang w:val="en-US"/>
          </w:rPr>
          <w:delText>)</w:delText>
        </w:r>
        <w:r w:rsidR="008E4954" w:rsidRPr="00D14CBA">
          <w:rPr>
            <w:rStyle w:val="apple-converted-space"/>
            <w:rFonts w:ascii="Times" w:eastAsiaTheme="majorEastAsia" w:hAnsi="Times" w:cs="Open Sans"/>
            <w:color w:val="000000" w:themeColor="text1"/>
            <w:shd w:val="clear" w:color="auto" w:fill="FFFFFF"/>
            <w:lang w:val="en-US"/>
          </w:rPr>
          <w:delText xml:space="preserve">. </w:delText>
        </w:r>
        <w:r w:rsidR="008E4954" w:rsidRPr="00D14CBA">
          <w:rPr>
            <w:rFonts w:ascii="Times" w:hAnsi="Times"/>
            <w:color w:val="000000" w:themeColor="text1"/>
            <w:lang w:val="en-US"/>
          </w:rPr>
          <w:delText>Note that studies indicate that lay listeners are able to evaluate spoken (</w:delText>
        </w:r>
        <w:r w:rsidR="008E4954" w:rsidRPr="00D14CBA">
          <w:rPr>
            <w:rFonts w:ascii="Times" w:hAnsi="Times" w:cs="Calibri"/>
            <w:color w:val="000000" w:themeColor="text1"/>
            <w:lang w:val="en-US"/>
          </w:rPr>
          <w:delText>Bänziger et al, 2014</w:delText>
        </w:r>
      </w:del>
      <w:r w:rsidR="008E4954" w:rsidRPr="00F34919">
        <w:rPr>
          <w:color w:val="000000" w:themeColor="text1"/>
          <w:lang w:val="en-US"/>
        </w:rPr>
        <w:t>)</w:t>
      </w:r>
      <w:r w:rsidR="00181EE4" w:rsidRPr="00F34919">
        <w:rPr>
          <w:rStyle w:val="apple-converted-space"/>
          <w:rFonts w:eastAsiaTheme="majorEastAsia"/>
          <w:color w:val="000000" w:themeColor="text1"/>
          <w:shd w:val="clear" w:color="auto" w:fill="FFFFFF"/>
          <w:lang w:val="en-US"/>
        </w:rPr>
        <w:t xml:space="preserve"> and </w:t>
      </w:r>
      <w:del w:id="415" w:author="Camila Bruder" w:date="2023-11-30T14:37:00Z">
        <w:r w:rsidR="008E4954" w:rsidRPr="00D14CBA">
          <w:rPr>
            <w:rFonts w:ascii="Times" w:hAnsi="Times" w:cs="Calibri"/>
            <w:color w:val="000000" w:themeColor="text1"/>
            <w:lang w:val="en-US"/>
          </w:rPr>
          <w:delText xml:space="preserve">singing </w:delText>
        </w:r>
        <w:r w:rsidR="008E4954" w:rsidRPr="00D14CBA">
          <w:rPr>
            <w:rFonts w:ascii="Times" w:hAnsi="Times"/>
            <w:color w:val="000000" w:themeColor="text1"/>
            <w:lang w:val="en-US"/>
          </w:rPr>
          <w:delText>voices (</w:delText>
        </w:r>
        <w:r w:rsidR="008E4954" w:rsidRPr="00D14CBA">
          <w:rPr>
            <w:rFonts w:ascii="Times" w:hAnsi="Times" w:cs="Calibri"/>
            <w:color w:val="000000" w:themeColor="text1"/>
            <w:lang w:val="en-US"/>
          </w:rPr>
          <w:delText>Merrill, 2022)</w:delText>
        </w:r>
        <w:r w:rsidR="008E4954" w:rsidRPr="00D14CBA">
          <w:rPr>
            <w:rFonts w:ascii="Times" w:hAnsi="Times"/>
            <w:color w:val="000000" w:themeColor="text1"/>
            <w:lang w:val="en-US"/>
          </w:rPr>
          <w:delText xml:space="preserve"> if suitable scales are made available to them</w:delText>
        </w:r>
        <w:r w:rsidR="008E4954" w:rsidRPr="00D14CBA">
          <w:rPr>
            <w:rFonts w:ascii="Times" w:hAnsi="Times" w:cs="Calibri"/>
            <w:color w:val="000000" w:themeColor="text1"/>
            <w:lang w:val="en-US"/>
          </w:rPr>
          <w:delText>.</w:delText>
        </w:r>
      </w:del>
    </w:p>
    <w:p w14:paraId="329BEE9E" w14:textId="77777777" w:rsidR="008E4954" w:rsidRPr="004869BE" w:rsidRDefault="008E4954" w:rsidP="000452B9">
      <w:pPr>
        <w:autoSpaceDE w:val="0"/>
        <w:autoSpaceDN w:val="0"/>
        <w:adjustRightInd w:val="0"/>
        <w:spacing w:line="360" w:lineRule="auto"/>
        <w:jc w:val="both"/>
        <w:rPr>
          <w:del w:id="416" w:author="Camila Bruder" w:date="2023-11-30T14:37:00Z"/>
          <w:rFonts w:ascii="Times" w:eastAsiaTheme="majorEastAsia" w:hAnsi="Times" w:cs="Open Sans"/>
          <w:color w:val="000000" w:themeColor="text1"/>
          <w:shd w:val="clear" w:color="auto" w:fill="FFFFFF"/>
          <w:lang w:val="en-US"/>
        </w:rPr>
      </w:pPr>
    </w:p>
    <w:p w14:paraId="0A663E8E" w14:textId="77777777" w:rsidR="00C36BBD" w:rsidRPr="00EB3D27" w:rsidRDefault="00181EE4" w:rsidP="004869BE">
      <w:pPr>
        <w:autoSpaceDE w:val="0"/>
        <w:autoSpaceDN w:val="0"/>
        <w:adjustRightInd w:val="0"/>
        <w:spacing w:line="360" w:lineRule="auto"/>
        <w:ind w:firstLine="720"/>
        <w:jc w:val="both"/>
        <w:rPr>
          <w:del w:id="417" w:author="Camila Bruder" w:date="2023-11-30T14:37:00Z"/>
          <w:rFonts w:ascii="Times" w:hAnsi="Times"/>
          <w:color w:val="000000" w:themeColor="text1"/>
          <w:lang w:val="en-US"/>
        </w:rPr>
      </w:pPr>
      <w:ins w:id="418" w:author="Camila Bruder" w:date="2023-11-30T14:37:00Z">
        <w:r w:rsidRPr="00420A7E">
          <w:rPr>
            <w:rStyle w:val="apple-converted-space"/>
            <w:rFonts w:eastAsiaTheme="majorEastAsia"/>
            <w:color w:val="000000" w:themeColor="text1"/>
            <w:shd w:val="clear" w:color="auto" w:fill="FFFFFF"/>
            <w:lang w:val="en-US"/>
          </w:rPr>
          <w:t>keep</w:t>
        </w:r>
        <w:r w:rsidR="003D73E5" w:rsidRPr="00420A7E">
          <w:rPr>
            <w:rStyle w:val="apple-converted-space"/>
            <w:rFonts w:eastAsiaTheme="majorEastAsia"/>
            <w:color w:val="000000" w:themeColor="text1"/>
            <w:shd w:val="clear" w:color="auto" w:fill="FFFFFF"/>
            <w:lang w:val="en-US"/>
          </w:rPr>
          <w:t>ing</w:t>
        </w:r>
        <w:r w:rsidRPr="00420A7E">
          <w:rPr>
            <w:rStyle w:val="apple-converted-space"/>
            <w:rFonts w:eastAsiaTheme="majorEastAsia"/>
            <w:color w:val="000000" w:themeColor="text1"/>
            <w:shd w:val="clear" w:color="auto" w:fill="FFFFFF"/>
            <w:lang w:val="en-US"/>
          </w:rPr>
          <w:t xml:space="preserve"> balance</w:t>
        </w:r>
        <w:r w:rsidR="003D73E5" w:rsidRPr="00420A7E">
          <w:rPr>
            <w:rStyle w:val="apple-converted-space"/>
            <w:rFonts w:eastAsiaTheme="majorEastAsia"/>
            <w:color w:val="000000" w:themeColor="text1"/>
            <w:shd w:val="clear" w:color="auto" w:fill="FFFFFF"/>
            <w:lang w:val="en-US"/>
          </w:rPr>
          <w:t>d</w:t>
        </w:r>
        <w:r w:rsidRPr="00420A7E">
          <w:rPr>
            <w:rStyle w:val="apple-converted-space"/>
            <w:rFonts w:eastAsiaTheme="majorEastAsia"/>
            <w:color w:val="000000" w:themeColor="text1"/>
            <w:shd w:val="clear" w:color="auto" w:fill="FFFFFF"/>
            <w:lang w:val="en-US"/>
          </w:rPr>
          <w:t xml:space="preserve"> </w:t>
        </w:r>
        <w:r w:rsidR="00856515" w:rsidRPr="00420A7E">
          <w:rPr>
            <w:rStyle w:val="apple-converted-space"/>
            <w:rFonts w:eastAsiaTheme="majorEastAsia"/>
            <w:color w:val="000000" w:themeColor="text1"/>
            <w:shd w:val="clear" w:color="auto" w:fill="FFFFFF"/>
            <w:lang w:val="en-US"/>
          </w:rPr>
          <w:t>gender</w:t>
        </w:r>
        <w:r w:rsidR="00C74AAA" w:rsidRPr="00420A7E">
          <w:rPr>
            <w:rStyle w:val="apple-converted-space"/>
            <w:rFonts w:eastAsiaTheme="majorEastAsia"/>
            <w:color w:val="000000" w:themeColor="text1"/>
            <w:shd w:val="clear" w:color="auto" w:fill="FFFFFF"/>
            <w:lang w:val="en-US"/>
          </w:rPr>
          <w:t>s in the recruited sample</w:t>
        </w:r>
        <w:r w:rsidR="00856515" w:rsidRPr="00420A7E">
          <w:rPr>
            <w:rStyle w:val="apple-converted-space"/>
            <w:rFonts w:eastAsiaTheme="majorEastAsia"/>
            <w:color w:val="000000" w:themeColor="text1"/>
            <w:shd w:val="clear" w:color="auto" w:fill="FFFFFF"/>
            <w:lang w:val="en-US"/>
          </w:rPr>
          <w:t xml:space="preserve">. </w:t>
        </w:r>
      </w:ins>
      <w:r w:rsidR="00C36BBD" w:rsidRPr="00F34919">
        <w:rPr>
          <w:color w:val="000000" w:themeColor="text1"/>
          <w:lang w:val="en-US"/>
        </w:rPr>
        <w:t xml:space="preserve">Participants will be rewarded for their participation at a </w:t>
      </w:r>
      <w:ins w:id="419" w:author="Camila Bruder" w:date="2023-11-30T14:37:00Z">
        <w:r w:rsidRPr="00420A7E">
          <w:rPr>
            <w:color w:val="000000" w:themeColor="text1"/>
            <w:lang w:val="en-US"/>
          </w:rPr>
          <w:t xml:space="preserve">rate of </w:t>
        </w:r>
      </w:ins>
      <w:r w:rsidR="00D467BC" w:rsidRPr="00F34919">
        <w:rPr>
          <w:color w:val="000000" w:themeColor="text1"/>
          <w:lang w:val="en-US"/>
        </w:rPr>
        <w:t>7</w:t>
      </w:r>
      <w:r w:rsidR="00C36BBD" w:rsidRPr="00F34919">
        <w:rPr>
          <w:color w:val="000000" w:themeColor="text1"/>
          <w:lang w:val="en-US"/>
        </w:rPr>
        <w:t xml:space="preserve">€ </w:t>
      </w:r>
      <w:r w:rsidR="00D467BC" w:rsidRPr="00F34919">
        <w:rPr>
          <w:color w:val="000000" w:themeColor="text1"/>
          <w:lang w:val="en-US"/>
        </w:rPr>
        <w:t>per half hour</w:t>
      </w:r>
      <w:del w:id="420" w:author="Camila Bruder" w:date="2023-11-30T14:37:00Z">
        <w:r w:rsidR="00C36BBD" w:rsidRPr="00EB3D27">
          <w:rPr>
            <w:rFonts w:ascii="Times" w:hAnsi="Times"/>
            <w:color w:val="000000" w:themeColor="text1"/>
            <w:lang w:val="en-US"/>
          </w:rPr>
          <w:delText xml:space="preserve"> rate</w:delText>
        </w:r>
      </w:del>
      <w:r w:rsidR="00C36BBD" w:rsidRPr="00F34919">
        <w:rPr>
          <w:color w:val="000000" w:themeColor="text1"/>
          <w:lang w:val="en-US"/>
        </w:rPr>
        <w:t xml:space="preserve">. The only exclusion </w:t>
      </w:r>
      <w:r w:rsidR="00166C51" w:rsidRPr="00F34919">
        <w:rPr>
          <w:color w:val="000000" w:themeColor="text1"/>
          <w:lang w:val="en-US"/>
        </w:rPr>
        <w:t xml:space="preserve">criterion </w:t>
      </w:r>
      <w:r w:rsidR="00D2289B" w:rsidRPr="00F34919">
        <w:rPr>
          <w:color w:val="000000" w:themeColor="text1"/>
          <w:lang w:val="en-US"/>
        </w:rPr>
        <w:t xml:space="preserve">for participation in data </w:t>
      </w:r>
      <w:r w:rsidR="00D2289B" w:rsidRPr="00F34919">
        <w:rPr>
          <w:color w:val="000000" w:themeColor="text1"/>
          <w:lang w:val="en-US"/>
        </w:rPr>
        <w:lastRenderedPageBreak/>
        <w:t xml:space="preserve">collection </w:t>
      </w:r>
      <w:r w:rsidR="00C36BBD" w:rsidRPr="00F34919">
        <w:rPr>
          <w:color w:val="000000" w:themeColor="text1"/>
          <w:lang w:val="en-US"/>
        </w:rPr>
        <w:t xml:space="preserve">will be </w:t>
      </w:r>
      <w:r w:rsidR="00166C51" w:rsidRPr="00F34919">
        <w:rPr>
          <w:color w:val="000000" w:themeColor="text1"/>
          <w:lang w:val="en-US"/>
        </w:rPr>
        <w:t xml:space="preserve">reported </w:t>
      </w:r>
      <w:r w:rsidR="00C36BBD" w:rsidRPr="00F34919">
        <w:rPr>
          <w:color w:val="000000" w:themeColor="text1"/>
          <w:lang w:val="en-US"/>
        </w:rPr>
        <w:t>hearing impairments</w:t>
      </w:r>
      <w:del w:id="421" w:author="Camila Bruder" w:date="2023-11-30T14:37:00Z">
        <w:r w:rsidR="006642D9" w:rsidRPr="00EB3D27">
          <w:rPr>
            <w:rFonts w:ascii="Times" w:hAnsi="Times"/>
            <w:color w:val="000000" w:themeColor="text1"/>
            <w:lang w:val="en-US"/>
          </w:rPr>
          <w:delText xml:space="preserve"> (announced in the invitation participants receive, prior to participation)</w:delText>
        </w:r>
        <w:r w:rsidR="00C36BBD" w:rsidRPr="00EB3D27">
          <w:rPr>
            <w:rFonts w:ascii="Times" w:hAnsi="Times"/>
            <w:color w:val="000000" w:themeColor="text1"/>
            <w:lang w:val="en-US"/>
          </w:rPr>
          <w:delText>.</w:delText>
        </w:r>
        <w:r w:rsidR="00D2289B" w:rsidRPr="00EB3D27">
          <w:rPr>
            <w:rFonts w:ascii="Times" w:hAnsi="Times"/>
            <w:color w:val="000000" w:themeColor="text1"/>
            <w:lang w:val="en-US"/>
          </w:rPr>
          <w:delText xml:space="preserve"> Data from participants will be excluded from analyses if their responses pattern shows they were clearly not performing the task attentively (for instance, if they give the same rating through a whole block of trials). </w:delText>
        </w:r>
      </w:del>
    </w:p>
    <w:p w14:paraId="477183FF" w14:textId="0F7A7633" w:rsidR="00277787" w:rsidRPr="00F34919" w:rsidRDefault="00C36BBD" w:rsidP="00F34919">
      <w:pPr>
        <w:autoSpaceDE w:val="0"/>
        <w:autoSpaceDN w:val="0"/>
        <w:adjustRightInd w:val="0"/>
        <w:spacing w:line="360" w:lineRule="auto"/>
        <w:ind w:firstLine="284"/>
        <w:jc w:val="both"/>
        <w:rPr>
          <w:rFonts w:eastAsiaTheme="majorEastAsia"/>
          <w:color w:val="000000" w:themeColor="text1"/>
          <w:shd w:val="clear" w:color="auto" w:fill="FFFFFF"/>
          <w:lang w:val="en-US"/>
        </w:rPr>
      </w:pPr>
      <w:ins w:id="422" w:author="Camila Bruder" w:date="2023-11-30T14:37:00Z">
        <w:r w:rsidRPr="00420A7E">
          <w:rPr>
            <w:color w:val="000000" w:themeColor="text1"/>
            <w:lang w:val="en-US"/>
          </w:rPr>
          <w:t>.</w:t>
        </w:r>
        <w:r w:rsidR="00D2289B" w:rsidRPr="00420A7E">
          <w:rPr>
            <w:color w:val="000000" w:themeColor="text1"/>
            <w:lang w:val="en-US"/>
          </w:rPr>
          <w:t xml:space="preserve"> </w:t>
        </w:r>
        <w:r w:rsidR="000770DA" w:rsidRPr="00420A7E">
          <w:rPr>
            <w:color w:val="000000" w:themeColor="text1"/>
            <w:lang w:val="en-US"/>
          </w:rPr>
          <w:t>We will exclude from analyses d</w:t>
        </w:r>
        <w:r w:rsidR="00D2289B" w:rsidRPr="00420A7E">
          <w:rPr>
            <w:color w:val="000000" w:themeColor="text1"/>
            <w:lang w:val="en-US"/>
          </w:rPr>
          <w:t xml:space="preserve">ata from participants </w:t>
        </w:r>
        <w:r w:rsidR="000770DA" w:rsidRPr="00420A7E">
          <w:rPr>
            <w:color w:val="000000" w:themeColor="text1"/>
            <w:lang w:val="en-US"/>
          </w:rPr>
          <w:t>whose scores are the same for more than 85% of trials. This is specified in our analysis code.</w:t>
        </w:r>
        <w:r w:rsidR="00D2289B" w:rsidRPr="00420A7E">
          <w:rPr>
            <w:color w:val="000000" w:themeColor="text1"/>
            <w:lang w:val="en-US"/>
          </w:rPr>
          <w:t xml:space="preserve"> </w:t>
        </w:r>
      </w:ins>
      <w:r w:rsidR="000635DC" w:rsidRPr="00F34919">
        <w:rPr>
          <w:color w:val="000000" w:themeColor="text1"/>
          <w:shd w:val="clear" w:color="auto" w:fill="FFFFFF"/>
        </w:rPr>
        <w:t>The experimental procedure was ethically approved by the Ethics Council of the Max Planck Society</w:t>
      </w:r>
      <w:r w:rsidR="001A4A69" w:rsidRPr="00F34919">
        <w:rPr>
          <w:color w:val="000000" w:themeColor="text1"/>
          <w:shd w:val="clear" w:color="auto" w:fill="FFFFFF"/>
          <w:lang w:val="en-US"/>
        </w:rPr>
        <w:t xml:space="preserve"> (No 2017_12)</w:t>
      </w:r>
      <w:r w:rsidR="000635DC" w:rsidRPr="00F34919">
        <w:rPr>
          <w:color w:val="000000" w:themeColor="text1"/>
          <w:shd w:val="clear" w:color="auto" w:fill="FFFFFF"/>
        </w:rPr>
        <w:t>, and will be undertaken with written informed consent of each participant.</w:t>
      </w:r>
    </w:p>
    <w:p w14:paraId="0283A1C4" w14:textId="185ACE7B" w:rsidR="00AD6C6B" w:rsidRPr="00F34919" w:rsidRDefault="00AD6C6B" w:rsidP="00F34919">
      <w:pPr>
        <w:spacing w:line="360" w:lineRule="auto"/>
        <w:ind w:firstLine="284"/>
        <w:jc w:val="both"/>
        <w:rPr>
          <w:moveTo w:id="423" w:author="Camila Bruder" w:date="2023-11-30T14:37:00Z"/>
          <w:i/>
          <w:color w:val="000000" w:themeColor="text1"/>
          <w:lang w:val="en-US"/>
        </w:rPr>
      </w:pPr>
      <w:moveToRangeStart w:id="424" w:author="Camila Bruder" w:date="2023-11-30T14:37:00Z" w:name="move152247467"/>
    </w:p>
    <w:p w14:paraId="6EB00EB6" w14:textId="78359CC0" w:rsidR="003E09AD" w:rsidRPr="00F34919" w:rsidRDefault="003E09AD" w:rsidP="003E09AD">
      <w:pPr>
        <w:autoSpaceDE w:val="0"/>
        <w:autoSpaceDN w:val="0"/>
        <w:adjustRightInd w:val="0"/>
        <w:spacing w:line="360" w:lineRule="auto"/>
        <w:jc w:val="both"/>
        <w:rPr>
          <w:moveTo w:id="425" w:author="Camila Bruder" w:date="2023-11-30T14:37:00Z"/>
          <w:b/>
          <w:color w:val="000000" w:themeColor="text1"/>
          <w:lang w:val="en-US"/>
        </w:rPr>
      </w:pPr>
      <w:moveTo w:id="426" w:author="Camila Bruder" w:date="2023-11-30T14:37:00Z">
        <w:r w:rsidRPr="00F34919">
          <w:rPr>
            <w:b/>
            <w:color w:val="000000" w:themeColor="text1"/>
            <w:lang w:val="en-US"/>
          </w:rPr>
          <w:t>2.2 Materials</w:t>
        </w:r>
      </w:moveTo>
    </w:p>
    <w:moveToRangeEnd w:id="424"/>
    <w:p w14:paraId="6815473C" w14:textId="77777777" w:rsidR="000452B9" w:rsidRPr="00EB3D27" w:rsidRDefault="000452B9" w:rsidP="00780D6D">
      <w:pPr>
        <w:spacing w:line="360" w:lineRule="auto"/>
        <w:jc w:val="both"/>
        <w:rPr>
          <w:del w:id="427" w:author="Camila Bruder" w:date="2023-11-30T14:37:00Z"/>
          <w:rFonts w:ascii="Times" w:hAnsi="Times"/>
          <w:i/>
          <w:iCs/>
          <w:lang w:val="en-US"/>
        </w:rPr>
      </w:pPr>
    </w:p>
    <w:p w14:paraId="68E1AEBE" w14:textId="135AB84B" w:rsidR="00277787" w:rsidRPr="00F34919" w:rsidRDefault="00D2289B" w:rsidP="00AD6C6B">
      <w:pPr>
        <w:spacing w:line="360" w:lineRule="auto"/>
        <w:jc w:val="both"/>
        <w:rPr>
          <w:color w:val="000000" w:themeColor="text1"/>
          <w:lang w:val="en-US"/>
        </w:rPr>
      </w:pPr>
      <w:ins w:id="428" w:author="Camila Bruder" w:date="2023-11-30T14:37:00Z">
        <w:r w:rsidRPr="00420A7E">
          <w:rPr>
            <w:b/>
            <w:bCs/>
            <w:color w:val="000000" w:themeColor="text1"/>
            <w:lang w:val="en-US"/>
          </w:rPr>
          <w:t>2.</w:t>
        </w:r>
      </w:ins>
      <w:r w:rsidR="003E09AD" w:rsidRPr="00F34919">
        <w:rPr>
          <w:b/>
          <w:color w:val="000000" w:themeColor="text1"/>
          <w:lang w:val="en-US"/>
        </w:rPr>
        <w:t>2.1</w:t>
      </w:r>
      <w:del w:id="429" w:author="Camila Bruder" w:date="2023-11-30T14:37:00Z">
        <w:r w:rsidRPr="00EB3D27">
          <w:rPr>
            <w:rFonts w:ascii="Times" w:hAnsi="Times"/>
            <w:b/>
            <w:bCs/>
            <w:lang w:val="en-US"/>
          </w:rPr>
          <w:delText>.1</w:delText>
        </w:r>
      </w:del>
      <w:ins w:id="430" w:author="Camila Bruder" w:date="2023-11-30T14:37:00Z">
        <w:r w:rsidRPr="00420A7E">
          <w:rPr>
            <w:b/>
            <w:bCs/>
            <w:color w:val="000000" w:themeColor="text1"/>
            <w:lang w:val="en-US"/>
          </w:rPr>
          <w:t xml:space="preserve"> </w:t>
        </w:r>
        <w:r w:rsidR="00077BCA">
          <w:rPr>
            <w:b/>
            <w:bCs/>
            <w:color w:val="000000" w:themeColor="text1"/>
            <w:lang w:val="en-US"/>
          </w:rPr>
          <w:t xml:space="preserve">  </w:t>
        </w:r>
      </w:ins>
      <w:r w:rsidR="00077BCA" w:rsidRPr="00F34919">
        <w:rPr>
          <w:b/>
          <w:color w:val="000000" w:themeColor="text1"/>
          <w:lang w:val="en-US"/>
        </w:rPr>
        <w:t xml:space="preserve"> </w:t>
      </w:r>
      <w:r w:rsidR="00277787" w:rsidRPr="00F34919">
        <w:rPr>
          <w:b/>
          <w:i/>
          <w:color w:val="000000" w:themeColor="text1"/>
          <w:lang w:val="en-US"/>
        </w:rPr>
        <w:t>Questionnaires for collection of participant-related data</w:t>
      </w:r>
      <w:r w:rsidR="00277787" w:rsidRPr="00F34919">
        <w:rPr>
          <w:i/>
          <w:color w:val="000000" w:themeColor="text1"/>
          <w:lang w:val="en-US"/>
        </w:rPr>
        <w:t xml:space="preserve">. </w:t>
      </w:r>
    </w:p>
    <w:p w14:paraId="439FDADA" w14:textId="6F814B61" w:rsidR="00AD6C6B" w:rsidRPr="00F34919" w:rsidRDefault="00277787" w:rsidP="00F34919">
      <w:pPr>
        <w:spacing w:line="360" w:lineRule="auto"/>
        <w:ind w:firstLine="284"/>
        <w:jc w:val="both"/>
        <w:rPr>
          <w:color w:val="000000" w:themeColor="text1"/>
          <w:lang w:val="en-US"/>
        </w:rPr>
      </w:pPr>
      <w:del w:id="431" w:author="Camila Bruder" w:date="2023-11-30T14:37:00Z">
        <w:r w:rsidRPr="00EB3D27">
          <w:rPr>
            <w:rFonts w:ascii="Times" w:hAnsi="Times"/>
            <w:lang w:val="en-US"/>
          </w:rPr>
          <w:delText>In addition to providing biographical data</w:delText>
        </w:r>
      </w:del>
      <w:ins w:id="432" w:author="Camila Bruder" w:date="2023-11-30T14:37:00Z">
        <w:r w:rsidR="00C64488" w:rsidRPr="00420A7E">
          <w:rPr>
            <w:color w:val="000000" w:themeColor="text1"/>
            <w:lang w:val="en-US"/>
          </w:rPr>
          <w:t>In the end of the first testing session</w:t>
        </w:r>
      </w:ins>
      <w:r w:rsidR="00C64488" w:rsidRPr="00F34919">
        <w:rPr>
          <w:color w:val="000000" w:themeColor="text1"/>
          <w:lang w:val="en-US"/>
        </w:rPr>
        <w:t>, p</w:t>
      </w:r>
      <w:r w:rsidRPr="00F34919">
        <w:rPr>
          <w:color w:val="000000" w:themeColor="text1"/>
          <w:lang w:val="en-US"/>
        </w:rPr>
        <w:t xml:space="preserve">articipants will be </w:t>
      </w:r>
      <w:r w:rsidR="00CE0C99" w:rsidRPr="00F34919">
        <w:rPr>
          <w:color w:val="000000" w:themeColor="text1"/>
          <w:lang w:val="en-US"/>
        </w:rPr>
        <w:t>asked</w:t>
      </w:r>
      <w:r w:rsidR="00DC0C58" w:rsidRPr="00F34919">
        <w:rPr>
          <w:color w:val="000000" w:themeColor="text1"/>
          <w:lang w:val="en-US"/>
        </w:rPr>
        <w:t xml:space="preserve"> </w:t>
      </w:r>
      <w:del w:id="433" w:author="Camila Bruder" w:date="2023-11-30T14:37:00Z">
        <w:r w:rsidRPr="00EB3D27">
          <w:rPr>
            <w:rFonts w:ascii="Times" w:hAnsi="Times"/>
            <w:lang w:val="en-US"/>
          </w:rPr>
          <w:delText>to complete three questionnaires</w:delText>
        </w:r>
      </w:del>
      <w:ins w:id="434" w:author="Camila Bruder" w:date="2023-11-30T14:37:00Z">
        <w:r w:rsidR="00DC0C58" w:rsidRPr="00420A7E">
          <w:rPr>
            <w:color w:val="000000" w:themeColor="text1"/>
            <w:lang w:val="en-US"/>
          </w:rPr>
          <w:t>the following information,</w:t>
        </w:r>
      </w:ins>
      <w:r w:rsidR="00DC0C58" w:rsidRPr="00F34919">
        <w:rPr>
          <w:color w:val="000000" w:themeColor="text1"/>
          <w:lang w:val="en-US"/>
        </w:rPr>
        <w:t xml:space="preserve"> to be used in exploratory analyses</w:t>
      </w:r>
      <w:del w:id="435" w:author="Camila Bruder" w:date="2023-11-30T14:37:00Z">
        <w:r w:rsidRPr="00EB3D27">
          <w:rPr>
            <w:rFonts w:ascii="Times" w:hAnsi="Times"/>
            <w:lang w:val="en-US"/>
          </w:rPr>
          <w:delText>.</w:delText>
        </w:r>
      </w:del>
      <w:ins w:id="436" w:author="Camila Bruder" w:date="2023-11-30T14:37:00Z">
        <w:r w:rsidR="00DC0C58" w:rsidRPr="00420A7E">
          <w:rPr>
            <w:color w:val="000000" w:themeColor="text1"/>
            <w:lang w:val="en-US"/>
          </w:rPr>
          <w:t>:</w:t>
        </w:r>
      </w:ins>
    </w:p>
    <w:p w14:paraId="4E35CC7C" w14:textId="77777777" w:rsidR="00277787" w:rsidRPr="00EB3D27" w:rsidRDefault="00277787" w:rsidP="00780D6D">
      <w:pPr>
        <w:spacing w:line="360" w:lineRule="auto"/>
        <w:ind w:firstLine="720"/>
        <w:jc w:val="both"/>
        <w:rPr>
          <w:del w:id="437" w:author="Camila Bruder" w:date="2023-11-30T14:37:00Z"/>
          <w:rFonts w:ascii="Times" w:hAnsi="Times"/>
          <w:color w:val="000000" w:themeColor="text1"/>
          <w:lang w:val="en-US"/>
        </w:rPr>
      </w:pPr>
      <w:del w:id="438" w:author="Camila Bruder" w:date="2023-11-30T14:37:00Z">
        <w:r w:rsidRPr="00EB3D27">
          <w:rPr>
            <w:rFonts w:ascii="Times" w:hAnsi="Times"/>
            <w:lang w:val="en-US"/>
          </w:rPr>
          <w:delText xml:space="preserve">1) the 18-items </w:delText>
        </w:r>
        <w:r w:rsidR="001A4A69">
          <w:rPr>
            <w:rFonts w:ascii="Times" w:hAnsi="Times"/>
            <w:color w:val="000000" w:themeColor="text1"/>
            <w:lang w:val="en-US"/>
          </w:rPr>
          <w:delText>version of the general</w:delText>
        </w:r>
        <w:r w:rsidRPr="00EB3D27">
          <w:rPr>
            <w:rFonts w:ascii="Times" w:hAnsi="Times"/>
            <w:color w:val="000000" w:themeColor="text1"/>
            <w:lang w:val="en-US"/>
          </w:rPr>
          <w:delText xml:space="preserve"> Music Sophistication </w:delText>
        </w:r>
        <w:r w:rsidR="001A4A69">
          <w:rPr>
            <w:rFonts w:ascii="Times" w:hAnsi="Times"/>
            <w:color w:val="000000" w:themeColor="text1"/>
            <w:lang w:val="en-US"/>
          </w:rPr>
          <w:delText xml:space="preserve">subscale </w:delText>
        </w:r>
        <w:r w:rsidRPr="00EB3D27">
          <w:rPr>
            <w:rFonts w:ascii="Times" w:hAnsi="Times"/>
            <w:color w:val="000000" w:themeColor="text1"/>
            <w:lang w:val="en-US"/>
          </w:rPr>
          <w:delText xml:space="preserve">from the </w:delText>
        </w:r>
        <w:r w:rsidRPr="00EB3D27">
          <w:rPr>
            <w:rFonts w:ascii="Times" w:hAnsi="Times" w:cs="Arial"/>
            <w:color w:val="000000" w:themeColor="text1"/>
            <w:lang w:val="en-US"/>
          </w:rPr>
          <w:delText>Goldsmiths Music Sophistication Index (Müllensiefen et al</w:delText>
        </w:r>
        <w:r w:rsidR="00F624A3" w:rsidRPr="00EB3D27">
          <w:rPr>
            <w:rFonts w:ascii="Times" w:hAnsi="Times" w:cs="Arial"/>
            <w:color w:val="000000" w:themeColor="text1"/>
            <w:lang w:val="en-US"/>
          </w:rPr>
          <w:delText>.</w:delText>
        </w:r>
        <w:r w:rsidRPr="00EB3D27">
          <w:rPr>
            <w:rFonts w:ascii="Times" w:hAnsi="Times" w:cs="Arial"/>
            <w:color w:val="000000" w:themeColor="text1"/>
            <w:lang w:val="en-US"/>
          </w:rPr>
          <w:delText xml:space="preserve">, 2014), as computed </w:delText>
        </w:r>
        <w:r w:rsidR="00740951">
          <w:rPr>
            <w:rFonts w:ascii="Times" w:hAnsi="Times" w:cs="Arial"/>
            <w:color w:val="000000" w:themeColor="text1"/>
            <w:lang w:val="en-US"/>
          </w:rPr>
          <w:delText xml:space="preserve">with </w:delText>
        </w:r>
        <w:r w:rsidRPr="00EB3D27">
          <w:rPr>
            <w:rFonts w:ascii="Times" w:hAnsi="Times" w:cs="Arial"/>
            <w:color w:val="000000" w:themeColor="text1"/>
            <w:lang w:val="en-US"/>
          </w:rPr>
          <w:delText xml:space="preserve">the Gold-MSI configurator (https://shiny.gold-msi.org/gmsiconfigurator). </w:delText>
        </w:r>
      </w:del>
    </w:p>
    <w:p w14:paraId="00F2A1D1" w14:textId="77777777" w:rsidR="00277787" w:rsidRPr="00EB3D27" w:rsidRDefault="00277787" w:rsidP="00780D6D">
      <w:pPr>
        <w:spacing w:line="360" w:lineRule="auto"/>
        <w:ind w:firstLine="720"/>
        <w:jc w:val="both"/>
        <w:rPr>
          <w:del w:id="439" w:author="Camila Bruder" w:date="2023-11-30T14:37:00Z"/>
          <w:rFonts w:ascii="Times" w:eastAsiaTheme="minorHAnsi" w:hAnsi="Times"/>
          <w:lang w:val="en-GB"/>
        </w:rPr>
      </w:pPr>
      <w:del w:id="440" w:author="Camila Bruder" w:date="2023-11-30T14:37:00Z">
        <w:r w:rsidRPr="00EB3D27">
          <w:rPr>
            <w:rFonts w:ascii="Times" w:hAnsi="Times" w:cs="Arial"/>
            <w:lang w:val="en-US"/>
          </w:rPr>
          <w:delText xml:space="preserve">2) </w:delText>
        </w:r>
        <w:r w:rsidRPr="00EB3D27">
          <w:rPr>
            <w:rFonts w:ascii="Times" w:hAnsi="Times"/>
            <w:lang w:val="en-US"/>
          </w:rPr>
          <w:delText>the T</w:delText>
        </w:r>
        <w:r w:rsidRPr="00EB3D27">
          <w:rPr>
            <w:rFonts w:ascii="Times" w:hAnsi="Times"/>
          </w:rPr>
          <w:delText>en-</w:delText>
        </w:r>
        <w:r w:rsidRPr="00EB3D27">
          <w:rPr>
            <w:rFonts w:ascii="Times" w:hAnsi="Times"/>
            <w:lang w:val="en-US"/>
          </w:rPr>
          <w:delText>I</w:delText>
        </w:r>
        <w:r w:rsidRPr="00EB3D27">
          <w:rPr>
            <w:rFonts w:ascii="Times" w:hAnsi="Times"/>
          </w:rPr>
          <w:delText xml:space="preserve">tem </w:delText>
        </w:r>
        <w:r w:rsidRPr="00EB3D27">
          <w:rPr>
            <w:rFonts w:ascii="Times" w:hAnsi="Times"/>
            <w:lang w:val="en-US"/>
          </w:rPr>
          <w:delText>P</w:delText>
        </w:r>
        <w:r w:rsidRPr="00EB3D27">
          <w:rPr>
            <w:rFonts w:ascii="Times" w:hAnsi="Times"/>
          </w:rPr>
          <w:delText xml:space="preserve">ersonality </w:delText>
        </w:r>
        <w:r w:rsidRPr="00EB3D27">
          <w:rPr>
            <w:rFonts w:ascii="Times" w:hAnsi="Times"/>
            <w:lang w:val="en-US"/>
          </w:rPr>
          <w:delText>I</w:delText>
        </w:r>
        <w:r w:rsidRPr="00EB3D27">
          <w:rPr>
            <w:rFonts w:ascii="Times" w:hAnsi="Times"/>
          </w:rPr>
          <w:delText>nventory</w:delText>
        </w:r>
        <w:r w:rsidRPr="00EB3D27">
          <w:rPr>
            <w:rFonts w:ascii="Times" w:hAnsi="Times"/>
            <w:lang w:val="en-US"/>
          </w:rPr>
          <w:delText xml:space="preserve"> (TIPI), which is </w:delText>
        </w:r>
        <w:r w:rsidRPr="00EB3D27">
          <w:rPr>
            <w:rFonts w:ascii="Times" w:eastAsiaTheme="minorHAnsi" w:hAnsi="Times"/>
            <w:lang w:val="en-GB"/>
          </w:rPr>
          <w:delText xml:space="preserve">a </w:delText>
        </w:r>
        <w:r w:rsidRPr="00EB3D27">
          <w:rPr>
            <w:rFonts w:ascii="Times" w:hAnsi="Times"/>
            <w:lang w:val="en-US"/>
          </w:rPr>
          <w:delText xml:space="preserve">short self-report </w:delText>
        </w:r>
        <w:r w:rsidRPr="00EB3D27">
          <w:rPr>
            <w:rFonts w:ascii="Times" w:eastAsiaTheme="minorHAnsi" w:hAnsi="Times"/>
            <w:lang w:val="en-GB"/>
          </w:rPr>
          <w:delText>measure of</w:delText>
        </w:r>
        <w:r w:rsidRPr="00EB3D27">
          <w:rPr>
            <w:rFonts w:ascii="Times" w:hAnsi="Times"/>
            <w:lang w:val="en-US"/>
          </w:rPr>
          <w:delText xml:space="preserve"> </w:delText>
        </w:r>
        <w:r w:rsidRPr="00EB3D27">
          <w:rPr>
            <w:rFonts w:ascii="Times" w:eastAsiaTheme="minorHAnsi" w:hAnsi="Times"/>
            <w:lang w:val="en-GB"/>
          </w:rPr>
          <w:delText>the Big-Five personality domains</w:delText>
        </w:r>
        <w:r w:rsidRPr="00EB3D27">
          <w:rPr>
            <w:rFonts w:ascii="Times" w:hAnsi="Times"/>
            <w:lang w:val="en-US"/>
          </w:rPr>
          <w:delText xml:space="preserve"> </w:delText>
        </w:r>
        <w:r w:rsidRPr="00EB3D27">
          <w:rPr>
            <w:rFonts w:ascii="Times" w:eastAsiaTheme="minorHAnsi" w:hAnsi="Times"/>
            <w:lang w:val="en-GB"/>
          </w:rPr>
          <w:delText>(Gosling et al</w:delText>
        </w:r>
        <w:r w:rsidR="00F624A3" w:rsidRPr="00EB3D27">
          <w:rPr>
            <w:rFonts w:ascii="Times" w:eastAsiaTheme="minorHAnsi" w:hAnsi="Times"/>
            <w:lang w:val="en-GB"/>
          </w:rPr>
          <w:delText>.</w:delText>
        </w:r>
        <w:r w:rsidRPr="00EB3D27">
          <w:rPr>
            <w:rFonts w:ascii="Times" w:eastAsiaTheme="minorHAnsi" w:hAnsi="Times"/>
            <w:lang w:val="en-GB"/>
          </w:rPr>
          <w:delText>, 2003), in the German version (Muck et al</w:delText>
        </w:r>
        <w:r w:rsidR="00456F9F" w:rsidRPr="00EB3D27">
          <w:rPr>
            <w:rFonts w:ascii="Times" w:eastAsiaTheme="minorHAnsi" w:hAnsi="Times"/>
            <w:lang w:val="en-GB"/>
          </w:rPr>
          <w:delText>.</w:delText>
        </w:r>
        <w:r w:rsidRPr="00EB3D27">
          <w:rPr>
            <w:rFonts w:ascii="Times" w:eastAsiaTheme="minorHAnsi" w:hAnsi="Times"/>
            <w:lang w:val="en-GB"/>
          </w:rPr>
          <w:delText xml:space="preserve">, 2007). Each of the five personality dimensions </w:delText>
        </w:r>
        <w:r w:rsidR="000F3879" w:rsidRPr="00EB3D27">
          <w:rPr>
            <w:rFonts w:ascii="Times" w:eastAsiaTheme="minorHAnsi" w:hAnsi="Times"/>
            <w:lang w:val="en-GB"/>
          </w:rPr>
          <w:delText>–</w:delText>
        </w:r>
        <w:r w:rsidRPr="00EB3D27">
          <w:rPr>
            <w:rFonts w:ascii="Times" w:eastAsiaTheme="minorHAnsi" w:hAnsi="Times"/>
            <w:lang w:val="en-GB"/>
          </w:rPr>
          <w:delText xml:space="preserve"> Extraversion, Agreeableness, Conscientiousness, Emotional stability (or Neuroticism) and Openness to new experiences – is measured by two items, selected from the high and low poles of each domain. Each question presents two central descriptors, and</w:delText>
        </w:r>
        <w:r w:rsidRPr="00EB3D27">
          <w:rPr>
            <w:rFonts w:ascii="Times" w:eastAsiaTheme="minorHAnsi" w:hAnsi="Times"/>
            <w:b/>
            <w:bCs/>
            <w:lang w:val="en-GB"/>
          </w:rPr>
          <w:delText xml:space="preserve"> </w:delText>
        </w:r>
        <w:r w:rsidRPr="00EB3D27">
          <w:rPr>
            <w:rFonts w:ascii="Times" w:eastAsiaTheme="minorHAnsi" w:hAnsi="Times"/>
            <w:lang w:val="en-GB"/>
          </w:rPr>
          <w:delText>participants to rate on a scale from 1 (disagree</w:delText>
        </w:r>
        <w:r w:rsidRPr="00EB3D27">
          <w:rPr>
            <w:rFonts w:ascii="Times" w:eastAsiaTheme="minorHAnsi" w:hAnsi="Times"/>
            <w:b/>
            <w:bCs/>
            <w:lang w:val="en-GB"/>
          </w:rPr>
          <w:delText xml:space="preserve"> </w:delText>
        </w:r>
        <w:r w:rsidRPr="00EB3D27">
          <w:rPr>
            <w:rFonts w:ascii="Times" w:eastAsiaTheme="minorHAnsi" w:hAnsi="Times"/>
            <w:lang w:val="en-GB"/>
          </w:rPr>
          <w:delText xml:space="preserve">strongly) to 7 (agree strongly) how much those two traits apply to them. </w:delText>
        </w:r>
      </w:del>
    </w:p>
    <w:p w14:paraId="7736908F" w14:textId="77777777" w:rsidR="00277787" w:rsidRPr="00EB3D27" w:rsidRDefault="00277787" w:rsidP="00780D6D">
      <w:pPr>
        <w:spacing w:line="360" w:lineRule="auto"/>
        <w:ind w:firstLine="720"/>
        <w:jc w:val="both"/>
        <w:rPr>
          <w:del w:id="441" w:author="Camila Bruder" w:date="2023-11-30T14:37:00Z"/>
          <w:rFonts w:ascii="Times" w:eastAsiaTheme="minorHAnsi" w:hAnsi="Times"/>
          <w:lang w:val="en-GB"/>
        </w:rPr>
      </w:pPr>
      <w:del w:id="442" w:author="Camila Bruder" w:date="2023-11-30T14:37:00Z">
        <w:r w:rsidRPr="00EB3D27">
          <w:rPr>
            <w:rFonts w:ascii="Times" w:eastAsiaTheme="minorHAnsi" w:hAnsi="Times"/>
            <w:lang w:val="en-GB"/>
          </w:rPr>
          <w:delText>3) the reviewed Short Test of Music Preference (</w:delText>
        </w:r>
        <w:r w:rsidRPr="00EB3D27">
          <w:rPr>
            <w:rFonts w:ascii="Times" w:hAnsi="Times"/>
            <w:lang w:val="en-US"/>
          </w:rPr>
          <w:delText>STOMP-R), a short self-report inventory for musical preferences (</w:delText>
        </w:r>
        <w:r w:rsidRPr="00EB3D27">
          <w:rPr>
            <w:rFonts w:ascii="Times" w:eastAsiaTheme="minorHAnsi" w:hAnsi="Times"/>
            <w:lang w:val="en-GB"/>
          </w:rPr>
          <w:delText xml:space="preserve">Rentfrow </w:delText>
        </w:r>
        <w:r w:rsidR="00F624A3" w:rsidRPr="00EB3D27">
          <w:rPr>
            <w:rFonts w:ascii="Times" w:eastAsiaTheme="minorHAnsi" w:hAnsi="Times"/>
            <w:lang w:val="en-GB"/>
          </w:rPr>
          <w:delText>et al.</w:delText>
        </w:r>
        <w:r w:rsidRPr="00EB3D27">
          <w:rPr>
            <w:rFonts w:ascii="Times" w:eastAsiaTheme="minorHAnsi" w:hAnsi="Times"/>
            <w:lang w:val="en-GB"/>
          </w:rPr>
          <w:delText>, 2011</w:delText>
        </w:r>
        <w:r w:rsidRPr="00EB3D27">
          <w:rPr>
            <w:rFonts w:ascii="Times" w:eastAsiaTheme="minorHAnsi" w:hAnsi="Times"/>
            <w:color w:val="000000" w:themeColor="text1"/>
            <w:lang w:val="en-GB"/>
          </w:rPr>
          <w:delText xml:space="preserve">; see </w:delText>
        </w:r>
        <w:r w:rsidRPr="00EB3D27">
          <w:rPr>
            <w:rFonts w:ascii="Times" w:hAnsi="Times"/>
            <w:noProof/>
            <w:color w:val="000000" w:themeColor="text1"/>
            <w:lang w:val="en-US"/>
          </w:rPr>
          <w:delText>Fricke &amp; Herzberg, 2017</w:delText>
        </w:r>
        <w:r w:rsidRPr="00EB3D27">
          <w:rPr>
            <w:rFonts w:ascii="Times" w:eastAsiaTheme="minorHAnsi" w:hAnsi="Times"/>
            <w:color w:val="000000" w:themeColor="text1"/>
            <w:lang w:val="en-GB"/>
          </w:rPr>
          <w:delText xml:space="preserve"> </w:delText>
        </w:r>
        <w:r w:rsidRPr="00EB3D27">
          <w:rPr>
            <w:rFonts w:ascii="Times" w:hAnsi="Times"/>
            <w:noProof/>
            <w:color w:val="000000" w:themeColor="text1"/>
            <w:lang w:val="en-US"/>
          </w:rPr>
          <w:delText>for a German validation)</w:delText>
        </w:r>
        <w:r w:rsidRPr="00EB3D27">
          <w:rPr>
            <w:rFonts w:ascii="Times" w:eastAsiaTheme="minorHAnsi" w:hAnsi="Times"/>
            <w:color w:val="000000" w:themeColor="text1"/>
            <w:lang w:val="en-GB"/>
          </w:rPr>
          <w:delText xml:space="preserve">. </w:delText>
        </w:r>
      </w:del>
    </w:p>
    <w:p w14:paraId="0354C2A7" w14:textId="77777777" w:rsidR="00AD6C6B" w:rsidRPr="00F34919" w:rsidRDefault="00AD6C6B" w:rsidP="004913DA">
      <w:pPr>
        <w:spacing w:line="360" w:lineRule="auto"/>
        <w:ind w:firstLine="284"/>
        <w:jc w:val="both"/>
        <w:rPr>
          <w:moveFrom w:id="443" w:author="Camila Bruder" w:date="2023-11-30T14:37:00Z"/>
          <w:i/>
          <w:color w:val="000000" w:themeColor="text1"/>
          <w:lang w:val="en-US"/>
        </w:rPr>
        <w:pPrChange w:id="444" w:author="Camila Bruder" w:date="2023-11-30T14:37:00Z">
          <w:pPr>
            <w:autoSpaceDE w:val="0"/>
            <w:autoSpaceDN w:val="0"/>
            <w:adjustRightInd w:val="0"/>
            <w:spacing w:line="360" w:lineRule="auto"/>
            <w:jc w:val="both"/>
          </w:pPr>
        </w:pPrChange>
      </w:pPr>
      <w:moveFromRangeStart w:id="445" w:author="Camila Bruder" w:date="2023-11-30T14:37:00Z" w:name="move152247467"/>
    </w:p>
    <w:p w14:paraId="65BC33B1" w14:textId="77777777" w:rsidR="003E09AD" w:rsidRPr="00F34919" w:rsidRDefault="003E09AD" w:rsidP="003E09AD">
      <w:pPr>
        <w:autoSpaceDE w:val="0"/>
        <w:autoSpaceDN w:val="0"/>
        <w:adjustRightInd w:val="0"/>
        <w:spacing w:line="360" w:lineRule="auto"/>
        <w:jc w:val="both"/>
        <w:rPr>
          <w:moveFrom w:id="446" w:author="Camila Bruder" w:date="2023-11-30T14:37:00Z"/>
          <w:b/>
          <w:color w:val="000000" w:themeColor="text1"/>
          <w:lang w:val="en-US"/>
        </w:rPr>
      </w:pPr>
      <w:moveFrom w:id="447" w:author="Camila Bruder" w:date="2023-11-30T14:37:00Z">
        <w:r w:rsidRPr="00F34919">
          <w:rPr>
            <w:b/>
            <w:color w:val="000000" w:themeColor="text1"/>
            <w:lang w:val="en-US"/>
          </w:rPr>
          <w:t>2.2 Materials</w:t>
        </w:r>
      </w:moveFrom>
    </w:p>
    <w:moveFromRangeEnd w:id="445"/>
    <w:p w14:paraId="5F876DA1" w14:textId="2CD006C1" w:rsidR="00C64488" w:rsidRPr="00420A7E" w:rsidRDefault="00C64488" w:rsidP="00AD6C6B">
      <w:pPr>
        <w:spacing w:line="360" w:lineRule="auto"/>
        <w:jc w:val="both"/>
        <w:rPr>
          <w:ins w:id="448" w:author="Camila Bruder" w:date="2023-11-30T14:37:00Z"/>
          <w:color w:val="000000" w:themeColor="text1"/>
          <w:lang w:val="en-US"/>
        </w:rPr>
      </w:pPr>
      <w:ins w:id="449" w:author="Camila Bruder" w:date="2023-11-30T14:37:00Z">
        <w:r w:rsidRPr="00420A7E">
          <w:rPr>
            <w:color w:val="000000" w:themeColor="text1"/>
            <w:lang w:val="en-US"/>
          </w:rPr>
          <w:t xml:space="preserve">a) </w:t>
        </w:r>
        <w:r w:rsidR="00CE0C99" w:rsidRPr="00420A7E">
          <w:rPr>
            <w:color w:val="000000" w:themeColor="text1"/>
            <w:lang w:val="en-US"/>
          </w:rPr>
          <w:t xml:space="preserve"> </w:t>
        </w:r>
        <w:r w:rsidRPr="00420A7E">
          <w:rPr>
            <w:color w:val="000000" w:themeColor="text1"/>
            <w:lang w:val="en-US"/>
          </w:rPr>
          <w:t xml:space="preserve">demographic </w:t>
        </w:r>
        <w:r w:rsidR="00CE0C99" w:rsidRPr="00420A7E">
          <w:rPr>
            <w:color w:val="000000" w:themeColor="text1"/>
            <w:lang w:val="en-US"/>
          </w:rPr>
          <w:t xml:space="preserve">questions about age, </w:t>
        </w:r>
        <w:r w:rsidR="00215A95" w:rsidRPr="00420A7E">
          <w:rPr>
            <w:color w:val="000000" w:themeColor="text1"/>
            <w:lang w:val="en-US"/>
          </w:rPr>
          <w:t xml:space="preserve">languages spoken, </w:t>
        </w:r>
        <w:r w:rsidR="00CE0C99" w:rsidRPr="00420A7E">
          <w:rPr>
            <w:color w:val="000000" w:themeColor="text1"/>
            <w:lang w:val="en-US"/>
          </w:rPr>
          <w:t>gender</w:t>
        </w:r>
        <w:r w:rsidR="00215A95" w:rsidRPr="00420A7E">
          <w:rPr>
            <w:color w:val="000000" w:themeColor="text1"/>
            <w:lang w:val="en-US"/>
          </w:rPr>
          <w:t xml:space="preserve"> (femal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male</w:t>
        </w:r>
        <w:r w:rsidRPr="00420A7E">
          <w:rPr>
            <w:color w:val="000000" w:themeColor="text1"/>
            <w:lang w:val="en-US"/>
          </w:rPr>
          <w:t xml:space="preserve"> </w:t>
        </w:r>
        <w:r w:rsidR="00215A95" w:rsidRPr="00420A7E">
          <w:rPr>
            <w:color w:val="000000" w:themeColor="text1"/>
            <w:lang w:val="en-US"/>
          </w:rPr>
          <w:t>/ non-binary</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not to disclos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to self-describe)</w:t>
        </w:r>
        <w:r w:rsidR="00CE0C99" w:rsidRPr="00420A7E">
          <w:rPr>
            <w:color w:val="000000" w:themeColor="text1"/>
            <w:lang w:val="en-US"/>
          </w:rPr>
          <w:t>, and sexual orientation</w:t>
        </w:r>
        <w:r w:rsidR="001C72A0" w:rsidRPr="00420A7E">
          <w:rPr>
            <w:color w:val="000000" w:themeColor="text1"/>
            <w:lang w:val="en-US"/>
          </w:rPr>
          <w:t xml:space="preserve"> </w:t>
        </w:r>
        <w:r w:rsidR="00215A95" w:rsidRPr="00420A7E">
          <w:rPr>
            <w:color w:val="000000" w:themeColor="text1"/>
            <w:lang w:val="en-US"/>
          </w:rPr>
          <w:t>(h</w:t>
        </w:r>
        <w:r w:rsidR="00215A95" w:rsidRPr="00420A7E">
          <w:rPr>
            <w:color w:val="000000" w:themeColor="text1"/>
          </w:rPr>
          <w:t>eterosexual or straight</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g</w:t>
        </w:r>
        <w:r w:rsidR="00215A95" w:rsidRPr="00420A7E">
          <w:rPr>
            <w:color w:val="000000" w:themeColor="text1"/>
          </w:rPr>
          <w:t>ay or lesbian</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b</w:t>
        </w:r>
        <w:r w:rsidR="00215A95" w:rsidRPr="00420A7E">
          <w:rPr>
            <w:color w:val="000000" w:themeColor="text1"/>
          </w:rPr>
          <w:t>isexual</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not to disclose</w:t>
        </w:r>
        <w:r w:rsidRPr="00420A7E">
          <w:rPr>
            <w:color w:val="000000" w:themeColor="text1"/>
            <w:lang w:val="en-US"/>
          </w:rPr>
          <w:t xml:space="preserve"> </w:t>
        </w:r>
        <w:r w:rsidR="00215A95" w:rsidRPr="00420A7E">
          <w:rPr>
            <w:color w:val="000000" w:themeColor="text1"/>
            <w:lang w:val="en-US"/>
          </w:rPr>
          <w:t>/</w:t>
        </w:r>
        <w:r w:rsidRPr="00420A7E">
          <w:rPr>
            <w:color w:val="000000" w:themeColor="text1"/>
            <w:lang w:val="en-US"/>
          </w:rPr>
          <w:t xml:space="preserve"> </w:t>
        </w:r>
        <w:r w:rsidR="00215A95" w:rsidRPr="00420A7E">
          <w:rPr>
            <w:color w:val="000000" w:themeColor="text1"/>
            <w:lang w:val="en-US"/>
          </w:rPr>
          <w:t>prefer to self-describe)</w:t>
        </w:r>
        <w:r w:rsidRPr="00420A7E">
          <w:rPr>
            <w:color w:val="000000" w:themeColor="text1"/>
            <w:lang w:val="en-US"/>
          </w:rPr>
          <w:t>.</w:t>
        </w:r>
        <w:r w:rsidR="00215A95" w:rsidRPr="00420A7E">
          <w:rPr>
            <w:color w:val="000000" w:themeColor="text1"/>
            <w:lang w:val="en-US"/>
          </w:rPr>
          <w:t xml:space="preserve"> </w:t>
        </w:r>
      </w:ins>
    </w:p>
    <w:p w14:paraId="66EA4446" w14:textId="04A0FAA3" w:rsidR="00C64488" w:rsidRPr="00420A7E" w:rsidRDefault="00C64488" w:rsidP="00AD6C6B">
      <w:pPr>
        <w:spacing w:line="360" w:lineRule="auto"/>
        <w:jc w:val="both"/>
        <w:rPr>
          <w:ins w:id="450" w:author="Camila Bruder" w:date="2023-11-30T14:37:00Z"/>
          <w:color w:val="000000" w:themeColor="text1"/>
          <w:lang w:val="en-US"/>
        </w:rPr>
      </w:pPr>
      <w:ins w:id="451" w:author="Camila Bruder" w:date="2023-11-30T14:37:00Z">
        <w:r w:rsidRPr="00420A7E">
          <w:rPr>
            <w:color w:val="000000" w:themeColor="text1"/>
            <w:lang w:val="en-US"/>
          </w:rPr>
          <w:t xml:space="preserve">b) questions about their experience while doing the experimental task </w:t>
        </w:r>
        <w:r w:rsidR="00CE0C99" w:rsidRPr="00420A7E">
          <w:rPr>
            <w:color w:val="000000" w:themeColor="text1"/>
            <w:lang w:val="en-US"/>
          </w:rPr>
          <w:t>: 1) Did you perform the task conscientiously? 2) Did you recognize the language spoken</w:t>
        </w:r>
        <w:r w:rsidR="008A4417" w:rsidRPr="00420A7E">
          <w:rPr>
            <w:color w:val="000000" w:themeColor="text1"/>
            <w:lang w:val="en-US"/>
          </w:rPr>
          <w:t xml:space="preserve"> and </w:t>
        </w:r>
        <w:r w:rsidR="00CE0C99" w:rsidRPr="00420A7E">
          <w:rPr>
            <w:color w:val="000000" w:themeColor="text1"/>
            <w:lang w:val="en-US"/>
          </w:rPr>
          <w:t xml:space="preserve">sung in the stimuli (if yes, which was it)? 3) Do you have any comments about your experience while doing the task? 4) During the experiment, each block of trials </w:t>
        </w:r>
        <w:r w:rsidR="002128D8" w:rsidRPr="00420A7E">
          <w:rPr>
            <w:color w:val="000000" w:themeColor="text1"/>
            <w:lang w:val="en-US"/>
          </w:rPr>
          <w:t>contained</w:t>
        </w:r>
        <w:r w:rsidR="00CE0C99" w:rsidRPr="00420A7E">
          <w:rPr>
            <w:color w:val="000000" w:themeColor="text1"/>
            <w:lang w:val="en-US"/>
          </w:rPr>
          <w:t xml:space="preserve"> different types of </w:t>
        </w:r>
        <w:proofErr w:type="gramStart"/>
        <w:r w:rsidR="00CE0C99" w:rsidRPr="00420A7E">
          <w:rPr>
            <w:color w:val="000000" w:themeColor="text1"/>
            <w:lang w:val="en-US"/>
          </w:rPr>
          <w:t>vocalization</w:t>
        </w:r>
        <w:proofErr w:type="gramEnd"/>
        <w:r w:rsidR="00CE0C99" w:rsidRPr="00420A7E">
          <w:rPr>
            <w:color w:val="000000" w:themeColor="text1"/>
            <w:lang w:val="en-US"/>
          </w:rPr>
          <w:t xml:space="preserve">. How would you label the five types of </w:t>
        </w:r>
        <w:proofErr w:type="gramStart"/>
        <w:r w:rsidR="00CE0C99" w:rsidRPr="00420A7E">
          <w:rPr>
            <w:color w:val="000000" w:themeColor="text1"/>
            <w:lang w:val="en-US"/>
          </w:rPr>
          <w:t>vocalization</w:t>
        </w:r>
        <w:proofErr w:type="gramEnd"/>
        <w:r w:rsidR="00CE0C99" w:rsidRPr="00420A7E">
          <w:rPr>
            <w:color w:val="000000" w:themeColor="text1"/>
            <w:lang w:val="en-US"/>
          </w:rPr>
          <w:t xml:space="preserve"> you listened to? </w:t>
        </w:r>
      </w:ins>
    </w:p>
    <w:p w14:paraId="665A3D0E" w14:textId="7489A515" w:rsidR="00277787" w:rsidRPr="00420A7E" w:rsidRDefault="00C64488" w:rsidP="00AD6C6B">
      <w:pPr>
        <w:spacing w:line="360" w:lineRule="auto"/>
        <w:jc w:val="both"/>
        <w:rPr>
          <w:ins w:id="452" w:author="Camila Bruder" w:date="2023-11-30T14:37:00Z"/>
          <w:color w:val="000000" w:themeColor="text1"/>
          <w:lang w:val="en-US"/>
        </w:rPr>
      </w:pPr>
      <w:ins w:id="453" w:author="Camila Bruder" w:date="2023-11-30T14:37:00Z">
        <w:r w:rsidRPr="00420A7E">
          <w:rPr>
            <w:color w:val="000000" w:themeColor="text1"/>
            <w:lang w:val="en-US"/>
          </w:rPr>
          <w:t>c</w:t>
        </w:r>
        <w:r w:rsidR="00277787" w:rsidRPr="00420A7E">
          <w:rPr>
            <w:color w:val="000000" w:themeColor="text1"/>
            <w:lang w:val="en-US"/>
          </w:rPr>
          <w:t xml:space="preserve">) the 18-items </w:t>
        </w:r>
        <w:r w:rsidR="001A4A69" w:rsidRPr="00420A7E">
          <w:rPr>
            <w:color w:val="000000" w:themeColor="text1"/>
            <w:lang w:val="en-US"/>
          </w:rPr>
          <w:t>version of the general</w:t>
        </w:r>
        <w:r w:rsidR="00277787" w:rsidRPr="00420A7E">
          <w:rPr>
            <w:color w:val="000000" w:themeColor="text1"/>
            <w:lang w:val="en-US"/>
          </w:rPr>
          <w:t xml:space="preserve"> Music Sophistication </w:t>
        </w:r>
        <w:r w:rsidR="001A4A69" w:rsidRPr="00420A7E">
          <w:rPr>
            <w:color w:val="000000" w:themeColor="text1"/>
            <w:lang w:val="en-US"/>
          </w:rPr>
          <w:t xml:space="preserve">subscale </w:t>
        </w:r>
        <w:r w:rsidR="00277787" w:rsidRPr="00420A7E">
          <w:rPr>
            <w:color w:val="000000" w:themeColor="text1"/>
            <w:lang w:val="en-US"/>
          </w:rPr>
          <w:t>from the Goldsmiths Music Sophistication Index (</w:t>
        </w:r>
        <w:r w:rsidR="008A4417" w:rsidRPr="00420A7E">
          <w:rPr>
            <w:color w:val="000000" w:themeColor="text1"/>
            <w:lang w:val="en-US"/>
          </w:rPr>
          <w:t xml:space="preserve">Gold-MSI; </w:t>
        </w:r>
        <w:r w:rsidR="00AD6C6B">
          <w:rPr>
            <w:color w:val="000000" w:themeColor="text1"/>
            <w:lang w:val="en-US"/>
          </w:rPr>
          <w:fldChar w:fldCharType="begin"/>
        </w:r>
        <w:r w:rsidR="00A067A7">
          <w:rPr>
            <w:color w:val="000000" w:themeColor="text1"/>
            <w:lang w:val="en-US"/>
          </w:rPr>
          <w:instrText xml:space="preserve"> ADDIN ZOTERO_ITEM CSL_CITATION {"citationID":"RqUIWhAE","properties":{"formattedCitation":"(M\\uc0\\u252{}llensiefen et al., 2014)","plainCitation":"(Müllensiefen et al., 2014)","dontUpdate":true,"noteIndex":0},"citationItems":[{"id":507,"uris":["http://zotero.org/users/local/CelvPSso/items/JPNKK4N4"],"itemData":{"id":507,"type":"article-journal","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container-title":"PLoS ONE","DOI":"10.1371/journal.pone.0089642","ISSN":"1932-6203","issue":"2","journalAbbreviation":"PLoS ONE","language":"en","page":"e89642","source":"DOI.org (Crossref)","title":"The musicality of non-musicians: an index for assessing musical sophistication in the general population","title-short":"The Musicality of Non-Musicians","volume":"9","author":[{"family":"Müllensiefen","given":"Daniel"},{"family":"Gingras","given":"Bruno"},{"family":"Musil","given":"Jason"},{"family":"Stewart","given":"Lauren"}],"editor":[{"family":"Snyder","given":"Joel"}],"issued":{"date-parts":[["2014",2,26]]}}}],"schema":"https://github.com/citation-style-language/schema/raw/master/csl-citation.json"} </w:instrText>
        </w:r>
        <w:r w:rsidR="00AD6C6B">
          <w:rPr>
            <w:color w:val="000000" w:themeColor="text1"/>
            <w:lang w:val="en-US"/>
          </w:rPr>
          <w:fldChar w:fldCharType="separate"/>
        </w:r>
        <w:proofErr w:type="spellStart"/>
        <w:r w:rsidR="00AD6C6B" w:rsidRPr="00AD6C6B">
          <w:rPr>
            <w:color w:val="000000"/>
            <w:lang w:val="en-US"/>
          </w:rPr>
          <w:t>Müllensiefen</w:t>
        </w:r>
        <w:proofErr w:type="spellEnd"/>
        <w:r w:rsidR="00AD6C6B" w:rsidRPr="00AD6C6B">
          <w:rPr>
            <w:color w:val="000000"/>
            <w:lang w:val="en-US"/>
          </w:rPr>
          <w:t xml:space="preserve"> et al., 2014)</w:t>
        </w:r>
        <w:r w:rsidR="00AD6C6B">
          <w:rPr>
            <w:color w:val="000000" w:themeColor="text1"/>
            <w:lang w:val="en-US"/>
          </w:rPr>
          <w:fldChar w:fldCharType="end"/>
        </w:r>
        <w:r w:rsidR="00AD6C6B">
          <w:rPr>
            <w:color w:val="000000" w:themeColor="text1"/>
            <w:lang w:val="en-US"/>
          </w:rPr>
          <w:t>,</w:t>
        </w:r>
        <w:r w:rsidR="00277787" w:rsidRPr="00420A7E">
          <w:rPr>
            <w:color w:val="000000" w:themeColor="text1"/>
            <w:lang w:val="en-US"/>
          </w:rPr>
          <w:t xml:space="preserve"> as computed </w:t>
        </w:r>
        <w:r w:rsidR="00740951" w:rsidRPr="00420A7E">
          <w:rPr>
            <w:color w:val="000000" w:themeColor="text1"/>
            <w:lang w:val="en-US"/>
          </w:rPr>
          <w:t xml:space="preserve">with </w:t>
        </w:r>
        <w:r w:rsidR="00277787" w:rsidRPr="00420A7E">
          <w:rPr>
            <w:color w:val="000000" w:themeColor="text1"/>
            <w:lang w:val="en-US"/>
          </w:rPr>
          <w:t xml:space="preserve">the Gold-MSI configurator (https://shiny.gold-msi.org/gmsiconfigurator). </w:t>
        </w:r>
        <w:r w:rsidR="008A4417" w:rsidRPr="00420A7E">
          <w:rPr>
            <w:color w:val="000000" w:themeColor="text1"/>
            <w:lang w:val="en-US"/>
          </w:rPr>
          <w:t>The Gold-MSI is a self-report measurement instrument to assess musical skills and behaviors in the general population.</w:t>
        </w:r>
      </w:ins>
    </w:p>
    <w:p w14:paraId="1F30E18F" w14:textId="51A8A09B" w:rsidR="00C64488" w:rsidRPr="00420A7E" w:rsidRDefault="00C64488" w:rsidP="00AD6C6B">
      <w:pPr>
        <w:spacing w:line="360" w:lineRule="auto"/>
        <w:jc w:val="both"/>
        <w:rPr>
          <w:ins w:id="454" w:author="Camila Bruder" w:date="2023-11-30T14:37:00Z"/>
          <w:rFonts w:eastAsiaTheme="minorHAnsi"/>
          <w:color w:val="000000" w:themeColor="text1"/>
          <w:lang w:val="en-GB"/>
        </w:rPr>
      </w:pPr>
      <w:ins w:id="455" w:author="Camila Bruder" w:date="2023-11-30T14:37:00Z">
        <w:r w:rsidRPr="00420A7E">
          <w:rPr>
            <w:color w:val="000000" w:themeColor="text1"/>
            <w:lang w:val="en-US"/>
          </w:rPr>
          <w:t>d</w:t>
        </w:r>
        <w:r w:rsidR="00277787" w:rsidRPr="00420A7E">
          <w:rPr>
            <w:rFonts w:eastAsiaTheme="minorHAnsi"/>
            <w:color w:val="000000" w:themeColor="text1"/>
            <w:lang w:val="en-GB"/>
          </w:rPr>
          <w:t xml:space="preserve">) </w:t>
        </w:r>
        <w:r w:rsidR="003D73E5" w:rsidRPr="00420A7E">
          <w:rPr>
            <w:rFonts w:eastAsiaTheme="minorHAnsi"/>
            <w:color w:val="000000" w:themeColor="text1"/>
            <w:lang w:val="en-GB"/>
          </w:rPr>
          <w:t>a short questionnaire</w:t>
        </w:r>
        <w:r w:rsidRPr="00420A7E">
          <w:rPr>
            <w:rFonts w:eastAsiaTheme="minorHAnsi"/>
            <w:color w:val="000000" w:themeColor="text1"/>
            <w:lang w:val="en-GB"/>
          </w:rPr>
          <w:t xml:space="preserve"> about music preferences</w:t>
        </w:r>
        <w:r w:rsidR="003D73E5" w:rsidRPr="00420A7E">
          <w:rPr>
            <w:rFonts w:eastAsiaTheme="minorHAnsi"/>
            <w:color w:val="000000" w:themeColor="text1"/>
            <w:lang w:val="en-GB"/>
          </w:rPr>
          <w:t xml:space="preserve">, </w:t>
        </w:r>
        <w:r w:rsidR="00215A95" w:rsidRPr="00420A7E">
          <w:rPr>
            <w:rFonts w:eastAsiaTheme="minorHAnsi"/>
            <w:color w:val="000000" w:themeColor="text1"/>
            <w:lang w:val="en-GB"/>
          </w:rPr>
          <w:t>asking participants how much they like to listen to certain styles of music</w:t>
        </w:r>
        <w:r w:rsidRPr="00420A7E">
          <w:rPr>
            <w:rFonts w:eastAsiaTheme="minorHAnsi"/>
            <w:color w:val="000000" w:themeColor="text1"/>
            <w:lang w:val="en-GB"/>
          </w:rPr>
          <w:t xml:space="preserve"> (pop, opera, </w:t>
        </w:r>
        <w:r w:rsidR="00863BC2" w:rsidRPr="00420A7E">
          <w:rPr>
            <w:rFonts w:eastAsiaTheme="minorHAnsi"/>
            <w:color w:val="000000" w:themeColor="text1"/>
            <w:lang w:val="en-GB"/>
          </w:rPr>
          <w:t>rock, world music</w:t>
        </w:r>
        <w:r w:rsidRPr="00420A7E">
          <w:rPr>
            <w:rFonts w:eastAsiaTheme="minorHAnsi"/>
            <w:color w:val="000000" w:themeColor="text1"/>
            <w:lang w:val="en-GB"/>
          </w:rPr>
          <w:t>)</w:t>
        </w:r>
        <w:r w:rsidR="00215A95" w:rsidRPr="00420A7E">
          <w:rPr>
            <w:rFonts w:eastAsiaTheme="minorHAnsi"/>
            <w:color w:val="000000" w:themeColor="text1"/>
            <w:lang w:val="en-GB"/>
          </w:rPr>
          <w:t>, and on average how many hours they spend per week listening to that style of music</w:t>
        </w:r>
        <w:r w:rsidRPr="00420A7E">
          <w:rPr>
            <w:rFonts w:eastAsiaTheme="minorHAnsi"/>
            <w:color w:val="000000" w:themeColor="text1"/>
            <w:lang w:val="en-GB"/>
          </w:rPr>
          <w:t>.</w:t>
        </w:r>
      </w:ins>
    </w:p>
    <w:p w14:paraId="7A507612" w14:textId="77777777" w:rsidR="003E09AD" w:rsidRDefault="003E09AD" w:rsidP="008B2E60">
      <w:pPr>
        <w:autoSpaceDE w:val="0"/>
        <w:autoSpaceDN w:val="0"/>
        <w:adjustRightInd w:val="0"/>
        <w:spacing w:line="360" w:lineRule="auto"/>
        <w:ind w:firstLine="284"/>
        <w:jc w:val="both"/>
        <w:rPr>
          <w:ins w:id="456" w:author="Camila Bruder" w:date="2023-11-30T14:37:00Z"/>
          <w:color w:val="000000" w:themeColor="text1"/>
          <w:lang w:val="en-US"/>
        </w:rPr>
      </w:pPr>
    </w:p>
    <w:p w14:paraId="2FF67714" w14:textId="001801E5" w:rsidR="00BE621E" w:rsidRPr="00F34919" w:rsidRDefault="00D2289B" w:rsidP="003E09AD">
      <w:pPr>
        <w:autoSpaceDE w:val="0"/>
        <w:autoSpaceDN w:val="0"/>
        <w:adjustRightInd w:val="0"/>
        <w:spacing w:line="360" w:lineRule="auto"/>
        <w:jc w:val="both"/>
        <w:rPr>
          <w:b/>
          <w:i/>
          <w:color w:val="000000" w:themeColor="text1"/>
          <w:lang w:val="en-US"/>
        </w:rPr>
      </w:pPr>
      <w:r w:rsidRPr="00F34919">
        <w:rPr>
          <w:b/>
          <w:i/>
          <w:color w:val="000000" w:themeColor="text1"/>
          <w:lang w:val="en-US"/>
        </w:rPr>
        <w:t>2.2.</w:t>
      </w:r>
      <w:del w:id="457" w:author="Camila Bruder" w:date="2023-11-30T14:37:00Z">
        <w:r w:rsidRPr="00EB3D27">
          <w:rPr>
            <w:rFonts w:ascii="Times" w:hAnsi="Times"/>
            <w:b/>
            <w:bCs/>
            <w:i/>
            <w:iCs/>
            <w:color w:val="000000" w:themeColor="text1"/>
            <w:lang w:val="en-US"/>
          </w:rPr>
          <w:delText>1</w:delText>
        </w:r>
      </w:del>
      <w:ins w:id="458" w:author="Camila Bruder" w:date="2023-11-30T14:37:00Z">
        <w:r w:rsidR="003E09AD">
          <w:rPr>
            <w:b/>
            <w:bCs/>
            <w:i/>
            <w:iCs/>
            <w:color w:val="000000" w:themeColor="text1"/>
            <w:lang w:val="en-US"/>
          </w:rPr>
          <w:t>2</w:t>
        </w:r>
        <w:r w:rsidRPr="00420A7E">
          <w:rPr>
            <w:b/>
            <w:bCs/>
            <w:i/>
            <w:iCs/>
            <w:color w:val="000000" w:themeColor="text1"/>
            <w:lang w:val="en-US"/>
          </w:rPr>
          <w:t xml:space="preserve"> </w:t>
        </w:r>
        <w:r w:rsidR="00077BCA">
          <w:rPr>
            <w:b/>
            <w:bCs/>
            <w:i/>
            <w:iCs/>
            <w:color w:val="000000" w:themeColor="text1"/>
            <w:lang w:val="en-US"/>
          </w:rPr>
          <w:t xml:space="preserve">  </w:t>
        </w:r>
      </w:ins>
      <w:r w:rsidR="00077BCA" w:rsidRPr="00F34919">
        <w:rPr>
          <w:b/>
          <w:i/>
          <w:color w:val="000000" w:themeColor="text1"/>
          <w:lang w:val="en-US"/>
        </w:rPr>
        <w:t xml:space="preserve"> </w:t>
      </w:r>
      <w:r w:rsidR="00BE621E" w:rsidRPr="00F34919">
        <w:rPr>
          <w:b/>
          <w:i/>
          <w:color w:val="000000" w:themeColor="text1"/>
          <w:lang w:val="en-US"/>
        </w:rPr>
        <w:t xml:space="preserve">Stimulus </w:t>
      </w:r>
      <w:r w:rsidR="000D03B3" w:rsidRPr="00F34919">
        <w:rPr>
          <w:b/>
          <w:i/>
          <w:color w:val="000000" w:themeColor="text1"/>
          <w:lang w:val="en-US"/>
        </w:rPr>
        <w:t>set</w:t>
      </w:r>
    </w:p>
    <w:p w14:paraId="29CCC596" w14:textId="4DC2EDEA" w:rsidR="00494B1F" w:rsidRPr="00F34919" w:rsidRDefault="00DD4FCC" w:rsidP="00F34919">
      <w:pPr>
        <w:autoSpaceDE w:val="0"/>
        <w:autoSpaceDN w:val="0"/>
        <w:adjustRightInd w:val="0"/>
        <w:spacing w:line="360" w:lineRule="auto"/>
        <w:ind w:firstLine="284"/>
        <w:jc w:val="both"/>
        <w:rPr>
          <w:color w:val="000000" w:themeColor="text1"/>
          <w:lang w:val="en-US"/>
        </w:rPr>
      </w:pPr>
      <w:del w:id="459" w:author="Camila Bruder" w:date="2023-11-30T14:37:00Z">
        <w:r w:rsidRPr="00EB3D27">
          <w:rPr>
            <w:rFonts w:ascii="Times" w:hAnsi="Times"/>
            <w:color w:val="000000" w:themeColor="text1"/>
            <w:lang w:val="en-US"/>
          </w:rPr>
          <w:delText xml:space="preserve">The </w:delText>
        </w:r>
        <w:r w:rsidR="009772A7">
          <w:rPr>
            <w:rFonts w:ascii="Times" w:hAnsi="Times"/>
            <w:color w:val="000000" w:themeColor="text1"/>
            <w:lang w:val="en-US"/>
          </w:rPr>
          <w:delText>complete</w:delText>
        </w:r>
        <w:r w:rsidR="00BE621E" w:rsidRPr="00EB3D27">
          <w:rPr>
            <w:rFonts w:ascii="Times" w:hAnsi="Times"/>
            <w:color w:val="000000" w:themeColor="text1"/>
            <w:lang w:val="en-US"/>
          </w:rPr>
          <w:delText xml:space="preserve"> dataset of vocalizations </w:delText>
        </w:r>
        <w:r w:rsidR="009772A7">
          <w:rPr>
            <w:rFonts w:ascii="Times" w:hAnsi="Times"/>
            <w:color w:val="000000" w:themeColor="text1"/>
            <w:lang w:val="en-US"/>
          </w:rPr>
          <w:delText xml:space="preserve">consists </w:delText>
        </w:r>
        <w:r w:rsidR="00F62F2B" w:rsidRPr="00EB3D27">
          <w:rPr>
            <w:rFonts w:ascii="Times" w:hAnsi="Times"/>
            <w:color w:val="000000" w:themeColor="text1"/>
            <w:lang w:val="en-US"/>
          </w:rPr>
          <w:delText xml:space="preserve">of </w:delText>
        </w:r>
        <w:r w:rsidR="00545140" w:rsidRPr="00EB3D27">
          <w:rPr>
            <w:rFonts w:ascii="Times" w:hAnsi="Times"/>
            <w:color w:val="000000" w:themeColor="text1"/>
            <w:lang w:val="en-US"/>
          </w:rPr>
          <w:delText>six melody excerpts</w:delText>
        </w:r>
        <w:r w:rsidR="00CA4854">
          <w:rPr>
            <w:rFonts w:ascii="Times" w:hAnsi="Times"/>
            <w:color w:val="000000" w:themeColor="text1"/>
            <w:lang w:val="en-US"/>
          </w:rPr>
          <w:delText xml:space="preserve"> (</w:delText>
        </w:r>
        <w:r w:rsidR="00CA4854" w:rsidRPr="00EB3D27">
          <w:rPr>
            <w:rFonts w:ascii="Times" w:hAnsi="Times"/>
            <w:color w:val="000000" w:themeColor="text1"/>
            <w:lang w:val="en-US"/>
          </w:rPr>
          <w:delText>the first phrase</w:delText>
        </w:r>
        <w:r w:rsidR="00CA4854">
          <w:rPr>
            <w:rFonts w:ascii="Times" w:hAnsi="Times"/>
            <w:color w:val="000000" w:themeColor="text1"/>
            <w:lang w:val="en-US"/>
          </w:rPr>
          <w:delText xml:space="preserve"> of different songs)</w:delText>
        </w:r>
        <w:r w:rsidR="00BE621E" w:rsidRPr="00EB3D27">
          <w:rPr>
            <w:rFonts w:ascii="Times" w:hAnsi="Times"/>
            <w:color w:val="000000" w:themeColor="text1"/>
            <w:lang w:val="en-US"/>
          </w:rPr>
          <w:delText xml:space="preserve"> </w:delText>
        </w:r>
        <w:r w:rsidR="009772A7">
          <w:rPr>
            <w:rFonts w:ascii="Times" w:hAnsi="Times"/>
            <w:color w:val="000000" w:themeColor="text1"/>
            <w:lang w:val="en-US"/>
          </w:rPr>
          <w:delText xml:space="preserve">performed </w:delText>
        </w:r>
        <w:r w:rsidR="00BE621E" w:rsidRPr="00EB3D27">
          <w:rPr>
            <w:rFonts w:ascii="Times" w:hAnsi="Times"/>
            <w:color w:val="000000" w:themeColor="text1"/>
            <w:lang w:val="en-US"/>
          </w:rPr>
          <w:delText>by 22 highly trained</w:delText>
        </w:r>
      </w:del>
      <w:ins w:id="460" w:author="Camila Bruder" w:date="2023-11-30T14:37:00Z">
        <w:r w:rsidR="0075522C" w:rsidRPr="00420A7E">
          <w:rPr>
            <w:color w:val="000000" w:themeColor="text1"/>
            <w:lang w:val="en-US"/>
          </w:rPr>
          <w:t>The stimuli proposed for this study come from a newly recorded stimulus set</w:t>
        </w:r>
        <w:r w:rsidR="00704A93" w:rsidRPr="00420A7E">
          <w:rPr>
            <w:color w:val="000000" w:themeColor="text1"/>
            <w:lang w:val="en-US"/>
          </w:rPr>
          <w:t xml:space="preserve"> comprising singing and speech performances. </w:t>
        </w:r>
        <w:r w:rsidR="002971B7" w:rsidRPr="00420A7E">
          <w:rPr>
            <w:color w:val="000000" w:themeColor="text1"/>
            <w:shd w:val="clear" w:color="auto" w:fill="FFFFFF"/>
            <w:lang w:val="en-US"/>
          </w:rPr>
          <w:t>D</w:t>
        </w:r>
        <w:r w:rsidR="00140A47" w:rsidRPr="00420A7E">
          <w:rPr>
            <w:color w:val="000000" w:themeColor="text1"/>
            <w:shd w:val="clear" w:color="auto" w:fill="FFFFFF"/>
            <w:lang w:val="en-US"/>
          </w:rPr>
          <w:t>etailed information about</w:t>
        </w:r>
        <w:r w:rsidR="00936D2A" w:rsidRPr="00420A7E">
          <w:rPr>
            <w:color w:val="000000" w:themeColor="text1"/>
            <w:shd w:val="clear" w:color="auto" w:fill="FFFFFF"/>
            <w:lang w:val="en-US"/>
          </w:rPr>
          <w:t xml:space="preserve"> </w:t>
        </w:r>
        <w:r w:rsidR="00140A47" w:rsidRPr="00420A7E">
          <w:rPr>
            <w:color w:val="000000" w:themeColor="text1"/>
            <w:shd w:val="clear" w:color="auto" w:fill="FFFFFF"/>
            <w:lang w:val="en-US"/>
          </w:rPr>
          <w:t>the singing performances is present</w:t>
        </w:r>
        <w:r w:rsidR="002068AA" w:rsidRPr="00420A7E">
          <w:rPr>
            <w:color w:val="000000" w:themeColor="text1"/>
            <w:shd w:val="clear" w:color="auto" w:fill="FFFFFF"/>
            <w:lang w:val="en-US"/>
          </w:rPr>
          <w:t>ed</w:t>
        </w:r>
        <w:r w:rsidR="00140A47" w:rsidRPr="00420A7E">
          <w:rPr>
            <w:color w:val="000000" w:themeColor="text1"/>
            <w:shd w:val="clear" w:color="auto" w:fill="FFFFFF"/>
            <w:lang w:val="en-US"/>
          </w:rPr>
          <w:t xml:space="preserve"> </w:t>
        </w:r>
        <w:r w:rsidR="002971B7" w:rsidRPr="00420A7E">
          <w:rPr>
            <w:color w:val="000000" w:themeColor="text1"/>
            <w:shd w:val="clear" w:color="auto" w:fill="FFFFFF"/>
            <w:lang w:val="en-US"/>
          </w:rPr>
          <w:t xml:space="preserve">in </w:t>
        </w:r>
        <w:r w:rsidR="002008AA" w:rsidRPr="00420A7E">
          <w:rPr>
            <w:color w:val="000000" w:themeColor="text1"/>
            <w:shd w:val="clear" w:color="auto" w:fill="FFFFFF"/>
            <w:lang w:val="en-US"/>
          </w:rPr>
          <w:fldChar w:fldCharType="begin"/>
        </w:r>
        <w:r w:rsidR="00862FE5" w:rsidRPr="00420A7E">
          <w:rPr>
            <w:color w:val="000000" w:themeColor="text1"/>
            <w:shd w:val="clear" w:color="auto" w:fill="FFFFFF"/>
            <w:lang w:val="en-US"/>
          </w:rPr>
          <w:instrText xml:space="preserve"> ADDIN ZOTERO_ITEM CSL_CITATION {"citationID":"uHx21IF4","properties":{"formattedCitation":"(Bruder &amp; Larrouy-Maestri, 2023)","plainCitation":"(Bruder &amp; Larrouy-Maestri, 2023)","dontUpdate":true,"noteIndex":0},"citationItems":[{"id":3792,"uris":["http://zotero.org/users/local/CelvPSso/items/FKATAU4Y"],"itemData":{"id":3792,"type":"article-journal","container-title":"Frontiers in Psychology","DOI":"10.3389/fpsyg.2023.1215370","language":"en","source":"Zotero","title":"Classical singers are also proficient in non-classical singing","volume":"14","author":[{"family":"Bruder","given":"Camila"},{"family":"Larrouy-Maestri","given":"Pauline"}],"issued":{"date-parts":[["2023"]]}}}],"schema":"https://github.com/citation-style-language/schema/raw/master/csl-citation.json"} </w:instrText>
        </w:r>
        <w:r w:rsidR="002008AA" w:rsidRPr="00420A7E">
          <w:rPr>
            <w:color w:val="000000" w:themeColor="text1"/>
            <w:shd w:val="clear" w:color="auto" w:fill="FFFFFF"/>
            <w:lang w:val="en-US"/>
          </w:rPr>
          <w:fldChar w:fldCharType="separate"/>
        </w:r>
        <w:r w:rsidR="00B37C78" w:rsidRPr="00420A7E">
          <w:rPr>
            <w:noProof/>
            <w:color w:val="000000" w:themeColor="text1"/>
            <w:shd w:val="clear" w:color="auto" w:fill="FFFFFF"/>
            <w:lang w:val="en-US"/>
          </w:rPr>
          <w:t xml:space="preserve">Bruder </w:t>
        </w:r>
        <w:r w:rsidR="002971B7" w:rsidRPr="00420A7E">
          <w:rPr>
            <w:noProof/>
            <w:color w:val="000000" w:themeColor="text1"/>
            <w:shd w:val="clear" w:color="auto" w:fill="FFFFFF"/>
            <w:lang w:val="en-US"/>
          </w:rPr>
          <w:t>and</w:t>
        </w:r>
        <w:r w:rsidR="00B37C78" w:rsidRPr="00420A7E">
          <w:rPr>
            <w:noProof/>
            <w:color w:val="000000" w:themeColor="text1"/>
            <w:shd w:val="clear" w:color="auto" w:fill="FFFFFF"/>
            <w:lang w:val="en-US"/>
          </w:rPr>
          <w:t xml:space="preserve"> Larrouy-Maestri </w:t>
        </w:r>
        <w:r w:rsidR="002128D8" w:rsidRPr="00420A7E">
          <w:rPr>
            <w:noProof/>
            <w:color w:val="000000" w:themeColor="text1"/>
            <w:shd w:val="clear" w:color="auto" w:fill="FFFFFF"/>
            <w:lang w:val="en-US"/>
          </w:rPr>
          <w:t>(</w:t>
        </w:r>
        <w:r w:rsidR="00B37C78" w:rsidRPr="00420A7E">
          <w:rPr>
            <w:noProof/>
            <w:color w:val="000000" w:themeColor="text1"/>
            <w:shd w:val="clear" w:color="auto" w:fill="FFFFFF"/>
            <w:lang w:val="en-US"/>
          </w:rPr>
          <w:t>2023)</w:t>
        </w:r>
        <w:r w:rsidR="002008AA" w:rsidRPr="00420A7E">
          <w:rPr>
            <w:color w:val="000000" w:themeColor="text1"/>
            <w:shd w:val="clear" w:color="auto" w:fill="FFFFFF"/>
            <w:lang w:val="en-US"/>
          </w:rPr>
          <w:fldChar w:fldCharType="end"/>
        </w:r>
        <w:r w:rsidR="001A16EB" w:rsidRPr="00420A7E">
          <w:rPr>
            <w:color w:val="000000" w:themeColor="text1"/>
            <w:shd w:val="clear" w:color="auto" w:fill="FFFFFF"/>
            <w:lang w:val="en-US"/>
          </w:rPr>
          <w:t xml:space="preserve"> [and a preprint thoroughly describing the whole stimulus set will be available soon]</w:t>
        </w:r>
        <w:r w:rsidR="002128D8" w:rsidRPr="00420A7E">
          <w:rPr>
            <w:color w:val="000000" w:themeColor="text1"/>
            <w:shd w:val="clear" w:color="auto" w:fill="FFFFFF"/>
            <w:lang w:val="en-US"/>
          </w:rPr>
          <w:t>.</w:t>
        </w:r>
        <w:r w:rsidR="00936D2A" w:rsidRPr="00420A7E">
          <w:rPr>
            <w:color w:val="000000" w:themeColor="text1"/>
            <w:shd w:val="clear" w:color="auto" w:fill="FFFFFF"/>
            <w:lang w:val="en-US"/>
          </w:rPr>
          <w:t xml:space="preserve"> In what follows, we summarize the findings that are relevant to the current study. </w:t>
        </w:r>
        <w:r w:rsidRPr="00420A7E">
          <w:rPr>
            <w:color w:val="000000" w:themeColor="text1"/>
            <w:lang w:val="en-US"/>
          </w:rPr>
          <w:t xml:space="preserve">The </w:t>
        </w:r>
        <w:r w:rsidR="0075522C" w:rsidRPr="00420A7E">
          <w:rPr>
            <w:color w:val="000000" w:themeColor="text1"/>
            <w:lang w:val="en-US"/>
          </w:rPr>
          <w:t>stimulu</w:t>
        </w:r>
        <w:r w:rsidR="00704A93" w:rsidRPr="00420A7E">
          <w:rPr>
            <w:color w:val="000000" w:themeColor="text1"/>
            <w:lang w:val="en-US"/>
          </w:rPr>
          <w:t>s</w:t>
        </w:r>
        <w:r w:rsidR="0075522C" w:rsidRPr="00420A7E">
          <w:rPr>
            <w:color w:val="000000" w:themeColor="text1"/>
            <w:lang w:val="en-US"/>
          </w:rPr>
          <w:t xml:space="preserve"> </w:t>
        </w:r>
        <w:r w:rsidR="00BE621E" w:rsidRPr="00420A7E">
          <w:rPr>
            <w:color w:val="000000" w:themeColor="text1"/>
            <w:lang w:val="en-US"/>
          </w:rPr>
          <w:t xml:space="preserve">set </w:t>
        </w:r>
        <w:r w:rsidR="009772A7" w:rsidRPr="00420A7E">
          <w:rPr>
            <w:color w:val="000000" w:themeColor="text1"/>
            <w:lang w:val="en-US"/>
          </w:rPr>
          <w:t xml:space="preserve">consists </w:t>
        </w:r>
        <w:r w:rsidR="00F62F2B" w:rsidRPr="00420A7E">
          <w:rPr>
            <w:color w:val="000000" w:themeColor="text1"/>
            <w:lang w:val="en-US"/>
          </w:rPr>
          <w:t xml:space="preserve">of </w:t>
        </w:r>
        <w:r w:rsidR="001A16EB" w:rsidRPr="00420A7E">
          <w:rPr>
            <w:color w:val="000000" w:themeColor="text1"/>
            <w:lang w:val="en-US"/>
          </w:rPr>
          <w:t xml:space="preserve">vocalization </w:t>
        </w:r>
        <w:r w:rsidR="00BE621E" w:rsidRPr="00420A7E">
          <w:rPr>
            <w:color w:val="000000" w:themeColor="text1"/>
            <w:lang w:val="en-US"/>
          </w:rPr>
          <w:t xml:space="preserve">by 22 highly trained </w:t>
        </w:r>
        <w:r w:rsidR="00384F7B" w:rsidRPr="00420A7E">
          <w:rPr>
            <w:color w:val="000000" w:themeColor="text1"/>
            <w:lang w:val="en-US"/>
          </w:rPr>
          <w:lastRenderedPageBreak/>
          <w:t>Brazilian</w:t>
        </w:r>
      </w:ins>
      <w:r w:rsidR="00384F7B" w:rsidRPr="00F34919">
        <w:rPr>
          <w:color w:val="000000" w:themeColor="text1"/>
          <w:lang w:val="en-US"/>
        </w:rPr>
        <w:t xml:space="preserve"> </w:t>
      </w:r>
      <w:r w:rsidR="00BE621E" w:rsidRPr="00F34919">
        <w:rPr>
          <w:color w:val="000000" w:themeColor="text1"/>
          <w:lang w:val="en-US"/>
        </w:rPr>
        <w:t xml:space="preserve">female classical singers </w:t>
      </w:r>
      <w:r w:rsidR="000635DC" w:rsidRPr="00F34919">
        <w:rPr>
          <w:color w:val="000000" w:themeColor="text1"/>
          <w:shd w:val="clear" w:color="auto" w:fill="FFFFFF"/>
        </w:rPr>
        <w:t>(16 sopranos, 6 mezzo-sopranos, aged from 22 to 45 years old, M = 32.5, SD = 7.1)</w:t>
      </w:r>
      <w:r w:rsidR="00F62F2B" w:rsidRPr="00F34919">
        <w:rPr>
          <w:color w:val="000000" w:themeColor="text1"/>
          <w:shd w:val="clear" w:color="auto" w:fill="FFFFFF"/>
          <w:lang w:val="en-US"/>
        </w:rPr>
        <w:t>,</w:t>
      </w:r>
      <w:r w:rsidR="000635DC" w:rsidRPr="00F34919">
        <w:rPr>
          <w:color w:val="000000" w:themeColor="text1"/>
          <w:shd w:val="clear" w:color="auto" w:fill="FFFFFF"/>
        </w:rPr>
        <w:t xml:space="preserve"> with vocal training ranging from 4.5 to 27 years (M = 12.9 years, SD = 6)</w:t>
      </w:r>
      <w:r w:rsidR="000635DC" w:rsidRPr="00F34919">
        <w:rPr>
          <w:color w:val="000000" w:themeColor="text1"/>
          <w:shd w:val="clear" w:color="auto" w:fill="FFFFFF"/>
          <w:lang w:val="en-US"/>
        </w:rPr>
        <w:t xml:space="preserve">. </w:t>
      </w:r>
      <w:r w:rsidR="000635DC" w:rsidRPr="00F34919">
        <w:rPr>
          <w:color w:val="000000" w:themeColor="text1"/>
          <w:lang w:val="en-US"/>
        </w:rPr>
        <w:t xml:space="preserve">Singers </w:t>
      </w:r>
      <w:r w:rsidR="00E27325" w:rsidRPr="00F34919">
        <w:rPr>
          <w:color w:val="000000" w:themeColor="text1"/>
          <w:lang w:val="en-US"/>
        </w:rPr>
        <w:t xml:space="preserve">were recorded in </w:t>
      </w:r>
      <w:ins w:id="461" w:author="Camila Bruder" w:date="2023-11-30T14:37:00Z">
        <w:r w:rsidR="008207EC" w:rsidRPr="00420A7E">
          <w:rPr>
            <w:color w:val="000000" w:themeColor="text1"/>
            <w:lang w:val="en-US"/>
          </w:rPr>
          <w:t xml:space="preserve">a professional music recording </w:t>
        </w:r>
      </w:ins>
      <w:r w:rsidR="00E27325" w:rsidRPr="00F34919">
        <w:rPr>
          <w:color w:val="000000" w:themeColor="text1"/>
          <w:lang w:val="en-US"/>
        </w:rPr>
        <w:t xml:space="preserve">studio </w:t>
      </w:r>
      <w:del w:id="462" w:author="Camila Bruder" w:date="2023-11-30T14:37:00Z">
        <w:r w:rsidR="00E27325" w:rsidRPr="00EB3D27">
          <w:rPr>
            <w:rFonts w:ascii="Times" w:hAnsi="Times"/>
            <w:color w:val="000000" w:themeColor="text1"/>
            <w:lang w:val="en-US"/>
          </w:rPr>
          <w:delText>conditions</w:delText>
        </w:r>
      </w:del>
      <w:ins w:id="463" w:author="Camila Bruder" w:date="2023-11-30T14:37:00Z">
        <w:r w:rsidR="00384F7B" w:rsidRPr="00420A7E">
          <w:rPr>
            <w:color w:val="000000" w:themeColor="text1"/>
            <w:lang w:val="en-US"/>
          </w:rPr>
          <w:t>in Sao Paulo, Brazil,</w:t>
        </w:r>
      </w:ins>
      <w:r w:rsidR="00384F7B" w:rsidRPr="00F34919">
        <w:rPr>
          <w:color w:val="000000" w:themeColor="text1"/>
          <w:lang w:val="en-US"/>
        </w:rPr>
        <w:t xml:space="preserve"> </w:t>
      </w:r>
      <w:r w:rsidR="00E27325" w:rsidRPr="00F34919">
        <w:rPr>
          <w:color w:val="000000" w:themeColor="text1"/>
          <w:lang w:val="en-US"/>
        </w:rPr>
        <w:t xml:space="preserve">and </w:t>
      </w:r>
      <w:r w:rsidR="000635DC" w:rsidRPr="00F34919">
        <w:rPr>
          <w:color w:val="000000" w:themeColor="text1"/>
          <w:lang w:val="en-US"/>
        </w:rPr>
        <w:t xml:space="preserve">performed </w:t>
      </w:r>
      <w:del w:id="464" w:author="Camila Bruder" w:date="2023-11-30T14:37:00Z">
        <w:r w:rsidR="000635DC" w:rsidRPr="00EB3D27">
          <w:rPr>
            <w:rFonts w:ascii="Times" w:hAnsi="Times"/>
            <w:color w:val="000000" w:themeColor="text1"/>
            <w:lang w:val="en-US"/>
          </w:rPr>
          <w:delText>each</w:delText>
        </w:r>
      </w:del>
      <w:ins w:id="465" w:author="Camila Bruder" w:date="2023-11-30T14:37:00Z">
        <w:r w:rsidR="001A16EB" w:rsidRPr="00420A7E">
          <w:rPr>
            <w:color w:val="000000" w:themeColor="text1"/>
            <w:lang w:val="en-US"/>
          </w:rPr>
          <w:t>the same</w:t>
        </w:r>
      </w:ins>
      <w:r w:rsidR="001A16EB" w:rsidRPr="00F34919">
        <w:rPr>
          <w:color w:val="000000" w:themeColor="text1"/>
          <w:lang w:val="en-US"/>
        </w:rPr>
        <w:t xml:space="preserve"> melody </w:t>
      </w:r>
      <w:del w:id="466" w:author="Camila Bruder" w:date="2023-11-30T14:37:00Z">
        <w:r w:rsidR="000635DC" w:rsidRPr="00EB3D27">
          <w:rPr>
            <w:rFonts w:ascii="Times" w:hAnsi="Times"/>
            <w:color w:val="000000" w:themeColor="text1"/>
            <w:lang w:val="en-US"/>
          </w:rPr>
          <w:delText>excerpt</w:delText>
        </w:r>
      </w:del>
      <w:ins w:id="467" w:author="Camila Bruder" w:date="2023-11-30T14:37:00Z">
        <w:r w:rsidR="001A16EB" w:rsidRPr="00420A7E">
          <w:rPr>
            <w:color w:val="000000" w:themeColor="text1"/>
            <w:lang w:val="en-US"/>
          </w:rPr>
          <w:t>excerpts (the first phrase of different songs)</w:t>
        </w:r>
      </w:ins>
      <w:r w:rsidR="001A16EB" w:rsidRPr="00F34919">
        <w:rPr>
          <w:color w:val="000000" w:themeColor="text1"/>
          <w:lang w:val="en-US"/>
        </w:rPr>
        <w:t xml:space="preserve"> </w:t>
      </w:r>
      <w:r w:rsidR="000635DC" w:rsidRPr="00F34919">
        <w:rPr>
          <w:color w:val="000000" w:themeColor="text1"/>
          <w:lang w:val="en-US"/>
        </w:rPr>
        <w:t xml:space="preserve">as a lullaby, as a pop song, </w:t>
      </w:r>
      <w:ins w:id="468" w:author="Camila Bruder" w:date="2023-11-30T14:37:00Z">
        <w:r w:rsidR="00F6110C" w:rsidRPr="00420A7E">
          <w:rPr>
            <w:color w:val="000000" w:themeColor="text1"/>
            <w:lang w:val="en-US"/>
          </w:rPr>
          <w:t xml:space="preserve">or </w:t>
        </w:r>
      </w:ins>
      <w:r w:rsidR="000635DC" w:rsidRPr="00F34919">
        <w:rPr>
          <w:color w:val="000000" w:themeColor="text1"/>
          <w:lang w:val="en-US"/>
        </w:rPr>
        <w:t>as an opera aria</w:t>
      </w:r>
      <w:del w:id="469" w:author="Camila Bruder" w:date="2023-11-30T14:37:00Z">
        <w:r w:rsidR="0005244A" w:rsidRPr="00EB3D27">
          <w:rPr>
            <w:rFonts w:ascii="Times" w:hAnsi="Times"/>
            <w:color w:val="000000" w:themeColor="text1"/>
            <w:lang w:val="en-US"/>
          </w:rPr>
          <w:delText xml:space="preserve"> (performed one fifth higher as pop and lullaby stimuli)</w:delText>
        </w:r>
        <w:r w:rsidR="000635DC" w:rsidRPr="00EB3D27">
          <w:rPr>
            <w:rFonts w:ascii="Times" w:hAnsi="Times"/>
            <w:color w:val="000000" w:themeColor="text1"/>
            <w:lang w:val="en-US"/>
          </w:rPr>
          <w:delText>,</w:delText>
        </w:r>
      </w:del>
      <w:ins w:id="470" w:author="Camila Bruder" w:date="2023-11-30T14:37:00Z">
        <w:r w:rsidR="00F6110C" w:rsidRPr="00420A7E">
          <w:rPr>
            <w:color w:val="000000" w:themeColor="text1"/>
            <w:lang w:val="en-US"/>
          </w:rPr>
          <w:t>,</w:t>
        </w:r>
      </w:ins>
      <w:r w:rsidR="0005244A" w:rsidRPr="00F34919">
        <w:rPr>
          <w:color w:val="000000" w:themeColor="text1"/>
          <w:lang w:val="en-US"/>
        </w:rPr>
        <w:t xml:space="preserve"> </w:t>
      </w:r>
      <w:r w:rsidR="000635DC" w:rsidRPr="00F34919">
        <w:rPr>
          <w:color w:val="000000" w:themeColor="text1"/>
          <w:lang w:val="en-US"/>
        </w:rPr>
        <w:t xml:space="preserve">and spoke the corresponding </w:t>
      </w:r>
      <w:r w:rsidR="001A16EB" w:rsidRPr="00F34919">
        <w:rPr>
          <w:color w:val="000000" w:themeColor="text1"/>
          <w:lang w:val="en-US"/>
        </w:rPr>
        <w:t xml:space="preserve">lyrics </w:t>
      </w:r>
      <w:ins w:id="471" w:author="Camila Bruder" w:date="2023-11-30T14:37:00Z">
        <w:r w:rsidR="001A16EB" w:rsidRPr="00420A7E">
          <w:rPr>
            <w:color w:val="000000" w:themeColor="text1"/>
            <w:lang w:val="en-US"/>
          </w:rPr>
          <w:t xml:space="preserve">aloud </w:t>
        </w:r>
      </w:ins>
      <w:r w:rsidR="000635DC" w:rsidRPr="00F34919">
        <w:rPr>
          <w:color w:val="000000" w:themeColor="text1"/>
          <w:lang w:val="en-US"/>
        </w:rPr>
        <w:t>as</w:t>
      </w:r>
      <w:r w:rsidR="000635DC" w:rsidRPr="00F34919">
        <w:rPr>
          <w:color w:val="000000" w:themeColor="text1"/>
          <w:shd w:val="clear" w:color="auto" w:fill="FFFFFF"/>
        </w:rPr>
        <w:t xml:space="preserve"> if directed to an adult audience and as if directed to </w:t>
      </w:r>
      <w:r w:rsidR="001A4A69" w:rsidRPr="00F34919">
        <w:rPr>
          <w:color w:val="000000" w:themeColor="text1"/>
          <w:shd w:val="clear" w:color="auto" w:fill="FFFFFF"/>
          <w:lang w:val="en-US"/>
        </w:rPr>
        <w:t>an infant</w:t>
      </w:r>
      <w:r w:rsidR="000635DC" w:rsidRPr="00F34919">
        <w:rPr>
          <w:color w:val="000000" w:themeColor="text1"/>
          <w:shd w:val="clear" w:color="auto" w:fill="FFFFFF"/>
        </w:rPr>
        <w:t>.</w:t>
      </w:r>
      <w:r w:rsidR="00E20AFA" w:rsidRPr="00F34919">
        <w:rPr>
          <w:color w:val="000000" w:themeColor="text1"/>
          <w:lang w:val="en-US"/>
        </w:rPr>
        <w:t xml:space="preserve"> </w:t>
      </w:r>
      <w:ins w:id="472" w:author="Camila Bruder" w:date="2023-11-30T14:37:00Z">
        <w:r w:rsidR="00B85DA0" w:rsidRPr="00420A7E">
          <w:rPr>
            <w:color w:val="000000" w:themeColor="text1"/>
            <w:shd w:val="clear" w:color="auto" w:fill="FFFFFF"/>
            <w:lang w:val="en-US"/>
          </w:rPr>
          <w:t xml:space="preserve">Singing stimuli are on average 9 seconds long, and speech stimuli are on average 5 seconds long. </w:t>
        </w:r>
      </w:ins>
      <w:r w:rsidR="00F86FF2" w:rsidRPr="00F34919">
        <w:rPr>
          <w:color w:val="000000" w:themeColor="text1"/>
          <w:shd w:val="clear" w:color="auto" w:fill="FFFFFF"/>
          <w:lang w:val="en-US"/>
        </w:rPr>
        <w:t>The exact instructions given to singers during the recording session were</w:t>
      </w:r>
      <w:del w:id="473" w:author="Camila Bruder" w:date="2023-11-30T14:37:00Z">
        <w:r w:rsidR="00F86FF2" w:rsidRPr="00EB3D27">
          <w:rPr>
            <w:rFonts w:ascii="Times" w:hAnsi="Times" w:cs="Open Sans"/>
            <w:color w:val="000000" w:themeColor="text1"/>
            <w:shd w:val="clear" w:color="auto" w:fill="FFFFFF"/>
            <w:lang w:val="en-US"/>
          </w:rPr>
          <w:delText>:</w:delText>
        </w:r>
      </w:del>
      <w:ins w:id="474" w:author="Camila Bruder" w:date="2023-11-30T14:37:00Z">
        <w:r w:rsidR="00A239EE" w:rsidRPr="00420A7E">
          <w:rPr>
            <w:color w:val="000000" w:themeColor="text1"/>
            <w:shd w:val="clear" w:color="auto" w:fill="FFFFFF"/>
            <w:lang w:val="en-US"/>
          </w:rPr>
          <w:t xml:space="preserve"> as follows.</w:t>
        </w:r>
      </w:ins>
      <w:r w:rsidR="00F86FF2" w:rsidRPr="00F34919">
        <w:rPr>
          <w:color w:val="000000" w:themeColor="text1"/>
          <w:shd w:val="clear" w:color="auto" w:fill="FFFFFF"/>
          <w:lang w:val="en-US"/>
        </w:rPr>
        <w:t xml:space="preserve"> For lullaby singing: imagine you have a baby on your chest and you want to make it sleep. For pop singing: imagine you are performing a pop song on a microphone. For operatic singing: imagine you are on stage performing an opera aria. For speaking the text aloud: imagine you are reading out loud the translation of the lyrics from something you have just performed on stage. For posed infant-directed speech: read the same text out loud but this time imagine you are talking to a baby or a small child. </w:t>
      </w:r>
      <w:del w:id="475" w:author="Camila Bruder" w:date="2023-11-30T14:37:00Z">
        <w:r w:rsidR="00E27325" w:rsidRPr="00EB3D27">
          <w:rPr>
            <w:rFonts w:ascii="Times" w:hAnsi="Times" w:cs="Open Sans"/>
            <w:color w:val="000000" w:themeColor="text1"/>
            <w:shd w:val="clear" w:color="auto" w:fill="FFFFFF"/>
          </w:rPr>
          <w:delText>All productions were made both with the original lyrics and with a /lu/ sound instead of the original lyrics.</w:delText>
        </w:r>
        <w:r w:rsidR="00E27325" w:rsidRPr="00EB3D27">
          <w:rPr>
            <w:rFonts w:ascii="Times" w:hAnsi="Times" w:cs="Open Sans"/>
            <w:color w:val="000000" w:themeColor="text1"/>
            <w:shd w:val="clear" w:color="auto" w:fill="FFFFFF"/>
            <w:lang w:val="en-US"/>
          </w:rPr>
          <w:delText xml:space="preserve"> In all cases, performances with a /lu/ sound were recorded directly after the performance with lyrics; specifically for speech performances, the resulting /lu/ performance followed the same rhythmic and prosodic contour of the performance with lyrics. Singing stimuli are on average 9 seconds long, and speech stimuli are on average 5 seconds long.</w:delText>
        </w:r>
      </w:del>
      <w:ins w:id="476" w:author="Camila Bruder" w:date="2023-11-30T14:37:00Z">
        <w:r w:rsidR="00F6110C" w:rsidRPr="00420A7E">
          <w:rPr>
            <w:color w:val="000000" w:themeColor="text1"/>
            <w:lang w:val="en-US"/>
          </w:rPr>
          <w:t>Operatic singing was performed with higher pitch than pop and lullaby (one fourth or one fifth higher</w:t>
        </w:r>
        <w:r w:rsidR="00EB6AED" w:rsidRPr="00420A7E">
          <w:rPr>
            <w:color w:val="000000" w:themeColor="text1"/>
            <w:lang w:val="en-US"/>
          </w:rPr>
          <w:t xml:space="preserve">, depending on the </w:t>
        </w:r>
        <w:r w:rsidR="004169DC">
          <w:rPr>
            <w:color w:val="000000" w:themeColor="text1"/>
            <w:lang w:val="en-US"/>
          </w:rPr>
          <w:t>range</w:t>
        </w:r>
        <w:r w:rsidR="004169DC" w:rsidRPr="00420A7E">
          <w:rPr>
            <w:color w:val="000000" w:themeColor="text1"/>
            <w:lang w:val="en-US"/>
          </w:rPr>
          <w:t xml:space="preserve"> </w:t>
        </w:r>
        <w:r w:rsidR="00EB6AED" w:rsidRPr="00420A7E">
          <w:rPr>
            <w:color w:val="000000" w:themeColor="text1"/>
            <w:lang w:val="en-US"/>
          </w:rPr>
          <w:t>of the melody</w:t>
        </w:r>
        <w:r w:rsidR="00F6110C" w:rsidRPr="00420A7E">
          <w:rPr>
            <w:color w:val="000000" w:themeColor="text1"/>
            <w:lang w:val="en-US"/>
          </w:rPr>
          <w:t>)</w:t>
        </w:r>
        <w:r w:rsidR="00B85DA0" w:rsidRPr="00420A7E">
          <w:rPr>
            <w:color w:val="000000" w:themeColor="text1"/>
            <w:lang w:val="en-US"/>
          </w:rPr>
          <w:t>,</w:t>
        </w:r>
        <w:r w:rsidR="00F6110C" w:rsidRPr="00420A7E">
          <w:rPr>
            <w:color w:val="000000" w:themeColor="text1"/>
            <w:lang w:val="en-US"/>
          </w:rPr>
          <w:t xml:space="preserve"> </w:t>
        </w:r>
        <w:r w:rsidR="00B85DA0" w:rsidRPr="00420A7E">
          <w:rPr>
            <w:color w:val="000000" w:themeColor="text1"/>
            <w:lang w:val="en-US"/>
          </w:rPr>
          <w:t xml:space="preserve">aiming at naturalistic performances and </w:t>
        </w:r>
        <w:r w:rsidR="00F6110C" w:rsidRPr="00420A7E">
          <w:rPr>
            <w:color w:val="000000" w:themeColor="text1"/>
            <w:lang w:val="en-US"/>
          </w:rPr>
          <w:t xml:space="preserve">considering </w:t>
        </w:r>
        <w:r w:rsidR="00364162" w:rsidRPr="00420A7E">
          <w:rPr>
            <w:color w:val="000000" w:themeColor="text1"/>
            <w:lang w:val="en-US"/>
          </w:rPr>
          <w:t xml:space="preserve">that </w:t>
        </w:r>
        <w:r w:rsidR="00F6110C" w:rsidRPr="00420A7E">
          <w:rPr>
            <w:color w:val="000000" w:themeColor="text1"/>
            <w:lang w:val="en-US"/>
          </w:rPr>
          <w:t xml:space="preserve">operatic singing typically has higher pitch than both other styles. </w:t>
        </w:r>
        <w:r w:rsidR="006C45DF" w:rsidRPr="00420A7E">
          <w:rPr>
            <w:color w:val="000000" w:themeColor="text1"/>
            <w:lang w:val="en-US"/>
          </w:rPr>
          <w:t>The</w:t>
        </w:r>
        <w:r w:rsidR="00936D2A" w:rsidRPr="00420A7E">
          <w:rPr>
            <w:color w:val="000000" w:themeColor="text1"/>
            <w:lang w:val="en-US"/>
          </w:rPr>
          <w:t xml:space="preserve"> </w:t>
        </w:r>
        <w:r w:rsidR="001A16EB" w:rsidRPr="00420A7E">
          <w:rPr>
            <w:color w:val="000000" w:themeColor="text1"/>
            <w:lang w:val="en-US"/>
          </w:rPr>
          <w:t>singing stimuli</w:t>
        </w:r>
        <w:r w:rsidR="00936D2A" w:rsidRPr="00420A7E">
          <w:rPr>
            <w:color w:val="000000" w:themeColor="text1"/>
            <w:lang w:val="en-US"/>
          </w:rPr>
          <w:t xml:space="preserve"> </w:t>
        </w:r>
        <w:r w:rsidR="00936D2A" w:rsidRPr="00420A7E">
          <w:rPr>
            <w:color w:val="000000" w:themeColor="text1"/>
            <w:shd w:val="clear" w:color="auto" w:fill="FFFFFF"/>
            <w:lang w:val="en-US"/>
          </w:rPr>
          <w:t>were validated in lab experiment</w:t>
        </w:r>
        <w:r w:rsidR="006C45DF" w:rsidRPr="00420A7E">
          <w:rPr>
            <w:color w:val="000000" w:themeColor="text1"/>
            <w:shd w:val="clear" w:color="auto" w:fill="FFFFFF"/>
            <w:lang w:val="en-US"/>
          </w:rPr>
          <w:t>s (two forced-choice tasks</w:t>
        </w:r>
        <w:r w:rsidR="005130EF" w:rsidRPr="00420A7E">
          <w:rPr>
            <w:color w:val="000000" w:themeColor="text1"/>
            <w:shd w:val="clear" w:color="auto" w:fill="FFFFFF"/>
            <w:lang w:val="en-US"/>
          </w:rPr>
          <w:t>, N = 25 participants</w:t>
        </w:r>
        <w:r w:rsidR="00612F30" w:rsidRPr="00420A7E">
          <w:rPr>
            <w:color w:val="000000" w:themeColor="text1"/>
            <w:shd w:val="clear" w:color="auto" w:fill="FFFFFF"/>
            <w:lang w:val="en-US"/>
          </w:rPr>
          <w:t xml:space="preserve"> per stimulus or higher</w:t>
        </w:r>
        <w:r w:rsidR="006C45DF" w:rsidRPr="00420A7E">
          <w:rPr>
            <w:color w:val="000000" w:themeColor="text1"/>
            <w:shd w:val="clear" w:color="auto" w:fill="FFFFFF"/>
            <w:lang w:val="en-US"/>
          </w:rPr>
          <w:t>)</w:t>
        </w:r>
        <w:r w:rsidR="00936D2A" w:rsidRPr="00420A7E">
          <w:rPr>
            <w:color w:val="000000" w:themeColor="text1"/>
            <w:shd w:val="clear" w:color="auto" w:fill="FFFFFF"/>
            <w:lang w:val="en-US"/>
          </w:rPr>
          <w:t xml:space="preserve"> where participants were asked to indicate, in each trial, if a given singing performance sounded like a lullaby, a pop song, or an opera aria</w:t>
        </w:r>
        <w:r w:rsidR="001A16EB" w:rsidRPr="00420A7E">
          <w:rPr>
            <w:color w:val="000000" w:themeColor="text1"/>
            <w:shd w:val="clear" w:color="auto" w:fill="FFFFFF"/>
            <w:lang w:val="en-US"/>
          </w:rPr>
          <w:t>; and if a given speech performance was directed to an adult or to a baby/child. F</w:t>
        </w:r>
        <w:r w:rsidR="00936D2A" w:rsidRPr="00420A7E">
          <w:rPr>
            <w:color w:val="000000" w:themeColor="text1"/>
            <w:lang w:val="en-US"/>
          </w:rPr>
          <w:t xml:space="preserve">or the subset of stimuli </w:t>
        </w:r>
        <w:r w:rsidR="00E07D8F" w:rsidRPr="00420A7E">
          <w:rPr>
            <w:color w:val="000000" w:themeColor="text1"/>
            <w:lang w:val="en-US"/>
          </w:rPr>
          <w:t>to be used in</w:t>
        </w:r>
        <w:r w:rsidR="00936D2A" w:rsidRPr="00420A7E">
          <w:rPr>
            <w:color w:val="000000" w:themeColor="text1"/>
            <w:lang w:val="en-US"/>
          </w:rPr>
          <w:t xml:space="preserve"> the current study, the proportion of correct recognition was </w:t>
        </w:r>
        <w:r w:rsidR="001A16EB" w:rsidRPr="00420A7E">
          <w:rPr>
            <w:color w:val="000000" w:themeColor="text1"/>
            <w:lang w:val="en-US"/>
          </w:rPr>
          <w:t>higher than 67% for all styles.</w:t>
        </w:r>
        <w:r w:rsidR="00B826BF" w:rsidRPr="00420A7E">
          <w:rPr>
            <w:color w:val="000000" w:themeColor="text1"/>
            <w:lang w:val="en-US"/>
          </w:rPr>
          <w:t xml:space="preserve"> The proposed</w:t>
        </w:r>
        <w:r w:rsidR="00452916" w:rsidRPr="00420A7E">
          <w:rPr>
            <w:color w:val="000000" w:themeColor="text1"/>
            <w:shd w:val="clear" w:color="auto" w:fill="FFFFFF"/>
            <w:lang w:val="en-US"/>
          </w:rPr>
          <w:t xml:space="preserve"> subset </w:t>
        </w:r>
        <w:r w:rsidR="00452916" w:rsidRPr="00420A7E">
          <w:rPr>
            <w:color w:val="000000" w:themeColor="text1"/>
            <w:lang w:val="en-US"/>
          </w:rPr>
          <w:t xml:space="preserve">consists of </w:t>
        </w:r>
        <w:r w:rsidR="00384F7B" w:rsidRPr="00420A7E">
          <w:rPr>
            <w:color w:val="000000" w:themeColor="text1"/>
            <w:lang w:val="en-US"/>
          </w:rPr>
          <w:t>three melody excerpts: “</w:t>
        </w:r>
        <w:r w:rsidR="00384F7B" w:rsidRPr="00420A7E">
          <w:rPr>
            <w:color w:val="000000" w:themeColor="text1"/>
          </w:rPr>
          <w:t>Nana Nenê</w:t>
        </w:r>
        <w:r w:rsidR="00384F7B" w:rsidRPr="00420A7E">
          <w:rPr>
            <w:color w:val="000000" w:themeColor="text1"/>
            <w:lang w:val="en-US"/>
          </w:rPr>
          <w:t>”, originally a lullaby; “</w:t>
        </w:r>
        <w:proofErr w:type="spellStart"/>
        <w:r w:rsidR="00384F7B" w:rsidRPr="00420A7E">
          <w:rPr>
            <w:color w:val="000000" w:themeColor="text1"/>
            <w:lang w:val="en-US"/>
          </w:rPr>
          <w:t>Chove</w:t>
        </w:r>
        <w:proofErr w:type="spellEnd"/>
        <w:r w:rsidR="00384F7B" w:rsidRPr="00420A7E">
          <w:rPr>
            <w:color w:val="000000" w:themeColor="text1"/>
            <w:lang w:val="en-US"/>
          </w:rPr>
          <w:t xml:space="preserve"> </w:t>
        </w:r>
        <w:proofErr w:type="spellStart"/>
        <w:r w:rsidR="00384F7B" w:rsidRPr="00420A7E">
          <w:rPr>
            <w:color w:val="000000" w:themeColor="text1"/>
            <w:lang w:val="en-US"/>
          </w:rPr>
          <w:t>Chuva</w:t>
        </w:r>
        <w:proofErr w:type="spellEnd"/>
        <w:r w:rsidR="00384F7B" w:rsidRPr="00420A7E">
          <w:rPr>
            <w:color w:val="000000" w:themeColor="text1"/>
            <w:lang w:val="en-US"/>
          </w:rPr>
          <w:t xml:space="preserve">”, originally a </w:t>
        </w:r>
        <w:r w:rsidR="00384F7B" w:rsidRPr="00420A7E">
          <w:rPr>
            <w:color w:val="000000" w:themeColor="text1"/>
          </w:rPr>
          <w:t xml:space="preserve">MPB </w:t>
        </w:r>
        <w:r w:rsidR="00384F7B" w:rsidRPr="00420A7E">
          <w:rPr>
            <w:color w:val="000000" w:themeColor="text1"/>
            <w:lang w:val="en-US"/>
          </w:rPr>
          <w:t>(</w:t>
        </w:r>
        <w:r w:rsidR="00384F7B" w:rsidRPr="00420A7E">
          <w:rPr>
            <w:color w:val="000000" w:themeColor="text1"/>
          </w:rPr>
          <w:t>Música Popular Brasileira</w:t>
        </w:r>
        <w:r w:rsidR="006C45DF" w:rsidRPr="00420A7E">
          <w:rPr>
            <w:color w:val="000000" w:themeColor="text1"/>
            <w:lang w:val="en-US"/>
          </w:rPr>
          <w:t>, a genre of Brazilian popular music</w:t>
        </w:r>
        <w:r w:rsidR="00384F7B" w:rsidRPr="00420A7E">
          <w:rPr>
            <w:color w:val="000000" w:themeColor="text1"/>
            <w:lang w:val="en-US"/>
          </w:rPr>
          <w:t xml:space="preserve">) song by Brazilian artist Jorge Ben </w:t>
        </w:r>
        <w:proofErr w:type="spellStart"/>
        <w:r w:rsidR="00384F7B" w:rsidRPr="00420A7E">
          <w:rPr>
            <w:color w:val="000000" w:themeColor="text1"/>
            <w:lang w:val="en-US"/>
          </w:rPr>
          <w:t>Jor</w:t>
        </w:r>
        <w:proofErr w:type="spellEnd"/>
        <w:r w:rsidR="00384F7B" w:rsidRPr="00420A7E">
          <w:rPr>
            <w:color w:val="000000" w:themeColor="text1"/>
            <w:lang w:val="en-US"/>
          </w:rPr>
          <w:t xml:space="preserve"> </w:t>
        </w:r>
        <w:r w:rsidR="00384F7B" w:rsidRPr="00420A7E">
          <w:rPr>
            <w:color w:val="000000" w:themeColor="text1"/>
          </w:rPr>
          <w:t>(</w:t>
        </w:r>
        <w:r w:rsidR="00352EED" w:rsidRPr="00420A7E">
          <w:rPr>
            <w:color w:val="000000" w:themeColor="text1"/>
            <w:lang w:val="en-US"/>
          </w:rPr>
          <w:t xml:space="preserve">b. </w:t>
        </w:r>
        <w:r w:rsidR="00384F7B" w:rsidRPr="00420A7E">
          <w:rPr>
            <w:color w:val="000000" w:themeColor="text1"/>
          </w:rPr>
          <w:t>1939</w:t>
        </w:r>
        <w:r w:rsidR="00352EED" w:rsidRPr="00420A7E">
          <w:rPr>
            <w:color w:val="000000" w:themeColor="text1"/>
            <w:shd w:val="clear" w:color="auto" w:fill="FFFFFF"/>
            <w:lang w:val="en-US"/>
          </w:rPr>
          <w:t>–</w:t>
        </w:r>
        <w:r w:rsidR="00384F7B" w:rsidRPr="00420A7E">
          <w:rPr>
            <w:color w:val="000000" w:themeColor="text1"/>
          </w:rPr>
          <w:t>)</w:t>
        </w:r>
        <w:r w:rsidR="00384F7B" w:rsidRPr="00420A7E">
          <w:rPr>
            <w:color w:val="000000" w:themeColor="text1"/>
            <w:lang w:val="en-US"/>
          </w:rPr>
          <w:t xml:space="preserve">; and </w:t>
        </w:r>
        <w:r w:rsidR="00384F7B" w:rsidRPr="00420A7E">
          <w:rPr>
            <w:color w:val="000000" w:themeColor="text1"/>
          </w:rPr>
          <w:t xml:space="preserve">Melodia Sentimental, </w:t>
        </w:r>
        <w:r w:rsidR="00384F7B" w:rsidRPr="00420A7E">
          <w:rPr>
            <w:color w:val="000000" w:themeColor="text1"/>
            <w:lang w:val="en-US"/>
          </w:rPr>
          <w:t>originally an</w:t>
        </w:r>
        <w:r w:rsidR="00384F7B" w:rsidRPr="00420A7E">
          <w:rPr>
            <w:color w:val="000000" w:themeColor="text1"/>
          </w:rPr>
          <w:t xml:space="preserve"> art song by Brazilian classical composer Heitor Villa-Lobos (</w:t>
        </w:r>
        <w:r w:rsidR="00384F7B" w:rsidRPr="00420A7E">
          <w:rPr>
            <w:color w:val="000000" w:themeColor="text1"/>
            <w:shd w:val="clear" w:color="auto" w:fill="FFFFFF"/>
          </w:rPr>
          <w:t>1887</w:t>
        </w:r>
        <w:r w:rsidR="00352EED" w:rsidRPr="00420A7E">
          <w:rPr>
            <w:color w:val="000000" w:themeColor="text1"/>
            <w:shd w:val="clear" w:color="auto" w:fill="FFFFFF"/>
            <w:lang w:val="en-US"/>
          </w:rPr>
          <w:t>–</w:t>
        </w:r>
        <w:r w:rsidR="00384F7B" w:rsidRPr="00420A7E">
          <w:rPr>
            <w:color w:val="000000" w:themeColor="text1"/>
            <w:shd w:val="clear" w:color="auto" w:fill="FFFFFF"/>
          </w:rPr>
          <w:t>1959).</w:t>
        </w:r>
        <w:r w:rsidR="00384F7B" w:rsidRPr="00420A7E">
          <w:rPr>
            <w:color w:val="000000" w:themeColor="text1"/>
            <w:lang w:val="en-US"/>
          </w:rPr>
          <w:t xml:space="preserve"> This leads to 330 performances </w:t>
        </w:r>
        <w:r w:rsidR="00EB6AED" w:rsidRPr="00420A7E">
          <w:rPr>
            <w:color w:val="000000" w:themeColor="text1"/>
            <w:lang w:val="en-US"/>
          </w:rPr>
          <w:t>(</w:t>
        </w:r>
        <w:r w:rsidR="00384F7B" w:rsidRPr="00420A7E">
          <w:rPr>
            <w:color w:val="000000" w:themeColor="text1"/>
            <w:lang w:val="en-US"/>
          </w:rPr>
          <w:t xml:space="preserve">22 singers performing </w:t>
        </w:r>
        <w:r w:rsidR="00364162" w:rsidRPr="00420A7E">
          <w:rPr>
            <w:color w:val="000000" w:themeColor="text1"/>
            <w:lang w:val="en-US"/>
          </w:rPr>
          <w:t xml:space="preserve">three melody excerpts in </w:t>
        </w:r>
        <w:r w:rsidR="00C372A7" w:rsidRPr="00420A7E">
          <w:rPr>
            <w:color w:val="000000" w:themeColor="text1"/>
            <w:lang w:val="en-US"/>
          </w:rPr>
          <w:t>five vocalization styles</w:t>
        </w:r>
        <w:r w:rsidR="00384F7B" w:rsidRPr="00420A7E">
          <w:rPr>
            <w:color w:val="000000" w:themeColor="text1"/>
            <w:lang w:val="en-US"/>
          </w:rPr>
          <w:t>).</w:t>
        </w:r>
        <w:r w:rsidR="00C372A7" w:rsidRPr="00420A7E">
          <w:rPr>
            <w:color w:val="000000" w:themeColor="text1"/>
            <w:lang w:val="en-US"/>
          </w:rPr>
          <w:t xml:space="preserve"> </w:t>
        </w:r>
        <w:r w:rsidR="00516FF5" w:rsidRPr="00420A7E">
          <w:rPr>
            <w:color w:val="000000" w:themeColor="text1"/>
            <w:lang w:val="en-US"/>
          </w:rPr>
          <w:t xml:space="preserve">We chose to use performances with lyrics in Brazilian Portuguese </w:t>
        </w:r>
        <w:r w:rsidR="00452916" w:rsidRPr="00420A7E">
          <w:rPr>
            <w:color w:val="000000" w:themeColor="text1"/>
            <w:lang w:val="en-US"/>
          </w:rPr>
          <w:t>(a version of each performance with</w:t>
        </w:r>
        <w:r w:rsidR="00516FF5" w:rsidRPr="00420A7E">
          <w:rPr>
            <w:color w:val="000000" w:themeColor="text1"/>
            <w:lang w:val="en-US"/>
          </w:rPr>
          <w:t xml:space="preserve"> /lu/ </w:t>
        </w:r>
        <w:r w:rsidR="00452916" w:rsidRPr="00420A7E">
          <w:rPr>
            <w:color w:val="000000" w:themeColor="text1"/>
            <w:lang w:val="en-US"/>
          </w:rPr>
          <w:t xml:space="preserve">sound is also available in the dataset) </w:t>
        </w:r>
        <w:r w:rsidR="00516FF5" w:rsidRPr="00420A7E">
          <w:rPr>
            <w:color w:val="000000" w:themeColor="text1"/>
            <w:lang w:val="en-US"/>
          </w:rPr>
          <w:t>to preserve the phonetic variability of speech</w:t>
        </w:r>
        <w:r w:rsidR="00452916" w:rsidRPr="00420A7E">
          <w:rPr>
            <w:color w:val="000000" w:themeColor="text1"/>
            <w:lang w:val="en-US"/>
          </w:rPr>
          <w:t>.</w:t>
        </w:r>
        <w:r w:rsidR="00C372A7" w:rsidRPr="00420A7E">
          <w:rPr>
            <w:color w:val="000000" w:themeColor="text1"/>
            <w:lang w:val="en-US"/>
          </w:rPr>
          <w:t xml:space="preserve"> </w:t>
        </w:r>
        <w:r w:rsidR="00B71685" w:rsidRPr="00420A7E">
          <w:rPr>
            <w:color w:val="000000" w:themeColor="text1"/>
            <w:lang w:val="en-US"/>
          </w:rPr>
          <w:t>Also, f</w:t>
        </w:r>
        <w:r w:rsidR="00704A93" w:rsidRPr="00420A7E">
          <w:rPr>
            <w:color w:val="000000" w:themeColor="text1"/>
            <w:lang w:val="en-US"/>
          </w:rPr>
          <w:t xml:space="preserve">or the present study, we </w:t>
        </w:r>
        <w:r w:rsidR="001A0C60" w:rsidRPr="00420A7E">
          <w:rPr>
            <w:color w:val="000000" w:themeColor="text1"/>
            <w:lang w:val="en-US"/>
          </w:rPr>
          <w:t>plan to</w:t>
        </w:r>
        <w:r w:rsidR="00704A93" w:rsidRPr="00420A7E">
          <w:rPr>
            <w:color w:val="000000" w:themeColor="text1"/>
            <w:lang w:val="en-US"/>
          </w:rPr>
          <w:t xml:space="preserve"> loudness normalize all stimuli to -23 LUFS</w:t>
        </w:r>
        <w:r w:rsidR="001A0C60" w:rsidRPr="00420A7E">
          <w:rPr>
            <w:color w:val="000000" w:themeColor="text1"/>
            <w:lang w:val="en-US"/>
          </w:rPr>
          <w:t>, th</w:t>
        </w:r>
        <w:r w:rsidR="003100C4" w:rsidRPr="00420A7E">
          <w:rPr>
            <w:color w:val="000000" w:themeColor="text1"/>
            <w:lang w:val="en-US"/>
          </w:rPr>
          <w:t>u</w:t>
        </w:r>
        <w:r w:rsidR="001A0C60" w:rsidRPr="00420A7E">
          <w:rPr>
            <w:color w:val="000000" w:themeColor="text1"/>
            <w:lang w:val="en-US"/>
          </w:rPr>
          <w:t>s controlling for possible influences of loudness in liking ratings</w:t>
        </w:r>
        <w:r w:rsidR="00704A93" w:rsidRPr="00420A7E">
          <w:rPr>
            <w:color w:val="000000" w:themeColor="text1"/>
            <w:lang w:val="en-US"/>
          </w:rPr>
          <w:t xml:space="preserve">. </w:t>
        </w:r>
        <w:r w:rsidR="00985017" w:rsidRPr="00420A7E">
          <w:rPr>
            <w:color w:val="000000" w:themeColor="text1"/>
            <w:lang w:val="en-US"/>
          </w:rPr>
          <w:t>Please Supplementary Information (</w:t>
        </w:r>
        <w:r w:rsidR="007D25CE" w:rsidRPr="00420A7E">
          <w:rPr>
            <w:color w:val="000000" w:themeColor="text1"/>
            <w:lang w:val="en-US"/>
          </w:rPr>
          <w:t xml:space="preserve">Supplementary </w:t>
        </w:r>
        <w:r w:rsidR="00985017" w:rsidRPr="00420A7E">
          <w:rPr>
            <w:color w:val="000000" w:themeColor="text1"/>
            <w:lang w:val="en-US"/>
          </w:rPr>
          <w:t>Figure S</w:t>
        </w:r>
        <w:r w:rsidR="00285F8D" w:rsidRPr="00420A7E">
          <w:rPr>
            <w:color w:val="000000" w:themeColor="text1"/>
            <w:lang w:val="en-US"/>
          </w:rPr>
          <w:t>4</w:t>
        </w:r>
        <w:r w:rsidR="00985017" w:rsidRPr="00420A7E">
          <w:rPr>
            <w:color w:val="000000" w:themeColor="text1"/>
            <w:lang w:val="en-US"/>
          </w:rPr>
          <w:t xml:space="preserve">) for sheet music of the melody </w:t>
        </w:r>
        <w:r w:rsidR="00985017" w:rsidRPr="00BD3201">
          <w:rPr>
            <w:color w:val="000000" w:themeColor="text1"/>
            <w:lang w:val="en-US"/>
          </w:rPr>
          <w:t xml:space="preserve">excerpts. </w:t>
        </w:r>
        <w:r w:rsidR="00BD3201" w:rsidRPr="00BD3201">
          <w:rPr>
            <w:color w:val="000000" w:themeColor="text1"/>
            <w:lang w:val="en-US"/>
          </w:rPr>
          <w:t>T</w:t>
        </w:r>
        <w:r w:rsidR="00567F2B" w:rsidRPr="00BD3201">
          <w:rPr>
            <w:color w:val="000000" w:themeColor="text1"/>
            <w:lang w:val="en-US"/>
          </w:rPr>
          <w:t xml:space="preserve">he stimuli </w:t>
        </w:r>
        <w:r w:rsidR="00380C3D" w:rsidRPr="00BD3201">
          <w:rPr>
            <w:color w:val="000000" w:themeColor="text1"/>
            <w:lang w:val="en-US"/>
          </w:rPr>
          <w:t xml:space="preserve">used in the present work </w:t>
        </w:r>
        <w:r w:rsidR="00567F2B" w:rsidRPr="00BD3201">
          <w:rPr>
            <w:color w:val="000000" w:themeColor="text1"/>
            <w:lang w:val="en-US"/>
          </w:rPr>
          <w:t xml:space="preserve">are currently available at </w:t>
        </w:r>
        <w:r w:rsidR="00BD3201" w:rsidRPr="00BD3201">
          <w:rPr>
            <w:rFonts w:eastAsiaTheme="minorHAnsi"/>
            <w:lang w:val="en-US" w:eastAsia="en-US"/>
          </w:rPr>
          <w:t>https://osf.io/8k4af/?view_only=506d243a6e7a4d3680c81e696ca81025</w:t>
        </w:r>
        <w:r w:rsidR="00567F2B" w:rsidRPr="00BD3201">
          <w:rPr>
            <w:color w:val="000000" w:themeColor="text1"/>
            <w:lang w:val="en-US"/>
          </w:rPr>
          <w:t>.</w:t>
        </w:r>
        <w:r w:rsidR="00567F2B" w:rsidRPr="00BD3201">
          <w:rPr>
            <w:color w:val="000000" w:themeColor="text1"/>
            <w:shd w:val="clear" w:color="auto" w:fill="FFFFFF"/>
            <w:lang w:val="en-US"/>
          </w:rPr>
          <w:t xml:space="preserve"> </w:t>
        </w:r>
      </w:ins>
    </w:p>
    <w:p w14:paraId="4A2E1681" w14:textId="77777777" w:rsidR="00780D6D" w:rsidRPr="00EB3D27" w:rsidRDefault="00780D6D" w:rsidP="00F86FF2">
      <w:pPr>
        <w:spacing w:line="360" w:lineRule="auto"/>
        <w:jc w:val="both"/>
        <w:rPr>
          <w:del w:id="477" w:author="Camila Bruder" w:date="2023-11-30T14:37:00Z"/>
          <w:rFonts w:ascii="Times" w:hAnsi="Times" w:cs="Arial"/>
          <w:lang w:val="en-US"/>
        </w:rPr>
      </w:pPr>
      <w:del w:id="478" w:author="Camila Bruder" w:date="2023-11-30T14:37:00Z">
        <w:r w:rsidRPr="00EB3D27">
          <w:rPr>
            <w:rFonts w:ascii="Times" w:hAnsi="Times" w:cs="Arial"/>
            <w:b/>
            <w:bCs/>
            <w:lang w:val="en-US"/>
          </w:rPr>
          <w:delText>Loudness normalization</w:delText>
        </w:r>
        <w:r w:rsidR="00494B1F" w:rsidRPr="00EB3D27">
          <w:rPr>
            <w:rFonts w:ascii="Times" w:hAnsi="Times" w:cs="Arial"/>
            <w:lang w:val="en-US"/>
          </w:rPr>
          <w:delText>.</w:delText>
        </w:r>
        <w:r w:rsidRPr="00EB3D27">
          <w:rPr>
            <w:rFonts w:ascii="Times" w:hAnsi="Times" w:cs="Arial"/>
            <w:lang w:val="en-US"/>
          </w:rPr>
          <w:delText xml:space="preserve"> </w:delText>
        </w:r>
        <w:r w:rsidR="00494B1F" w:rsidRPr="00EB3D27">
          <w:rPr>
            <w:rFonts w:ascii="Times" w:hAnsi="Times" w:cs="Arial"/>
            <w:lang w:val="en-US"/>
          </w:rPr>
          <w:delText>S</w:delText>
        </w:r>
        <w:r w:rsidRPr="00EB3D27">
          <w:rPr>
            <w:rFonts w:ascii="Times" w:hAnsi="Times" w:cs="Arial"/>
            <w:lang w:val="en-US"/>
          </w:rPr>
          <w:delText xml:space="preserve">timuli were loudness normalized using </w:delText>
        </w:r>
        <w:r w:rsidR="00ED2360">
          <w:rPr>
            <w:rFonts w:ascii="Times" w:hAnsi="Times" w:cs="Arial"/>
            <w:lang w:val="en-US"/>
          </w:rPr>
          <w:delText xml:space="preserve">the </w:delText>
        </w:r>
        <w:r w:rsidRPr="00EB3D27">
          <w:rPr>
            <w:rFonts w:ascii="Times" w:hAnsi="Times" w:cs="Arial"/>
            <w:lang w:val="en-US"/>
          </w:rPr>
          <w:delText xml:space="preserve">To Audio Converter (Version 1.0.16 </w:delText>
        </w:r>
        <w:r w:rsidR="000F3879" w:rsidRPr="00EB3D27">
          <w:rPr>
            <w:rFonts w:ascii="Times" w:hAnsi="Times" w:cs="Arial"/>
            <w:lang w:val="en-US"/>
          </w:rPr>
          <w:delText>–</w:delText>
        </w:r>
        <w:r w:rsidRPr="00EB3D27">
          <w:rPr>
            <w:rFonts w:ascii="Times" w:hAnsi="Times" w:cs="Arial"/>
            <w:lang w:val="en-US"/>
          </w:rPr>
          <w:delText xml:space="preserve"> 1059) software. All speaking and pop singing stimuli were loudness normalized to -18 LUFS; all lullaby stimuli to -25 LUFS; and all opera stimuli to -14 LUFS. This was done to ensure stimuli within each style had the same perceptual level of intensity, while still keeping some variability within their general stylistic characteristics (that is, from the softness of lullabies to the higher intensities resulting from </w:delText>
        </w:r>
        <w:r w:rsidR="001C39E3" w:rsidRPr="00EB3D27">
          <w:rPr>
            <w:rFonts w:ascii="Times" w:hAnsi="Times" w:cs="Arial"/>
            <w:lang w:val="en-US"/>
          </w:rPr>
          <w:delText xml:space="preserve">the use of </w:delText>
        </w:r>
        <w:r w:rsidRPr="00EB3D27">
          <w:rPr>
            <w:rFonts w:ascii="Times" w:hAnsi="Times" w:cs="Arial"/>
            <w:lang w:val="en-US"/>
          </w:rPr>
          <w:delText xml:space="preserve">operatic technique). </w:delText>
        </w:r>
      </w:del>
    </w:p>
    <w:p w14:paraId="65222D4D" w14:textId="77777777" w:rsidR="00494B1F" w:rsidRPr="00EB3D27" w:rsidRDefault="00494B1F" w:rsidP="00F86FF2">
      <w:pPr>
        <w:autoSpaceDE w:val="0"/>
        <w:autoSpaceDN w:val="0"/>
        <w:adjustRightInd w:val="0"/>
        <w:spacing w:line="360" w:lineRule="auto"/>
        <w:jc w:val="both"/>
        <w:rPr>
          <w:del w:id="479" w:author="Camila Bruder" w:date="2023-11-30T14:37:00Z"/>
          <w:rFonts w:ascii="Times" w:hAnsi="Times" w:cs="Open Sans"/>
          <w:color w:val="000000" w:themeColor="text1"/>
          <w:shd w:val="clear" w:color="auto" w:fill="FFFFFF"/>
          <w:lang w:val="en-US"/>
        </w:rPr>
      </w:pPr>
      <w:del w:id="480" w:author="Camila Bruder" w:date="2023-11-30T14:37:00Z">
        <w:r w:rsidRPr="00EB3D27">
          <w:rPr>
            <w:rFonts w:ascii="Times" w:hAnsi="Times" w:cs="Arial"/>
            <w:b/>
            <w:bCs/>
            <w:lang w:val="en-US"/>
          </w:rPr>
          <w:delText>Validation of the stimulus material.</w:delText>
        </w:r>
        <w:r w:rsidRPr="00EB3D27">
          <w:rPr>
            <w:rFonts w:ascii="Times" w:hAnsi="Times" w:cs="Open Sans"/>
            <w:color w:val="000000" w:themeColor="text1"/>
            <w:shd w:val="clear" w:color="auto" w:fill="FFFFFF"/>
            <w:lang w:val="en-US"/>
          </w:rPr>
          <w:delText xml:space="preserve"> </w:delText>
        </w:r>
        <w:r w:rsidR="000635DC" w:rsidRPr="00EB3D27">
          <w:rPr>
            <w:rFonts w:ascii="Times" w:hAnsi="Times" w:cs="Open Sans"/>
            <w:color w:val="000000" w:themeColor="text1"/>
            <w:shd w:val="clear" w:color="auto" w:fill="FFFFFF"/>
            <w:lang w:val="en-US"/>
          </w:rPr>
          <w:delText xml:space="preserve">The </w:delText>
        </w:r>
        <w:r w:rsidR="00E92604" w:rsidRPr="00EB3D27">
          <w:rPr>
            <w:rFonts w:ascii="Times" w:hAnsi="Times" w:cs="Open Sans"/>
            <w:color w:val="000000" w:themeColor="text1"/>
            <w:shd w:val="clear" w:color="auto" w:fill="FFFFFF"/>
            <w:lang w:val="en-US"/>
          </w:rPr>
          <w:delText xml:space="preserve">stimulus </w:delText>
        </w:r>
        <w:r w:rsidR="000635DC" w:rsidRPr="00EB3D27">
          <w:rPr>
            <w:rFonts w:ascii="Times" w:hAnsi="Times" w:cs="Open Sans"/>
            <w:color w:val="000000" w:themeColor="text1"/>
            <w:shd w:val="clear" w:color="auto" w:fill="FFFFFF"/>
            <w:lang w:val="en-US"/>
          </w:rPr>
          <w:delText>set was validated in one lab experiment where participants (lay listeners, total N</w:delText>
        </w:r>
        <w:r w:rsidR="00740951">
          <w:rPr>
            <w:rFonts w:ascii="Times" w:hAnsi="Times" w:cs="Open Sans"/>
            <w:color w:val="000000" w:themeColor="text1"/>
            <w:shd w:val="clear" w:color="auto" w:fill="FFFFFF"/>
            <w:lang w:val="en-US"/>
          </w:rPr>
          <w:delText> </w:delText>
        </w:r>
        <w:r w:rsidR="000635DC" w:rsidRPr="00EB3D27">
          <w:rPr>
            <w:rFonts w:ascii="Times" w:hAnsi="Times" w:cs="Open Sans"/>
            <w:color w:val="000000" w:themeColor="text1"/>
            <w:shd w:val="clear" w:color="auto" w:fill="FFFFFF"/>
            <w:lang w:val="en-US"/>
          </w:rPr>
          <w:delText>=</w:delText>
        </w:r>
        <w:r w:rsidR="00740951">
          <w:rPr>
            <w:rFonts w:ascii="Times" w:hAnsi="Times" w:cs="Open Sans"/>
            <w:color w:val="000000" w:themeColor="text1"/>
            <w:shd w:val="clear" w:color="auto" w:fill="FFFFFF"/>
            <w:lang w:val="en-US"/>
          </w:rPr>
          <w:delText> </w:delText>
        </w:r>
        <w:r w:rsidR="000635DC" w:rsidRPr="00EB3D27">
          <w:rPr>
            <w:rFonts w:ascii="Times" w:hAnsi="Times" w:cs="Open Sans"/>
            <w:color w:val="000000" w:themeColor="text1"/>
            <w:shd w:val="clear" w:color="auto" w:fill="FFFFFF"/>
            <w:lang w:val="en-US"/>
          </w:rPr>
          <w:delText>75, divided in</w:delText>
        </w:r>
        <w:r w:rsidR="00545140" w:rsidRPr="00EB3D27">
          <w:rPr>
            <w:rFonts w:ascii="Times" w:hAnsi="Times" w:cs="Open Sans"/>
            <w:color w:val="000000" w:themeColor="text1"/>
            <w:shd w:val="clear" w:color="auto" w:fill="FFFFFF"/>
            <w:lang w:val="en-US"/>
          </w:rPr>
          <w:delText>to</w:delText>
        </w:r>
        <w:r w:rsidR="000635DC" w:rsidRPr="00EB3D27">
          <w:rPr>
            <w:rFonts w:ascii="Times" w:hAnsi="Times" w:cs="Open Sans"/>
            <w:color w:val="000000" w:themeColor="text1"/>
            <w:shd w:val="clear" w:color="auto" w:fill="FFFFFF"/>
            <w:lang w:val="en-US"/>
          </w:rPr>
          <w:delText xml:space="preserve"> three groups; each stimulus was judged by 25 participants) were asked to indicate in each trial if a given singing performance sounded like a lullaby, a pop song</w:delText>
        </w:r>
        <w:r w:rsidR="000D03B3" w:rsidRPr="00EB3D27">
          <w:rPr>
            <w:rFonts w:ascii="Times" w:hAnsi="Times" w:cs="Open Sans"/>
            <w:color w:val="000000" w:themeColor="text1"/>
            <w:shd w:val="clear" w:color="auto" w:fill="FFFFFF"/>
            <w:lang w:val="en-US"/>
          </w:rPr>
          <w:delText>,</w:delText>
        </w:r>
        <w:r w:rsidR="000635DC" w:rsidRPr="00EB3D27">
          <w:rPr>
            <w:rFonts w:ascii="Times" w:hAnsi="Times" w:cs="Open Sans"/>
            <w:color w:val="000000" w:themeColor="text1"/>
            <w:shd w:val="clear" w:color="auto" w:fill="FFFFFF"/>
            <w:lang w:val="en-US"/>
          </w:rPr>
          <w:delText xml:space="preserve"> or an opera aria, or (</w:delText>
        </w:r>
        <w:r w:rsidR="00ED2360">
          <w:rPr>
            <w:rFonts w:ascii="Times" w:hAnsi="Times" w:cs="Open Sans"/>
            <w:color w:val="000000" w:themeColor="text1"/>
            <w:shd w:val="clear" w:color="auto" w:fill="FFFFFF"/>
            <w:lang w:val="en-US"/>
          </w:rPr>
          <w:delText>with</w:delText>
        </w:r>
        <w:r w:rsidR="000635DC" w:rsidRPr="00EB3D27">
          <w:rPr>
            <w:rFonts w:ascii="Times" w:hAnsi="Times" w:cs="Open Sans"/>
            <w:color w:val="000000" w:themeColor="text1"/>
            <w:shd w:val="clear" w:color="auto" w:fill="FFFFFF"/>
            <w:lang w:val="en-US"/>
          </w:rPr>
          <w:delText xml:space="preserve"> a different group of participants) if a given speaking performance was directed to an adult or to a baby/child. The </w:delText>
        </w:r>
        <w:r w:rsidR="00FB44F2" w:rsidRPr="00EB3D27">
          <w:rPr>
            <w:rFonts w:ascii="Times" w:hAnsi="Times" w:cs="Open Sans"/>
            <w:color w:val="000000" w:themeColor="text1"/>
            <w:shd w:val="clear" w:color="auto" w:fill="FFFFFF"/>
            <w:lang w:val="en-US"/>
          </w:rPr>
          <w:delText xml:space="preserve">overall </w:delText>
        </w:r>
        <w:r w:rsidR="000635DC" w:rsidRPr="00EB3D27">
          <w:rPr>
            <w:rFonts w:ascii="Times" w:hAnsi="Times" w:cs="Open Sans"/>
            <w:color w:val="000000" w:themeColor="text1"/>
            <w:shd w:val="clear" w:color="auto" w:fill="FFFFFF"/>
            <w:lang w:val="en-US"/>
          </w:rPr>
          <w:delText xml:space="preserve">average accuracy </w:delText>
        </w:r>
        <w:r w:rsidR="00FB44F2" w:rsidRPr="00EB3D27">
          <w:rPr>
            <w:rFonts w:ascii="Times" w:hAnsi="Times" w:cs="Open Sans"/>
            <w:color w:val="000000" w:themeColor="text1"/>
            <w:shd w:val="clear" w:color="auto" w:fill="FFFFFF"/>
            <w:lang w:val="en-US"/>
          </w:rPr>
          <w:delText xml:space="preserve">achieved </w:delText>
        </w:r>
        <w:r w:rsidR="00587965" w:rsidRPr="00EB3D27">
          <w:rPr>
            <w:rFonts w:ascii="Times" w:hAnsi="Times" w:cs="Open Sans"/>
            <w:color w:val="000000" w:themeColor="text1"/>
            <w:shd w:val="clear" w:color="auto" w:fill="FFFFFF"/>
            <w:lang w:val="en-US"/>
          </w:rPr>
          <w:delText>was .79 for singing performances and .8</w:delText>
        </w:r>
        <w:r w:rsidR="001C39E3" w:rsidRPr="00EB3D27">
          <w:rPr>
            <w:rFonts w:ascii="Times" w:hAnsi="Times" w:cs="Open Sans"/>
            <w:color w:val="000000" w:themeColor="text1"/>
            <w:shd w:val="clear" w:color="auto" w:fill="FFFFFF"/>
            <w:lang w:val="en-US"/>
          </w:rPr>
          <w:delText>0</w:delText>
        </w:r>
        <w:r w:rsidR="00587965" w:rsidRPr="00EB3D27">
          <w:rPr>
            <w:rFonts w:ascii="Times" w:hAnsi="Times" w:cs="Open Sans"/>
            <w:color w:val="000000" w:themeColor="text1"/>
            <w:shd w:val="clear" w:color="auto" w:fill="FFFFFF"/>
            <w:lang w:val="en-US"/>
          </w:rPr>
          <w:delText xml:space="preserve"> for speech performances</w:delText>
        </w:r>
        <w:r w:rsidR="000D03B3" w:rsidRPr="00EB3D27">
          <w:rPr>
            <w:rFonts w:ascii="Times" w:hAnsi="Times" w:cs="Open Sans"/>
            <w:color w:val="000000" w:themeColor="text1"/>
            <w:shd w:val="clear" w:color="auto" w:fill="FFFFFF"/>
            <w:lang w:val="en-US"/>
          </w:rPr>
          <w:delText xml:space="preserve">. For </w:delText>
        </w:r>
        <w:r w:rsidR="00587965" w:rsidRPr="00EB3D27">
          <w:rPr>
            <w:rFonts w:ascii="Times" w:hAnsi="Times" w:cs="Open Sans"/>
            <w:color w:val="000000" w:themeColor="text1"/>
            <w:shd w:val="clear" w:color="auto" w:fill="FFFFFF"/>
            <w:lang w:val="en-US"/>
          </w:rPr>
          <w:delText xml:space="preserve">the subset of /lu/ performances, </w:delText>
        </w:r>
        <w:r w:rsidR="000D03B3" w:rsidRPr="00EB3D27">
          <w:rPr>
            <w:rFonts w:ascii="Times" w:hAnsi="Times" w:cs="Open Sans"/>
            <w:color w:val="000000" w:themeColor="text1"/>
            <w:shd w:val="clear" w:color="auto" w:fill="FFFFFF"/>
            <w:lang w:val="en-US"/>
          </w:rPr>
          <w:delText>the</w:delText>
        </w:r>
        <w:r w:rsidR="00587965" w:rsidRPr="00EB3D27">
          <w:rPr>
            <w:rFonts w:ascii="Times" w:hAnsi="Times" w:cs="Open Sans"/>
            <w:color w:val="000000" w:themeColor="text1"/>
            <w:shd w:val="clear" w:color="auto" w:fill="FFFFFF"/>
            <w:lang w:val="en-US"/>
          </w:rPr>
          <w:delText xml:space="preserve"> </w:delText>
        </w:r>
        <w:r w:rsidR="000D03B3" w:rsidRPr="00EB3D27">
          <w:rPr>
            <w:rFonts w:ascii="Times" w:hAnsi="Times" w:cs="Open Sans"/>
            <w:color w:val="000000" w:themeColor="text1"/>
            <w:shd w:val="clear" w:color="auto" w:fill="FFFFFF"/>
            <w:lang w:val="en-US"/>
          </w:rPr>
          <w:delText xml:space="preserve">overall average accuracy reached </w:delText>
        </w:r>
        <w:r w:rsidR="00587965" w:rsidRPr="00EB3D27">
          <w:rPr>
            <w:rFonts w:ascii="Times" w:hAnsi="Times" w:cs="Open Sans"/>
            <w:color w:val="000000" w:themeColor="text1"/>
            <w:shd w:val="clear" w:color="auto" w:fill="FFFFFF"/>
            <w:lang w:val="en-US"/>
          </w:rPr>
          <w:delText>.84 for opera,</w:delText>
        </w:r>
        <w:r w:rsidR="00740951">
          <w:rPr>
            <w:rFonts w:ascii="Times" w:hAnsi="Times" w:cs="Open Sans"/>
            <w:color w:val="000000" w:themeColor="text1"/>
            <w:shd w:val="clear" w:color="auto" w:fill="FFFFFF"/>
            <w:lang w:val="en-US"/>
          </w:rPr>
          <w:delText xml:space="preserve"> </w:delText>
        </w:r>
        <w:r w:rsidR="00587965" w:rsidRPr="00EB3D27">
          <w:rPr>
            <w:rFonts w:ascii="Times" w:hAnsi="Times" w:cs="Open Sans"/>
            <w:color w:val="000000" w:themeColor="text1"/>
            <w:shd w:val="clear" w:color="auto" w:fill="FFFFFF"/>
            <w:lang w:val="en-US"/>
          </w:rPr>
          <w:delText xml:space="preserve">.79 for lullabies and .65 for pop performances; and </w:delText>
        </w:r>
        <w:r w:rsidR="00FB44F2" w:rsidRPr="00EB3D27">
          <w:rPr>
            <w:rFonts w:ascii="Times" w:hAnsi="Times" w:cs="Open Sans"/>
            <w:color w:val="000000" w:themeColor="text1"/>
            <w:shd w:val="clear" w:color="auto" w:fill="FFFFFF"/>
            <w:lang w:val="en-US"/>
          </w:rPr>
          <w:delText xml:space="preserve">.8 for adult-directed and .75 for infant-directed performances. </w:delText>
        </w:r>
        <w:r w:rsidR="00FB44F2" w:rsidRPr="00EB3D27">
          <w:rPr>
            <w:rFonts w:ascii="Times" w:hAnsi="Times" w:cs="Arial"/>
            <w:color w:val="000000" w:themeColor="text1"/>
          </w:rPr>
          <w:delText xml:space="preserve">Further details about the analyses plan </w:delText>
        </w:r>
        <w:r w:rsidR="00FB44F2" w:rsidRPr="00EB3D27">
          <w:rPr>
            <w:rFonts w:ascii="Times" w:hAnsi="Times" w:cs="Arial"/>
            <w:color w:val="000000" w:themeColor="text1"/>
            <w:lang w:val="en-US"/>
          </w:rPr>
          <w:delText>for</w:delText>
        </w:r>
        <w:r w:rsidR="00545140" w:rsidRPr="00EB3D27">
          <w:rPr>
            <w:rFonts w:ascii="Times" w:hAnsi="Times" w:cs="Arial"/>
            <w:color w:val="000000" w:themeColor="text1"/>
            <w:lang w:val="en-US"/>
          </w:rPr>
          <w:delText xml:space="preserve"> </w:delText>
        </w:r>
        <w:r w:rsidR="00FB44F2" w:rsidRPr="00EB3D27">
          <w:rPr>
            <w:rFonts w:ascii="Times" w:hAnsi="Times" w:cs="Arial"/>
            <w:color w:val="000000" w:themeColor="text1"/>
            <w:lang w:val="en-US"/>
          </w:rPr>
          <w:delText xml:space="preserve">the validation </w:delText>
        </w:r>
        <w:r w:rsidR="00545140" w:rsidRPr="00EB3D27">
          <w:rPr>
            <w:rFonts w:ascii="Times" w:hAnsi="Times" w:cs="Arial"/>
            <w:color w:val="000000" w:themeColor="text1"/>
            <w:lang w:val="en-US"/>
          </w:rPr>
          <w:delText>experiment</w:delText>
        </w:r>
        <w:r w:rsidR="00FB44F2" w:rsidRPr="00EB3D27">
          <w:rPr>
            <w:rFonts w:ascii="Times" w:hAnsi="Times" w:cs="Arial"/>
            <w:color w:val="000000" w:themeColor="text1"/>
            <w:lang w:val="en-US"/>
          </w:rPr>
          <w:delText xml:space="preserve"> </w:delText>
        </w:r>
        <w:r w:rsidR="00FB44F2" w:rsidRPr="00EB3D27">
          <w:rPr>
            <w:rFonts w:ascii="Times" w:hAnsi="Times" w:cs="Arial"/>
            <w:color w:val="000000" w:themeColor="text1"/>
          </w:rPr>
          <w:delText xml:space="preserve">can be </w:delText>
        </w:r>
        <w:r w:rsidR="00FB44F2" w:rsidRPr="00EB3D27">
          <w:rPr>
            <w:rFonts w:ascii="Times" w:hAnsi="Times" w:cs="Arial"/>
            <w:color w:val="000000" w:themeColor="text1"/>
            <w:lang w:val="en-US"/>
          </w:rPr>
          <w:delText>found</w:delText>
        </w:r>
        <w:r w:rsidR="00FB44F2" w:rsidRPr="00EB3D27">
          <w:rPr>
            <w:rFonts w:ascii="Times" w:hAnsi="Times" w:cs="Arial"/>
            <w:color w:val="000000" w:themeColor="text1"/>
          </w:rPr>
          <w:delText xml:space="preserve"> in </w:delText>
        </w:r>
        <w:r w:rsidR="00545140" w:rsidRPr="00EB3D27">
          <w:rPr>
            <w:rFonts w:ascii="Times" w:hAnsi="Times" w:cs="Arial"/>
            <w:color w:val="000000" w:themeColor="text1"/>
            <w:lang w:val="en-US"/>
          </w:rPr>
          <w:delText>its</w:delText>
        </w:r>
        <w:r w:rsidR="00FB44F2" w:rsidRPr="00EB3D27">
          <w:rPr>
            <w:rFonts w:ascii="Times" w:hAnsi="Times" w:cs="Arial"/>
            <w:color w:val="000000" w:themeColor="text1"/>
          </w:rPr>
          <w:delText xml:space="preserve"> preregistration: </w:delText>
        </w:r>
        <w:r>
          <w:fldChar w:fldCharType="begin"/>
        </w:r>
        <w:r>
          <w:delInstrText>HYPERLINK "https://osf.io/wuvb8"</w:delInstrText>
        </w:r>
        <w:r>
          <w:fldChar w:fldCharType="separate"/>
        </w:r>
        <w:r w:rsidR="00FB44F2" w:rsidRPr="00EB3D27">
          <w:rPr>
            <w:rStyle w:val="Hyperlink"/>
            <w:rFonts w:ascii="Times" w:hAnsi="Times" w:cs="Arial"/>
            <w:color w:val="000000" w:themeColor="text1"/>
          </w:rPr>
          <w:delText>https://osf.io/wuvb8</w:delText>
        </w:r>
        <w:r>
          <w:rPr>
            <w:rStyle w:val="Hyperlink"/>
            <w:rFonts w:ascii="Times" w:hAnsi="Times" w:cs="Arial"/>
            <w:color w:val="000000" w:themeColor="text1"/>
          </w:rPr>
          <w:fldChar w:fldCharType="end"/>
        </w:r>
        <w:r w:rsidR="00FB44F2" w:rsidRPr="00EB3D27">
          <w:rPr>
            <w:rFonts w:ascii="Times" w:hAnsi="Times" w:cs="Arial"/>
            <w:color w:val="000000" w:themeColor="text1"/>
            <w:lang w:val="en-US"/>
          </w:rPr>
          <w:delText xml:space="preserve">. </w:delText>
        </w:r>
        <w:r w:rsidR="00FB44F2" w:rsidRPr="00EB3D27">
          <w:rPr>
            <w:rFonts w:ascii="Times" w:hAnsi="Times" w:cs="Arial"/>
            <w:color w:val="000000" w:themeColor="text1"/>
          </w:rPr>
          <w:delText>The final</w:delText>
        </w:r>
        <w:r w:rsidR="00FB44F2" w:rsidRPr="00EB3D27">
          <w:rPr>
            <w:rFonts w:ascii="Times" w:hAnsi="Times" w:cs="Arial"/>
            <w:color w:val="000000" w:themeColor="text1"/>
            <w:lang w:val="en-US"/>
          </w:rPr>
          <w:delText xml:space="preserve"> </w:delText>
        </w:r>
        <w:r w:rsidR="00FB44F2" w:rsidRPr="00EB3D27">
          <w:rPr>
            <w:rFonts w:ascii="Times" w:hAnsi="Times" w:cs="Arial"/>
            <w:color w:val="000000" w:themeColor="text1"/>
          </w:rPr>
          <w:delText xml:space="preserve">validated dataset, along with </w:delText>
        </w:r>
        <w:r w:rsidRPr="00EB3D27">
          <w:rPr>
            <w:rFonts w:ascii="Times" w:hAnsi="Times" w:cs="Arial"/>
            <w:color w:val="000000" w:themeColor="text1"/>
            <w:lang w:val="en-US"/>
          </w:rPr>
          <w:delText xml:space="preserve">details of the validation experiment and </w:delText>
        </w:r>
        <w:r w:rsidR="00FB44F2" w:rsidRPr="00EB3D27">
          <w:rPr>
            <w:rFonts w:ascii="Times" w:hAnsi="Times" w:cs="Arial"/>
            <w:color w:val="000000" w:themeColor="text1"/>
            <w:lang w:val="en-US"/>
          </w:rPr>
          <w:delText xml:space="preserve">the description of extracted </w:delText>
        </w:r>
        <w:r w:rsidR="00FB44F2" w:rsidRPr="00EB3D27">
          <w:rPr>
            <w:rFonts w:ascii="Times" w:hAnsi="Times" w:cs="Arial"/>
            <w:color w:val="000000" w:themeColor="text1"/>
          </w:rPr>
          <w:delText xml:space="preserve">acoustic </w:delText>
        </w:r>
        <w:r w:rsidR="00FB44F2" w:rsidRPr="00EB3D27">
          <w:rPr>
            <w:rFonts w:ascii="Times" w:hAnsi="Times" w:cs="Arial"/>
            <w:color w:val="000000" w:themeColor="text1"/>
            <w:lang w:val="en-US"/>
          </w:rPr>
          <w:delText>features</w:delText>
        </w:r>
        <w:r w:rsidR="00FB44F2" w:rsidRPr="00EB3D27">
          <w:rPr>
            <w:rFonts w:ascii="Times" w:hAnsi="Times" w:cs="Arial"/>
            <w:color w:val="000000" w:themeColor="text1"/>
          </w:rPr>
          <w:delText xml:space="preserve"> of all stimuli, will be made available </w:delText>
        </w:r>
        <w:r w:rsidR="00FB44F2" w:rsidRPr="00EB3D27">
          <w:rPr>
            <w:rFonts w:ascii="Times" w:hAnsi="Times" w:cs="Arial"/>
            <w:color w:val="000000" w:themeColor="text1"/>
            <w:lang w:val="en-US"/>
          </w:rPr>
          <w:delText xml:space="preserve">via open access once all analyses are done. </w:delText>
        </w:r>
        <w:r w:rsidR="00567F2B" w:rsidRPr="00EB3D27">
          <w:rPr>
            <w:rFonts w:ascii="Times" w:hAnsi="Times" w:cs="Arial"/>
            <w:color w:val="000000" w:themeColor="text1"/>
            <w:lang w:val="en-US"/>
          </w:rPr>
          <w:delText xml:space="preserve">Examples of the stimuli </w:delText>
        </w:r>
        <w:r w:rsidR="00380C3D" w:rsidRPr="00EB3D27">
          <w:rPr>
            <w:rFonts w:ascii="Times" w:hAnsi="Times" w:cs="Arial"/>
            <w:color w:val="000000" w:themeColor="text1"/>
            <w:lang w:val="en-US"/>
          </w:rPr>
          <w:delText xml:space="preserve">used in the present work </w:delText>
        </w:r>
        <w:r w:rsidR="00567F2B" w:rsidRPr="00EB3D27">
          <w:rPr>
            <w:rFonts w:ascii="Times" w:hAnsi="Times" w:cs="Arial"/>
            <w:color w:val="000000" w:themeColor="text1"/>
            <w:lang w:val="en-US"/>
          </w:rPr>
          <w:delText xml:space="preserve">are currently available at </w:delText>
        </w:r>
        <w:r w:rsidR="00FB67D1" w:rsidRPr="00FB67D1">
          <w:rPr>
            <w:rFonts w:ascii="Times" w:hAnsi="Times" w:cs="Arial"/>
            <w:color w:val="000000" w:themeColor="text1"/>
            <w:lang w:val="en-US"/>
          </w:rPr>
          <w:delText>https://owncloud.gwdg.de/index.php/s/6IWIvTc828vB77R</w:delText>
        </w:r>
        <w:r w:rsidR="00567F2B" w:rsidRPr="00EB3D27">
          <w:rPr>
            <w:rFonts w:ascii="Times" w:hAnsi="Times" w:cs="Arial"/>
            <w:color w:val="000000" w:themeColor="text1"/>
            <w:lang w:val="en-US"/>
          </w:rPr>
          <w:delText>.</w:delText>
        </w:r>
        <w:r w:rsidR="00567F2B" w:rsidRPr="00EB3D27">
          <w:rPr>
            <w:rFonts w:ascii="Times" w:hAnsi="Times" w:cs="Open Sans"/>
            <w:color w:val="000000" w:themeColor="text1"/>
            <w:shd w:val="clear" w:color="auto" w:fill="FFFFFF"/>
            <w:lang w:val="en-US"/>
          </w:rPr>
          <w:delText xml:space="preserve"> </w:delText>
        </w:r>
      </w:del>
    </w:p>
    <w:p w14:paraId="6B30C607" w14:textId="77777777" w:rsidR="00545140" w:rsidRPr="00EB3D27" w:rsidRDefault="00545140" w:rsidP="00F86FF2">
      <w:pPr>
        <w:autoSpaceDE w:val="0"/>
        <w:autoSpaceDN w:val="0"/>
        <w:adjustRightInd w:val="0"/>
        <w:spacing w:line="360" w:lineRule="auto"/>
        <w:ind w:firstLine="720"/>
        <w:jc w:val="both"/>
        <w:rPr>
          <w:del w:id="481" w:author="Camila Bruder" w:date="2023-11-30T14:37:00Z"/>
          <w:rFonts w:ascii="Times" w:hAnsi="Times" w:cs="Open Sans"/>
          <w:color w:val="000000" w:themeColor="text1"/>
          <w:shd w:val="clear" w:color="auto" w:fill="FFFFFF"/>
        </w:rPr>
      </w:pPr>
      <w:del w:id="482" w:author="Camila Bruder" w:date="2023-11-30T14:37:00Z">
        <w:r w:rsidRPr="00EB3D27">
          <w:rPr>
            <w:rFonts w:ascii="Times" w:hAnsi="Times" w:cs="Arial"/>
            <w:color w:val="000000" w:themeColor="text1"/>
            <w:lang w:val="en-US"/>
          </w:rPr>
          <w:delText xml:space="preserve">For the experiments proposed in the present work, we </w:delText>
        </w:r>
        <w:r w:rsidR="00F62F2B" w:rsidRPr="00EB3D27">
          <w:rPr>
            <w:rFonts w:ascii="Times" w:hAnsi="Times" w:cs="Arial"/>
            <w:color w:val="000000" w:themeColor="text1"/>
            <w:lang w:val="en-US"/>
          </w:rPr>
          <w:delText>will</w:delText>
        </w:r>
        <w:r w:rsidRPr="00EB3D27">
          <w:rPr>
            <w:rFonts w:ascii="Times" w:hAnsi="Times" w:cs="Arial"/>
            <w:color w:val="000000" w:themeColor="text1"/>
            <w:lang w:val="en-US"/>
          </w:rPr>
          <w:delText xml:space="preserve"> only </w:delText>
        </w:r>
        <w:r w:rsidR="00F62F2B" w:rsidRPr="00EB3D27">
          <w:rPr>
            <w:rFonts w:ascii="Times" w:hAnsi="Times" w:cs="Arial"/>
            <w:color w:val="000000" w:themeColor="text1"/>
            <w:lang w:val="en-US"/>
          </w:rPr>
          <w:delText xml:space="preserve">use </w:delText>
        </w:r>
        <w:r w:rsidRPr="00EB3D27">
          <w:rPr>
            <w:rFonts w:ascii="Times" w:hAnsi="Times" w:cs="Arial"/>
            <w:color w:val="000000" w:themeColor="text1"/>
            <w:lang w:val="en-US"/>
          </w:rPr>
          <w:delText>one of the melod</w:delText>
        </w:r>
        <w:r w:rsidR="00F62F2B" w:rsidRPr="00EB3D27">
          <w:rPr>
            <w:rFonts w:ascii="Times" w:hAnsi="Times" w:cs="Arial"/>
            <w:color w:val="000000" w:themeColor="text1"/>
            <w:lang w:val="en-US"/>
          </w:rPr>
          <w:delText>y excerpts, the first phrase from “Chove Chuva” (</w:delText>
        </w:r>
        <w:r w:rsidR="00567F2B" w:rsidRPr="00EB3D27">
          <w:rPr>
            <w:rFonts w:ascii="Times" w:hAnsi="Times" w:cs="Arial"/>
            <w:color w:val="000000" w:themeColor="text1"/>
            <w:lang w:val="en-US"/>
          </w:rPr>
          <w:delText xml:space="preserve">by </w:delText>
        </w:r>
        <w:r w:rsidR="00F62F2B" w:rsidRPr="00EB3D27">
          <w:rPr>
            <w:rFonts w:ascii="Times" w:hAnsi="Times" w:cs="Arial"/>
            <w:color w:val="000000" w:themeColor="text1"/>
            <w:lang w:val="en-US"/>
          </w:rPr>
          <w:delText>Brazilian artist Jorge Ben Jor),</w:delText>
        </w:r>
        <w:r w:rsidR="00567F2B" w:rsidRPr="00EB3D27">
          <w:rPr>
            <w:rFonts w:ascii="Times" w:hAnsi="Times" w:cs="Arial"/>
            <w:color w:val="000000" w:themeColor="text1"/>
            <w:lang w:val="en-US"/>
          </w:rPr>
          <w:delText xml:space="preserve"> </w:delText>
        </w:r>
        <w:r w:rsidR="00F62F2B" w:rsidRPr="00EB3D27">
          <w:rPr>
            <w:rFonts w:ascii="Times" w:hAnsi="Times" w:cs="Arial"/>
            <w:color w:val="000000" w:themeColor="text1"/>
            <w:lang w:val="en-US"/>
          </w:rPr>
          <w:delText>and only performances with a /lu/ sound</w:delText>
        </w:r>
        <w:r w:rsidRPr="00EB3D27">
          <w:rPr>
            <w:rFonts w:ascii="Times" w:hAnsi="Times" w:cs="Arial"/>
            <w:color w:val="000000" w:themeColor="text1"/>
            <w:lang w:val="en-US"/>
          </w:rPr>
          <w:delText>. This le</w:delText>
        </w:r>
        <w:r w:rsidR="00567F2B" w:rsidRPr="00EB3D27">
          <w:rPr>
            <w:rFonts w:ascii="Times" w:hAnsi="Times" w:cs="Arial"/>
            <w:color w:val="000000" w:themeColor="text1"/>
            <w:lang w:val="en-US"/>
          </w:rPr>
          <w:delText>a</w:delText>
        </w:r>
        <w:r w:rsidRPr="00EB3D27">
          <w:rPr>
            <w:rFonts w:ascii="Times" w:hAnsi="Times" w:cs="Arial"/>
            <w:color w:val="000000" w:themeColor="text1"/>
            <w:lang w:val="en-US"/>
          </w:rPr>
          <w:delText>d</w:delText>
        </w:r>
        <w:r w:rsidR="00567F2B" w:rsidRPr="00EB3D27">
          <w:rPr>
            <w:rFonts w:ascii="Times" w:hAnsi="Times" w:cs="Arial"/>
            <w:color w:val="000000" w:themeColor="text1"/>
            <w:lang w:val="en-US"/>
          </w:rPr>
          <w:delText>s</w:delText>
        </w:r>
        <w:r w:rsidRPr="00EB3D27">
          <w:rPr>
            <w:rFonts w:ascii="Times" w:hAnsi="Times" w:cs="Arial"/>
            <w:color w:val="000000" w:themeColor="text1"/>
            <w:lang w:val="en-US"/>
          </w:rPr>
          <w:delText xml:space="preserve"> to </w:delText>
        </w:r>
        <w:r w:rsidR="00E92604" w:rsidRPr="00EB3D27">
          <w:rPr>
            <w:rFonts w:ascii="Times" w:hAnsi="Times" w:cs="Arial"/>
            <w:color w:val="000000" w:themeColor="text1"/>
            <w:lang w:val="en-US"/>
          </w:rPr>
          <w:delText>110 performances (</w:delText>
        </w:r>
        <w:r w:rsidR="00494B1F" w:rsidRPr="00EB3D27">
          <w:rPr>
            <w:rFonts w:ascii="Times" w:hAnsi="Times" w:cs="Arial"/>
            <w:color w:val="000000" w:themeColor="text1"/>
            <w:lang w:val="en-US"/>
          </w:rPr>
          <w:delText xml:space="preserve">by </w:delText>
        </w:r>
        <w:r w:rsidR="00E92604" w:rsidRPr="00EB3D27">
          <w:rPr>
            <w:rFonts w:ascii="Times" w:hAnsi="Times" w:cs="Arial"/>
            <w:color w:val="000000" w:themeColor="text1"/>
            <w:lang w:val="en-US"/>
          </w:rPr>
          <w:delText>22 singers, each performing three styles of singing and two styles of speaking).</w:delText>
        </w:r>
      </w:del>
    </w:p>
    <w:p w14:paraId="4929D954" w14:textId="77777777" w:rsidR="00E92604" w:rsidRPr="00EB3D27" w:rsidRDefault="00E92604" w:rsidP="00F86FF2">
      <w:pPr>
        <w:autoSpaceDE w:val="0"/>
        <w:autoSpaceDN w:val="0"/>
        <w:adjustRightInd w:val="0"/>
        <w:spacing w:line="360" w:lineRule="auto"/>
        <w:jc w:val="both"/>
        <w:rPr>
          <w:del w:id="483" w:author="Camila Bruder" w:date="2023-11-30T14:37:00Z"/>
          <w:rFonts w:ascii="Times" w:hAnsi="Times"/>
          <w:color w:val="000000" w:themeColor="text1"/>
          <w:lang w:val="en-US"/>
        </w:rPr>
      </w:pPr>
    </w:p>
    <w:p w14:paraId="65833CD0" w14:textId="77777777" w:rsidR="00FE3616" w:rsidRPr="00EB3D27" w:rsidRDefault="00D2289B" w:rsidP="00F86FF2">
      <w:pPr>
        <w:pStyle w:val="Heading3"/>
        <w:spacing w:line="360" w:lineRule="auto"/>
        <w:ind w:left="0"/>
        <w:jc w:val="both"/>
        <w:rPr>
          <w:del w:id="484" w:author="Camila Bruder" w:date="2023-11-30T14:37:00Z"/>
          <w:rFonts w:ascii="Times" w:hAnsi="Times"/>
          <w:b/>
          <w:iCs/>
          <w:lang w:val="en-US" w:eastAsia="ja-JP"/>
        </w:rPr>
      </w:pPr>
      <w:del w:id="485" w:author="Camila Bruder" w:date="2023-11-30T14:37:00Z">
        <w:r w:rsidRPr="00EB3D27">
          <w:rPr>
            <w:rFonts w:ascii="Times" w:hAnsi="Times"/>
            <w:b/>
            <w:iCs/>
            <w:lang w:val="en-US" w:eastAsia="ja-JP"/>
          </w:rPr>
          <w:delText xml:space="preserve">2.2.2 </w:delText>
        </w:r>
        <w:r w:rsidR="00FE3616" w:rsidRPr="00EB3D27">
          <w:rPr>
            <w:rFonts w:ascii="Times" w:hAnsi="Times"/>
            <w:b/>
            <w:iCs/>
            <w:lang w:val="en-US" w:eastAsia="ja-JP"/>
          </w:rPr>
          <w:delText>Acoustic analyses</w:delText>
        </w:r>
      </w:del>
    </w:p>
    <w:p w14:paraId="76C0D478" w14:textId="77777777" w:rsidR="00380C3D" w:rsidRDefault="00D85D9E" w:rsidP="000452B9">
      <w:pPr>
        <w:spacing w:line="360" w:lineRule="auto"/>
        <w:jc w:val="both"/>
        <w:rPr>
          <w:del w:id="486" w:author="Camila Bruder" w:date="2023-11-30T14:37:00Z"/>
          <w:rFonts w:ascii="Times" w:hAnsi="Times"/>
          <w:color w:val="000000" w:themeColor="text1"/>
          <w:lang w:val="en-US"/>
        </w:rPr>
      </w:pPr>
      <w:del w:id="487" w:author="Camila Bruder" w:date="2023-11-30T14:37:00Z">
        <w:r w:rsidRPr="00EB3D27">
          <w:rPr>
            <w:rFonts w:ascii="Times" w:hAnsi="Times"/>
            <w:lang w:val="en-US" w:eastAsia="ja-JP"/>
          </w:rPr>
          <w:delText xml:space="preserve">Each individual singing performance </w:delText>
        </w:r>
        <w:r w:rsidR="001C39E3" w:rsidRPr="00EB3D27">
          <w:rPr>
            <w:rFonts w:ascii="Times" w:hAnsi="Times"/>
            <w:lang w:val="en-US" w:eastAsia="ja-JP"/>
          </w:rPr>
          <w:delText xml:space="preserve">was </w:delText>
        </w:r>
        <w:r w:rsidRPr="00EB3D27">
          <w:rPr>
            <w:rFonts w:ascii="Times" w:hAnsi="Times"/>
            <w:lang w:val="en-US" w:eastAsia="ja-JP"/>
          </w:rPr>
          <w:delText xml:space="preserve">segmented to individual notes using Tony </w:delText>
        </w:r>
        <w:r w:rsidR="00892AA4" w:rsidRPr="00EB3D27">
          <w:rPr>
            <w:rFonts w:ascii="Times" w:hAnsi="Times"/>
            <w:lang w:val="en-US" w:eastAsia="ja-JP"/>
          </w:rPr>
          <w:delText>(Mauch &amp; Dixon, 2014; Mauch et al, 2015)</w:delText>
        </w:r>
        <w:r w:rsidR="00494B1F" w:rsidRPr="00EB3D27">
          <w:rPr>
            <w:rFonts w:ascii="Times" w:hAnsi="Times" w:cs="Arial"/>
            <w:lang w:val="en-US"/>
          </w:rPr>
          <w:delText xml:space="preserve">. </w:delText>
        </w:r>
        <w:r w:rsidRPr="00EB3D27">
          <w:rPr>
            <w:rFonts w:ascii="Times" w:hAnsi="Times" w:cs="Arial"/>
            <w:lang w:val="en-US"/>
          </w:rPr>
          <w:delText>After</w:delText>
        </w:r>
        <w:r w:rsidR="00494B1F" w:rsidRPr="00EB3D27">
          <w:rPr>
            <w:rFonts w:ascii="Times" w:hAnsi="Times" w:cs="Arial"/>
            <w:lang w:val="en-US"/>
          </w:rPr>
          <w:delText xml:space="preserve"> </w:delText>
        </w:r>
        <w:r w:rsidR="00494B1F" w:rsidRPr="00EB3D27">
          <w:rPr>
            <w:rFonts w:ascii="Times" w:hAnsi="Times" w:cs="Arial"/>
            <w:color w:val="000000" w:themeColor="text1"/>
            <w:lang w:val="en-US"/>
          </w:rPr>
          <w:delText>eventual note corrections</w:delText>
        </w:r>
        <w:r w:rsidR="001C39E3" w:rsidRPr="00EB3D27">
          <w:rPr>
            <w:rFonts w:ascii="Times" w:hAnsi="Times" w:cs="Arial"/>
            <w:color w:val="000000" w:themeColor="text1"/>
            <w:lang w:val="en-US"/>
          </w:rPr>
          <w:delText xml:space="preserve"> (made manually upon visual inspection of individual files)</w:delText>
        </w:r>
        <w:r w:rsidR="00494B1F" w:rsidRPr="00EB3D27">
          <w:rPr>
            <w:rFonts w:ascii="Times" w:hAnsi="Times" w:cs="Arial"/>
            <w:color w:val="000000" w:themeColor="text1"/>
            <w:lang w:val="en-US"/>
          </w:rPr>
          <w:delText>, the note data were exported as t</w:delText>
        </w:r>
        <w:r w:rsidR="00ED2360">
          <w:rPr>
            <w:rFonts w:ascii="Times" w:hAnsi="Times" w:cs="Arial"/>
            <w:color w:val="000000" w:themeColor="text1"/>
            <w:lang w:val="en-US"/>
          </w:rPr>
          <w:delText>e</w:delText>
        </w:r>
        <w:r w:rsidR="00494B1F" w:rsidRPr="00EB3D27">
          <w:rPr>
            <w:rFonts w:ascii="Times" w:hAnsi="Times" w:cs="Arial"/>
            <w:color w:val="000000" w:themeColor="text1"/>
            <w:lang w:val="en-US"/>
          </w:rPr>
          <w:delText xml:space="preserve">xt files containing information about F0 and duration of each individual note. </w:delText>
        </w:r>
        <w:r w:rsidR="00380C3D" w:rsidRPr="00EB3D27">
          <w:rPr>
            <w:rFonts w:ascii="Times" w:hAnsi="Times" w:cs="Arial"/>
            <w:color w:val="000000" w:themeColor="text1"/>
            <w:lang w:val="en-US"/>
          </w:rPr>
          <w:delText xml:space="preserve">Each </w:delText>
        </w:r>
        <w:r w:rsidRPr="00EB3D27">
          <w:rPr>
            <w:rFonts w:ascii="Times" w:hAnsi="Times" w:cs="Arial"/>
            <w:color w:val="000000" w:themeColor="text1"/>
            <w:lang w:val="en-US"/>
          </w:rPr>
          <w:delText>melody excerpt</w:delText>
        </w:r>
        <w:r w:rsidR="00380C3D" w:rsidRPr="00EB3D27">
          <w:rPr>
            <w:rFonts w:ascii="Times" w:hAnsi="Times" w:cs="Arial"/>
            <w:color w:val="000000" w:themeColor="text1"/>
            <w:lang w:val="en-US"/>
          </w:rPr>
          <w:delText xml:space="preserve"> was then</w:delText>
        </w:r>
        <w:r w:rsidRPr="00EB3D27">
          <w:rPr>
            <w:rFonts w:ascii="Times" w:hAnsi="Times" w:cs="Arial"/>
            <w:color w:val="000000" w:themeColor="text1"/>
            <w:lang w:val="en-US"/>
          </w:rPr>
          <w:delText xml:space="preserve"> cut into individual chunks (one for each sung note) using a sox bash script. </w:delText>
        </w:r>
        <w:r w:rsidR="00494B1F" w:rsidRPr="00EB3D27">
          <w:rPr>
            <w:rFonts w:ascii="Times" w:hAnsi="Times" w:cs="Arial"/>
            <w:color w:val="000000" w:themeColor="text1"/>
            <w:lang w:val="en-US"/>
          </w:rPr>
          <w:delText>Individual notes (as wav files) were then entered into acoustic analysis</w:delText>
        </w:r>
        <w:r w:rsidR="00E4332B">
          <w:rPr>
            <w:rFonts w:ascii="Times" w:hAnsi="Times" w:cs="Arial"/>
            <w:color w:val="000000" w:themeColor="text1"/>
            <w:lang w:val="en-US"/>
          </w:rPr>
          <w:delText>.</w:delText>
        </w:r>
        <w:r w:rsidR="00494B1F" w:rsidRPr="00EB3D27">
          <w:rPr>
            <w:rFonts w:ascii="Times" w:hAnsi="Times" w:cs="Arial"/>
            <w:color w:val="000000" w:themeColor="text1"/>
            <w:lang w:val="en-US"/>
          </w:rPr>
          <w:delText xml:space="preserve"> Using Praat </w:delText>
        </w:r>
        <w:r w:rsidRPr="00EB3D27">
          <w:rPr>
            <w:rFonts w:ascii="Times" w:hAnsi="Times"/>
            <w:color w:val="000000" w:themeColor="text1"/>
            <w:lang w:val="en-US"/>
          </w:rPr>
          <w:delText>(Boersma, 2001</w:delText>
        </w:r>
        <w:r w:rsidR="002D3DC9" w:rsidRPr="00EB3D27">
          <w:rPr>
            <w:rFonts w:ascii="Times" w:hAnsi="Times"/>
            <w:color w:val="000000" w:themeColor="text1"/>
            <w:lang w:val="en-US"/>
          </w:rPr>
          <w:delText>,</w:delText>
        </w:r>
        <w:r w:rsidRPr="00EB3D27">
          <w:rPr>
            <w:rFonts w:ascii="Times" w:hAnsi="Times"/>
            <w:color w:val="000000" w:themeColor="text1"/>
            <w:lang w:val="en-US"/>
          </w:rPr>
          <w:delText>Version 6.0.46)</w:delText>
        </w:r>
        <w:r w:rsidRPr="00EB3D27">
          <w:rPr>
            <w:rFonts w:ascii="Times" w:hAnsi="Times" w:cs="Arial"/>
            <w:color w:val="000000" w:themeColor="text1"/>
            <w:lang w:val="en-US"/>
          </w:rPr>
          <w:delText xml:space="preserve"> and </w:delText>
        </w:r>
        <w:r w:rsidR="00494B1F" w:rsidRPr="00EB3D27">
          <w:rPr>
            <w:rFonts w:ascii="Times" w:hAnsi="Times" w:cs="Arial"/>
            <w:color w:val="000000" w:themeColor="text1"/>
            <w:lang w:val="en-US"/>
          </w:rPr>
          <w:delText>default settings</w:delText>
        </w:r>
        <w:r w:rsidRPr="00EB3D27">
          <w:rPr>
            <w:rFonts w:ascii="Times" w:hAnsi="Times" w:cs="Arial"/>
            <w:color w:val="000000" w:themeColor="text1"/>
            <w:lang w:val="en-US"/>
          </w:rPr>
          <w:delText>,</w:delText>
        </w:r>
        <w:r w:rsidR="00494B1F" w:rsidRPr="00EB3D27">
          <w:rPr>
            <w:rFonts w:ascii="Times" w:hAnsi="Times" w:cs="Arial"/>
            <w:color w:val="000000" w:themeColor="text1"/>
            <w:lang w:val="en-US"/>
          </w:rPr>
          <w:delText xml:space="preserve"> except for: pitch_floor = 75; pitch_ceiling = 800</w:delText>
        </w:r>
        <w:r w:rsidRPr="00EB3D27">
          <w:rPr>
            <w:rFonts w:ascii="Times" w:hAnsi="Times" w:cs="Arial"/>
            <w:color w:val="000000" w:themeColor="text1"/>
            <w:lang w:val="en-US"/>
          </w:rPr>
          <w:delText>,</w:delText>
        </w:r>
        <w:r w:rsidR="00494B1F" w:rsidRPr="00EB3D27">
          <w:rPr>
            <w:rFonts w:ascii="Times" w:hAnsi="Times" w:cs="Arial"/>
            <w:color w:val="000000" w:themeColor="text1"/>
            <w:lang w:val="en-US"/>
          </w:rPr>
          <w:delText xml:space="preserve"> we extracted the following measures</w:delText>
        </w:r>
        <w:r w:rsidR="007902E8" w:rsidRPr="00EB3D27">
          <w:rPr>
            <w:rFonts w:ascii="Times" w:hAnsi="Times" w:cs="Arial"/>
            <w:color w:val="000000" w:themeColor="text1"/>
            <w:lang w:val="en-US"/>
          </w:rPr>
          <w:delText xml:space="preserve">: F0, F0_max and F0_min and </w:delText>
        </w:r>
        <w:r w:rsidR="00494B1F" w:rsidRPr="00EB3D27">
          <w:rPr>
            <w:rFonts w:ascii="Times" w:hAnsi="Times" w:cs="Arial"/>
            <w:color w:val="000000" w:themeColor="text1"/>
            <w:lang w:val="en-US"/>
          </w:rPr>
          <w:delText>standard deviation of the F0</w:delText>
        </w:r>
        <w:r w:rsidR="007902E8" w:rsidRPr="00EB3D27">
          <w:rPr>
            <w:rFonts w:ascii="Times" w:hAnsi="Times" w:cs="Arial"/>
            <w:color w:val="000000" w:themeColor="text1"/>
            <w:lang w:val="en-US"/>
          </w:rPr>
          <w:delText>;</w:delText>
        </w:r>
        <w:r w:rsidRPr="00EB3D27">
          <w:rPr>
            <w:rFonts w:ascii="Times" w:hAnsi="Times" w:cs="Arial"/>
            <w:color w:val="000000" w:themeColor="text1"/>
            <w:lang w:val="en-US"/>
          </w:rPr>
          <w:delText xml:space="preserve"> </w:delText>
        </w:r>
        <w:r w:rsidR="00494B1F" w:rsidRPr="00EB3D27">
          <w:rPr>
            <w:rFonts w:ascii="Times" w:hAnsi="Times" w:cs="Arial"/>
            <w:color w:val="000000" w:themeColor="text1"/>
            <w:lang w:val="en-US"/>
          </w:rPr>
          <w:delText>shimmer</w:delText>
        </w:r>
        <w:r w:rsidR="007902E8" w:rsidRPr="00EB3D27">
          <w:rPr>
            <w:rFonts w:ascii="Times" w:hAnsi="Times" w:cs="Arial"/>
            <w:color w:val="000000" w:themeColor="text1"/>
            <w:lang w:val="en-US"/>
          </w:rPr>
          <w:delText xml:space="preserve"> </w:delText>
        </w:r>
        <w:r w:rsidR="00494B1F" w:rsidRPr="00EB3D27">
          <w:rPr>
            <w:rFonts w:ascii="Times" w:hAnsi="Times" w:cs="Arial"/>
            <w:color w:val="000000" w:themeColor="text1"/>
            <w:lang w:val="en-US"/>
          </w:rPr>
          <w:delText>(perturbation in the amplitude of F0)</w:delText>
        </w:r>
        <w:r w:rsidR="007902E8" w:rsidRPr="00EB3D27">
          <w:rPr>
            <w:rFonts w:ascii="Times" w:hAnsi="Times" w:cs="Arial"/>
            <w:color w:val="000000" w:themeColor="text1"/>
            <w:lang w:val="en-US"/>
          </w:rPr>
          <w:delText>;</w:delText>
        </w:r>
        <w:r w:rsidRPr="00EB3D27">
          <w:rPr>
            <w:rFonts w:ascii="Times" w:hAnsi="Times" w:cs="Arial"/>
            <w:color w:val="000000" w:themeColor="text1"/>
            <w:lang w:val="en-US"/>
          </w:rPr>
          <w:delText xml:space="preserve"> </w:delText>
        </w:r>
        <w:r w:rsidR="00494B1F" w:rsidRPr="00EB3D27">
          <w:rPr>
            <w:rFonts w:ascii="Times" w:hAnsi="Times" w:cs="Arial"/>
            <w:color w:val="000000" w:themeColor="text1"/>
            <w:lang w:val="en-US"/>
          </w:rPr>
          <w:delText>jitter (perturbation in the periodicity of F0)</w:delText>
        </w:r>
        <w:r w:rsidR="00380C3D" w:rsidRPr="00EB3D27">
          <w:rPr>
            <w:rFonts w:ascii="Times" w:hAnsi="Times" w:cs="Arial"/>
            <w:color w:val="000000" w:themeColor="text1"/>
            <w:lang w:val="en-US"/>
          </w:rPr>
          <w:delText>. To</w:delText>
        </w:r>
        <w:r w:rsidR="007902E8" w:rsidRPr="00EB3D27">
          <w:rPr>
            <w:rFonts w:ascii="Times" w:hAnsi="Times" w:cs="Arial"/>
            <w:color w:val="000000" w:themeColor="text1"/>
            <w:lang w:val="en-US"/>
          </w:rPr>
          <w:delText xml:space="preserve"> calculate</w:delText>
        </w:r>
        <w:r w:rsidR="00380C3D" w:rsidRPr="00EB3D27">
          <w:rPr>
            <w:rFonts w:ascii="Times" w:hAnsi="Times" w:cs="Arial"/>
            <w:color w:val="000000" w:themeColor="text1"/>
            <w:lang w:val="en-US"/>
          </w:rPr>
          <w:delText xml:space="preserve"> </w:delText>
        </w:r>
        <w:r w:rsidR="007902E8" w:rsidRPr="00EB3D27">
          <w:rPr>
            <w:rFonts w:ascii="Times" w:hAnsi="Times" w:cs="Arial"/>
            <w:color w:val="000000" w:themeColor="text1"/>
            <w:lang w:val="en-US"/>
          </w:rPr>
          <w:delText>pitch accuracy</w:delText>
        </w:r>
        <w:r w:rsidR="00380C3D" w:rsidRPr="00EB3D27">
          <w:rPr>
            <w:rFonts w:ascii="Times" w:hAnsi="Times" w:cs="Arial"/>
            <w:color w:val="000000" w:themeColor="text1"/>
            <w:lang w:val="en-US"/>
          </w:rPr>
          <w:delText xml:space="preserve">, we </w:delText>
        </w:r>
        <w:r w:rsidR="007902E8" w:rsidRPr="00EB3D27">
          <w:rPr>
            <w:rFonts w:ascii="Times" w:hAnsi="Times" w:cs="Arial"/>
            <w:color w:val="000000" w:themeColor="text1"/>
            <w:lang w:val="en-US"/>
          </w:rPr>
          <w:delText xml:space="preserve">first converted </w:delText>
        </w:r>
        <w:r w:rsidR="00380C3D" w:rsidRPr="00EB3D27">
          <w:rPr>
            <w:rFonts w:ascii="Times" w:hAnsi="Times" w:cs="Arial"/>
            <w:color w:val="000000" w:themeColor="text1"/>
            <w:lang w:val="en-US"/>
          </w:rPr>
          <w:delText xml:space="preserve">F0 values from </w:delText>
        </w:r>
        <w:r w:rsidR="007902E8" w:rsidRPr="00EB3D27">
          <w:rPr>
            <w:rFonts w:ascii="Times" w:hAnsi="Times" w:cs="Arial"/>
            <w:color w:val="000000" w:themeColor="text1"/>
            <w:lang w:val="en-US"/>
          </w:rPr>
          <w:delText>Herz to cents</w:delText>
        </w:r>
        <w:r w:rsidR="00A432A5" w:rsidRPr="00EB3D27">
          <w:rPr>
            <w:rFonts w:ascii="Times" w:hAnsi="Times" w:cs="Arial"/>
            <w:color w:val="000000" w:themeColor="text1"/>
            <w:lang w:val="en-US"/>
          </w:rPr>
          <w:delText xml:space="preserve"> </w:delText>
        </w:r>
        <w:r w:rsidR="006642D9" w:rsidRPr="00EB3D27">
          <w:rPr>
            <w:rFonts w:ascii="Times" w:hAnsi="Times" w:cs="Arial"/>
            <w:color w:val="000000" w:themeColor="text1"/>
            <w:lang w:val="en-US"/>
          </w:rPr>
          <w:delText xml:space="preserve">(100 cents corresponds to 1 semitone; the reference lowest note used was 261,626 Hz), </w:delText>
        </w:r>
        <w:r w:rsidR="007902E8" w:rsidRPr="00EB3D27">
          <w:rPr>
            <w:rFonts w:ascii="Times" w:hAnsi="Times" w:cs="Arial"/>
            <w:color w:val="000000" w:themeColor="text1"/>
            <w:lang w:val="en-US"/>
          </w:rPr>
          <w:delText xml:space="preserve">then </w:delText>
        </w:r>
        <w:r w:rsidR="00380C3D" w:rsidRPr="00EB3D27">
          <w:rPr>
            <w:rFonts w:ascii="Times" w:hAnsi="Times" w:cs="Arial"/>
            <w:color w:val="000000" w:themeColor="text1"/>
            <w:lang w:val="en-US"/>
          </w:rPr>
          <w:delText>calculated the absolute difference between</w:delText>
        </w:r>
        <w:r w:rsidR="007902E8" w:rsidRPr="00EB3D27">
          <w:rPr>
            <w:rFonts w:ascii="Times" w:hAnsi="Times" w:cs="Arial"/>
            <w:color w:val="000000" w:themeColor="text1"/>
            <w:lang w:val="en-US"/>
          </w:rPr>
          <w:delText xml:space="preserve"> these values </w:delText>
        </w:r>
        <w:r w:rsidR="00380C3D" w:rsidRPr="00EB3D27">
          <w:rPr>
            <w:rFonts w:ascii="Times" w:hAnsi="Times" w:cs="Arial"/>
            <w:color w:val="000000" w:themeColor="text1"/>
            <w:lang w:val="en-US"/>
          </w:rPr>
          <w:delText>and</w:delText>
        </w:r>
        <w:r w:rsidR="007902E8" w:rsidRPr="00EB3D27">
          <w:rPr>
            <w:rFonts w:ascii="Times" w:hAnsi="Times" w:cs="Arial"/>
            <w:color w:val="000000" w:themeColor="text1"/>
            <w:lang w:val="en-US"/>
          </w:rPr>
          <w:delText xml:space="preserve"> reference </w:delText>
        </w:r>
        <w:r w:rsidR="00380C3D" w:rsidRPr="00EB3D27">
          <w:rPr>
            <w:rFonts w:ascii="Times" w:hAnsi="Times" w:cs="Arial"/>
            <w:color w:val="000000" w:themeColor="text1"/>
            <w:lang w:val="en-US"/>
          </w:rPr>
          <w:delText xml:space="preserve">(“correct”, according to sheet music) </w:delText>
        </w:r>
        <w:r w:rsidR="007902E8" w:rsidRPr="00EB3D27">
          <w:rPr>
            <w:rFonts w:ascii="Times" w:hAnsi="Times" w:cs="Arial"/>
            <w:color w:val="000000" w:themeColor="text1"/>
            <w:lang w:val="en-US"/>
          </w:rPr>
          <w:delText>notes</w:delText>
        </w:r>
        <w:r w:rsidR="00A432A5" w:rsidRPr="00EB3D27">
          <w:rPr>
            <w:rFonts w:ascii="Times" w:hAnsi="Times" w:cs="Arial"/>
            <w:color w:val="000000" w:themeColor="text1"/>
            <w:lang w:val="en-US"/>
          </w:rPr>
          <w:delText>, also in cents</w:delText>
        </w:r>
        <w:r w:rsidR="007902E8" w:rsidRPr="00EB3D27">
          <w:rPr>
            <w:rFonts w:ascii="Times" w:hAnsi="Times" w:cs="Arial"/>
            <w:color w:val="000000" w:themeColor="text1"/>
            <w:lang w:val="en-US"/>
          </w:rPr>
          <w:delText xml:space="preserve">; then averaged the pitch </w:delText>
        </w:r>
        <w:r w:rsidR="006642D9" w:rsidRPr="00EB3D27">
          <w:rPr>
            <w:rFonts w:ascii="Times" w:hAnsi="Times" w:cs="Arial"/>
            <w:color w:val="000000" w:themeColor="text1"/>
            <w:lang w:val="en-US"/>
          </w:rPr>
          <w:delText>(</w:delText>
        </w:r>
        <w:r w:rsidR="007902E8" w:rsidRPr="00EB3D27">
          <w:rPr>
            <w:rFonts w:ascii="Times" w:hAnsi="Times" w:cs="Arial"/>
            <w:color w:val="000000" w:themeColor="text1"/>
            <w:lang w:val="en-US"/>
          </w:rPr>
          <w:delText>in</w:delText>
        </w:r>
        <w:r w:rsidR="006642D9" w:rsidRPr="00EB3D27">
          <w:rPr>
            <w:rFonts w:ascii="Times" w:hAnsi="Times" w:cs="Arial"/>
            <w:color w:val="000000" w:themeColor="text1"/>
            <w:lang w:val="en-US"/>
          </w:rPr>
          <w:delText>)</w:delText>
        </w:r>
        <w:r w:rsidR="007902E8" w:rsidRPr="00EB3D27">
          <w:rPr>
            <w:rFonts w:ascii="Times" w:hAnsi="Times" w:cs="Arial"/>
            <w:color w:val="000000" w:themeColor="text1"/>
            <w:lang w:val="en-US"/>
          </w:rPr>
          <w:delText>accuracy per take</w:delText>
        </w:r>
        <w:r w:rsidR="00380C3D" w:rsidRPr="00EB3D27">
          <w:rPr>
            <w:rFonts w:ascii="Times" w:hAnsi="Times" w:cs="Arial"/>
            <w:color w:val="000000" w:themeColor="text1"/>
            <w:lang w:val="en-US"/>
          </w:rPr>
          <w:delText>.</w:delText>
        </w:r>
        <w:r w:rsidRPr="00EB3D27">
          <w:rPr>
            <w:rFonts w:ascii="Times" w:hAnsi="Times" w:cs="Arial"/>
            <w:color w:val="000000" w:themeColor="text1"/>
            <w:lang w:val="en-US"/>
          </w:rPr>
          <w:delText xml:space="preserve"> </w:delText>
        </w:r>
        <w:r w:rsidR="00494B1F" w:rsidRPr="00EB3D27">
          <w:rPr>
            <w:rFonts w:ascii="Times" w:hAnsi="Times" w:cs="Arial"/>
            <w:color w:val="000000" w:themeColor="text1"/>
            <w:lang w:val="en-US"/>
          </w:rPr>
          <w:delText xml:space="preserve">Using VoiceSauce </w:delText>
        </w:r>
        <w:r w:rsidR="00FC3453" w:rsidRPr="00EB3D27">
          <w:rPr>
            <w:rFonts w:ascii="Times" w:hAnsi="Times"/>
            <w:color w:val="000000" w:themeColor="text1"/>
            <w:lang w:val="en-US"/>
          </w:rPr>
          <w:delText xml:space="preserve">(Shue, 2010; Shue </w:delText>
        </w:r>
        <w:r w:rsidR="00F624A3" w:rsidRPr="00EB3D27">
          <w:rPr>
            <w:rFonts w:ascii="Times" w:hAnsi="Times"/>
            <w:color w:val="000000" w:themeColor="text1"/>
            <w:lang w:val="en-US"/>
          </w:rPr>
          <w:delText>et al.</w:delText>
        </w:r>
        <w:r w:rsidR="00FC3453" w:rsidRPr="00EB3D27">
          <w:rPr>
            <w:rFonts w:ascii="Times" w:hAnsi="Times"/>
            <w:color w:val="000000" w:themeColor="text1"/>
            <w:lang w:val="en-US"/>
          </w:rPr>
          <w:delText>, 2011) a</w:delText>
        </w:r>
        <w:r w:rsidRPr="00EB3D27">
          <w:rPr>
            <w:rFonts w:ascii="Times" w:hAnsi="Times"/>
            <w:color w:val="000000" w:themeColor="text1"/>
            <w:lang w:val="en-US"/>
          </w:rPr>
          <w:delText>nd with the</w:delText>
        </w:r>
        <w:r w:rsidRPr="00EB3D27">
          <w:rPr>
            <w:rFonts w:ascii="Times" w:hAnsi="Times" w:cs="Arial"/>
            <w:color w:val="000000" w:themeColor="text1"/>
            <w:lang w:val="en-US"/>
          </w:rPr>
          <w:delText xml:space="preserve"> </w:delText>
        </w:r>
        <w:r w:rsidR="00494B1F" w:rsidRPr="00EB3D27">
          <w:rPr>
            <w:rFonts w:ascii="Times" w:hAnsi="Times" w:cs="Arial"/>
            <w:color w:val="000000" w:themeColor="text1"/>
            <w:lang w:val="en-US"/>
          </w:rPr>
          <w:delText xml:space="preserve">same Praat settings of pitch_floor = 75 pitch_ceiling = 800), we extracted the following measures related </w:delText>
        </w:r>
        <w:r w:rsidR="00494B1F" w:rsidRPr="00EB3D27">
          <w:rPr>
            <w:rFonts w:ascii="Times" w:hAnsi="Times" w:cs="Arial"/>
            <w:lang w:val="en-US"/>
          </w:rPr>
          <w:delText xml:space="preserve">to </w:delText>
        </w:r>
        <w:r w:rsidR="007902E8" w:rsidRPr="00EB3D27">
          <w:rPr>
            <w:rFonts w:ascii="Times" w:hAnsi="Times" w:cs="Arial"/>
            <w:lang w:val="en-US"/>
          </w:rPr>
          <w:delText xml:space="preserve">the </w:delText>
        </w:r>
        <w:r w:rsidR="00494B1F" w:rsidRPr="00EB3D27">
          <w:rPr>
            <w:rFonts w:ascii="Times" w:hAnsi="Times" w:cs="Arial"/>
            <w:lang w:val="en-US"/>
          </w:rPr>
          <w:delText>spectral composition of the audio signal</w:delText>
        </w:r>
        <w:r w:rsidRPr="00EB3D27">
          <w:rPr>
            <w:rFonts w:ascii="Times" w:hAnsi="Times" w:cs="Arial"/>
            <w:lang w:val="en-US"/>
          </w:rPr>
          <w:delText xml:space="preserve">: </w:delText>
        </w:r>
        <w:r w:rsidR="00494B1F" w:rsidRPr="00EB3D27">
          <w:rPr>
            <w:rFonts w:ascii="Times" w:hAnsi="Times" w:cs="Arial"/>
            <w:lang w:val="en-US"/>
          </w:rPr>
          <w:delText>harmonics-to-noise ratio in the 0</w:delText>
        </w:r>
        <w:r w:rsidR="00740951">
          <w:rPr>
            <w:rFonts w:ascii="Times" w:hAnsi="Times" w:cs="Arial"/>
            <w:lang w:val="en-US"/>
          </w:rPr>
          <w:delText>–</w:delText>
        </w:r>
        <w:r w:rsidR="00494B1F" w:rsidRPr="00EB3D27">
          <w:rPr>
            <w:rFonts w:ascii="Times" w:hAnsi="Times" w:cs="Arial"/>
            <w:lang w:val="en-US"/>
          </w:rPr>
          <w:delText>3.5 kHz band (HNR35), a ratio between periodic and nonperiodic components</w:delText>
        </w:r>
        <w:r w:rsidRPr="00EB3D27">
          <w:rPr>
            <w:rFonts w:ascii="Times" w:hAnsi="Times" w:cs="Arial"/>
            <w:lang w:val="en-US"/>
          </w:rPr>
          <w:delText xml:space="preserve">; </w:delText>
        </w:r>
        <w:r w:rsidR="00494B1F" w:rsidRPr="00EB3D27">
          <w:rPr>
            <w:rFonts w:ascii="Times" w:hAnsi="Times" w:cs="Arial"/>
            <w:lang w:val="en-US"/>
          </w:rPr>
          <w:delText>cepstral peak prominence (CPP), a voice quality measure</w:delText>
        </w:r>
        <w:r w:rsidRPr="00EB3D27">
          <w:rPr>
            <w:rFonts w:ascii="Times" w:hAnsi="Times" w:cs="Arial"/>
            <w:color w:val="3E442C"/>
            <w:lang w:val="en-US"/>
          </w:rPr>
          <w:delText xml:space="preserve">; </w:delText>
        </w:r>
        <w:r w:rsidR="00494B1F" w:rsidRPr="00EB3D27">
          <w:rPr>
            <w:rFonts w:ascii="Times" w:hAnsi="Times" w:cs="Arial"/>
            <w:lang w:val="en-US"/>
          </w:rPr>
          <w:delText>energy, the amplitude of the sound wave</w:delText>
        </w:r>
        <w:r w:rsidRPr="00EB3D27">
          <w:rPr>
            <w:rFonts w:ascii="Times" w:hAnsi="Times" w:cs="Arial"/>
            <w:lang w:val="en-US"/>
          </w:rPr>
          <w:delText>.</w:delText>
        </w:r>
        <w:r w:rsidR="00892AA4" w:rsidRPr="00EB3D27">
          <w:rPr>
            <w:rFonts w:ascii="Times" w:hAnsi="Times" w:cs="Arial"/>
            <w:lang w:val="en-US"/>
          </w:rPr>
          <w:delText xml:space="preserve"> </w:delText>
        </w:r>
        <w:r w:rsidR="00380C3D" w:rsidRPr="00EB3D27">
          <w:rPr>
            <w:rFonts w:ascii="Times" w:eastAsiaTheme="minorHAnsi" w:hAnsi="Times"/>
            <w:color w:val="000000" w:themeColor="text1"/>
            <w:lang w:val="en-GB"/>
          </w:rPr>
          <w:delText>Note that even though a</w:delText>
        </w:r>
        <w:r w:rsidR="00F86FF2" w:rsidRPr="00EB3D27">
          <w:rPr>
            <w:rFonts w:ascii="Times" w:hAnsi="Times"/>
            <w:color w:val="000000" w:themeColor="text1"/>
            <w:lang w:val="en-US"/>
          </w:rPr>
          <w:delText>coustic</w:delText>
        </w:r>
        <w:r w:rsidR="00494B1F" w:rsidRPr="00EB3D27">
          <w:rPr>
            <w:rFonts w:ascii="Times" w:hAnsi="Times"/>
            <w:color w:val="000000" w:themeColor="text1"/>
            <w:lang w:val="en-US"/>
          </w:rPr>
          <w:delText xml:space="preserve"> features were extracted for individual notes, for subsequent </w:delText>
        </w:r>
        <w:r w:rsidR="00380C3D" w:rsidRPr="00EB3D27">
          <w:rPr>
            <w:rFonts w:ascii="Times" w:hAnsi="Times"/>
            <w:color w:val="000000" w:themeColor="text1"/>
            <w:lang w:val="en-US"/>
          </w:rPr>
          <w:delText>analyses (</w:delText>
        </w:r>
        <w:r w:rsidR="009C2E0A" w:rsidRPr="00EB3D27">
          <w:rPr>
            <w:rFonts w:ascii="Times" w:hAnsi="Times"/>
            <w:color w:val="000000" w:themeColor="text1"/>
            <w:lang w:val="en-US"/>
          </w:rPr>
          <w:delText xml:space="preserve">statistical </w:delText>
        </w:r>
        <w:r w:rsidR="00494B1F" w:rsidRPr="00EB3D27">
          <w:rPr>
            <w:rFonts w:ascii="Times" w:hAnsi="Times"/>
            <w:color w:val="000000" w:themeColor="text1"/>
            <w:lang w:val="en-US"/>
          </w:rPr>
          <w:delText>model</w:delText>
        </w:r>
        <w:r w:rsidR="009C2E0A" w:rsidRPr="00EB3D27">
          <w:rPr>
            <w:rFonts w:ascii="Times" w:hAnsi="Times"/>
            <w:color w:val="000000" w:themeColor="text1"/>
            <w:lang w:val="en-US"/>
          </w:rPr>
          <w:delText>s</w:delText>
        </w:r>
        <w:r w:rsidR="00380C3D" w:rsidRPr="00EB3D27">
          <w:rPr>
            <w:rFonts w:ascii="Times" w:hAnsi="Times"/>
            <w:color w:val="000000" w:themeColor="text1"/>
            <w:lang w:val="en-US"/>
          </w:rPr>
          <w:delText xml:space="preserve"> using acoustic features as predicto</w:delText>
        </w:r>
        <w:r w:rsidR="00A432A5" w:rsidRPr="00EB3D27">
          <w:rPr>
            <w:rFonts w:ascii="Times" w:hAnsi="Times"/>
            <w:color w:val="000000" w:themeColor="text1"/>
            <w:lang w:val="en-US"/>
          </w:rPr>
          <w:delText>r</w:delText>
        </w:r>
        <w:r w:rsidR="00380C3D" w:rsidRPr="00EB3D27">
          <w:rPr>
            <w:rFonts w:ascii="Times" w:hAnsi="Times"/>
            <w:color w:val="000000" w:themeColor="text1"/>
            <w:lang w:val="en-US"/>
          </w:rPr>
          <w:delText>s) we calculated average</w:delText>
        </w:r>
        <w:r w:rsidR="006642D9" w:rsidRPr="00EB3D27">
          <w:rPr>
            <w:rFonts w:ascii="Times" w:hAnsi="Times"/>
            <w:color w:val="000000" w:themeColor="text1"/>
            <w:lang w:val="en-US"/>
          </w:rPr>
          <w:delText>d</w:delText>
        </w:r>
        <w:r w:rsidR="00380C3D" w:rsidRPr="00EB3D27">
          <w:rPr>
            <w:rFonts w:ascii="Times" w:hAnsi="Times"/>
            <w:color w:val="000000" w:themeColor="text1"/>
            <w:lang w:val="en-US"/>
          </w:rPr>
          <w:delText xml:space="preserve"> values per performance.</w:delText>
        </w:r>
      </w:del>
    </w:p>
    <w:p w14:paraId="1B2F678E" w14:textId="77777777" w:rsidR="008B2E60" w:rsidRPr="00F34919" w:rsidRDefault="008B2E60" w:rsidP="00F34919">
      <w:pPr>
        <w:autoSpaceDE w:val="0"/>
        <w:autoSpaceDN w:val="0"/>
        <w:adjustRightInd w:val="0"/>
        <w:spacing w:line="360" w:lineRule="auto"/>
        <w:ind w:firstLine="284"/>
        <w:jc w:val="both"/>
        <w:rPr>
          <w:color w:val="000000" w:themeColor="text1"/>
          <w:lang w:val="en-US"/>
        </w:rPr>
      </w:pPr>
    </w:p>
    <w:p w14:paraId="2F4FD5C6" w14:textId="4DA0AC32" w:rsidR="00E06B70" w:rsidRPr="00F34919" w:rsidRDefault="00D2289B" w:rsidP="00F34919">
      <w:pPr>
        <w:autoSpaceDE w:val="0"/>
        <w:autoSpaceDN w:val="0"/>
        <w:adjustRightInd w:val="0"/>
        <w:spacing w:line="360" w:lineRule="auto"/>
        <w:rPr>
          <w:b/>
          <w:color w:val="000000" w:themeColor="text1"/>
          <w:lang w:val="en-US"/>
        </w:rPr>
      </w:pPr>
      <w:r w:rsidRPr="00F34919">
        <w:rPr>
          <w:b/>
          <w:color w:val="000000" w:themeColor="text1"/>
          <w:lang w:val="en-US"/>
        </w:rPr>
        <w:t xml:space="preserve">2.3 </w:t>
      </w:r>
      <w:r w:rsidR="00E06B70" w:rsidRPr="00F34919">
        <w:rPr>
          <w:b/>
          <w:color w:val="000000" w:themeColor="text1"/>
          <w:lang w:val="en-US"/>
        </w:rPr>
        <w:t>Procedure</w:t>
      </w:r>
    </w:p>
    <w:p w14:paraId="5EA408C9" w14:textId="77777777" w:rsidR="008C0D2F" w:rsidRPr="00EB3D27" w:rsidRDefault="00BC60EB" w:rsidP="000452B9">
      <w:pPr>
        <w:autoSpaceDE w:val="0"/>
        <w:autoSpaceDN w:val="0"/>
        <w:adjustRightInd w:val="0"/>
        <w:spacing w:line="360" w:lineRule="auto"/>
        <w:jc w:val="both"/>
        <w:rPr>
          <w:del w:id="488" w:author="Camila Bruder" w:date="2023-11-30T14:37:00Z"/>
          <w:rFonts w:ascii="Times" w:hAnsi="Times" w:cs="Arial"/>
          <w:color w:val="000000" w:themeColor="text1"/>
          <w:lang w:val="en-US"/>
        </w:rPr>
      </w:pPr>
      <w:del w:id="489" w:author="Camila Bruder" w:date="2023-11-30T14:37:00Z">
        <w:r w:rsidRPr="00EB3D27">
          <w:rPr>
            <w:rFonts w:ascii="Times" w:hAnsi="Times" w:cs="Arial"/>
            <w:color w:val="000000" w:themeColor="text1"/>
            <w:lang w:val="en-US"/>
          </w:rPr>
          <w:delText xml:space="preserve">Following the procedure </w:delText>
        </w:r>
        <w:r w:rsidR="00D611BB" w:rsidRPr="00EB3D27">
          <w:rPr>
            <w:rFonts w:ascii="Times" w:hAnsi="Times" w:cs="Arial"/>
            <w:color w:val="000000" w:themeColor="text1"/>
            <w:lang w:val="en-US"/>
          </w:rPr>
          <w:delText>proposed by</w:delText>
        </w:r>
        <w:r w:rsidRPr="00EB3D27">
          <w:rPr>
            <w:rFonts w:ascii="Times" w:hAnsi="Times" w:cs="Arial"/>
            <w:color w:val="000000" w:themeColor="text1"/>
            <w:lang w:val="en-US"/>
          </w:rPr>
          <w:delText xml:space="preserve"> Bruder </w:delText>
        </w:r>
        <w:r w:rsidR="00F624A3" w:rsidRPr="00EB3D27">
          <w:rPr>
            <w:rFonts w:ascii="Times" w:hAnsi="Times" w:cs="Arial"/>
            <w:color w:val="000000" w:themeColor="text1"/>
            <w:lang w:val="en-US"/>
          </w:rPr>
          <w:delText>et al.</w:delText>
        </w:r>
        <w:r w:rsidRPr="00EB3D27">
          <w:rPr>
            <w:rFonts w:ascii="Times" w:hAnsi="Times" w:cs="Arial"/>
            <w:color w:val="000000" w:themeColor="text1"/>
            <w:lang w:val="en-US"/>
          </w:rPr>
          <w:delText xml:space="preserve"> (</w:delText>
        </w:r>
        <w:r w:rsidR="00F04A78" w:rsidRPr="00EB3D27">
          <w:rPr>
            <w:rFonts w:ascii="Times" w:hAnsi="Times" w:cs="Arial"/>
            <w:color w:val="000000" w:themeColor="text1"/>
            <w:lang w:val="en-US"/>
          </w:rPr>
          <w:delText>2021</w:delText>
        </w:r>
        <w:r w:rsidR="00D611BB" w:rsidRPr="00EB3D27">
          <w:rPr>
            <w:rFonts w:ascii="Times" w:hAnsi="Times" w:cs="Arial"/>
            <w:color w:val="000000" w:themeColor="text1"/>
            <w:lang w:val="en-US"/>
          </w:rPr>
          <w:delText>/in preparation</w:delText>
        </w:r>
        <w:r w:rsidRPr="00EB3D27">
          <w:rPr>
            <w:rFonts w:ascii="Times" w:hAnsi="Times" w:cs="Arial"/>
            <w:color w:val="000000" w:themeColor="text1"/>
            <w:lang w:val="en-US"/>
          </w:rPr>
          <w:delText>)</w:delText>
        </w:r>
        <w:r w:rsidR="00D611BB" w:rsidRPr="00EB3D27">
          <w:rPr>
            <w:rFonts w:ascii="Times" w:hAnsi="Times"/>
            <w:color w:val="000000" w:themeColor="text1"/>
            <w:lang w:val="en-US"/>
          </w:rPr>
          <w:delText xml:space="preserve"> and designed to </w:delText>
        </w:r>
        <w:r w:rsidRPr="00EB3D27">
          <w:rPr>
            <w:rFonts w:ascii="Times" w:hAnsi="Times"/>
            <w:color w:val="000000" w:themeColor="text1"/>
            <w:lang w:val="en-US"/>
          </w:rPr>
          <w:delText xml:space="preserve">order to explore the role of perceptual features in listeners’ preferences, we will ask participants to rate singing </w:delText>
        </w:r>
        <w:r w:rsidR="00667373" w:rsidRPr="00EB3D27">
          <w:rPr>
            <w:rFonts w:ascii="Times" w:hAnsi="Times"/>
            <w:color w:val="000000" w:themeColor="text1"/>
            <w:lang w:val="en-US"/>
          </w:rPr>
          <w:delText xml:space="preserve">and speech </w:delText>
        </w:r>
        <w:r w:rsidRPr="00EB3D27">
          <w:rPr>
            <w:rFonts w:ascii="Times" w:hAnsi="Times"/>
            <w:color w:val="000000" w:themeColor="text1"/>
            <w:lang w:val="en-US"/>
          </w:rPr>
          <w:delText xml:space="preserve">stimuli in terms of </w:delText>
        </w:r>
        <w:r w:rsidRPr="00EB3D27">
          <w:rPr>
            <w:rFonts w:ascii="Times" w:hAnsi="Times" w:cs="Arial"/>
            <w:color w:val="000000" w:themeColor="text1"/>
            <w:lang w:val="en-US"/>
          </w:rPr>
          <w:delText xml:space="preserve">perceptual attributes </w:delText>
        </w:r>
        <w:r w:rsidRPr="00EB3D27">
          <w:rPr>
            <w:rFonts w:ascii="Times" w:hAnsi="Times"/>
            <w:color w:val="000000" w:themeColor="text1"/>
            <w:lang w:val="en-US"/>
          </w:rPr>
          <w:delText>shown to be relevant in the appreciation of singing</w:delText>
        </w:r>
        <w:r w:rsidR="00667373" w:rsidRPr="00EB3D27">
          <w:rPr>
            <w:rFonts w:ascii="Times" w:hAnsi="Times"/>
            <w:color w:val="000000" w:themeColor="text1"/>
            <w:lang w:val="en-US"/>
          </w:rPr>
          <w:delText xml:space="preserve"> an</w:delText>
        </w:r>
        <w:r w:rsidR="00D520F5" w:rsidRPr="00EB3D27">
          <w:rPr>
            <w:rFonts w:ascii="Times" w:hAnsi="Times"/>
            <w:color w:val="000000" w:themeColor="text1"/>
            <w:lang w:val="en-US"/>
          </w:rPr>
          <w:delText>d spe</w:delText>
        </w:r>
        <w:r w:rsidR="00F86FF2" w:rsidRPr="00EB3D27">
          <w:rPr>
            <w:rFonts w:ascii="Times" w:hAnsi="Times"/>
            <w:color w:val="000000" w:themeColor="text1"/>
            <w:lang w:val="en-US"/>
          </w:rPr>
          <w:delText>ech</w:delText>
        </w:r>
        <w:r w:rsidR="00D520F5" w:rsidRPr="00EB3D27">
          <w:rPr>
            <w:rFonts w:ascii="Times" w:hAnsi="Times"/>
            <w:color w:val="000000" w:themeColor="text1"/>
            <w:lang w:val="en-US"/>
          </w:rPr>
          <w:delText>/speechsong</w:delText>
        </w:r>
        <w:r w:rsidRPr="00EB3D27">
          <w:rPr>
            <w:rFonts w:ascii="Times" w:hAnsi="Times"/>
            <w:color w:val="000000" w:themeColor="text1"/>
            <w:lang w:val="en-US"/>
          </w:rPr>
          <w:delText xml:space="preserve"> (</w:delText>
        </w:r>
        <w:r w:rsidRPr="00EB3D27">
          <w:rPr>
            <w:rFonts w:ascii="Times" w:hAnsi="Times" w:cs="Arial"/>
            <w:color w:val="000000" w:themeColor="text1"/>
            <w:lang w:val="en-US"/>
          </w:rPr>
          <w:delText>Merril, 2018</w:delText>
        </w:r>
        <w:r w:rsidR="00D520F5" w:rsidRPr="00EB3D27">
          <w:rPr>
            <w:rFonts w:ascii="Times" w:hAnsi="Times" w:cs="Arial"/>
            <w:color w:val="000000" w:themeColor="text1"/>
            <w:lang w:val="en-US"/>
          </w:rPr>
          <w:delText>, 2022</w:delText>
        </w:r>
        <w:r w:rsidRPr="00EB3D27">
          <w:rPr>
            <w:rFonts w:ascii="Times" w:hAnsi="Times" w:cs="Arial"/>
            <w:color w:val="000000" w:themeColor="text1"/>
            <w:lang w:val="en-US"/>
          </w:rPr>
          <w:delText>; Merril &amp; Larrouy-Maestri, 2017). These ratings will be made on bipolar scales ranging from 1 to 7 and displaying contrasting anchor words on each pole</w:delText>
        </w:r>
        <w:r w:rsidR="008C2F20" w:rsidRPr="00EB3D27">
          <w:rPr>
            <w:rFonts w:ascii="Times" w:hAnsi="Times" w:cs="Arial"/>
            <w:color w:val="000000" w:themeColor="text1"/>
            <w:lang w:val="en-US"/>
          </w:rPr>
          <w:delText xml:space="preserve">. </w:delText>
        </w:r>
        <w:r w:rsidR="00F86FF2" w:rsidRPr="00EB3D27">
          <w:rPr>
            <w:rFonts w:ascii="Times" w:hAnsi="Times" w:cs="Arial"/>
            <w:color w:val="000000" w:themeColor="text1"/>
            <w:lang w:val="en-US"/>
          </w:rPr>
          <w:delText>Six</w:delText>
        </w:r>
        <w:r w:rsidR="008C2F20" w:rsidRPr="00EB3D27">
          <w:rPr>
            <w:rFonts w:ascii="Times" w:hAnsi="Times" w:cs="Arial"/>
            <w:color w:val="000000" w:themeColor="text1"/>
            <w:lang w:val="en-US"/>
          </w:rPr>
          <w:delText xml:space="preserve"> scales will be used both for singing and speech stimuli</w:delText>
        </w:r>
        <w:r w:rsidRPr="00EB3D27">
          <w:rPr>
            <w:rFonts w:ascii="Times" w:hAnsi="Times" w:cs="Arial"/>
            <w:color w:val="000000" w:themeColor="text1"/>
            <w:lang w:val="en-US"/>
          </w:rPr>
          <w:delText xml:space="preserve"> (</w:delText>
        </w:r>
        <w:r w:rsidR="008B4281" w:rsidRPr="00EB3D27">
          <w:rPr>
            <w:rFonts w:ascii="Times" w:hAnsi="Times" w:cs="Arial"/>
            <w:color w:val="000000" w:themeColor="text1"/>
            <w:lang w:val="en-US"/>
          </w:rPr>
          <w:delText>Table</w:delText>
        </w:r>
        <w:r w:rsidRPr="00EB3D27">
          <w:rPr>
            <w:rFonts w:ascii="Times" w:hAnsi="Times" w:cs="Arial"/>
            <w:color w:val="000000" w:themeColor="text1"/>
            <w:lang w:val="en-US"/>
          </w:rPr>
          <w:delText xml:space="preserve"> 1):</w:delText>
        </w:r>
        <w:r w:rsidR="00740951">
          <w:rPr>
            <w:rFonts w:ascii="Times" w:hAnsi="Times" w:cs="Arial"/>
            <w:color w:val="000000" w:themeColor="text1"/>
            <w:lang w:val="en-US"/>
          </w:rPr>
          <w:delText xml:space="preserve"> </w:delText>
        </w:r>
        <w:r w:rsidR="00D520F5" w:rsidRPr="00EB3D27">
          <w:rPr>
            <w:rFonts w:ascii="Times" w:hAnsi="Times" w:cs="Arial"/>
            <w:color w:val="000000" w:themeColor="text1"/>
            <w:lang w:val="en-US"/>
          </w:rPr>
          <w:delText>attack (soft</w:delText>
        </w:r>
        <w:r w:rsidR="00740951">
          <w:rPr>
            <w:rFonts w:ascii="Times" w:hAnsi="Times" w:cs="Arial"/>
            <w:color w:val="000000" w:themeColor="text1"/>
            <w:lang w:val="en-US"/>
          </w:rPr>
          <w:delText> </w:delText>
        </w:r>
        <w:r w:rsidR="00D520F5" w:rsidRPr="00EB3D27">
          <w:rPr>
            <w:rFonts w:ascii="Times" w:hAnsi="Times" w:cs="Arial"/>
            <w:color w:val="000000" w:themeColor="text1"/>
            <w:lang w:val="en-US"/>
          </w:rPr>
          <w:delText>–</w:delText>
        </w:r>
        <w:r w:rsidR="00740951">
          <w:rPr>
            <w:rFonts w:ascii="Times" w:hAnsi="Times" w:cs="Arial"/>
            <w:color w:val="000000" w:themeColor="text1"/>
            <w:lang w:val="en-US"/>
          </w:rPr>
          <w:delText> </w:delText>
        </w:r>
        <w:r w:rsidR="00D520F5" w:rsidRPr="00EB3D27">
          <w:rPr>
            <w:rFonts w:ascii="Times" w:hAnsi="Times" w:cs="Arial"/>
            <w:color w:val="000000" w:themeColor="text1"/>
            <w:lang w:val="en-US"/>
          </w:rPr>
          <w:delText xml:space="preserve">hard), breathiness (not at all – very breathy), </w:delText>
        </w:r>
        <w:r w:rsidRPr="00EB3D27">
          <w:rPr>
            <w:rFonts w:ascii="Times" w:hAnsi="Times" w:cs="Arial"/>
            <w:color w:val="000000" w:themeColor="text1"/>
            <w:lang w:val="en-US"/>
          </w:rPr>
          <w:delText xml:space="preserve">loudness (quiet – loud), </w:delText>
        </w:r>
        <w:r w:rsidR="00D520F5" w:rsidRPr="00EB3D27">
          <w:rPr>
            <w:rFonts w:ascii="Times" w:hAnsi="Times" w:cs="Arial"/>
            <w:color w:val="000000" w:themeColor="text1"/>
            <w:lang w:val="en-US"/>
          </w:rPr>
          <w:delText>resonance (thin</w:delText>
        </w:r>
        <w:r w:rsidR="00740951">
          <w:rPr>
            <w:rFonts w:ascii="Times" w:hAnsi="Times" w:cs="Arial"/>
            <w:color w:val="000000" w:themeColor="text1"/>
            <w:lang w:val="en-US"/>
          </w:rPr>
          <w:delText> </w:delText>
        </w:r>
        <w:r w:rsidR="00D520F5" w:rsidRPr="00EB3D27">
          <w:rPr>
            <w:rFonts w:ascii="Times" w:hAnsi="Times" w:cs="Arial"/>
            <w:color w:val="000000" w:themeColor="text1"/>
            <w:lang w:val="en-US"/>
          </w:rPr>
          <w:delText>–</w:delText>
        </w:r>
        <w:r w:rsidR="00740951">
          <w:rPr>
            <w:rFonts w:ascii="Times" w:hAnsi="Times" w:cs="Arial"/>
            <w:color w:val="000000" w:themeColor="text1"/>
            <w:lang w:val="en-US"/>
          </w:rPr>
          <w:delText> </w:delText>
        </w:r>
        <w:r w:rsidR="00D520F5" w:rsidRPr="00EB3D27">
          <w:rPr>
            <w:rFonts w:ascii="Times" w:hAnsi="Times" w:cs="Arial"/>
            <w:color w:val="000000" w:themeColor="text1"/>
            <w:lang w:val="en-US"/>
          </w:rPr>
          <w:delText xml:space="preserve">full), </w:delText>
        </w:r>
        <w:r w:rsidRPr="00EB3D27">
          <w:rPr>
            <w:rFonts w:ascii="Times" w:hAnsi="Times" w:cs="Arial"/>
            <w:color w:val="000000" w:themeColor="text1"/>
            <w:lang w:val="en-US"/>
          </w:rPr>
          <w:delText>tempo (slow – fast), timbre (light – dark)</w:delText>
        </w:r>
        <w:r w:rsidR="00D520F5" w:rsidRPr="00EB3D27">
          <w:rPr>
            <w:rFonts w:ascii="Times" w:hAnsi="Times" w:cs="Arial"/>
            <w:color w:val="000000" w:themeColor="text1"/>
            <w:lang w:val="en-US"/>
          </w:rPr>
          <w:delText>.</w:delText>
        </w:r>
        <w:r w:rsidRPr="00EB3D27">
          <w:rPr>
            <w:rFonts w:ascii="Times" w:hAnsi="Times" w:cs="Arial"/>
            <w:color w:val="000000" w:themeColor="text1"/>
            <w:lang w:val="en-US"/>
          </w:rPr>
          <w:delText xml:space="preserve"> </w:delText>
        </w:r>
        <w:r w:rsidR="008C2F20" w:rsidRPr="00EB3D27">
          <w:rPr>
            <w:rFonts w:ascii="Times" w:hAnsi="Times" w:cs="Arial"/>
            <w:color w:val="000000" w:themeColor="text1"/>
            <w:lang w:val="en-US"/>
          </w:rPr>
          <w:delText xml:space="preserve">The following </w:delText>
        </w:r>
        <w:r w:rsidR="00F86FF2" w:rsidRPr="00EB3D27">
          <w:rPr>
            <w:rFonts w:ascii="Times" w:hAnsi="Times" w:cs="Arial"/>
            <w:color w:val="000000" w:themeColor="text1"/>
            <w:lang w:val="en-US"/>
          </w:rPr>
          <w:delText xml:space="preserve">four </w:delText>
        </w:r>
        <w:r w:rsidR="008C2F20" w:rsidRPr="00EB3D27">
          <w:rPr>
            <w:rFonts w:ascii="Times" w:hAnsi="Times" w:cs="Arial"/>
            <w:color w:val="000000" w:themeColor="text1"/>
            <w:lang w:val="en-US"/>
          </w:rPr>
          <w:delText>features will be collected only for singing stimuli: (perceived) pitch accuracy (out of tune – in tune), voice onset (imprecise – precise), articulation (staccato – legato), and amount of vibrato (not at all – a lot)</w:delText>
        </w:r>
        <w:r w:rsidR="00ED2360">
          <w:rPr>
            <w:rFonts w:ascii="Times" w:hAnsi="Times" w:cs="Arial"/>
            <w:color w:val="000000" w:themeColor="text1"/>
            <w:lang w:val="en-US"/>
          </w:rPr>
          <w:delText>, whereas</w:delText>
        </w:r>
        <w:r w:rsidR="00667373" w:rsidRPr="00EB3D27">
          <w:rPr>
            <w:rFonts w:ascii="Times" w:hAnsi="Times" w:cs="Arial"/>
            <w:color w:val="000000" w:themeColor="text1"/>
            <w:lang w:val="en-US"/>
          </w:rPr>
          <w:delText xml:space="preserve"> </w:delText>
        </w:r>
        <w:r w:rsidR="00D520F5" w:rsidRPr="00EB3D27">
          <w:rPr>
            <w:rFonts w:ascii="Times" w:hAnsi="Times" w:cs="Arial"/>
            <w:color w:val="000000" w:themeColor="text1"/>
            <w:lang w:val="en-US"/>
          </w:rPr>
          <w:delText xml:space="preserve">the following </w:delText>
        </w:r>
        <w:r w:rsidR="00F86FF2" w:rsidRPr="00EB3D27">
          <w:rPr>
            <w:rFonts w:ascii="Times" w:hAnsi="Times" w:cs="Arial"/>
            <w:color w:val="000000" w:themeColor="text1"/>
            <w:lang w:val="en-US"/>
          </w:rPr>
          <w:delText xml:space="preserve">three </w:delText>
        </w:r>
        <w:r w:rsidR="00380C3D" w:rsidRPr="00EB3D27">
          <w:rPr>
            <w:rFonts w:ascii="Times" w:hAnsi="Times" w:cs="Arial"/>
            <w:color w:val="000000" w:themeColor="text1"/>
            <w:lang w:val="en-US"/>
          </w:rPr>
          <w:delText xml:space="preserve">features </w:delText>
        </w:r>
        <w:r w:rsidR="00ED2360">
          <w:rPr>
            <w:rFonts w:ascii="Times" w:hAnsi="Times" w:cs="Arial"/>
            <w:color w:val="000000" w:themeColor="text1"/>
            <w:lang w:val="en-US"/>
          </w:rPr>
          <w:delText xml:space="preserve">will be used </w:delText>
        </w:r>
        <w:r w:rsidR="00D520F5" w:rsidRPr="00EB3D27">
          <w:rPr>
            <w:rFonts w:ascii="Times" w:hAnsi="Times" w:cs="Arial"/>
            <w:color w:val="000000" w:themeColor="text1"/>
            <w:lang w:val="en-US"/>
          </w:rPr>
          <w:delText>only for</w:delText>
        </w:r>
        <w:r w:rsidR="00380C3D" w:rsidRPr="00EB3D27">
          <w:rPr>
            <w:rFonts w:ascii="Times" w:hAnsi="Times" w:cs="Arial"/>
            <w:color w:val="000000" w:themeColor="text1"/>
            <w:lang w:val="en-US"/>
          </w:rPr>
          <w:delText xml:space="preserve"> speech performances: overall pitch (low</w:delText>
        </w:r>
        <w:r w:rsidR="00740951">
          <w:rPr>
            <w:rFonts w:ascii="Times" w:hAnsi="Times" w:cs="Arial"/>
            <w:color w:val="000000" w:themeColor="text1"/>
            <w:lang w:val="en-US"/>
          </w:rPr>
          <w:delText> </w:delText>
        </w:r>
        <w:r w:rsidR="00380C3D" w:rsidRPr="00EB3D27">
          <w:rPr>
            <w:rFonts w:ascii="Times" w:hAnsi="Times" w:cs="Arial"/>
            <w:color w:val="000000" w:themeColor="text1"/>
            <w:lang w:val="en-US"/>
          </w:rPr>
          <w:delText>–</w:delText>
        </w:r>
        <w:r w:rsidR="00740951">
          <w:rPr>
            <w:rFonts w:ascii="Times" w:hAnsi="Times" w:cs="Arial"/>
            <w:color w:val="000000" w:themeColor="text1"/>
            <w:lang w:val="en-US"/>
          </w:rPr>
          <w:delText> </w:delText>
        </w:r>
        <w:r w:rsidR="00380C3D" w:rsidRPr="00EB3D27">
          <w:rPr>
            <w:rFonts w:ascii="Times" w:hAnsi="Times" w:cs="Arial"/>
            <w:color w:val="000000" w:themeColor="text1"/>
            <w:lang w:val="en-US"/>
          </w:rPr>
          <w:delText>high), pitch range (</w:delText>
        </w:r>
        <w:r w:rsidR="00896E92" w:rsidRPr="00EB3D27">
          <w:rPr>
            <w:rFonts w:ascii="Times" w:hAnsi="Times" w:cs="Arial"/>
            <w:color w:val="000000" w:themeColor="text1"/>
            <w:lang w:val="en-US"/>
          </w:rPr>
          <w:delText>narrow – wide), loudness range (narrow – wide).</w:delText>
        </w:r>
        <w:r w:rsidR="00896E92" w:rsidRPr="00EB3D27">
          <w:rPr>
            <w:rFonts w:ascii="Times" w:hAnsi="Times"/>
            <w:color w:val="000000" w:themeColor="text1"/>
            <w:lang w:val="en-US"/>
          </w:rPr>
          <w:delText xml:space="preserve"> This means for blocks with singing stimuli there will be 10 perceptual scales to rate, and in blocks with speech stimuli there will be 9 perceptual scales to rate.</w:delText>
        </w:r>
        <w:r w:rsidR="00F86FF2" w:rsidRPr="00EB3D27">
          <w:rPr>
            <w:rFonts w:ascii="Times" w:hAnsi="Times"/>
            <w:color w:val="000000" w:themeColor="text1"/>
            <w:lang w:val="en-US"/>
          </w:rPr>
          <w:delText xml:space="preserve"> </w:delText>
        </w:r>
        <w:r w:rsidRPr="00EB3D27">
          <w:rPr>
            <w:rFonts w:ascii="Times" w:hAnsi="Times" w:cs="Arial"/>
            <w:color w:val="000000" w:themeColor="text1"/>
            <w:lang w:val="en-US"/>
          </w:rPr>
          <w:delText xml:space="preserve">Additionally, participants </w:delText>
        </w:r>
        <w:r w:rsidRPr="00EB3D27">
          <w:rPr>
            <w:rFonts w:ascii="Times" w:hAnsi="Times" w:cs="Arial"/>
            <w:lang w:val="en-US"/>
          </w:rPr>
          <w:delText>will be asked to rate how much they liked each stimulus on a scale of 1 (not at all) to 9 (a lot).</w:delText>
        </w:r>
        <w:r w:rsidRPr="00EB3D27">
          <w:rPr>
            <w:rFonts w:ascii="Times" w:hAnsi="Times"/>
            <w:lang w:val="en-US"/>
          </w:rPr>
          <w:delText xml:space="preserve"> Half-way through the experiment, participants will be asked to complete the three questionnaires</w:delText>
        </w:r>
        <w:r w:rsidR="008C0D2F" w:rsidRPr="00EB3D27">
          <w:rPr>
            <w:rFonts w:ascii="Times" w:hAnsi="Times"/>
            <w:lang w:val="en-US"/>
          </w:rPr>
          <w:delText xml:space="preserve"> mentioned above</w:delText>
        </w:r>
        <w:r w:rsidRPr="00EB3D27">
          <w:rPr>
            <w:rFonts w:ascii="Times" w:hAnsi="Times"/>
            <w:lang w:val="en-US"/>
          </w:rPr>
          <w:delText xml:space="preserve">. </w:delText>
        </w:r>
        <w:r w:rsidR="008C0D2F" w:rsidRPr="00EB3D27">
          <w:rPr>
            <w:rFonts w:ascii="Times" w:hAnsi="Times" w:cs="Arial"/>
            <w:color w:val="000000" w:themeColor="text1"/>
            <w:lang w:val="en-US"/>
          </w:rPr>
          <w:delText>Participants will complete two testing sessions</w:delText>
        </w:r>
        <w:r w:rsidR="006642D9" w:rsidRPr="00EB3D27">
          <w:rPr>
            <w:rFonts w:ascii="Times" w:hAnsi="Times" w:cs="Arial"/>
            <w:color w:val="000000" w:themeColor="text1"/>
            <w:lang w:val="en-US"/>
          </w:rPr>
          <w:delText xml:space="preserve"> (test-retest), not longer than 10 days apart from each other</w:delText>
        </w:r>
        <w:r w:rsidR="008C0D2F" w:rsidRPr="00EB3D27">
          <w:rPr>
            <w:rFonts w:ascii="Times" w:hAnsi="Times" w:cs="Arial"/>
            <w:color w:val="000000" w:themeColor="text1"/>
            <w:lang w:val="en-US"/>
          </w:rPr>
          <w:delText>. The second session will be identical to the first one, with the exception that no questionnaires will have to be filled in the second session.</w:delText>
        </w:r>
        <w:r w:rsidR="00F86FF2" w:rsidRPr="00EB3D27">
          <w:rPr>
            <w:rFonts w:ascii="Times" w:hAnsi="Times" w:cs="Arial"/>
            <w:color w:val="000000" w:themeColor="text1"/>
            <w:lang w:val="en-US"/>
          </w:rPr>
          <w:delText xml:space="preserve"> </w:delText>
        </w:r>
        <w:r w:rsidR="00F86FF2" w:rsidRPr="00EB3D27">
          <w:rPr>
            <w:rFonts w:ascii="Times" w:hAnsi="Times" w:cs="Arial"/>
            <w:lang w:val="en-US"/>
          </w:rPr>
          <w:delText>The whole experiment will be conducted in German</w:delText>
        </w:r>
        <w:r w:rsidR="00F86FF2" w:rsidRPr="00EB3D27">
          <w:rPr>
            <w:rFonts w:ascii="Times" w:hAnsi="Times" w:cs="Arial"/>
            <w:color w:val="000000" w:themeColor="text1"/>
            <w:lang w:val="en-US"/>
          </w:rPr>
          <w:delText>.</w:delText>
        </w:r>
      </w:del>
    </w:p>
    <w:p w14:paraId="55F1F756" w14:textId="77777777" w:rsidR="00D952BA" w:rsidRPr="00EB3D27" w:rsidRDefault="00D952BA" w:rsidP="00F86FF2">
      <w:pPr>
        <w:autoSpaceDE w:val="0"/>
        <w:autoSpaceDN w:val="0"/>
        <w:adjustRightInd w:val="0"/>
        <w:spacing w:line="360" w:lineRule="auto"/>
        <w:ind w:firstLine="720"/>
        <w:jc w:val="both"/>
        <w:rPr>
          <w:del w:id="490" w:author="Camila Bruder" w:date="2023-11-30T14:37:00Z"/>
          <w:rFonts w:ascii="Times" w:hAnsi="Times"/>
          <w:color w:val="000000" w:themeColor="text1"/>
          <w:lang w:val="en-US"/>
        </w:rPr>
      </w:pPr>
    </w:p>
    <w:p w14:paraId="3EAA82CC" w14:textId="77777777" w:rsidR="00232546" w:rsidRPr="00EB3D27" w:rsidRDefault="004F759C" w:rsidP="00780D6D">
      <w:pPr>
        <w:autoSpaceDE w:val="0"/>
        <w:autoSpaceDN w:val="0"/>
        <w:adjustRightInd w:val="0"/>
        <w:spacing w:line="360" w:lineRule="auto"/>
        <w:jc w:val="both"/>
        <w:rPr>
          <w:del w:id="491" w:author="Camila Bruder" w:date="2023-11-30T14:37:00Z"/>
          <w:rFonts w:ascii="Times" w:hAnsi="Times" w:cs="Arial"/>
          <w:color w:val="000000" w:themeColor="text1"/>
          <w:lang w:val="en-US"/>
        </w:rPr>
      </w:pPr>
      <w:del w:id="492" w:author="Camila Bruder" w:date="2023-11-30T14:37:00Z">
        <w:r w:rsidRPr="00EB3D27">
          <w:rPr>
            <w:rFonts w:ascii="Times" w:hAnsi="Times" w:cs="Arial"/>
            <w:noProof/>
            <w:color w:val="000000" w:themeColor="text1"/>
            <w:lang w:val="en-US"/>
          </w:rPr>
          <w:drawing>
            <wp:inline distT="0" distB="0" distL="0" distR="0" wp14:anchorId="689BCEC2" wp14:editId="3C57CE28">
              <wp:extent cx="5943600" cy="24517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51735"/>
                      </a:xfrm>
                      <a:prstGeom prst="rect">
                        <a:avLst/>
                      </a:prstGeom>
                    </pic:spPr>
                  </pic:pic>
                </a:graphicData>
              </a:graphic>
            </wp:inline>
          </w:drawing>
        </w:r>
      </w:del>
    </w:p>
    <w:p w14:paraId="2E689CCF" w14:textId="77777777" w:rsidR="004106D5" w:rsidRPr="006E3876" w:rsidRDefault="00F62F2B" w:rsidP="006E3876">
      <w:pPr>
        <w:autoSpaceDE w:val="0"/>
        <w:autoSpaceDN w:val="0"/>
        <w:adjustRightInd w:val="0"/>
        <w:spacing w:line="360" w:lineRule="auto"/>
        <w:ind w:firstLine="720"/>
        <w:jc w:val="both"/>
        <w:rPr>
          <w:del w:id="493" w:author="Camila Bruder" w:date="2023-11-30T14:37:00Z"/>
          <w:rFonts w:ascii="Times" w:hAnsi="Times" w:cs="Arial"/>
          <w:lang w:val="en-US"/>
        </w:rPr>
      </w:pPr>
      <w:del w:id="494" w:author="Camila Bruder" w:date="2023-11-30T14:37:00Z">
        <w:r w:rsidRPr="00EB3D27">
          <w:rPr>
            <w:rFonts w:ascii="Times" w:hAnsi="Times" w:cs="Arial"/>
            <w:b/>
            <w:bCs/>
            <w:lang w:val="en-US"/>
          </w:rPr>
          <w:delText>Figure 1</w:delText>
        </w:r>
        <w:r w:rsidR="00992424" w:rsidRPr="00EB3D27">
          <w:rPr>
            <w:rFonts w:ascii="Times" w:hAnsi="Times" w:cs="Arial"/>
            <w:b/>
            <w:bCs/>
            <w:lang w:val="en-US"/>
          </w:rPr>
          <w:delText>A)</w:delText>
        </w:r>
        <w:r w:rsidRPr="008D2A88">
          <w:rPr>
            <w:rFonts w:ascii="Times" w:hAnsi="Times" w:cs="Arial"/>
            <w:lang w:val="en-US"/>
          </w:rPr>
          <w:delText xml:space="preserve"> </w:delText>
        </w:r>
        <w:r w:rsidR="008D2A88" w:rsidRPr="008D2A88">
          <w:rPr>
            <w:rFonts w:ascii="Times" w:hAnsi="Times" w:cs="Arial"/>
            <w:lang w:val="en-US"/>
          </w:rPr>
          <w:delText>I</w:delText>
        </w:r>
        <w:r w:rsidRPr="008D2A88">
          <w:rPr>
            <w:rFonts w:ascii="Times" w:hAnsi="Times" w:cs="Arial"/>
            <w:lang w:val="en-US"/>
          </w:rPr>
          <w:delText>llustration</w:delText>
        </w:r>
        <w:r w:rsidRPr="00EB3D27">
          <w:rPr>
            <w:rFonts w:ascii="Times" w:hAnsi="Times" w:cs="Arial"/>
            <w:lang w:val="en-US"/>
          </w:rPr>
          <w:delText xml:space="preserve"> of </w:delText>
        </w:r>
        <w:r w:rsidR="00D611BB" w:rsidRPr="00EB3D27">
          <w:rPr>
            <w:rFonts w:ascii="Times" w:hAnsi="Times" w:cs="Arial"/>
            <w:lang w:val="en-US"/>
          </w:rPr>
          <w:delText xml:space="preserve">the </w:delText>
        </w:r>
        <w:r w:rsidR="008D2A88">
          <w:rPr>
            <w:rFonts w:ascii="Times" w:hAnsi="Times" w:cs="Arial"/>
            <w:lang w:val="en-US"/>
          </w:rPr>
          <w:delText xml:space="preserve">stimulus </w:delText>
        </w:r>
        <w:r w:rsidRPr="00EB3D27">
          <w:rPr>
            <w:rFonts w:ascii="Times" w:hAnsi="Times" w:cs="Arial"/>
            <w:lang w:val="en-US"/>
          </w:rPr>
          <w:delText>material, consisting of performances of a short melody excerpt</w:delText>
        </w:r>
        <w:r w:rsidR="00992424" w:rsidRPr="00EB3D27">
          <w:rPr>
            <w:rFonts w:ascii="Times" w:hAnsi="Times" w:cs="Arial"/>
            <w:lang w:val="en-US"/>
          </w:rPr>
          <w:delText>, performed by 22 singers a capella, with a /lu/ sound, in three different singing styles (as a lullaby, as a pop song, as an opera aria</w:delText>
        </w:r>
        <w:r w:rsidR="006E3876">
          <w:rPr>
            <w:rFonts w:ascii="Times" w:hAnsi="Times" w:cs="Arial"/>
            <w:lang w:val="en-US"/>
          </w:rPr>
          <w:delText>)</w:delText>
        </w:r>
        <w:r w:rsidR="00992424" w:rsidRPr="00EB3D27">
          <w:rPr>
            <w:rFonts w:ascii="Times" w:hAnsi="Times" w:cs="Arial"/>
            <w:lang w:val="en-US"/>
          </w:rPr>
          <w:delText xml:space="preserve"> and in two speaking styles (as if directed to an adult audience, as if directed to </w:delText>
        </w:r>
        <w:r w:rsidR="005C0E30">
          <w:rPr>
            <w:rFonts w:ascii="Times" w:hAnsi="Times" w:cs="Arial"/>
            <w:lang w:val="en-US"/>
          </w:rPr>
          <w:delText>an infant</w:delText>
        </w:r>
        <w:r w:rsidR="00992424" w:rsidRPr="00EB3D27">
          <w:rPr>
            <w:rFonts w:ascii="Times" w:hAnsi="Times" w:cs="Arial"/>
            <w:lang w:val="en-US"/>
          </w:rPr>
          <w:delText>).</w:delText>
        </w:r>
        <w:r w:rsidRPr="00EB3D27">
          <w:rPr>
            <w:rFonts w:ascii="Times" w:hAnsi="Times" w:cs="Arial"/>
            <w:lang w:val="en-US"/>
          </w:rPr>
          <w:delText xml:space="preserve"> </w:delText>
        </w:r>
        <w:r w:rsidR="00D611BB" w:rsidRPr="00EB3D27">
          <w:rPr>
            <w:rFonts w:ascii="Times" w:hAnsi="Times" w:cs="Arial"/>
            <w:lang w:val="en-US"/>
          </w:rPr>
          <w:delText>Note that o</w:delText>
        </w:r>
        <w:r w:rsidR="000D4AB6" w:rsidRPr="00EB3D27">
          <w:rPr>
            <w:rFonts w:ascii="Times" w:hAnsi="Times" w:cs="Arial"/>
            <w:lang w:val="en-US"/>
          </w:rPr>
          <w:delText xml:space="preserve">peratic singing was performed one fifth higher than pop and lullaby (in A minor instead of D minor). </w:delText>
        </w:r>
        <w:r w:rsidR="00992424" w:rsidRPr="00EB3D27">
          <w:rPr>
            <w:rFonts w:ascii="Times" w:hAnsi="Times" w:cs="Arial"/>
            <w:b/>
            <w:bCs/>
            <w:lang w:val="en-US"/>
          </w:rPr>
          <w:delText>B)</w:delText>
        </w:r>
        <w:r w:rsidR="00992424" w:rsidRPr="00EB3D27">
          <w:rPr>
            <w:rFonts w:ascii="Times" w:hAnsi="Times" w:cs="Arial"/>
            <w:lang w:val="en-US"/>
          </w:rPr>
          <w:delText xml:space="preserve"> Illustration of the experimental design: participants will be asked to rate each stimulus </w:delText>
        </w:r>
        <w:r w:rsidR="007252A1" w:rsidRPr="00EB3D27">
          <w:rPr>
            <w:rFonts w:ascii="Times" w:hAnsi="Times" w:cs="Arial"/>
            <w:lang w:val="en-US"/>
          </w:rPr>
          <w:delText>in terms of how much they liked it on</w:delText>
        </w:r>
        <w:r w:rsidR="00992424" w:rsidRPr="00EB3D27">
          <w:rPr>
            <w:rFonts w:ascii="Times" w:hAnsi="Times" w:cs="Arial"/>
            <w:lang w:val="en-US"/>
          </w:rPr>
          <w:delText xml:space="preserve"> </w:delText>
        </w:r>
        <w:r w:rsidR="007252A1" w:rsidRPr="00EB3D27">
          <w:rPr>
            <w:rFonts w:ascii="Times" w:hAnsi="Times" w:cs="Arial"/>
            <w:lang w:val="en-US"/>
          </w:rPr>
          <w:delText xml:space="preserve">a 9-point scale (not at all – a lot), as well as on </w:delText>
        </w:r>
        <w:r w:rsidR="000C66EB" w:rsidRPr="00EB3D27">
          <w:rPr>
            <w:rFonts w:ascii="Times" w:hAnsi="Times" w:cs="Arial"/>
            <w:lang w:val="en-US"/>
          </w:rPr>
          <w:delText xml:space="preserve">different </w:delText>
        </w:r>
        <w:r w:rsidR="00992424" w:rsidRPr="00EB3D27">
          <w:rPr>
            <w:rFonts w:ascii="Times" w:hAnsi="Times" w:cs="Arial"/>
            <w:lang w:val="en-US"/>
          </w:rPr>
          <w:delText xml:space="preserve">7-point bipolar perceptual scales (see Table </w:delText>
        </w:r>
        <w:r w:rsidR="007252A1" w:rsidRPr="00EB3D27">
          <w:rPr>
            <w:rFonts w:ascii="Times" w:hAnsi="Times" w:cs="Arial"/>
            <w:lang w:val="en-US"/>
          </w:rPr>
          <w:delText>2</w:delText>
        </w:r>
        <w:r w:rsidR="00992424" w:rsidRPr="00EB3D27">
          <w:rPr>
            <w:rFonts w:ascii="Times" w:hAnsi="Times" w:cs="Arial"/>
            <w:lang w:val="en-US"/>
          </w:rPr>
          <w:delText xml:space="preserve"> for individual description of all scales)</w:delText>
        </w:r>
        <w:r w:rsidR="007252A1" w:rsidRPr="00EB3D27">
          <w:rPr>
            <w:rFonts w:ascii="Times" w:hAnsi="Times" w:cs="Arial"/>
            <w:lang w:val="en-US"/>
          </w:rPr>
          <w:delText>.</w:delText>
        </w:r>
      </w:del>
    </w:p>
    <w:p w14:paraId="7E547CB9" w14:textId="77777777" w:rsidR="004106D5" w:rsidRPr="00EB3D27" w:rsidRDefault="004106D5" w:rsidP="00A432A5">
      <w:pPr>
        <w:autoSpaceDE w:val="0"/>
        <w:autoSpaceDN w:val="0"/>
        <w:adjustRightInd w:val="0"/>
        <w:spacing w:line="360" w:lineRule="auto"/>
        <w:jc w:val="both"/>
        <w:rPr>
          <w:del w:id="495" w:author="Camila Bruder" w:date="2023-11-30T14:37:00Z"/>
          <w:rFonts w:ascii="Times" w:hAnsi="Times" w:cs="Arial"/>
          <w:b/>
          <w:bCs/>
          <w:color w:val="000000" w:themeColor="text1"/>
          <w:lang w:val="en-US"/>
        </w:rPr>
      </w:pPr>
    </w:p>
    <w:p w14:paraId="0A41C902" w14:textId="77777777" w:rsidR="004869BE" w:rsidRDefault="004869BE" w:rsidP="00A432A5">
      <w:pPr>
        <w:autoSpaceDE w:val="0"/>
        <w:autoSpaceDN w:val="0"/>
        <w:adjustRightInd w:val="0"/>
        <w:spacing w:line="360" w:lineRule="auto"/>
        <w:jc w:val="both"/>
        <w:rPr>
          <w:del w:id="496" w:author="Camila Bruder" w:date="2023-11-30T14:37:00Z"/>
          <w:rFonts w:ascii="Times" w:hAnsi="Times" w:cs="Arial"/>
          <w:b/>
          <w:bCs/>
          <w:color w:val="000000" w:themeColor="text1"/>
          <w:lang w:val="en-US"/>
        </w:rPr>
      </w:pPr>
    </w:p>
    <w:p w14:paraId="18C918B0" w14:textId="77777777" w:rsidR="004869BE" w:rsidRDefault="004869BE" w:rsidP="00A432A5">
      <w:pPr>
        <w:autoSpaceDE w:val="0"/>
        <w:autoSpaceDN w:val="0"/>
        <w:adjustRightInd w:val="0"/>
        <w:spacing w:line="360" w:lineRule="auto"/>
        <w:jc w:val="both"/>
        <w:rPr>
          <w:del w:id="497" w:author="Camila Bruder" w:date="2023-11-30T14:37:00Z"/>
          <w:rFonts w:ascii="Times" w:hAnsi="Times" w:cs="Arial"/>
          <w:b/>
          <w:bCs/>
          <w:color w:val="000000" w:themeColor="text1"/>
          <w:lang w:val="en-US"/>
        </w:rPr>
      </w:pPr>
    </w:p>
    <w:p w14:paraId="75C4CBEF" w14:textId="77777777" w:rsidR="004869BE" w:rsidRDefault="004869BE" w:rsidP="00A432A5">
      <w:pPr>
        <w:autoSpaceDE w:val="0"/>
        <w:autoSpaceDN w:val="0"/>
        <w:adjustRightInd w:val="0"/>
        <w:spacing w:line="360" w:lineRule="auto"/>
        <w:jc w:val="both"/>
        <w:rPr>
          <w:del w:id="498" w:author="Camila Bruder" w:date="2023-11-30T14:37:00Z"/>
          <w:rFonts w:ascii="Times" w:hAnsi="Times" w:cs="Arial"/>
          <w:b/>
          <w:bCs/>
          <w:color w:val="000000" w:themeColor="text1"/>
          <w:lang w:val="en-US"/>
        </w:rPr>
      </w:pPr>
    </w:p>
    <w:p w14:paraId="19D09247" w14:textId="77777777" w:rsidR="004869BE" w:rsidRDefault="004869BE" w:rsidP="00A432A5">
      <w:pPr>
        <w:autoSpaceDE w:val="0"/>
        <w:autoSpaceDN w:val="0"/>
        <w:adjustRightInd w:val="0"/>
        <w:spacing w:line="360" w:lineRule="auto"/>
        <w:jc w:val="both"/>
        <w:rPr>
          <w:del w:id="499" w:author="Camila Bruder" w:date="2023-11-30T14:37:00Z"/>
          <w:rFonts w:ascii="Times" w:hAnsi="Times" w:cs="Arial"/>
          <w:b/>
          <w:bCs/>
          <w:color w:val="000000" w:themeColor="text1"/>
          <w:lang w:val="en-US"/>
        </w:rPr>
      </w:pPr>
    </w:p>
    <w:p w14:paraId="71886A68" w14:textId="77777777" w:rsidR="004869BE" w:rsidRDefault="004869BE" w:rsidP="00A432A5">
      <w:pPr>
        <w:autoSpaceDE w:val="0"/>
        <w:autoSpaceDN w:val="0"/>
        <w:adjustRightInd w:val="0"/>
        <w:spacing w:line="360" w:lineRule="auto"/>
        <w:jc w:val="both"/>
        <w:rPr>
          <w:del w:id="500" w:author="Camila Bruder" w:date="2023-11-30T14:37:00Z"/>
          <w:rFonts w:ascii="Times" w:hAnsi="Times" w:cs="Arial"/>
          <w:b/>
          <w:bCs/>
          <w:color w:val="000000" w:themeColor="text1"/>
          <w:lang w:val="en-US"/>
        </w:rPr>
      </w:pPr>
    </w:p>
    <w:p w14:paraId="196715F7" w14:textId="77777777" w:rsidR="004869BE" w:rsidRDefault="004869BE" w:rsidP="00A432A5">
      <w:pPr>
        <w:autoSpaceDE w:val="0"/>
        <w:autoSpaceDN w:val="0"/>
        <w:adjustRightInd w:val="0"/>
        <w:spacing w:line="360" w:lineRule="auto"/>
        <w:jc w:val="both"/>
        <w:rPr>
          <w:del w:id="501" w:author="Camila Bruder" w:date="2023-11-30T14:37:00Z"/>
          <w:rFonts w:ascii="Times" w:hAnsi="Times" w:cs="Arial"/>
          <w:b/>
          <w:bCs/>
          <w:color w:val="000000" w:themeColor="text1"/>
          <w:lang w:val="en-US"/>
        </w:rPr>
      </w:pPr>
    </w:p>
    <w:p w14:paraId="22C253B6" w14:textId="77777777" w:rsidR="004869BE" w:rsidRDefault="004869BE" w:rsidP="00A432A5">
      <w:pPr>
        <w:autoSpaceDE w:val="0"/>
        <w:autoSpaceDN w:val="0"/>
        <w:adjustRightInd w:val="0"/>
        <w:spacing w:line="360" w:lineRule="auto"/>
        <w:jc w:val="both"/>
        <w:rPr>
          <w:del w:id="502" w:author="Camila Bruder" w:date="2023-11-30T14:37:00Z"/>
          <w:rFonts w:ascii="Times" w:hAnsi="Times" w:cs="Arial"/>
          <w:b/>
          <w:bCs/>
          <w:color w:val="000000" w:themeColor="text1"/>
          <w:lang w:val="en-US"/>
        </w:rPr>
      </w:pPr>
    </w:p>
    <w:p w14:paraId="141242B0" w14:textId="77777777" w:rsidR="004869BE" w:rsidRDefault="004869BE" w:rsidP="00A432A5">
      <w:pPr>
        <w:autoSpaceDE w:val="0"/>
        <w:autoSpaceDN w:val="0"/>
        <w:adjustRightInd w:val="0"/>
        <w:spacing w:line="360" w:lineRule="auto"/>
        <w:jc w:val="both"/>
        <w:rPr>
          <w:del w:id="503" w:author="Camila Bruder" w:date="2023-11-30T14:37:00Z"/>
          <w:rFonts w:ascii="Times" w:hAnsi="Times" w:cs="Arial"/>
          <w:b/>
          <w:bCs/>
          <w:color w:val="000000" w:themeColor="text1"/>
          <w:lang w:val="en-US"/>
        </w:rPr>
      </w:pPr>
    </w:p>
    <w:p w14:paraId="1B951E0D" w14:textId="77777777" w:rsidR="004869BE" w:rsidRDefault="004869BE" w:rsidP="00A432A5">
      <w:pPr>
        <w:autoSpaceDE w:val="0"/>
        <w:autoSpaceDN w:val="0"/>
        <w:adjustRightInd w:val="0"/>
        <w:spacing w:line="360" w:lineRule="auto"/>
        <w:jc w:val="both"/>
        <w:rPr>
          <w:del w:id="504" w:author="Camila Bruder" w:date="2023-11-30T14:37:00Z"/>
          <w:rFonts w:ascii="Times" w:hAnsi="Times" w:cs="Arial"/>
          <w:b/>
          <w:bCs/>
          <w:color w:val="000000" w:themeColor="text1"/>
          <w:lang w:val="en-US"/>
        </w:rPr>
      </w:pPr>
    </w:p>
    <w:p w14:paraId="42AE9078" w14:textId="77777777" w:rsidR="004869BE" w:rsidRDefault="004869BE" w:rsidP="00A432A5">
      <w:pPr>
        <w:autoSpaceDE w:val="0"/>
        <w:autoSpaceDN w:val="0"/>
        <w:adjustRightInd w:val="0"/>
        <w:spacing w:line="360" w:lineRule="auto"/>
        <w:jc w:val="both"/>
        <w:rPr>
          <w:del w:id="505" w:author="Camila Bruder" w:date="2023-11-30T14:37:00Z"/>
          <w:rFonts w:ascii="Times" w:hAnsi="Times" w:cs="Arial"/>
          <w:b/>
          <w:bCs/>
          <w:color w:val="000000" w:themeColor="text1"/>
          <w:lang w:val="en-US"/>
        </w:rPr>
      </w:pPr>
    </w:p>
    <w:p w14:paraId="3DE92AD4" w14:textId="77777777" w:rsidR="004869BE" w:rsidRDefault="004869BE" w:rsidP="00A432A5">
      <w:pPr>
        <w:autoSpaceDE w:val="0"/>
        <w:autoSpaceDN w:val="0"/>
        <w:adjustRightInd w:val="0"/>
        <w:spacing w:line="360" w:lineRule="auto"/>
        <w:jc w:val="both"/>
        <w:rPr>
          <w:del w:id="506" w:author="Camila Bruder" w:date="2023-11-30T14:37:00Z"/>
          <w:rFonts w:ascii="Times" w:hAnsi="Times" w:cs="Arial"/>
          <w:b/>
          <w:bCs/>
          <w:color w:val="000000" w:themeColor="text1"/>
          <w:lang w:val="en-US"/>
        </w:rPr>
      </w:pPr>
    </w:p>
    <w:p w14:paraId="351CDBB0" w14:textId="77777777" w:rsidR="00D520F5" w:rsidRPr="00EB3D27" w:rsidRDefault="00A432A5" w:rsidP="00780D6D">
      <w:pPr>
        <w:autoSpaceDE w:val="0"/>
        <w:autoSpaceDN w:val="0"/>
        <w:adjustRightInd w:val="0"/>
        <w:spacing w:line="360" w:lineRule="auto"/>
        <w:jc w:val="both"/>
        <w:rPr>
          <w:del w:id="507" w:author="Camila Bruder" w:date="2023-11-30T14:37:00Z"/>
          <w:rFonts w:ascii="Times" w:hAnsi="Times" w:cs="Arial"/>
          <w:color w:val="0D405F"/>
          <w:lang w:val="en-US"/>
        </w:rPr>
      </w:pPr>
      <w:del w:id="508" w:author="Camila Bruder" w:date="2023-11-30T14:37:00Z">
        <w:r w:rsidRPr="00EB3D27">
          <w:rPr>
            <w:rFonts w:ascii="Times" w:hAnsi="Times" w:cs="Arial"/>
            <w:b/>
            <w:bCs/>
            <w:color w:val="000000" w:themeColor="text1"/>
            <w:lang w:val="en-US"/>
          </w:rPr>
          <w:delText xml:space="preserve">Table </w:delText>
        </w:r>
        <w:r w:rsidR="00627942" w:rsidRPr="00EB3D27">
          <w:rPr>
            <w:rFonts w:ascii="Times" w:hAnsi="Times" w:cs="Arial"/>
            <w:b/>
            <w:bCs/>
            <w:color w:val="000000" w:themeColor="text1"/>
            <w:lang w:val="en-US"/>
          </w:rPr>
          <w:delText>2</w:delText>
        </w:r>
        <w:r w:rsidRPr="00EB3D27">
          <w:rPr>
            <w:rFonts w:ascii="Times" w:hAnsi="Times" w:cs="Arial"/>
            <w:b/>
            <w:bCs/>
            <w:color w:val="000000" w:themeColor="text1"/>
            <w:lang w:val="en-US"/>
          </w:rPr>
          <w:delText>:</w:delText>
        </w:r>
        <w:r w:rsidR="007252A1" w:rsidRPr="00EB3D27">
          <w:rPr>
            <w:rFonts w:ascii="Times" w:hAnsi="Times" w:cs="Arial"/>
            <w:b/>
            <w:bCs/>
            <w:color w:val="000000" w:themeColor="text1"/>
            <w:lang w:val="en-US"/>
          </w:rPr>
          <w:delText xml:space="preserve"> Definition of p</w:delText>
        </w:r>
        <w:r w:rsidRPr="00EB3D27">
          <w:rPr>
            <w:rFonts w:ascii="Times" w:hAnsi="Times" w:cs="Arial"/>
            <w:b/>
            <w:bCs/>
            <w:color w:val="000000" w:themeColor="text1"/>
            <w:lang w:val="en-US"/>
          </w:rPr>
          <w:delText>erceptual ratings</w:delText>
        </w:r>
        <w:r w:rsidR="007252A1" w:rsidRPr="00EB3D27">
          <w:rPr>
            <w:rFonts w:ascii="Times" w:hAnsi="Times" w:cs="Arial"/>
            <w:b/>
            <w:bCs/>
            <w:color w:val="000000" w:themeColor="text1"/>
            <w:lang w:val="en-US"/>
          </w:rPr>
          <w:delText xml:space="preserve"> to be collected on bipolar scales, along with anchor words (inside parenthesis)</w:delText>
        </w:r>
      </w:del>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2444"/>
        <w:gridCol w:w="108"/>
        <w:gridCol w:w="175"/>
        <w:gridCol w:w="6804"/>
        <w:gridCol w:w="108"/>
      </w:tblGrid>
      <w:tr w:rsidR="00992424" w:rsidRPr="00EB3D27" w14:paraId="245819E3" w14:textId="77777777" w:rsidTr="004869BE">
        <w:trPr>
          <w:gridBefore w:val="1"/>
          <w:wBefore w:w="108" w:type="dxa"/>
          <w:del w:id="509" w:author="Camila Bruder" w:date="2023-11-30T14:37:00Z"/>
        </w:trPr>
        <w:tc>
          <w:tcPr>
            <w:tcW w:w="2552" w:type="dxa"/>
            <w:gridSpan w:val="2"/>
            <w:tcBorders>
              <w:top w:val="single" w:sz="4" w:space="0" w:color="auto"/>
              <w:bottom w:val="single" w:sz="4" w:space="0" w:color="auto"/>
            </w:tcBorders>
          </w:tcPr>
          <w:p w14:paraId="2F24AC28" w14:textId="77777777" w:rsidR="00992424" w:rsidRPr="00EB3D27" w:rsidRDefault="00992424" w:rsidP="006E3876">
            <w:pPr>
              <w:spacing w:line="360" w:lineRule="auto"/>
              <w:ind w:firstLine="0"/>
              <w:rPr>
                <w:del w:id="510" w:author="Camila Bruder" w:date="2023-11-30T14:37:00Z"/>
                <w:rFonts w:ascii="Times" w:hAnsi="Times"/>
                <w:b/>
                <w:bCs/>
                <w:color w:val="000000" w:themeColor="text1"/>
                <w:lang w:val="de-DE"/>
              </w:rPr>
            </w:pPr>
            <w:del w:id="511" w:author="Camila Bruder" w:date="2023-11-30T14:37:00Z">
              <w:r w:rsidRPr="00EB3D27">
                <w:rPr>
                  <w:rFonts w:ascii="Times" w:hAnsi="Times"/>
                  <w:b/>
                  <w:bCs/>
                  <w:color w:val="000000" w:themeColor="text1"/>
                  <w:lang w:val="de-DE"/>
                </w:rPr>
                <w:delText>Perceptual attribute</w:delText>
              </w:r>
            </w:del>
          </w:p>
        </w:tc>
        <w:tc>
          <w:tcPr>
            <w:tcW w:w="7087" w:type="dxa"/>
            <w:gridSpan w:val="3"/>
            <w:tcBorders>
              <w:top w:val="single" w:sz="4" w:space="0" w:color="auto"/>
              <w:bottom w:val="single" w:sz="4" w:space="0" w:color="auto"/>
            </w:tcBorders>
          </w:tcPr>
          <w:p w14:paraId="2CED3D5E" w14:textId="77777777" w:rsidR="00992424" w:rsidRPr="00EB3D27" w:rsidRDefault="00992424" w:rsidP="006E3876">
            <w:pPr>
              <w:spacing w:line="331" w:lineRule="auto"/>
              <w:ind w:firstLine="0"/>
              <w:rPr>
                <w:del w:id="512" w:author="Camila Bruder" w:date="2023-11-30T14:37:00Z"/>
                <w:rFonts w:ascii="Times" w:hAnsi="Times"/>
                <w:b/>
                <w:bCs/>
                <w:color w:val="000000" w:themeColor="text1"/>
                <w:lang w:val="de-DE"/>
              </w:rPr>
            </w:pPr>
            <w:del w:id="513" w:author="Camila Bruder" w:date="2023-11-30T14:37:00Z">
              <w:r w:rsidRPr="00EB3D27">
                <w:rPr>
                  <w:rFonts w:ascii="Times" w:hAnsi="Times"/>
                  <w:b/>
                  <w:bCs/>
                  <w:color w:val="000000" w:themeColor="text1"/>
                  <w:lang w:val="de-DE"/>
                </w:rPr>
                <w:delText>Definition</w:delText>
              </w:r>
            </w:del>
          </w:p>
        </w:tc>
      </w:tr>
      <w:tr w:rsidR="00992424" w:rsidRPr="00EB3D27" w14:paraId="7B8622F9" w14:textId="77777777" w:rsidTr="004869BE">
        <w:trPr>
          <w:gridAfter w:val="1"/>
          <w:wAfter w:w="108" w:type="dxa"/>
          <w:del w:id="514" w:author="Camila Bruder" w:date="2023-11-30T14:37:00Z"/>
        </w:trPr>
        <w:tc>
          <w:tcPr>
            <w:tcW w:w="2552" w:type="dxa"/>
            <w:gridSpan w:val="2"/>
            <w:tcBorders>
              <w:top w:val="single" w:sz="4" w:space="0" w:color="auto"/>
            </w:tcBorders>
          </w:tcPr>
          <w:p w14:paraId="62E5F207" w14:textId="77777777" w:rsidR="00992424" w:rsidRPr="00B538C4" w:rsidRDefault="00992424" w:rsidP="006E3876">
            <w:pPr>
              <w:spacing w:line="360" w:lineRule="auto"/>
              <w:rPr>
                <w:del w:id="515" w:author="Camila Bruder" w:date="2023-11-30T14:37:00Z"/>
                <w:rFonts w:ascii="Times" w:hAnsi="Times"/>
                <w:b/>
                <w:bCs/>
                <w:color w:val="000000" w:themeColor="text1"/>
                <w:lang w:val="de-DE"/>
              </w:rPr>
            </w:pPr>
            <w:del w:id="516" w:author="Camila Bruder" w:date="2023-11-30T14:37:00Z">
              <w:r w:rsidRPr="00B538C4">
                <w:rPr>
                  <w:rFonts w:ascii="Times" w:hAnsi="Times"/>
                  <w:b/>
                  <w:bCs/>
                  <w:color w:val="000000" w:themeColor="text1"/>
                  <w:lang w:val="de-DE"/>
                </w:rPr>
                <w:delText>All stimuli</w:delText>
              </w:r>
            </w:del>
          </w:p>
        </w:tc>
        <w:tc>
          <w:tcPr>
            <w:tcW w:w="7087" w:type="dxa"/>
            <w:gridSpan w:val="3"/>
            <w:tcBorders>
              <w:top w:val="single" w:sz="4" w:space="0" w:color="auto"/>
            </w:tcBorders>
          </w:tcPr>
          <w:p w14:paraId="2A82EB35" w14:textId="77777777" w:rsidR="00992424" w:rsidRPr="00EB3D27" w:rsidRDefault="00992424" w:rsidP="006E3876">
            <w:pPr>
              <w:spacing w:line="331" w:lineRule="auto"/>
              <w:rPr>
                <w:del w:id="517" w:author="Camila Bruder" w:date="2023-11-30T14:37:00Z"/>
                <w:rFonts w:ascii="Times" w:hAnsi="Times"/>
                <w:color w:val="000000" w:themeColor="text1"/>
              </w:rPr>
            </w:pPr>
          </w:p>
        </w:tc>
      </w:tr>
      <w:tr w:rsidR="00992424" w:rsidRPr="00EB3D27" w14:paraId="2927EAAE" w14:textId="77777777" w:rsidTr="004869BE">
        <w:trPr>
          <w:gridAfter w:val="1"/>
          <w:wAfter w:w="108" w:type="dxa"/>
          <w:del w:id="518" w:author="Camila Bruder" w:date="2023-11-30T14:37:00Z"/>
        </w:trPr>
        <w:tc>
          <w:tcPr>
            <w:tcW w:w="2552" w:type="dxa"/>
            <w:gridSpan w:val="2"/>
          </w:tcPr>
          <w:p w14:paraId="63F898AD" w14:textId="77777777" w:rsidR="00992424" w:rsidRPr="00B538C4" w:rsidRDefault="00D520F5" w:rsidP="006E3876">
            <w:pPr>
              <w:autoSpaceDE w:val="0"/>
              <w:autoSpaceDN w:val="0"/>
              <w:adjustRightInd w:val="0"/>
              <w:spacing w:line="360" w:lineRule="auto"/>
              <w:rPr>
                <w:del w:id="519" w:author="Camila Bruder" w:date="2023-11-30T14:37:00Z"/>
                <w:rFonts w:ascii="Times" w:hAnsi="Times" w:cs="Arial"/>
                <w:i/>
                <w:iCs/>
                <w:color w:val="0D405F"/>
                <w:lang w:val="en-US"/>
              </w:rPr>
            </w:pPr>
            <w:del w:id="520" w:author="Camila Bruder" w:date="2023-11-30T14:37:00Z">
              <w:r w:rsidRPr="00B538C4">
                <w:rPr>
                  <w:rFonts w:ascii="Times" w:hAnsi="Times"/>
                  <w:i/>
                  <w:iCs/>
                  <w:color w:val="000000" w:themeColor="text1"/>
                  <w:lang w:val="en-US"/>
                </w:rPr>
                <w:delText>Attack</w:delText>
              </w:r>
            </w:del>
          </w:p>
        </w:tc>
        <w:tc>
          <w:tcPr>
            <w:tcW w:w="7087" w:type="dxa"/>
            <w:gridSpan w:val="3"/>
          </w:tcPr>
          <w:p w14:paraId="5306062E" w14:textId="77777777" w:rsidR="00992424" w:rsidRPr="00EB3D27" w:rsidRDefault="00D520F5" w:rsidP="006E3876">
            <w:pPr>
              <w:spacing w:line="331" w:lineRule="auto"/>
              <w:ind w:firstLine="0"/>
              <w:rPr>
                <w:del w:id="521" w:author="Camila Bruder" w:date="2023-11-30T14:37:00Z"/>
                <w:rFonts w:ascii="Times" w:hAnsi="Times"/>
                <w:color w:val="000000" w:themeColor="text1"/>
                <w:lang w:val="en-US"/>
              </w:rPr>
            </w:pPr>
            <w:del w:id="522" w:author="Camila Bruder" w:date="2023-11-30T14:37:00Z">
              <w:r w:rsidRPr="00EB3D27">
                <w:rPr>
                  <w:rFonts w:ascii="Times" w:hAnsi="Times"/>
                  <w:color w:val="000000" w:themeColor="text1"/>
                </w:rPr>
                <w:delText>The way in which a note</w:delText>
              </w:r>
              <w:r w:rsidRPr="00EB3D27">
                <w:rPr>
                  <w:rFonts w:ascii="Times" w:hAnsi="Times"/>
                  <w:color w:val="000000" w:themeColor="text1"/>
                  <w:lang w:val="en-US"/>
                </w:rPr>
                <w:delText xml:space="preserve"> or syllable</w:delText>
              </w:r>
              <w:r w:rsidRPr="00EB3D27">
                <w:rPr>
                  <w:rFonts w:ascii="Times" w:hAnsi="Times"/>
                  <w:color w:val="000000" w:themeColor="text1"/>
                </w:rPr>
                <w:delText xml:space="preserve"> begins (soft </w:delText>
              </w:r>
              <w:r w:rsidRPr="00EB3D27">
                <w:rPr>
                  <w:rFonts w:ascii="Times" w:hAnsi="Times"/>
                  <w:color w:val="000000" w:themeColor="text1"/>
                  <w:lang w:val="en-US"/>
                </w:rPr>
                <w:delText>–</w:delText>
              </w:r>
              <w:r w:rsidRPr="00EB3D27">
                <w:rPr>
                  <w:rFonts w:ascii="Times" w:hAnsi="Times"/>
                  <w:color w:val="000000" w:themeColor="text1"/>
                </w:rPr>
                <w:delText xml:space="preserve"> hard</w:delText>
              </w:r>
              <w:r w:rsidRPr="00EB3D27">
                <w:rPr>
                  <w:rFonts w:ascii="Times" w:hAnsi="Times"/>
                  <w:color w:val="000000" w:themeColor="text1"/>
                  <w:lang w:val="en-US"/>
                </w:rPr>
                <w:delText>)</w:delText>
              </w:r>
            </w:del>
          </w:p>
        </w:tc>
      </w:tr>
      <w:tr w:rsidR="00D520F5" w:rsidRPr="00EB3D27" w14:paraId="16862D4A" w14:textId="77777777" w:rsidTr="004869BE">
        <w:trPr>
          <w:gridAfter w:val="1"/>
          <w:wAfter w:w="108" w:type="dxa"/>
          <w:del w:id="523" w:author="Camila Bruder" w:date="2023-11-30T14:37:00Z"/>
        </w:trPr>
        <w:tc>
          <w:tcPr>
            <w:tcW w:w="2552" w:type="dxa"/>
            <w:gridSpan w:val="2"/>
          </w:tcPr>
          <w:p w14:paraId="7B62D220" w14:textId="77777777" w:rsidR="00D520F5" w:rsidRPr="00B538C4" w:rsidRDefault="00D520F5" w:rsidP="006E3876">
            <w:pPr>
              <w:spacing w:line="360" w:lineRule="auto"/>
              <w:rPr>
                <w:del w:id="524" w:author="Camila Bruder" w:date="2023-11-30T14:37:00Z"/>
                <w:rFonts w:ascii="Times" w:hAnsi="Times"/>
                <w:i/>
                <w:iCs/>
                <w:lang w:val="en-US"/>
              </w:rPr>
            </w:pPr>
            <w:del w:id="525" w:author="Camila Bruder" w:date="2023-11-30T14:37:00Z">
              <w:r w:rsidRPr="00B538C4">
                <w:rPr>
                  <w:rFonts w:ascii="Times" w:hAnsi="Times"/>
                  <w:i/>
                  <w:iCs/>
                  <w:color w:val="000000" w:themeColor="text1"/>
                </w:rPr>
                <w:delText>Breathiness</w:delText>
              </w:r>
            </w:del>
          </w:p>
        </w:tc>
        <w:tc>
          <w:tcPr>
            <w:tcW w:w="7087" w:type="dxa"/>
            <w:gridSpan w:val="3"/>
          </w:tcPr>
          <w:p w14:paraId="19240951" w14:textId="77777777" w:rsidR="00D520F5" w:rsidRPr="00EB3D27" w:rsidRDefault="00D520F5" w:rsidP="006E3876">
            <w:pPr>
              <w:spacing w:line="360" w:lineRule="auto"/>
              <w:ind w:firstLine="0"/>
              <w:rPr>
                <w:del w:id="526" w:author="Camila Bruder" w:date="2023-11-30T14:37:00Z"/>
                <w:rFonts w:ascii="Times" w:hAnsi="Times"/>
                <w:lang w:val="en-US"/>
              </w:rPr>
            </w:pPr>
            <w:del w:id="527" w:author="Camila Bruder" w:date="2023-11-30T14:37:00Z">
              <w:r w:rsidRPr="00EB3D27">
                <w:rPr>
                  <w:rFonts w:ascii="Times" w:hAnsi="Times"/>
                  <w:color w:val="000000" w:themeColor="text1"/>
                </w:rPr>
                <w:delText>The amount of air flow in the voice</w:delText>
              </w:r>
              <w:r w:rsidRPr="00EB3D27">
                <w:rPr>
                  <w:rFonts w:ascii="Times" w:hAnsi="Times"/>
                  <w:color w:val="000000" w:themeColor="text1"/>
                  <w:lang w:val="en-US"/>
                </w:rPr>
                <w:delText>: h</w:delText>
              </w:r>
              <w:r w:rsidRPr="00EB3D27">
                <w:rPr>
                  <w:rFonts w:ascii="Times" w:hAnsi="Times"/>
                  <w:color w:val="000000" w:themeColor="text1"/>
                </w:rPr>
                <w:delText>ow breathy does the voice sound?</w:delText>
              </w:r>
              <w:r w:rsidRPr="00EB3D27">
                <w:rPr>
                  <w:rFonts w:ascii="Times" w:hAnsi="Times"/>
                  <w:color w:val="000000" w:themeColor="text1"/>
                  <w:lang w:val="en-US"/>
                </w:rPr>
                <w:delText xml:space="preserve"> (not at all – a lot)</w:delText>
              </w:r>
            </w:del>
          </w:p>
        </w:tc>
      </w:tr>
      <w:tr w:rsidR="00D520F5" w:rsidRPr="00EB3D27" w14:paraId="5D25EE27" w14:textId="77777777" w:rsidTr="004869BE">
        <w:trPr>
          <w:gridAfter w:val="1"/>
          <w:wAfter w:w="108" w:type="dxa"/>
          <w:del w:id="528" w:author="Camila Bruder" w:date="2023-11-30T14:37:00Z"/>
        </w:trPr>
        <w:tc>
          <w:tcPr>
            <w:tcW w:w="2552" w:type="dxa"/>
            <w:gridSpan w:val="2"/>
          </w:tcPr>
          <w:p w14:paraId="34842096" w14:textId="77777777" w:rsidR="00D520F5" w:rsidRPr="00B538C4" w:rsidRDefault="00D520F5" w:rsidP="006E3876">
            <w:pPr>
              <w:spacing w:line="360" w:lineRule="auto"/>
              <w:rPr>
                <w:del w:id="529" w:author="Camila Bruder" w:date="2023-11-30T14:37:00Z"/>
                <w:rFonts w:ascii="Times" w:hAnsi="Times"/>
                <w:i/>
                <w:iCs/>
                <w:lang w:val="en-US"/>
              </w:rPr>
            </w:pPr>
            <w:del w:id="530" w:author="Camila Bruder" w:date="2023-11-30T14:37:00Z">
              <w:r w:rsidRPr="00B538C4">
                <w:rPr>
                  <w:rFonts w:ascii="Times" w:hAnsi="Times"/>
                  <w:i/>
                  <w:iCs/>
                  <w:color w:val="000000" w:themeColor="text1"/>
                  <w:lang w:val="en-US"/>
                </w:rPr>
                <w:delText>L</w:delText>
              </w:r>
              <w:r w:rsidRPr="00B538C4">
                <w:rPr>
                  <w:rFonts w:ascii="Times" w:hAnsi="Times"/>
                  <w:i/>
                  <w:iCs/>
                  <w:color w:val="000000" w:themeColor="text1"/>
                </w:rPr>
                <w:delText>oudness</w:delText>
              </w:r>
            </w:del>
          </w:p>
        </w:tc>
        <w:tc>
          <w:tcPr>
            <w:tcW w:w="7087" w:type="dxa"/>
            <w:gridSpan w:val="3"/>
          </w:tcPr>
          <w:p w14:paraId="4BE2F6E1" w14:textId="77777777" w:rsidR="00D520F5" w:rsidRPr="00EB3D27" w:rsidRDefault="00D520F5" w:rsidP="006E3876">
            <w:pPr>
              <w:spacing w:line="360" w:lineRule="auto"/>
              <w:ind w:firstLine="0"/>
              <w:rPr>
                <w:del w:id="531" w:author="Camila Bruder" w:date="2023-11-30T14:37:00Z"/>
                <w:rFonts w:ascii="Times" w:hAnsi="Times"/>
                <w:lang w:val="en-US"/>
              </w:rPr>
            </w:pPr>
            <w:del w:id="532" w:author="Camila Bruder" w:date="2023-11-30T14:37:00Z">
              <w:r w:rsidRPr="00EB3D27">
                <w:rPr>
                  <w:rFonts w:ascii="Times" w:hAnsi="Times"/>
                  <w:color w:val="000000" w:themeColor="text1"/>
                </w:rPr>
                <w:delText>The magnitude of the auditory sensation</w:delText>
              </w:r>
              <w:r w:rsidRPr="00EB3D27">
                <w:rPr>
                  <w:rFonts w:ascii="Times" w:hAnsi="Times"/>
                  <w:color w:val="000000" w:themeColor="text1"/>
                  <w:lang w:val="en-US"/>
                </w:rPr>
                <w:delText xml:space="preserve"> (</w:delText>
              </w:r>
              <w:r w:rsidRPr="00EB3D27">
                <w:rPr>
                  <w:rFonts w:ascii="Times" w:hAnsi="Times"/>
                  <w:color w:val="000000" w:themeColor="text1"/>
                </w:rPr>
                <w:delText xml:space="preserve">quiet </w:delText>
              </w:r>
              <w:r w:rsidRPr="00EB3D27">
                <w:rPr>
                  <w:rFonts w:ascii="Times" w:hAnsi="Times"/>
                  <w:color w:val="000000" w:themeColor="text1"/>
                  <w:lang w:val="en-US"/>
                </w:rPr>
                <w:delText>–</w:delText>
              </w:r>
              <w:r w:rsidRPr="00EB3D27">
                <w:rPr>
                  <w:rFonts w:ascii="Times" w:hAnsi="Times"/>
                  <w:color w:val="000000" w:themeColor="text1"/>
                </w:rPr>
                <w:delText xml:space="preserve"> loud</w:delText>
              </w:r>
              <w:r w:rsidRPr="00EB3D27">
                <w:rPr>
                  <w:rFonts w:ascii="Times" w:hAnsi="Times"/>
                  <w:color w:val="000000" w:themeColor="text1"/>
                  <w:lang w:val="en-US"/>
                </w:rPr>
                <w:delText>)</w:delText>
              </w:r>
            </w:del>
          </w:p>
        </w:tc>
      </w:tr>
      <w:tr w:rsidR="00D520F5" w:rsidRPr="00EB3D27" w14:paraId="736895A3" w14:textId="77777777" w:rsidTr="004869BE">
        <w:trPr>
          <w:gridAfter w:val="1"/>
          <w:wAfter w:w="108" w:type="dxa"/>
          <w:del w:id="533" w:author="Camila Bruder" w:date="2023-11-30T14:37:00Z"/>
        </w:trPr>
        <w:tc>
          <w:tcPr>
            <w:tcW w:w="2552" w:type="dxa"/>
            <w:gridSpan w:val="2"/>
          </w:tcPr>
          <w:p w14:paraId="132E34E6" w14:textId="77777777" w:rsidR="00D520F5" w:rsidRPr="00B538C4" w:rsidRDefault="00D520F5" w:rsidP="006E3876">
            <w:pPr>
              <w:spacing w:line="360" w:lineRule="auto"/>
              <w:rPr>
                <w:del w:id="534" w:author="Camila Bruder" w:date="2023-11-30T14:37:00Z"/>
                <w:rFonts w:ascii="Times" w:hAnsi="Times"/>
                <w:i/>
                <w:iCs/>
                <w:lang w:val="en-US"/>
              </w:rPr>
            </w:pPr>
            <w:del w:id="535" w:author="Camila Bruder" w:date="2023-11-30T14:37:00Z">
              <w:r w:rsidRPr="00B538C4">
                <w:rPr>
                  <w:rFonts w:ascii="Times" w:hAnsi="Times"/>
                  <w:i/>
                  <w:iCs/>
                  <w:color w:val="000000" w:themeColor="text1"/>
                </w:rPr>
                <w:delText>Resonance</w:delText>
              </w:r>
            </w:del>
          </w:p>
        </w:tc>
        <w:tc>
          <w:tcPr>
            <w:tcW w:w="7087" w:type="dxa"/>
            <w:gridSpan w:val="3"/>
          </w:tcPr>
          <w:p w14:paraId="6EB01027" w14:textId="77777777" w:rsidR="00D520F5" w:rsidRPr="00EB3D27" w:rsidRDefault="00896E92" w:rsidP="006E3876">
            <w:pPr>
              <w:spacing w:line="360" w:lineRule="auto"/>
              <w:ind w:firstLine="0"/>
              <w:rPr>
                <w:del w:id="536" w:author="Camila Bruder" w:date="2023-11-30T14:37:00Z"/>
                <w:rFonts w:ascii="Times" w:hAnsi="Times"/>
                <w:lang w:val="en-US"/>
              </w:rPr>
            </w:pPr>
            <w:del w:id="537" w:author="Camila Bruder" w:date="2023-11-30T14:37:00Z">
              <w:r w:rsidRPr="00EB3D27">
                <w:rPr>
                  <w:rFonts w:ascii="Times" w:hAnsi="Times"/>
                  <w:color w:val="000000" w:themeColor="text1"/>
                </w:rPr>
                <w:delText>The fullness or reverberation of a voice</w:delText>
              </w:r>
              <w:r w:rsidRPr="00EB3D27">
                <w:rPr>
                  <w:rFonts w:ascii="Times" w:hAnsi="Times"/>
                  <w:color w:val="000000" w:themeColor="text1"/>
                  <w:lang w:val="en-US"/>
                </w:rPr>
                <w:delText xml:space="preserve"> (thin –</w:delText>
              </w:r>
              <w:r w:rsidRPr="00EB3D27">
                <w:rPr>
                  <w:rFonts w:ascii="Times" w:hAnsi="Times"/>
                  <w:color w:val="000000" w:themeColor="text1"/>
                </w:rPr>
                <w:delText xml:space="preserve"> full</w:delText>
              </w:r>
              <w:r w:rsidRPr="00EB3D27">
                <w:rPr>
                  <w:rFonts w:ascii="Times" w:hAnsi="Times"/>
                  <w:color w:val="000000" w:themeColor="text1"/>
                  <w:lang w:val="en-US"/>
                </w:rPr>
                <w:delText>)</w:delText>
              </w:r>
            </w:del>
          </w:p>
        </w:tc>
      </w:tr>
      <w:tr w:rsidR="00D520F5" w:rsidRPr="00EB3D27" w14:paraId="4AD2B486" w14:textId="77777777" w:rsidTr="004869BE">
        <w:trPr>
          <w:gridAfter w:val="1"/>
          <w:wAfter w:w="108" w:type="dxa"/>
          <w:del w:id="538" w:author="Camila Bruder" w:date="2023-11-30T14:37:00Z"/>
        </w:trPr>
        <w:tc>
          <w:tcPr>
            <w:tcW w:w="2552" w:type="dxa"/>
            <w:gridSpan w:val="2"/>
          </w:tcPr>
          <w:p w14:paraId="0E417698" w14:textId="77777777" w:rsidR="00D520F5" w:rsidRPr="00B538C4" w:rsidRDefault="00D520F5" w:rsidP="006E3876">
            <w:pPr>
              <w:spacing w:line="360" w:lineRule="auto"/>
              <w:rPr>
                <w:del w:id="539" w:author="Camila Bruder" w:date="2023-11-30T14:37:00Z"/>
                <w:rFonts w:ascii="Times" w:hAnsi="Times"/>
                <w:i/>
                <w:iCs/>
                <w:lang w:val="en-US"/>
              </w:rPr>
            </w:pPr>
            <w:del w:id="540" w:author="Camila Bruder" w:date="2023-11-30T14:37:00Z">
              <w:r w:rsidRPr="00B538C4">
                <w:rPr>
                  <w:rFonts w:ascii="Times" w:hAnsi="Times"/>
                  <w:i/>
                  <w:iCs/>
                  <w:color w:val="000000" w:themeColor="text1"/>
                  <w:lang w:val="de-DE"/>
                </w:rPr>
                <w:delText>T</w:delText>
              </w:r>
              <w:r w:rsidRPr="00B538C4">
                <w:rPr>
                  <w:rFonts w:ascii="Times" w:hAnsi="Times"/>
                  <w:i/>
                  <w:iCs/>
                  <w:color w:val="000000" w:themeColor="text1"/>
                </w:rPr>
                <w:delText>empo</w:delText>
              </w:r>
            </w:del>
          </w:p>
        </w:tc>
        <w:tc>
          <w:tcPr>
            <w:tcW w:w="7087" w:type="dxa"/>
            <w:gridSpan w:val="3"/>
          </w:tcPr>
          <w:p w14:paraId="006F59BF" w14:textId="77777777" w:rsidR="00D520F5" w:rsidRPr="00EB3D27" w:rsidRDefault="00896E92" w:rsidP="006E3876">
            <w:pPr>
              <w:spacing w:line="360" w:lineRule="auto"/>
              <w:ind w:firstLine="0"/>
              <w:rPr>
                <w:del w:id="541" w:author="Camila Bruder" w:date="2023-11-30T14:37:00Z"/>
                <w:rFonts w:ascii="Times" w:hAnsi="Times"/>
                <w:lang w:val="en-US"/>
              </w:rPr>
            </w:pPr>
            <w:del w:id="542" w:author="Camila Bruder" w:date="2023-11-30T14:37:00Z">
              <w:r w:rsidRPr="00EB3D27">
                <w:rPr>
                  <w:rFonts w:ascii="Times" w:hAnsi="Times"/>
                  <w:color w:val="000000" w:themeColor="text1"/>
                </w:rPr>
                <w:delText>The speed or pace of the performance</w:delText>
              </w:r>
              <w:r w:rsidRPr="00EB3D27">
                <w:rPr>
                  <w:rFonts w:ascii="Times" w:hAnsi="Times"/>
                  <w:color w:val="000000" w:themeColor="text1"/>
                  <w:lang w:val="en-US"/>
                </w:rPr>
                <w:delText xml:space="preserve"> (</w:delText>
              </w:r>
              <w:r w:rsidRPr="00EB3D27">
                <w:rPr>
                  <w:rFonts w:ascii="Times" w:hAnsi="Times"/>
                  <w:color w:val="000000" w:themeColor="text1"/>
                </w:rPr>
                <w:delText xml:space="preserve">slow </w:delText>
              </w:r>
              <w:r w:rsidRPr="00EB3D27">
                <w:rPr>
                  <w:rFonts w:ascii="Times" w:hAnsi="Times"/>
                  <w:color w:val="000000" w:themeColor="text1"/>
                  <w:lang w:val="en-US"/>
                </w:rPr>
                <w:delText xml:space="preserve">– </w:delText>
              </w:r>
              <w:r w:rsidRPr="00EB3D27">
                <w:rPr>
                  <w:rFonts w:ascii="Times" w:hAnsi="Times"/>
                  <w:color w:val="000000" w:themeColor="text1"/>
                </w:rPr>
                <w:delText>fast</w:delText>
              </w:r>
              <w:r w:rsidRPr="00EB3D27">
                <w:rPr>
                  <w:rFonts w:ascii="Times" w:hAnsi="Times"/>
                  <w:color w:val="000000" w:themeColor="text1"/>
                  <w:lang w:val="en-US"/>
                </w:rPr>
                <w:delText>)</w:delText>
              </w:r>
            </w:del>
          </w:p>
        </w:tc>
      </w:tr>
      <w:tr w:rsidR="00D520F5" w:rsidRPr="00EB3D27" w14:paraId="45AEE966" w14:textId="77777777" w:rsidTr="004869BE">
        <w:trPr>
          <w:gridAfter w:val="1"/>
          <w:wAfter w:w="108" w:type="dxa"/>
          <w:del w:id="543" w:author="Camila Bruder" w:date="2023-11-30T14:37:00Z"/>
        </w:trPr>
        <w:tc>
          <w:tcPr>
            <w:tcW w:w="2552" w:type="dxa"/>
            <w:gridSpan w:val="2"/>
          </w:tcPr>
          <w:p w14:paraId="1064651B" w14:textId="77777777" w:rsidR="00D520F5" w:rsidRPr="00B538C4" w:rsidRDefault="00D520F5" w:rsidP="006E3876">
            <w:pPr>
              <w:spacing w:line="360" w:lineRule="auto"/>
              <w:rPr>
                <w:del w:id="544" w:author="Camila Bruder" w:date="2023-11-30T14:37:00Z"/>
                <w:rFonts w:ascii="Times" w:hAnsi="Times"/>
                <w:i/>
                <w:iCs/>
                <w:lang w:val="en-US"/>
              </w:rPr>
            </w:pPr>
            <w:del w:id="545" w:author="Camila Bruder" w:date="2023-11-30T14:37:00Z">
              <w:r w:rsidRPr="00B538C4">
                <w:rPr>
                  <w:rFonts w:ascii="Times" w:hAnsi="Times"/>
                  <w:i/>
                  <w:iCs/>
                  <w:color w:val="000000" w:themeColor="text1"/>
                </w:rPr>
                <w:delText>Timbre</w:delText>
              </w:r>
            </w:del>
          </w:p>
        </w:tc>
        <w:tc>
          <w:tcPr>
            <w:tcW w:w="7087" w:type="dxa"/>
            <w:gridSpan w:val="3"/>
          </w:tcPr>
          <w:p w14:paraId="76877560" w14:textId="77777777" w:rsidR="00D520F5" w:rsidRPr="00EB3D27" w:rsidRDefault="00896E92" w:rsidP="006E3876">
            <w:pPr>
              <w:spacing w:line="360" w:lineRule="auto"/>
              <w:ind w:firstLine="0"/>
              <w:rPr>
                <w:del w:id="546" w:author="Camila Bruder" w:date="2023-11-30T14:37:00Z"/>
                <w:rFonts w:ascii="Times" w:hAnsi="Times"/>
                <w:color w:val="000000" w:themeColor="text1"/>
                <w:lang w:val="en-US"/>
              </w:rPr>
            </w:pPr>
            <w:del w:id="547" w:author="Camila Bruder" w:date="2023-11-30T14:37:00Z">
              <w:r w:rsidRPr="00EB3D27">
                <w:rPr>
                  <w:rFonts w:ascii="Times" w:hAnsi="Times"/>
                  <w:color w:val="000000" w:themeColor="text1"/>
                </w:rPr>
                <w:delText>The perceived sound quality of the voice</w:delText>
              </w:r>
              <w:r w:rsidRPr="00EB3D27">
                <w:rPr>
                  <w:rFonts w:ascii="Times" w:hAnsi="Times"/>
                  <w:color w:val="000000" w:themeColor="text1"/>
                  <w:lang w:val="en-US"/>
                </w:rPr>
                <w:delText xml:space="preserve"> (</w:delText>
              </w:r>
              <w:r w:rsidRPr="00EB3D27">
                <w:rPr>
                  <w:rFonts w:ascii="Times" w:hAnsi="Times"/>
                  <w:color w:val="000000" w:themeColor="text1"/>
                </w:rPr>
                <w:delText xml:space="preserve">dark </w:delText>
              </w:r>
              <w:r w:rsidRPr="00EB3D27">
                <w:rPr>
                  <w:rFonts w:ascii="Times" w:hAnsi="Times"/>
                  <w:color w:val="000000" w:themeColor="text1"/>
                  <w:lang w:val="en-US"/>
                </w:rPr>
                <w:delText>–</w:delText>
              </w:r>
              <w:r w:rsidRPr="00EB3D27">
                <w:rPr>
                  <w:rFonts w:ascii="Times" w:hAnsi="Times"/>
                  <w:color w:val="000000" w:themeColor="text1"/>
                </w:rPr>
                <w:delText xml:space="preserve"> bright</w:delText>
              </w:r>
              <w:r w:rsidRPr="00EB3D27">
                <w:rPr>
                  <w:rFonts w:ascii="Times" w:hAnsi="Times"/>
                  <w:color w:val="000000" w:themeColor="text1"/>
                  <w:lang w:val="en-US"/>
                </w:rPr>
                <w:delText>)</w:delText>
              </w:r>
            </w:del>
          </w:p>
        </w:tc>
      </w:tr>
      <w:tr w:rsidR="00D520F5" w:rsidRPr="00EB3D27" w14:paraId="7FB42073" w14:textId="77777777" w:rsidTr="004869BE">
        <w:trPr>
          <w:gridAfter w:val="1"/>
          <w:wAfter w:w="108" w:type="dxa"/>
          <w:del w:id="548" w:author="Camila Bruder" w:date="2023-11-30T14:37:00Z"/>
        </w:trPr>
        <w:tc>
          <w:tcPr>
            <w:tcW w:w="2835" w:type="dxa"/>
            <w:gridSpan w:val="4"/>
            <w:tcBorders>
              <w:bottom w:val="single" w:sz="4" w:space="0" w:color="auto"/>
            </w:tcBorders>
          </w:tcPr>
          <w:p w14:paraId="623CBBE7" w14:textId="77777777" w:rsidR="00D520F5" w:rsidRPr="00B538C4" w:rsidRDefault="00D520F5" w:rsidP="006E3876">
            <w:pPr>
              <w:spacing w:line="360" w:lineRule="auto"/>
              <w:rPr>
                <w:del w:id="549" w:author="Camila Bruder" w:date="2023-11-30T14:37:00Z"/>
                <w:rFonts w:ascii="Times" w:hAnsi="Times"/>
              </w:rPr>
            </w:pPr>
          </w:p>
          <w:p w14:paraId="4F01828E" w14:textId="77777777" w:rsidR="00D520F5" w:rsidRPr="00B538C4" w:rsidRDefault="003215C1" w:rsidP="006E3876">
            <w:pPr>
              <w:spacing w:line="360" w:lineRule="auto"/>
              <w:rPr>
                <w:del w:id="550" w:author="Camila Bruder" w:date="2023-11-30T14:37:00Z"/>
                <w:rFonts w:ascii="Times" w:hAnsi="Times"/>
                <w:b/>
                <w:bCs/>
                <w:lang w:val="en-US"/>
              </w:rPr>
            </w:pPr>
            <w:del w:id="551" w:author="Camila Bruder" w:date="2023-11-30T14:37:00Z">
              <w:r w:rsidRPr="00B538C4">
                <w:rPr>
                  <w:rFonts w:ascii="Times" w:hAnsi="Times"/>
                  <w:b/>
                  <w:bCs/>
                  <w:lang w:val="en-US"/>
                </w:rPr>
                <w:delText>S</w:delText>
              </w:r>
              <w:r w:rsidR="00D520F5" w:rsidRPr="00B538C4">
                <w:rPr>
                  <w:rFonts w:ascii="Times" w:hAnsi="Times"/>
                  <w:b/>
                  <w:bCs/>
                  <w:lang w:val="en-US"/>
                </w:rPr>
                <w:delText>inging</w:delText>
              </w:r>
              <w:r w:rsidRPr="00B538C4">
                <w:rPr>
                  <w:rFonts w:ascii="Times" w:hAnsi="Times"/>
                  <w:b/>
                  <w:bCs/>
                  <w:lang w:val="en-US"/>
                </w:rPr>
                <w:delText xml:space="preserve"> stimuli only</w:delText>
              </w:r>
            </w:del>
          </w:p>
          <w:p w14:paraId="07FA622C" w14:textId="77777777" w:rsidR="00D520F5" w:rsidRPr="00B538C4" w:rsidRDefault="00D520F5" w:rsidP="006E3876">
            <w:pPr>
              <w:spacing w:line="360" w:lineRule="auto"/>
              <w:rPr>
                <w:del w:id="552" w:author="Camila Bruder" w:date="2023-11-30T14:37:00Z"/>
                <w:rFonts w:ascii="Times" w:hAnsi="Times"/>
                <w:i/>
                <w:iCs/>
                <w:color w:val="000000" w:themeColor="text1"/>
              </w:rPr>
            </w:pPr>
            <w:del w:id="553" w:author="Camila Bruder" w:date="2023-11-30T14:37:00Z">
              <w:r w:rsidRPr="00B538C4">
                <w:rPr>
                  <w:rFonts w:ascii="Times" w:hAnsi="Times"/>
                  <w:i/>
                  <w:iCs/>
                  <w:color w:val="000000" w:themeColor="text1"/>
                </w:rPr>
                <w:delText>Pitch accuracy</w:delText>
              </w:r>
            </w:del>
          </w:p>
          <w:p w14:paraId="2B94EAA2" w14:textId="77777777" w:rsidR="00D520F5" w:rsidRPr="00B538C4" w:rsidRDefault="00D520F5" w:rsidP="006E3876">
            <w:pPr>
              <w:spacing w:line="360" w:lineRule="auto"/>
              <w:rPr>
                <w:del w:id="554" w:author="Camila Bruder" w:date="2023-11-30T14:37:00Z"/>
                <w:rFonts w:ascii="Times" w:hAnsi="Times"/>
                <w:i/>
                <w:iCs/>
                <w:color w:val="000000" w:themeColor="text1"/>
              </w:rPr>
            </w:pPr>
            <w:del w:id="555" w:author="Camila Bruder" w:date="2023-11-30T14:37:00Z">
              <w:r w:rsidRPr="00B538C4">
                <w:rPr>
                  <w:rFonts w:ascii="Times" w:hAnsi="Times"/>
                  <w:i/>
                  <w:iCs/>
                  <w:color w:val="000000" w:themeColor="text1"/>
                </w:rPr>
                <w:delText>Articulation</w:delText>
              </w:r>
            </w:del>
          </w:p>
          <w:p w14:paraId="0AFA089E" w14:textId="77777777" w:rsidR="00D520F5" w:rsidRPr="00B538C4" w:rsidRDefault="00D520F5" w:rsidP="006E3876">
            <w:pPr>
              <w:spacing w:line="360" w:lineRule="auto"/>
              <w:rPr>
                <w:del w:id="556" w:author="Camila Bruder" w:date="2023-11-30T14:37:00Z"/>
                <w:rFonts w:ascii="Times" w:hAnsi="Times"/>
                <w:i/>
                <w:iCs/>
                <w:color w:val="000000" w:themeColor="text1"/>
              </w:rPr>
            </w:pPr>
            <w:del w:id="557" w:author="Camila Bruder" w:date="2023-11-30T14:37:00Z">
              <w:r w:rsidRPr="00B538C4">
                <w:rPr>
                  <w:rFonts w:ascii="Times" w:hAnsi="Times"/>
                  <w:i/>
                  <w:iCs/>
                  <w:color w:val="000000" w:themeColor="text1"/>
                  <w:lang w:val="en-US"/>
                </w:rPr>
                <w:delText>V</w:delText>
              </w:r>
              <w:r w:rsidRPr="00B538C4">
                <w:rPr>
                  <w:rFonts w:ascii="Times" w:hAnsi="Times"/>
                  <w:i/>
                  <w:iCs/>
                  <w:color w:val="000000" w:themeColor="text1"/>
                </w:rPr>
                <w:delText>ibrato</w:delText>
              </w:r>
            </w:del>
          </w:p>
          <w:p w14:paraId="35295EFB" w14:textId="77777777" w:rsidR="00D520F5" w:rsidRPr="00B538C4" w:rsidRDefault="00D520F5" w:rsidP="006E3876">
            <w:pPr>
              <w:spacing w:line="360" w:lineRule="auto"/>
              <w:rPr>
                <w:del w:id="558" w:author="Camila Bruder" w:date="2023-11-30T14:37:00Z"/>
                <w:rFonts w:ascii="Times" w:hAnsi="Times"/>
                <w:i/>
                <w:iCs/>
                <w:color w:val="000000" w:themeColor="text1"/>
                <w:lang w:val="en-US"/>
              </w:rPr>
            </w:pPr>
          </w:p>
          <w:p w14:paraId="0F2D84E6" w14:textId="77777777" w:rsidR="00D520F5" w:rsidRPr="00B538C4" w:rsidRDefault="00D520F5" w:rsidP="006E3876">
            <w:pPr>
              <w:spacing w:line="360" w:lineRule="auto"/>
              <w:ind w:firstLine="0"/>
              <w:rPr>
                <w:del w:id="559" w:author="Camila Bruder" w:date="2023-11-30T14:37:00Z"/>
                <w:rFonts w:ascii="Times" w:hAnsi="Times"/>
                <w:lang w:val="en-US"/>
              </w:rPr>
            </w:pPr>
          </w:p>
          <w:p w14:paraId="60502A7E" w14:textId="77777777" w:rsidR="00D520F5" w:rsidRPr="00B538C4" w:rsidRDefault="003215C1" w:rsidP="006E3876">
            <w:pPr>
              <w:spacing w:line="360" w:lineRule="auto"/>
              <w:rPr>
                <w:del w:id="560" w:author="Camila Bruder" w:date="2023-11-30T14:37:00Z"/>
                <w:rFonts w:ascii="Times" w:hAnsi="Times"/>
                <w:b/>
                <w:bCs/>
                <w:lang w:val="en-US"/>
              </w:rPr>
            </w:pPr>
            <w:del w:id="561" w:author="Camila Bruder" w:date="2023-11-30T14:37:00Z">
              <w:r w:rsidRPr="00B538C4">
                <w:rPr>
                  <w:rFonts w:ascii="Times" w:hAnsi="Times"/>
                  <w:b/>
                  <w:bCs/>
                  <w:lang w:val="en-US"/>
                </w:rPr>
                <w:delText>Speaking stimuli only</w:delText>
              </w:r>
            </w:del>
          </w:p>
          <w:p w14:paraId="7E7B13CA" w14:textId="77777777" w:rsidR="00D520F5" w:rsidRPr="00B538C4" w:rsidRDefault="00D520F5" w:rsidP="006E3876">
            <w:pPr>
              <w:spacing w:line="360" w:lineRule="auto"/>
              <w:rPr>
                <w:del w:id="562" w:author="Camila Bruder" w:date="2023-11-30T14:37:00Z"/>
                <w:rFonts w:ascii="Times" w:hAnsi="Times"/>
                <w:i/>
                <w:iCs/>
                <w:lang w:val="en-US"/>
              </w:rPr>
            </w:pPr>
            <w:del w:id="563" w:author="Camila Bruder" w:date="2023-11-30T14:37:00Z">
              <w:r w:rsidRPr="00B538C4">
                <w:rPr>
                  <w:rFonts w:ascii="Times" w:hAnsi="Times"/>
                  <w:i/>
                  <w:iCs/>
                  <w:lang w:val="en-US"/>
                </w:rPr>
                <w:delText>Overall pitch</w:delText>
              </w:r>
            </w:del>
          </w:p>
          <w:p w14:paraId="52B31B6D" w14:textId="77777777" w:rsidR="00D520F5" w:rsidRPr="00B538C4" w:rsidRDefault="00D520F5" w:rsidP="006E3876">
            <w:pPr>
              <w:spacing w:line="360" w:lineRule="auto"/>
              <w:rPr>
                <w:del w:id="564" w:author="Camila Bruder" w:date="2023-11-30T14:37:00Z"/>
                <w:rFonts w:ascii="Times" w:hAnsi="Times"/>
                <w:i/>
                <w:iCs/>
                <w:lang w:val="en-US"/>
              </w:rPr>
            </w:pPr>
            <w:del w:id="565" w:author="Camila Bruder" w:date="2023-11-30T14:37:00Z">
              <w:r w:rsidRPr="00B538C4">
                <w:rPr>
                  <w:rFonts w:ascii="Times" w:hAnsi="Times"/>
                  <w:i/>
                  <w:iCs/>
                  <w:lang w:val="en-US"/>
                </w:rPr>
                <w:delText>Pitch range</w:delText>
              </w:r>
            </w:del>
          </w:p>
          <w:p w14:paraId="3C3005EE" w14:textId="77777777" w:rsidR="00D520F5" w:rsidRPr="00B538C4" w:rsidRDefault="00D520F5" w:rsidP="006E3876">
            <w:pPr>
              <w:spacing w:line="360" w:lineRule="auto"/>
              <w:rPr>
                <w:del w:id="566" w:author="Camila Bruder" w:date="2023-11-30T14:37:00Z"/>
                <w:rFonts w:ascii="Times" w:hAnsi="Times"/>
                <w:i/>
                <w:iCs/>
                <w:lang w:val="en-US"/>
              </w:rPr>
            </w:pPr>
          </w:p>
          <w:p w14:paraId="1960536E" w14:textId="77777777" w:rsidR="007252A1" w:rsidRPr="00B538C4" w:rsidRDefault="007252A1" w:rsidP="006E3876">
            <w:pPr>
              <w:spacing w:line="360" w:lineRule="auto"/>
              <w:rPr>
                <w:del w:id="567" w:author="Camila Bruder" w:date="2023-11-30T14:37:00Z"/>
                <w:rFonts w:ascii="Times" w:hAnsi="Times"/>
                <w:lang w:val="en-US"/>
              </w:rPr>
            </w:pPr>
            <w:del w:id="568" w:author="Camila Bruder" w:date="2023-11-30T14:37:00Z">
              <w:r w:rsidRPr="00B538C4">
                <w:rPr>
                  <w:rFonts w:ascii="Times" w:hAnsi="Times"/>
                  <w:i/>
                  <w:iCs/>
                  <w:lang w:val="en-US"/>
                </w:rPr>
                <w:delText>Loudness range</w:delText>
              </w:r>
            </w:del>
          </w:p>
        </w:tc>
        <w:tc>
          <w:tcPr>
            <w:tcW w:w="6804" w:type="dxa"/>
            <w:tcBorders>
              <w:bottom w:val="single" w:sz="4" w:space="0" w:color="auto"/>
            </w:tcBorders>
          </w:tcPr>
          <w:p w14:paraId="1F6D5FE1" w14:textId="77777777" w:rsidR="00D520F5" w:rsidRPr="00EB3D27" w:rsidRDefault="00D520F5" w:rsidP="006E3876">
            <w:pPr>
              <w:spacing w:line="360" w:lineRule="auto"/>
              <w:rPr>
                <w:del w:id="569" w:author="Camila Bruder" w:date="2023-11-30T14:37:00Z"/>
                <w:rFonts w:ascii="Times" w:hAnsi="Times"/>
              </w:rPr>
            </w:pPr>
          </w:p>
          <w:p w14:paraId="42040811" w14:textId="77777777" w:rsidR="00D520F5" w:rsidRPr="00EB3D27" w:rsidRDefault="00D520F5" w:rsidP="006E3876">
            <w:pPr>
              <w:spacing w:line="360" w:lineRule="auto"/>
              <w:rPr>
                <w:del w:id="570" w:author="Camila Bruder" w:date="2023-11-30T14:37:00Z"/>
                <w:rFonts w:ascii="Times" w:hAnsi="Times"/>
              </w:rPr>
            </w:pPr>
          </w:p>
          <w:p w14:paraId="2FB63909" w14:textId="77777777" w:rsidR="00D520F5" w:rsidRPr="00EB3D27" w:rsidRDefault="00D520F5" w:rsidP="006E3876">
            <w:pPr>
              <w:spacing w:line="360" w:lineRule="auto"/>
              <w:ind w:firstLine="0"/>
              <w:rPr>
                <w:del w:id="571" w:author="Camila Bruder" w:date="2023-11-30T14:37:00Z"/>
                <w:rFonts w:ascii="Times" w:hAnsi="Times"/>
                <w:lang w:val="en-US"/>
              </w:rPr>
            </w:pPr>
            <w:del w:id="572" w:author="Camila Bruder" w:date="2023-11-30T14:37:00Z">
              <w:r w:rsidRPr="00EB3D27">
                <w:rPr>
                  <w:rFonts w:ascii="Times" w:hAnsi="Times"/>
                  <w:color w:val="000000" w:themeColor="text1"/>
                </w:rPr>
                <w:delText>How precise is each note along the melod</w:delText>
              </w:r>
              <w:r w:rsidRPr="00EB3D27">
                <w:rPr>
                  <w:rFonts w:ascii="Times" w:hAnsi="Times"/>
                  <w:color w:val="000000" w:themeColor="text1"/>
                  <w:lang w:val="en-US"/>
                </w:rPr>
                <w:delText>y (</w:delText>
              </w:r>
              <w:r w:rsidRPr="00EB3D27">
                <w:rPr>
                  <w:rFonts w:ascii="Times" w:hAnsi="Times"/>
                  <w:color w:val="000000" w:themeColor="text1"/>
                </w:rPr>
                <w:delText xml:space="preserve">in-tune </w:delText>
              </w:r>
              <w:r w:rsidRPr="00EB3D27">
                <w:rPr>
                  <w:rFonts w:ascii="Times" w:hAnsi="Times"/>
                  <w:color w:val="000000" w:themeColor="text1"/>
                  <w:lang w:val="en-US"/>
                </w:rPr>
                <w:delText>–</w:delText>
              </w:r>
              <w:r w:rsidRPr="00EB3D27">
                <w:rPr>
                  <w:rFonts w:ascii="Times" w:hAnsi="Times"/>
                  <w:color w:val="000000" w:themeColor="text1"/>
                </w:rPr>
                <w:delText xml:space="preserve"> out-of-tune</w:delText>
              </w:r>
              <w:r w:rsidRPr="00EB3D27">
                <w:rPr>
                  <w:rFonts w:ascii="Times" w:hAnsi="Times"/>
                  <w:color w:val="000000" w:themeColor="text1"/>
                  <w:lang w:val="en-US"/>
                </w:rPr>
                <w:delText>)</w:delText>
              </w:r>
            </w:del>
          </w:p>
          <w:p w14:paraId="7CB6E555" w14:textId="77777777" w:rsidR="00D520F5" w:rsidRPr="00EB3D27" w:rsidRDefault="00D520F5" w:rsidP="006E3876">
            <w:pPr>
              <w:spacing w:line="360" w:lineRule="auto"/>
              <w:ind w:firstLine="0"/>
              <w:rPr>
                <w:del w:id="573" w:author="Camila Bruder" w:date="2023-11-30T14:37:00Z"/>
                <w:rFonts w:ascii="Times" w:hAnsi="Times"/>
              </w:rPr>
            </w:pPr>
            <w:del w:id="574" w:author="Camila Bruder" w:date="2023-11-30T14:37:00Z">
              <w:r w:rsidRPr="00EB3D27">
                <w:rPr>
                  <w:rFonts w:ascii="Times" w:hAnsi="Times"/>
                  <w:color w:val="000000" w:themeColor="text1"/>
                </w:rPr>
                <w:delText>How notes are connected to each other (staccato</w:delText>
              </w:r>
              <w:r w:rsidRPr="00EB3D27">
                <w:rPr>
                  <w:rFonts w:ascii="Times" w:hAnsi="Times"/>
                  <w:color w:val="000000" w:themeColor="text1"/>
                  <w:lang w:val="en-US"/>
                </w:rPr>
                <w:delText xml:space="preserve"> –</w:delText>
              </w:r>
              <w:r w:rsidRPr="00EB3D27">
                <w:rPr>
                  <w:rFonts w:ascii="Times" w:hAnsi="Times"/>
                  <w:color w:val="000000" w:themeColor="text1"/>
                </w:rPr>
                <w:delText xml:space="preserve"> legato)</w:delText>
              </w:r>
            </w:del>
          </w:p>
          <w:p w14:paraId="0F88F0A2" w14:textId="77777777" w:rsidR="00D520F5" w:rsidRPr="00EB3D27" w:rsidRDefault="00D520F5" w:rsidP="006E3876">
            <w:pPr>
              <w:spacing w:line="360" w:lineRule="auto"/>
              <w:ind w:firstLine="0"/>
              <w:rPr>
                <w:del w:id="575" w:author="Camila Bruder" w:date="2023-11-30T14:37:00Z"/>
                <w:rFonts w:ascii="Times" w:hAnsi="Times"/>
                <w:color w:val="000000" w:themeColor="text1"/>
                <w:lang w:val="en-US"/>
              </w:rPr>
            </w:pPr>
            <w:del w:id="576" w:author="Camila Bruder" w:date="2023-11-30T14:37:00Z">
              <w:r w:rsidRPr="00EB3D27">
                <w:rPr>
                  <w:rFonts w:ascii="Times" w:hAnsi="Times"/>
                  <w:color w:val="000000" w:themeColor="text1"/>
                </w:rPr>
                <w:delText>A slight and periodic oscillation of the pitch of a sustained note</w:delText>
              </w:r>
              <w:r w:rsidRPr="00EB3D27">
                <w:rPr>
                  <w:rFonts w:ascii="Times" w:hAnsi="Times"/>
                  <w:color w:val="000000" w:themeColor="text1"/>
                  <w:lang w:val="en-US"/>
                </w:rPr>
                <w:delText>: h</w:delText>
              </w:r>
              <w:r w:rsidRPr="00EB3D27">
                <w:rPr>
                  <w:rFonts w:ascii="Times" w:hAnsi="Times"/>
                  <w:color w:val="000000" w:themeColor="text1"/>
                </w:rPr>
                <w:delText>ow much vibrato does the performer use</w:delText>
              </w:r>
              <w:r w:rsidRPr="00EB3D27">
                <w:rPr>
                  <w:rFonts w:ascii="Times" w:hAnsi="Times"/>
                  <w:color w:val="000000" w:themeColor="text1"/>
                  <w:lang w:val="en-US"/>
                </w:rPr>
                <w:delText>? (none at all – a lot)</w:delText>
              </w:r>
            </w:del>
          </w:p>
          <w:p w14:paraId="138428FB" w14:textId="77777777" w:rsidR="00D520F5" w:rsidRPr="00EB3D27" w:rsidRDefault="00D520F5" w:rsidP="006E3876">
            <w:pPr>
              <w:spacing w:line="360" w:lineRule="auto"/>
              <w:rPr>
                <w:del w:id="577" w:author="Camila Bruder" w:date="2023-11-30T14:37:00Z"/>
                <w:rFonts w:ascii="Times" w:hAnsi="Times"/>
              </w:rPr>
            </w:pPr>
          </w:p>
          <w:p w14:paraId="5024EC84" w14:textId="77777777" w:rsidR="00D520F5" w:rsidRPr="00EB3D27" w:rsidRDefault="00D520F5" w:rsidP="006E3876">
            <w:pPr>
              <w:spacing w:line="360" w:lineRule="auto"/>
              <w:rPr>
                <w:del w:id="578" w:author="Camila Bruder" w:date="2023-11-30T14:37:00Z"/>
                <w:rFonts w:ascii="Times" w:hAnsi="Times"/>
                <w:lang w:val="en-US"/>
              </w:rPr>
            </w:pPr>
          </w:p>
          <w:p w14:paraId="33925ACC" w14:textId="77777777" w:rsidR="00D520F5" w:rsidRPr="00EB3D27" w:rsidRDefault="00D520F5" w:rsidP="006E3876">
            <w:pPr>
              <w:spacing w:line="360" w:lineRule="auto"/>
              <w:ind w:firstLine="0"/>
              <w:rPr>
                <w:del w:id="579" w:author="Camila Bruder" w:date="2023-11-30T14:37:00Z"/>
                <w:rFonts w:ascii="Times" w:hAnsi="Times"/>
                <w:lang w:val="en-US"/>
              </w:rPr>
            </w:pPr>
            <w:del w:id="580" w:author="Camila Bruder" w:date="2023-11-30T14:37:00Z">
              <w:r w:rsidRPr="00EB3D27">
                <w:rPr>
                  <w:rFonts w:ascii="Times" w:hAnsi="Times"/>
                  <w:lang w:val="en-US"/>
                </w:rPr>
                <w:delText xml:space="preserve">The mean pitch of the performance (low </w:delText>
              </w:r>
              <w:r w:rsidRPr="00EB3D27">
                <w:rPr>
                  <w:rFonts w:ascii="Times" w:hAnsi="Times"/>
                  <w:color w:val="000000" w:themeColor="text1"/>
                  <w:lang w:val="en-US"/>
                </w:rPr>
                <w:delText>– high)</w:delText>
              </w:r>
            </w:del>
          </w:p>
          <w:p w14:paraId="10B20B98" w14:textId="77777777" w:rsidR="00D520F5" w:rsidRPr="00EB3D27" w:rsidRDefault="00D520F5" w:rsidP="006E3876">
            <w:pPr>
              <w:spacing w:line="360" w:lineRule="auto"/>
              <w:ind w:firstLine="0"/>
              <w:rPr>
                <w:del w:id="581" w:author="Camila Bruder" w:date="2023-11-30T14:37:00Z"/>
                <w:rFonts w:ascii="Times" w:hAnsi="Times"/>
                <w:lang w:val="en-US"/>
              </w:rPr>
            </w:pPr>
            <w:del w:id="582" w:author="Camila Bruder" w:date="2023-11-30T14:37:00Z">
              <w:r w:rsidRPr="00EB3D27">
                <w:rPr>
                  <w:rFonts w:ascii="Times" w:hAnsi="Times"/>
                  <w:lang w:val="en-US"/>
                </w:rPr>
                <w:delText xml:space="preserve">How much the pitch varies during the performance (narrow </w:delText>
              </w:r>
              <w:r w:rsidRPr="00EB3D27">
                <w:rPr>
                  <w:rFonts w:ascii="Times" w:hAnsi="Times"/>
                  <w:color w:val="000000" w:themeColor="text1"/>
                  <w:lang w:val="en-US"/>
                </w:rPr>
                <w:delText>–</w:delText>
              </w:r>
              <w:r w:rsidRPr="00EB3D27">
                <w:rPr>
                  <w:rFonts w:ascii="Times" w:hAnsi="Times"/>
                  <w:lang w:val="en-US"/>
                </w:rPr>
                <w:delText xml:space="preserve"> wide</w:delText>
              </w:r>
              <w:r w:rsidR="00740951">
                <w:rPr>
                  <w:rFonts w:ascii="Times" w:hAnsi="Times"/>
                  <w:lang w:val="en-US"/>
                </w:rPr>
                <w:delText xml:space="preserve"> </w:delText>
              </w:r>
              <w:r w:rsidR="007252A1" w:rsidRPr="00EB3D27">
                <w:rPr>
                  <w:rFonts w:ascii="Times" w:hAnsi="Times"/>
                  <w:lang w:val="en-US"/>
                </w:rPr>
                <w:delText>range</w:delText>
              </w:r>
              <w:r w:rsidRPr="00EB3D27">
                <w:rPr>
                  <w:rFonts w:ascii="Times" w:hAnsi="Times"/>
                  <w:lang w:val="en-US"/>
                </w:rPr>
                <w:delText>)</w:delText>
              </w:r>
            </w:del>
          </w:p>
          <w:p w14:paraId="197384A3" w14:textId="77777777" w:rsidR="00D520F5" w:rsidRPr="00EB3D27" w:rsidRDefault="00D520F5" w:rsidP="006E3876">
            <w:pPr>
              <w:spacing w:line="360" w:lineRule="auto"/>
              <w:ind w:firstLine="0"/>
              <w:rPr>
                <w:del w:id="583" w:author="Camila Bruder" w:date="2023-11-30T14:37:00Z"/>
                <w:rFonts w:ascii="Times" w:hAnsi="Times"/>
                <w:lang w:val="en-US"/>
              </w:rPr>
            </w:pPr>
            <w:del w:id="584" w:author="Camila Bruder" w:date="2023-11-30T14:37:00Z">
              <w:r w:rsidRPr="00EB3D27">
                <w:rPr>
                  <w:rFonts w:ascii="Times" w:hAnsi="Times"/>
                  <w:lang w:val="en-US"/>
                </w:rPr>
                <w:delText xml:space="preserve">How much the </w:delText>
              </w:r>
              <w:r w:rsidRPr="00EB3D27">
                <w:rPr>
                  <w:rFonts w:ascii="Times" w:hAnsi="Times"/>
                  <w:color w:val="000000" w:themeColor="text1"/>
                  <w:lang w:val="en-US"/>
                </w:rPr>
                <w:delText>loudness varies during the performance</w:delText>
              </w:r>
              <w:r w:rsidR="00896E92" w:rsidRPr="00EB3D27">
                <w:rPr>
                  <w:rFonts w:ascii="Times" w:hAnsi="Times"/>
                  <w:color w:val="000000" w:themeColor="text1"/>
                  <w:lang w:val="en-US"/>
                </w:rPr>
                <w:delText xml:space="preserve"> </w:delText>
              </w:r>
              <w:r w:rsidRPr="00EB3D27">
                <w:rPr>
                  <w:rFonts w:ascii="Times" w:hAnsi="Times"/>
                  <w:lang w:val="en-US"/>
                </w:rPr>
                <w:delText xml:space="preserve">(narrow </w:delText>
              </w:r>
              <w:r w:rsidRPr="00EB3D27">
                <w:rPr>
                  <w:rFonts w:ascii="Times" w:hAnsi="Times"/>
                  <w:color w:val="000000" w:themeColor="text1"/>
                  <w:lang w:val="en-US"/>
                </w:rPr>
                <w:delText xml:space="preserve">– </w:delText>
              </w:r>
              <w:r w:rsidRPr="00EB3D27">
                <w:rPr>
                  <w:rFonts w:ascii="Times" w:hAnsi="Times"/>
                  <w:lang w:val="en-US"/>
                </w:rPr>
                <w:delText>wide range)</w:delText>
              </w:r>
            </w:del>
          </w:p>
        </w:tc>
      </w:tr>
    </w:tbl>
    <w:p w14:paraId="3C4DE7AB" w14:textId="77777777" w:rsidR="004869BE" w:rsidRDefault="004869BE" w:rsidP="00E6779B">
      <w:pPr>
        <w:spacing w:line="360" w:lineRule="auto"/>
        <w:ind w:firstLine="720"/>
        <w:jc w:val="both"/>
        <w:rPr>
          <w:del w:id="585" w:author="Camila Bruder" w:date="2023-11-30T14:37:00Z"/>
          <w:rFonts w:ascii="Times" w:hAnsi="Times"/>
          <w:color w:val="000000" w:themeColor="text1"/>
          <w:lang w:val="en-GB"/>
        </w:rPr>
      </w:pPr>
    </w:p>
    <w:p w14:paraId="13BD69C2" w14:textId="77777777" w:rsidR="00E6779B" w:rsidRDefault="00C3467D" w:rsidP="00E6779B">
      <w:pPr>
        <w:spacing w:line="360" w:lineRule="auto"/>
        <w:ind w:firstLine="720"/>
        <w:jc w:val="both"/>
        <w:rPr>
          <w:del w:id="586" w:author="Camila Bruder" w:date="2023-11-30T14:37:00Z"/>
          <w:rFonts w:ascii="Times" w:hAnsi="Times"/>
          <w:color w:val="000000" w:themeColor="text1"/>
          <w:lang w:val="en-GB"/>
        </w:rPr>
      </w:pPr>
      <w:del w:id="587" w:author="Camila Bruder" w:date="2023-11-30T14:37:00Z">
        <w:r w:rsidRPr="00EB3D27">
          <w:rPr>
            <w:rFonts w:ascii="Times" w:hAnsi="Times"/>
            <w:color w:val="000000" w:themeColor="text1"/>
            <w:lang w:val="en-GB"/>
          </w:rPr>
          <w:delText xml:space="preserve">The experiment will be divided in five blocks, one for each style of singing/speaking. Half </w:delText>
        </w:r>
      </w:del>
    </w:p>
    <w:p w14:paraId="648EFAC3" w14:textId="77777777" w:rsidR="00C3467D" w:rsidRPr="00EB3D27" w:rsidRDefault="00C3467D" w:rsidP="00E6779B">
      <w:pPr>
        <w:spacing w:line="360" w:lineRule="auto"/>
        <w:jc w:val="both"/>
        <w:rPr>
          <w:del w:id="588" w:author="Camila Bruder" w:date="2023-11-30T14:37:00Z"/>
          <w:rFonts w:ascii="Times" w:hAnsi="Times"/>
          <w:color w:val="000000" w:themeColor="text1"/>
          <w:lang w:val="en-GB"/>
        </w:rPr>
      </w:pPr>
      <w:del w:id="589" w:author="Camila Bruder" w:date="2023-11-30T14:37:00Z">
        <w:r w:rsidRPr="00EB3D27">
          <w:rPr>
            <w:rFonts w:ascii="Times" w:hAnsi="Times"/>
            <w:color w:val="000000" w:themeColor="text1"/>
            <w:lang w:val="en-GB"/>
          </w:rPr>
          <w:delText>of the participants will start with singing stimuli, half with spe</w:delText>
        </w:r>
        <w:r w:rsidR="005145C1" w:rsidRPr="00EB3D27">
          <w:rPr>
            <w:rFonts w:ascii="Times" w:hAnsi="Times"/>
            <w:color w:val="000000" w:themeColor="text1"/>
            <w:lang w:val="en-GB"/>
          </w:rPr>
          <w:delText>ech stimuli</w:delText>
        </w:r>
        <w:r w:rsidRPr="00EB3D27">
          <w:rPr>
            <w:rFonts w:ascii="Times" w:hAnsi="Times"/>
            <w:color w:val="000000" w:themeColor="text1"/>
            <w:lang w:val="en-GB"/>
          </w:rPr>
          <w:delText>. Each block will comprise 22 trials, corresponding to one take by each of the 22 singers, presented in a randomized order.</w:delText>
        </w:r>
        <w:r w:rsidR="00740951">
          <w:rPr>
            <w:rFonts w:ascii="Times" w:hAnsi="Times"/>
            <w:color w:val="000000" w:themeColor="text1"/>
            <w:lang w:val="en-GB"/>
          </w:rPr>
          <w:delText xml:space="preserve"> </w:delText>
        </w:r>
        <w:r w:rsidRPr="00EB3D27">
          <w:rPr>
            <w:rFonts w:ascii="Times" w:hAnsi="Times"/>
            <w:color w:val="000000" w:themeColor="text1"/>
            <w:lang w:val="en-GB"/>
          </w:rPr>
          <w:delText xml:space="preserve">The order of these three or two blocks within each type of stimuli (singing or </w:delText>
        </w:r>
        <w:r w:rsidR="00896E92" w:rsidRPr="00EB3D27">
          <w:rPr>
            <w:rFonts w:ascii="Times" w:hAnsi="Times"/>
            <w:color w:val="000000" w:themeColor="text1"/>
            <w:lang w:val="en-GB"/>
          </w:rPr>
          <w:delText>spe</w:delText>
        </w:r>
        <w:r w:rsidR="003A3E0E" w:rsidRPr="00EB3D27">
          <w:rPr>
            <w:rFonts w:ascii="Times" w:hAnsi="Times"/>
            <w:color w:val="000000" w:themeColor="text1"/>
            <w:lang w:val="en-GB"/>
          </w:rPr>
          <w:delText>ech</w:delText>
        </w:r>
        <w:r w:rsidR="00896E92" w:rsidRPr="00EB3D27">
          <w:rPr>
            <w:rFonts w:ascii="Times" w:hAnsi="Times"/>
            <w:color w:val="000000" w:themeColor="text1"/>
            <w:lang w:val="en-GB"/>
          </w:rPr>
          <w:delText>) will</w:delText>
        </w:r>
        <w:r w:rsidRPr="00EB3D27">
          <w:rPr>
            <w:rFonts w:ascii="Times" w:hAnsi="Times"/>
            <w:color w:val="000000" w:themeColor="text1"/>
            <w:lang w:val="en-GB"/>
          </w:rPr>
          <w:delText xml:space="preserve"> be counterbalanced across participants. Participants will complete the experiment at their own pace and are expected to take </w:delText>
        </w:r>
        <w:r w:rsidR="002160B3" w:rsidRPr="00EB3D27">
          <w:rPr>
            <w:rFonts w:ascii="Times" w:hAnsi="Times"/>
            <w:color w:val="000000" w:themeColor="text1"/>
            <w:lang w:val="en-GB"/>
          </w:rPr>
          <w:delText>up to two</w:delText>
        </w:r>
        <w:r w:rsidRPr="00EB3D27">
          <w:rPr>
            <w:rFonts w:ascii="Times" w:hAnsi="Times"/>
            <w:color w:val="000000" w:themeColor="text1"/>
            <w:lang w:val="en-GB"/>
          </w:rPr>
          <w:delText xml:space="preserve"> hours to complete the experiment. </w:delText>
        </w:r>
        <w:r w:rsidR="00065B97" w:rsidRPr="00EB3D27">
          <w:rPr>
            <w:rFonts w:ascii="Times" w:hAnsi="Times"/>
            <w:lang w:val="en-US"/>
          </w:rPr>
          <w:delText>B</w:delText>
        </w:r>
        <w:r w:rsidRPr="00EB3D27">
          <w:rPr>
            <w:rFonts w:ascii="Times" w:hAnsi="Times"/>
            <w:lang w:val="en-US"/>
          </w:rPr>
          <w:delText>reak</w:delText>
        </w:r>
        <w:r w:rsidR="00065B97" w:rsidRPr="00EB3D27">
          <w:rPr>
            <w:rFonts w:ascii="Times" w:hAnsi="Times"/>
            <w:lang w:val="en-US"/>
          </w:rPr>
          <w:delText>s</w:delText>
        </w:r>
        <w:r w:rsidRPr="00EB3D27">
          <w:rPr>
            <w:rFonts w:ascii="Times" w:hAnsi="Times"/>
            <w:lang w:val="en-US"/>
          </w:rPr>
          <w:delText xml:space="preserve"> will be </w:delText>
        </w:r>
        <w:r w:rsidR="00065B97" w:rsidRPr="00EB3D27">
          <w:rPr>
            <w:rFonts w:ascii="Times" w:hAnsi="Times"/>
            <w:lang w:val="en-US"/>
          </w:rPr>
          <w:delText xml:space="preserve">proposed </w:delText>
        </w:r>
        <w:r w:rsidRPr="00EB3D27">
          <w:rPr>
            <w:rFonts w:ascii="Times" w:hAnsi="Times"/>
            <w:lang w:val="en-US"/>
          </w:rPr>
          <w:delText>between blocks</w:delText>
        </w:r>
        <w:r w:rsidR="007252A1" w:rsidRPr="00EB3D27">
          <w:rPr>
            <w:rFonts w:ascii="Times" w:hAnsi="Times"/>
            <w:lang w:val="en-US"/>
          </w:rPr>
          <w:delText>.</w:delText>
        </w:r>
      </w:del>
    </w:p>
    <w:p w14:paraId="5C36E906" w14:textId="77777777" w:rsidR="00C3467D" w:rsidRPr="00EB3D27" w:rsidRDefault="00C3467D" w:rsidP="00F0696D">
      <w:pPr>
        <w:spacing w:line="360" w:lineRule="auto"/>
        <w:ind w:firstLine="720"/>
        <w:jc w:val="both"/>
        <w:rPr>
          <w:del w:id="590" w:author="Camila Bruder" w:date="2023-11-30T14:37:00Z"/>
          <w:rFonts w:ascii="Times" w:hAnsi="Times"/>
          <w:lang w:val="en-US"/>
        </w:rPr>
      </w:pPr>
      <w:del w:id="591" w:author="Camila Bruder" w:date="2023-11-30T14:37:00Z">
        <w:r w:rsidRPr="00EB3D27">
          <w:rPr>
            <w:rFonts w:ascii="Times" w:hAnsi="Times"/>
            <w:lang w:val="en-US"/>
          </w:rPr>
          <w:delText xml:space="preserve">The experimental session will run as follows: after receiving general instructions, </w:delText>
        </w:r>
        <w:r w:rsidR="00D21295" w:rsidRPr="00EB3D27">
          <w:rPr>
            <w:rFonts w:ascii="Times" w:hAnsi="Times"/>
            <w:lang w:val="en-US"/>
          </w:rPr>
          <w:delText xml:space="preserve">the </w:delText>
        </w:r>
        <w:r w:rsidRPr="00EB3D27">
          <w:rPr>
            <w:rFonts w:ascii="Times" w:hAnsi="Times"/>
            <w:lang w:val="en-US"/>
          </w:rPr>
          <w:delText xml:space="preserve">definitions of </w:delText>
        </w:r>
        <w:r w:rsidR="00D21295" w:rsidRPr="00EB3D27">
          <w:rPr>
            <w:rFonts w:ascii="Times" w:hAnsi="Times"/>
            <w:lang w:val="en-US"/>
          </w:rPr>
          <w:delText>the rating</w:delText>
        </w:r>
        <w:r w:rsidRPr="00EB3D27">
          <w:rPr>
            <w:rFonts w:ascii="Times" w:hAnsi="Times"/>
            <w:lang w:val="en-US"/>
          </w:rPr>
          <w:delText xml:space="preserve"> scales will be presented </w:delText>
        </w:r>
        <w:r w:rsidR="007712A1" w:rsidRPr="00EB3D27">
          <w:rPr>
            <w:rFonts w:ascii="Times" w:hAnsi="Times"/>
            <w:lang w:val="en-US"/>
          </w:rPr>
          <w:delText xml:space="preserve">on </w:delText>
        </w:r>
        <w:r w:rsidRPr="00EB3D27">
          <w:rPr>
            <w:rFonts w:ascii="Times" w:hAnsi="Times"/>
            <w:lang w:val="en-US"/>
          </w:rPr>
          <w:delText>the computer screen</w:delText>
        </w:r>
        <w:r w:rsidR="00896E92" w:rsidRPr="00EB3D27">
          <w:rPr>
            <w:rFonts w:ascii="Times" w:hAnsi="Times"/>
            <w:lang w:val="en-US"/>
          </w:rPr>
          <w:delText xml:space="preserve">, </w:delText>
        </w:r>
        <w:r w:rsidRPr="00EB3D27">
          <w:rPr>
            <w:rFonts w:ascii="Times" w:hAnsi="Times"/>
            <w:lang w:val="en-US"/>
          </w:rPr>
          <w:delText xml:space="preserve">along with three examples of singing performances or two </w:delText>
        </w:r>
        <w:r w:rsidR="00D21295" w:rsidRPr="00EB3D27">
          <w:rPr>
            <w:rFonts w:ascii="Times" w:hAnsi="Times"/>
            <w:lang w:val="en-US"/>
          </w:rPr>
          <w:delText xml:space="preserve">examples </w:delText>
        </w:r>
        <w:r w:rsidRPr="00EB3D27">
          <w:rPr>
            <w:rFonts w:ascii="Times" w:hAnsi="Times"/>
            <w:lang w:val="en-US"/>
          </w:rPr>
          <w:delText>of speech performances (one for each style)</w:delText>
        </w:r>
        <w:r w:rsidR="00D21295" w:rsidRPr="00EB3D27">
          <w:rPr>
            <w:rFonts w:ascii="Times" w:hAnsi="Times"/>
            <w:lang w:val="en-US"/>
          </w:rPr>
          <w:delText>, and participants will be asked to familiarize themselves with the rating scales. Then the actual experiment will begin.</w:delText>
        </w:r>
        <w:r w:rsidRPr="00EB3D27">
          <w:rPr>
            <w:rFonts w:ascii="Times" w:hAnsi="Times"/>
            <w:lang w:val="en-US"/>
          </w:rPr>
          <w:delText xml:space="preserve"> For each experimental stimulus, participants </w:delText>
        </w:r>
        <w:r w:rsidR="00D21295" w:rsidRPr="00EB3D27">
          <w:rPr>
            <w:rFonts w:ascii="Times" w:hAnsi="Times"/>
            <w:lang w:val="en-US"/>
          </w:rPr>
          <w:delText>will be able to</w:delText>
        </w:r>
        <w:r w:rsidRPr="00EB3D27">
          <w:rPr>
            <w:rFonts w:ascii="Times" w:hAnsi="Times"/>
            <w:lang w:val="en-US"/>
          </w:rPr>
          <w:delText xml:space="preserve"> click on the “play” button as many times as they want to and listen to the stimulus again as they rate</w:delText>
        </w:r>
        <w:r w:rsidR="00D21295" w:rsidRPr="00EB3D27">
          <w:rPr>
            <w:rFonts w:ascii="Times" w:hAnsi="Times"/>
            <w:lang w:val="en-US"/>
          </w:rPr>
          <w:delText xml:space="preserve"> the</w:delText>
        </w:r>
        <w:r w:rsidRPr="00EB3D27">
          <w:rPr>
            <w:rFonts w:ascii="Times" w:hAnsi="Times"/>
            <w:lang w:val="en-US"/>
          </w:rPr>
          <w:delText xml:space="preserve"> bipolar scales</w:delText>
        </w:r>
        <w:r w:rsidR="00D21295" w:rsidRPr="00EB3D27">
          <w:rPr>
            <w:rFonts w:ascii="Times" w:hAnsi="Times"/>
            <w:lang w:val="en-US"/>
          </w:rPr>
          <w:delText xml:space="preserve"> and</w:delText>
        </w:r>
        <w:r w:rsidRPr="00EB3D27">
          <w:rPr>
            <w:rFonts w:ascii="Times" w:hAnsi="Times"/>
            <w:lang w:val="en-US"/>
          </w:rPr>
          <w:delText xml:space="preserve"> the scale for liking ratings</w:delText>
        </w:r>
        <w:r w:rsidR="00D21295" w:rsidRPr="00EB3D27">
          <w:rPr>
            <w:rFonts w:ascii="Times" w:hAnsi="Times"/>
            <w:lang w:val="en-US"/>
          </w:rPr>
          <w:delText xml:space="preserve">. </w:delText>
        </w:r>
        <w:r w:rsidR="00F0696D" w:rsidRPr="00EB3D27">
          <w:rPr>
            <w:rFonts w:ascii="Times" w:hAnsi="Times"/>
            <w:lang w:val="en-US"/>
          </w:rPr>
          <w:delText>Additionally</w:delText>
        </w:r>
        <w:r w:rsidR="00D21295" w:rsidRPr="00EB3D27">
          <w:rPr>
            <w:rFonts w:ascii="Times" w:hAnsi="Times"/>
            <w:lang w:val="en-US"/>
          </w:rPr>
          <w:delText xml:space="preserve">, there will be two open-end optional </w:delText>
        </w:r>
        <w:r w:rsidR="007252A1" w:rsidRPr="00EB3D27">
          <w:rPr>
            <w:rFonts w:ascii="Times" w:hAnsi="Times"/>
            <w:lang w:val="en-US"/>
          </w:rPr>
          <w:delText>fields to fill</w:delText>
        </w:r>
        <w:r w:rsidR="00D21295" w:rsidRPr="00EB3D27">
          <w:rPr>
            <w:rFonts w:ascii="Times" w:hAnsi="Times"/>
            <w:lang w:val="en-US"/>
          </w:rPr>
          <w:delText xml:space="preserve">: “This voice is especially… (write an adjective)” and “This performance </w:delText>
        </w:r>
        <w:r w:rsidR="003A3E0E" w:rsidRPr="00EB3D27">
          <w:rPr>
            <w:rFonts w:ascii="Times" w:hAnsi="Times"/>
            <w:lang w:val="en-US"/>
          </w:rPr>
          <w:delText>i</w:delText>
        </w:r>
        <w:r w:rsidR="00D21295" w:rsidRPr="00EB3D27">
          <w:rPr>
            <w:rFonts w:ascii="Times" w:hAnsi="Times"/>
            <w:lang w:val="en-US"/>
          </w:rPr>
          <w:delText xml:space="preserve">s especially… (write an adjective)”. These </w:delText>
        </w:r>
        <w:r w:rsidR="007252A1" w:rsidRPr="00EB3D27">
          <w:rPr>
            <w:rFonts w:ascii="Times" w:hAnsi="Times"/>
            <w:lang w:val="en-US"/>
          </w:rPr>
          <w:delText>w</w:delText>
        </w:r>
        <w:r w:rsidR="00D21295" w:rsidRPr="00EB3D27">
          <w:rPr>
            <w:rFonts w:ascii="Times" w:hAnsi="Times"/>
            <w:lang w:val="en-US"/>
          </w:rPr>
          <w:delText xml:space="preserve">ere added to explore if similar “labels” might be given </w:delText>
        </w:r>
        <w:r w:rsidR="002160B3" w:rsidRPr="00EB3D27">
          <w:rPr>
            <w:rFonts w:ascii="Times" w:hAnsi="Times"/>
            <w:lang w:val="en-US"/>
          </w:rPr>
          <w:delText xml:space="preserve">to the same voices </w:delText>
        </w:r>
        <w:r w:rsidR="00D21295" w:rsidRPr="00EB3D27">
          <w:rPr>
            <w:rFonts w:ascii="Times" w:hAnsi="Times"/>
            <w:lang w:val="en-US"/>
          </w:rPr>
          <w:delText>by different participants</w:delText>
        </w:r>
        <w:r w:rsidR="00F0696D" w:rsidRPr="00EB3D27">
          <w:rPr>
            <w:rFonts w:ascii="Times" w:hAnsi="Times"/>
            <w:lang w:val="en-US"/>
          </w:rPr>
          <w:delText xml:space="preserve">, and </w:delText>
        </w:r>
        <w:r w:rsidR="007252A1" w:rsidRPr="00EB3D27">
          <w:rPr>
            <w:rFonts w:ascii="Times" w:hAnsi="Times"/>
            <w:lang w:val="en-US"/>
          </w:rPr>
          <w:delText xml:space="preserve">to allow </w:delText>
        </w:r>
        <w:r w:rsidR="003A3E0E" w:rsidRPr="00EB3D27">
          <w:rPr>
            <w:rFonts w:ascii="Times" w:hAnsi="Times"/>
            <w:lang w:val="en-US"/>
          </w:rPr>
          <w:delText>participants</w:delText>
        </w:r>
        <w:r w:rsidR="007252A1" w:rsidRPr="00EB3D27">
          <w:rPr>
            <w:rFonts w:ascii="Times" w:hAnsi="Times"/>
            <w:lang w:val="en-US"/>
          </w:rPr>
          <w:delText xml:space="preserve"> to express how they </w:delText>
        </w:r>
        <w:r w:rsidR="003A3E0E" w:rsidRPr="00EB3D27">
          <w:rPr>
            <w:rFonts w:ascii="Times" w:hAnsi="Times"/>
            <w:lang w:val="en-US"/>
          </w:rPr>
          <w:delText>perce</w:delText>
        </w:r>
        <w:r w:rsidR="007252A1" w:rsidRPr="00EB3D27">
          <w:rPr>
            <w:rFonts w:ascii="Times" w:hAnsi="Times"/>
            <w:lang w:val="en-US"/>
          </w:rPr>
          <w:delText>ive</w:delText>
        </w:r>
        <w:r w:rsidR="003A3E0E" w:rsidRPr="00EB3D27">
          <w:rPr>
            <w:rFonts w:ascii="Times" w:hAnsi="Times"/>
            <w:lang w:val="en-US"/>
          </w:rPr>
          <w:delText xml:space="preserve"> the stimuli</w:delText>
        </w:r>
        <w:r w:rsidR="00F0696D" w:rsidRPr="00EB3D27">
          <w:rPr>
            <w:rFonts w:ascii="Times" w:hAnsi="Times"/>
            <w:lang w:val="en-US"/>
          </w:rPr>
          <w:delText xml:space="preserve"> in a</w:delText>
        </w:r>
        <w:r w:rsidR="007252A1" w:rsidRPr="00EB3D27">
          <w:rPr>
            <w:rFonts w:ascii="Times" w:hAnsi="Times"/>
            <w:lang w:val="en-US"/>
          </w:rPr>
          <w:delText xml:space="preserve"> freer </w:delText>
        </w:r>
        <w:r w:rsidR="00F0696D" w:rsidRPr="00EB3D27">
          <w:rPr>
            <w:rFonts w:ascii="Times" w:hAnsi="Times"/>
            <w:lang w:val="en-US"/>
          </w:rPr>
          <w:delText>way</w:delText>
        </w:r>
        <w:r w:rsidR="00D21295" w:rsidRPr="00EB3D27">
          <w:rPr>
            <w:rFonts w:ascii="Times" w:hAnsi="Times"/>
            <w:lang w:val="en-US"/>
          </w:rPr>
          <w:delText xml:space="preserve">. </w:delText>
        </w:r>
        <w:r w:rsidR="00F0696D" w:rsidRPr="00EB3D27">
          <w:rPr>
            <w:rFonts w:ascii="Times" w:hAnsi="Times"/>
            <w:lang w:val="en-US"/>
          </w:rPr>
          <w:delText>When all scales are completed, participants will be able to press the “next” button to proceed to t</w:delText>
        </w:r>
        <w:r w:rsidRPr="00EB3D27">
          <w:rPr>
            <w:rFonts w:ascii="Times" w:hAnsi="Times"/>
            <w:lang w:val="en-US"/>
          </w:rPr>
          <w:delText>he next page</w:delText>
        </w:r>
        <w:r w:rsidR="00F0696D" w:rsidRPr="00EB3D27">
          <w:rPr>
            <w:rFonts w:ascii="Times" w:hAnsi="Times"/>
            <w:lang w:val="en-US"/>
          </w:rPr>
          <w:delText>, where the next</w:delText>
        </w:r>
        <w:r w:rsidRPr="00EB3D27">
          <w:rPr>
            <w:rFonts w:ascii="Times" w:hAnsi="Times"/>
            <w:lang w:val="en-US"/>
          </w:rPr>
          <w:delText xml:space="preserve"> </w:delText>
        </w:r>
        <w:r w:rsidR="00D21295" w:rsidRPr="00EB3D27">
          <w:rPr>
            <w:rFonts w:ascii="Times" w:hAnsi="Times"/>
            <w:lang w:val="en-US"/>
          </w:rPr>
          <w:delText>stimulus will be</w:delText>
        </w:r>
        <w:r w:rsidRPr="00EB3D27">
          <w:rPr>
            <w:rFonts w:ascii="Times" w:hAnsi="Times"/>
            <w:lang w:val="en-US"/>
          </w:rPr>
          <w:delText xml:space="preserve"> pr</w:delText>
        </w:r>
        <w:r w:rsidR="00D21295" w:rsidRPr="00EB3D27">
          <w:rPr>
            <w:rFonts w:ascii="Times" w:hAnsi="Times"/>
            <w:lang w:val="en-US"/>
          </w:rPr>
          <w:delText>esented</w:delText>
        </w:r>
        <w:r w:rsidR="00F0696D" w:rsidRPr="00EB3D27">
          <w:rPr>
            <w:rFonts w:ascii="Times" w:hAnsi="Times"/>
            <w:lang w:val="en-US"/>
          </w:rPr>
          <w:delText>.</w:delText>
        </w:r>
      </w:del>
    </w:p>
    <w:p w14:paraId="41967162" w14:textId="77777777" w:rsidR="007252A1" w:rsidRPr="00EB3D27" w:rsidRDefault="007252A1" w:rsidP="00F0696D">
      <w:pPr>
        <w:spacing w:line="360" w:lineRule="auto"/>
        <w:ind w:firstLine="720"/>
        <w:jc w:val="both"/>
        <w:rPr>
          <w:del w:id="592" w:author="Camila Bruder" w:date="2023-11-30T14:37:00Z"/>
          <w:rFonts w:ascii="Times" w:hAnsi="Times"/>
          <w:lang w:val="en-US"/>
        </w:rPr>
      </w:pPr>
      <w:del w:id="593" w:author="Camila Bruder" w:date="2023-11-30T14:37:00Z">
        <w:r w:rsidRPr="00EB3D27">
          <w:rPr>
            <w:rFonts w:ascii="Times" w:hAnsi="Times"/>
            <w:lang w:val="en-US"/>
          </w:rPr>
          <w:delText>Stimuli will be presented and data will be recorded in the experimental platform</w:delText>
        </w:r>
        <w:r w:rsidR="00740951">
          <w:rPr>
            <w:rFonts w:ascii="Times" w:hAnsi="Times"/>
            <w:lang w:val="en-US"/>
          </w:rPr>
          <w:delText xml:space="preserve"> </w:delText>
        </w:r>
        <w:r w:rsidRPr="00EB3D27">
          <w:rPr>
            <w:rFonts w:ascii="Times" w:hAnsi="Times"/>
            <w:lang w:val="en-US"/>
          </w:rPr>
          <w:delText xml:space="preserve">Labvanced (Finger et al., 2017). </w:delText>
        </w:r>
        <w:r w:rsidRPr="00EB3D27">
          <w:rPr>
            <w:rFonts w:ascii="Times" w:hAnsi="Times"/>
            <w:color w:val="000000" w:themeColor="text1"/>
            <w:lang w:val="en-US"/>
          </w:rPr>
          <w:delText>Participants will be tested in the laboratories of the Max Planck Institute for Empirical Aesthetics,</w:delText>
        </w:r>
        <w:r w:rsidR="00740951">
          <w:rPr>
            <w:rFonts w:ascii="Times" w:hAnsi="Times"/>
            <w:color w:val="000000" w:themeColor="text1"/>
            <w:lang w:val="en-US"/>
          </w:rPr>
          <w:delText xml:space="preserve"> </w:delText>
        </w:r>
        <w:r w:rsidRPr="00EB3D27">
          <w:rPr>
            <w:rFonts w:ascii="Times" w:hAnsi="Times"/>
            <w:color w:val="000000" w:themeColor="text1"/>
            <w:lang w:val="en-US"/>
          </w:rPr>
          <w:delText>in Frankfurt, Germany.</w:delText>
        </w:r>
      </w:del>
    </w:p>
    <w:p w14:paraId="3B336DEF" w14:textId="43888D26" w:rsidR="007252A1" w:rsidRPr="00420A7E" w:rsidRDefault="007252A1" w:rsidP="004913DA">
      <w:pPr>
        <w:autoSpaceDE w:val="0"/>
        <w:autoSpaceDN w:val="0"/>
        <w:adjustRightInd w:val="0"/>
        <w:spacing w:line="360" w:lineRule="auto"/>
        <w:ind w:firstLine="284"/>
        <w:jc w:val="both"/>
        <w:rPr>
          <w:ins w:id="594" w:author="Camila Bruder" w:date="2023-11-30T14:37:00Z"/>
          <w:rFonts w:eastAsiaTheme="minorHAnsi"/>
          <w:color w:val="000000" w:themeColor="text1"/>
          <w:lang w:val="en-US" w:eastAsia="en-US"/>
        </w:rPr>
      </w:pPr>
      <w:del w:id="595" w:author="Camila Bruder" w:date="2023-11-30T14:37:00Z">
        <w:r w:rsidRPr="00EB3D27" w:rsidDel="007252A1">
          <w:rPr>
            <w:rFonts w:ascii="Times" w:hAnsi="Times" w:cs="Arial"/>
            <w:color w:val="0D405F"/>
            <w:lang w:val="en-US"/>
          </w:rPr>
          <w:delText xml:space="preserve"> </w:delText>
        </w:r>
      </w:del>
      <w:ins w:id="596" w:author="Camila Bruder" w:date="2023-11-30T14:37:00Z">
        <w:r w:rsidR="002D0FC5" w:rsidRPr="00420A7E">
          <w:rPr>
            <w:color w:val="000000" w:themeColor="text1"/>
            <w:lang w:val="en-US"/>
          </w:rPr>
          <w:t xml:space="preserve">The experimental session will run as follows: after general instructions, </w:t>
        </w:r>
        <w:r w:rsidR="00501A8E" w:rsidRPr="00420A7E">
          <w:rPr>
            <w:color w:val="000000" w:themeColor="text1"/>
            <w:lang w:val="en-US"/>
          </w:rPr>
          <w:t xml:space="preserve">the experiment will start with </w:t>
        </w:r>
        <w:r w:rsidR="002D0FC5" w:rsidRPr="00420A7E">
          <w:rPr>
            <w:color w:val="000000" w:themeColor="text1"/>
            <w:lang w:val="en-US"/>
          </w:rPr>
          <w:t xml:space="preserve">three training trials to familiarize participants with the task. </w:t>
        </w:r>
        <w:r w:rsidR="00832429" w:rsidRPr="00420A7E">
          <w:rPr>
            <w:color w:val="000000" w:themeColor="text1"/>
            <w:lang w:val="en-US"/>
          </w:rPr>
          <w:t>P</w:t>
        </w:r>
        <w:r w:rsidR="00BC60EB" w:rsidRPr="00420A7E">
          <w:rPr>
            <w:color w:val="000000" w:themeColor="text1"/>
            <w:lang w:val="en-US"/>
          </w:rPr>
          <w:t>articipants will be asked to rate how much they liked each stimulus on a scale of 1 (not at all) to 9 (a lot)</w:t>
        </w:r>
        <w:r w:rsidR="002D0FC5" w:rsidRPr="00420A7E">
          <w:rPr>
            <w:color w:val="000000" w:themeColor="text1"/>
            <w:lang w:val="en-US"/>
          </w:rPr>
          <w:t xml:space="preserve">, by clicking with the mouse on the corresponding number on the </w:t>
        </w:r>
        <w:r w:rsidR="00B71685" w:rsidRPr="00420A7E">
          <w:rPr>
            <w:color w:val="000000" w:themeColor="text1"/>
            <w:lang w:val="en-US"/>
          </w:rPr>
          <w:t xml:space="preserve">scale presented on the computer </w:t>
        </w:r>
        <w:r w:rsidR="002D0FC5" w:rsidRPr="00420A7E">
          <w:rPr>
            <w:color w:val="000000" w:themeColor="text1"/>
            <w:lang w:val="en-US"/>
          </w:rPr>
          <w:t>screen</w:t>
        </w:r>
        <w:r w:rsidR="00BC60EB" w:rsidRPr="00420A7E">
          <w:rPr>
            <w:color w:val="000000" w:themeColor="text1"/>
            <w:lang w:val="en-US"/>
          </w:rPr>
          <w:t xml:space="preserve">. </w:t>
        </w:r>
        <w:r w:rsidR="002D0FC5" w:rsidRPr="00420A7E">
          <w:rPr>
            <w:color w:val="000000" w:themeColor="text1"/>
            <w:lang w:val="en-US"/>
          </w:rPr>
          <w:t xml:space="preserve">In each trial, a “Next” button will become visible only after the stimulus </w:t>
        </w:r>
        <w:r w:rsidR="00617F0F" w:rsidRPr="00420A7E">
          <w:rPr>
            <w:color w:val="000000" w:themeColor="text1"/>
            <w:lang w:val="en-US"/>
          </w:rPr>
          <w:t>ends</w:t>
        </w:r>
        <w:r w:rsidR="002D0FC5" w:rsidRPr="00420A7E">
          <w:rPr>
            <w:color w:val="000000" w:themeColor="text1"/>
            <w:lang w:val="en-US"/>
          </w:rPr>
          <w:t>.</w:t>
        </w:r>
        <w:r w:rsidR="00501A8E" w:rsidRPr="00420A7E">
          <w:rPr>
            <w:color w:val="000000" w:themeColor="text1"/>
            <w:lang w:val="en-US"/>
          </w:rPr>
          <w:t xml:space="preserve"> Clicking on this button will prompt the next trial and playing of the next stimulus. </w:t>
        </w:r>
        <w:r w:rsidR="00364162" w:rsidRPr="00420A7E">
          <w:rPr>
            <w:color w:val="000000" w:themeColor="text1"/>
            <w:lang w:val="en-GB"/>
          </w:rPr>
          <w:t xml:space="preserve">The experiment will be divided in five blocks, one for each style of vocalization. Each block will comprise 66 trials, corresponding to one </w:t>
        </w:r>
        <w:r w:rsidR="00B71685" w:rsidRPr="00420A7E">
          <w:rPr>
            <w:color w:val="000000" w:themeColor="text1"/>
            <w:lang w:val="en-GB"/>
          </w:rPr>
          <w:t>p</w:t>
        </w:r>
        <w:r w:rsidR="00364162" w:rsidRPr="00420A7E">
          <w:rPr>
            <w:color w:val="000000" w:themeColor="text1"/>
            <w:lang w:val="en-GB"/>
          </w:rPr>
          <w:t>e</w:t>
        </w:r>
        <w:r w:rsidR="00B71685" w:rsidRPr="00420A7E">
          <w:rPr>
            <w:color w:val="000000" w:themeColor="text1"/>
            <w:lang w:val="en-GB"/>
          </w:rPr>
          <w:t>rformance</w:t>
        </w:r>
        <w:r w:rsidR="00364162" w:rsidRPr="00420A7E">
          <w:rPr>
            <w:color w:val="000000" w:themeColor="text1"/>
            <w:lang w:val="en-GB"/>
          </w:rPr>
          <w:t xml:space="preserve"> by each of the 22 singers for each of the three melodies, presented in a randomized order. The order of these blocks will be counterbalanced across participants. Participants will complete the experiment at their own pace and are expected to </w:t>
        </w:r>
        <w:r w:rsidR="00617F0F" w:rsidRPr="00420A7E">
          <w:rPr>
            <w:color w:val="000000" w:themeColor="text1"/>
            <w:lang w:val="en-GB"/>
          </w:rPr>
          <w:t xml:space="preserve">need </w:t>
        </w:r>
        <w:r w:rsidR="00364162" w:rsidRPr="00420A7E">
          <w:rPr>
            <w:color w:val="000000" w:themeColor="text1"/>
            <w:lang w:val="en-GB"/>
          </w:rPr>
          <w:t xml:space="preserve">around one hour </w:t>
        </w:r>
        <w:r w:rsidR="00617F0F" w:rsidRPr="00420A7E">
          <w:rPr>
            <w:color w:val="000000" w:themeColor="text1"/>
            <w:lang w:val="en-GB"/>
          </w:rPr>
          <w:t>in total</w:t>
        </w:r>
        <w:r w:rsidR="00364162" w:rsidRPr="00420A7E">
          <w:rPr>
            <w:color w:val="000000" w:themeColor="text1"/>
            <w:lang w:val="en-GB"/>
          </w:rPr>
          <w:t xml:space="preserve">. </w:t>
        </w:r>
        <w:r w:rsidR="00364162" w:rsidRPr="00420A7E">
          <w:rPr>
            <w:color w:val="000000" w:themeColor="text1"/>
            <w:lang w:val="en-US"/>
          </w:rPr>
          <w:t xml:space="preserve">Breaks will be proposed between blocks. </w:t>
        </w:r>
        <w:r w:rsidR="00501A8E" w:rsidRPr="00420A7E">
          <w:rPr>
            <w:color w:val="000000" w:themeColor="text1"/>
            <w:lang w:val="en-US"/>
          </w:rPr>
          <w:t>At the end of</w:t>
        </w:r>
        <w:r w:rsidR="00BC60EB" w:rsidRPr="00420A7E">
          <w:rPr>
            <w:color w:val="000000" w:themeColor="text1"/>
            <w:lang w:val="en-US"/>
          </w:rPr>
          <w:t xml:space="preserve"> the experiment, participants will be asked </w:t>
        </w:r>
        <w:r w:rsidR="00BA3EF7" w:rsidRPr="00420A7E">
          <w:rPr>
            <w:color w:val="000000" w:themeColor="text1"/>
            <w:lang w:val="en-US"/>
          </w:rPr>
          <w:t>to</w:t>
        </w:r>
        <w:r w:rsidR="00BC60EB" w:rsidRPr="00420A7E">
          <w:rPr>
            <w:color w:val="000000" w:themeColor="text1"/>
            <w:lang w:val="en-US"/>
          </w:rPr>
          <w:t xml:space="preserve"> complete the questionnaires</w:t>
        </w:r>
        <w:r w:rsidR="008C0D2F" w:rsidRPr="00420A7E">
          <w:rPr>
            <w:color w:val="000000" w:themeColor="text1"/>
            <w:lang w:val="en-US"/>
          </w:rPr>
          <w:t xml:space="preserve"> mentioned above</w:t>
        </w:r>
        <w:r w:rsidR="00BC60EB" w:rsidRPr="00420A7E">
          <w:rPr>
            <w:color w:val="000000" w:themeColor="text1"/>
            <w:lang w:val="en-US"/>
          </w:rPr>
          <w:t xml:space="preserve">. </w:t>
        </w:r>
        <w:r w:rsidR="008C0D2F" w:rsidRPr="00420A7E">
          <w:rPr>
            <w:color w:val="000000" w:themeColor="text1"/>
            <w:lang w:val="en-US"/>
          </w:rPr>
          <w:t>Participants will complete two testing sessions</w:t>
        </w:r>
        <w:r w:rsidR="006642D9" w:rsidRPr="00420A7E">
          <w:rPr>
            <w:color w:val="000000" w:themeColor="text1"/>
            <w:lang w:val="en-US"/>
          </w:rPr>
          <w:t xml:space="preserve"> (test-retest), no longer than 1</w:t>
        </w:r>
        <w:r w:rsidR="00EA28BF" w:rsidRPr="00420A7E">
          <w:rPr>
            <w:color w:val="000000" w:themeColor="text1"/>
            <w:lang w:val="en-US"/>
          </w:rPr>
          <w:t>4</w:t>
        </w:r>
        <w:r w:rsidR="006642D9" w:rsidRPr="00420A7E">
          <w:rPr>
            <w:color w:val="000000" w:themeColor="text1"/>
            <w:lang w:val="en-US"/>
          </w:rPr>
          <w:t xml:space="preserve"> days apart from each other</w:t>
        </w:r>
        <w:r w:rsidR="000B6FCC" w:rsidRPr="00420A7E">
          <w:rPr>
            <w:color w:val="000000" w:themeColor="text1"/>
            <w:lang w:val="en-US"/>
          </w:rPr>
          <w:t>, and</w:t>
        </w:r>
        <w:r w:rsidR="000B6FCC" w:rsidRPr="00420A7E">
          <w:rPr>
            <w:color w:val="000000" w:themeColor="text1"/>
          </w:rPr>
          <w:t xml:space="preserve"> </w:t>
        </w:r>
        <w:r w:rsidR="000B6FCC" w:rsidRPr="00420A7E">
          <w:rPr>
            <w:color w:val="000000" w:themeColor="text1"/>
            <w:lang w:val="en-US"/>
          </w:rPr>
          <w:t xml:space="preserve">preferably </w:t>
        </w:r>
        <w:r w:rsidR="000B6FCC" w:rsidRPr="00420A7E">
          <w:rPr>
            <w:color w:val="000000" w:themeColor="text1"/>
          </w:rPr>
          <w:t>one week apart</w:t>
        </w:r>
        <w:r w:rsidR="008C0D2F" w:rsidRPr="00420A7E">
          <w:rPr>
            <w:color w:val="000000" w:themeColor="text1"/>
            <w:lang w:val="en-US"/>
          </w:rPr>
          <w:t xml:space="preserve">. </w:t>
        </w:r>
        <w:r w:rsidR="00EA28BF" w:rsidRPr="00420A7E">
          <w:rPr>
            <w:color w:val="000000" w:themeColor="text1"/>
            <w:lang w:val="en-US"/>
          </w:rPr>
          <w:t>The rationale behind stipulation of this time interval is as follows</w:t>
        </w:r>
        <w:r w:rsidR="00806A83" w:rsidRPr="00420A7E">
          <w:rPr>
            <w:color w:val="000000" w:themeColor="text1"/>
            <w:lang w:val="en-US"/>
          </w:rPr>
          <w:t xml:space="preserve">. </w:t>
        </w:r>
        <w:r w:rsidR="00EA28BF" w:rsidRPr="00420A7E">
          <w:rPr>
            <w:rFonts w:eastAsiaTheme="minorHAnsi"/>
            <w:color w:val="000000" w:themeColor="text1"/>
            <w:lang w:val="en-US" w:eastAsia="en-US"/>
          </w:rPr>
          <w:t>According to Allen &amp; Yen (1979), two aspects need to be considered when testing reliability with the test-retest method: the possibility of learning, carry-over, or recall effects (i.e., that the first testing may influence the second); and the possibility of a change in status of the measured trait between sessions (e.g., change in a cognitive ability in children).</w:t>
        </w:r>
        <w:r w:rsidR="00EA28BF" w:rsidRPr="00420A7E">
          <w:rPr>
            <w:color w:val="000000" w:themeColor="text1"/>
            <w:lang w:val="en-US"/>
          </w:rPr>
          <w:t xml:space="preserve"> </w:t>
        </w:r>
        <w:r w:rsidR="00EA28BF" w:rsidRPr="00420A7E">
          <w:rPr>
            <w:rFonts w:eastAsiaTheme="minorHAnsi"/>
            <w:color w:val="000000" w:themeColor="text1"/>
            <w:lang w:val="en-US" w:eastAsia="en-US"/>
          </w:rPr>
          <w:t xml:space="preserve">None of these aspects </w:t>
        </w:r>
        <w:r w:rsidR="000B6FCC" w:rsidRPr="00420A7E">
          <w:rPr>
            <w:rFonts w:eastAsiaTheme="minorHAnsi"/>
            <w:color w:val="000000" w:themeColor="text1"/>
            <w:lang w:val="en-US" w:eastAsia="en-US"/>
          </w:rPr>
          <w:t>is of particular</w:t>
        </w:r>
        <w:r w:rsidR="00EA28BF" w:rsidRPr="00420A7E">
          <w:rPr>
            <w:rFonts w:eastAsiaTheme="minorHAnsi"/>
            <w:color w:val="000000" w:themeColor="text1"/>
            <w:lang w:val="en-US" w:eastAsia="en-US"/>
          </w:rPr>
          <w:t xml:space="preserve"> concern in our paradigm. Given the high number of stimuli (330), the possibility of participants remembering their answers from one session to the next is </w:t>
        </w:r>
        <w:r w:rsidR="00617F0F" w:rsidRPr="00420A7E">
          <w:rPr>
            <w:rFonts w:eastAsiaTheme="minorHAnsi"/>
            <w:color w:val="000000" w:themeColor="text1"/>
            <w:lang w:val="en-US" w:eastAsia="en-US"/>
          </w:rPr>
          <w:t xml:space="preserve">probably </w:t>
        </w:r>
        <w:r w:rsidR="00EA28BF" w:rsidRPr="00420A7E">
          <w:rPr>
            <w:rFonts w:eastAsiaTheme="minorHAnsi"/>
            <w:color w:val="000000" w:themeColor="text1"/>
            <w:lang w:val="en-US" w:eastAsia="en-US"/>
          </w:rPr>
          <w:t>negligible</w:t>
        </w:r>
        <w:r w:rsidR="00617F0F" w:rsidRPr="00420A7E">
          <w:rPr>
            <w:rFonts w:eastAsiaTheme="minorHAnsi"/>
            <w:color w:val="000000" w:themeColor="text1"/>
            <w:lang w:val="en-US" w:eastAsia="en-US"/>
          </w:rPr>
          <w:t xml:space="preserve"> a</w:t>
        </w:r>
        <w:r w:rsidR="00EA28BF" w:rsidRPr="00420A7E">
          <w:rPr>
            <w:rFonts w:eastAsiaTheme="minorHAnsi"/>
            <w:color w:val="000000" w:themeColor="text1"/>
            <w:lang w:val="en-US" w:eastAsia="en-US"/>
          </w:rPr>
          <w:t>nd music abilities and engagement</w:t>
        </w:r>
        <w:r w:rsidR="00806A83" w:rsidRPr="00420A7E">
          <w:rPr>
            <w:rFonts w:eastAsiaTheme="minorHAnsi"/>
            <w:color w:val="000000" w:themeColor="text1"/>
            <w:lang w:val="en-US" w:eastAsia="en-US"/>
          </w:rPr>
          <w:t xml:space="preserve"> seem to be relatively stable among adults</w:t>
        </w:r>
        <w:r w:rsidR="000B6FCC" w:rsidRPr="00420A7E">
          <w:rPr>
            <w:rFonts w:eastAsiaTheme="minorHAnsi"/>
            <w:color w:val="000000" w:themeColor="text1"/>
            <w:lang w:val="en-US" w:eastAsia="en-US"/>
          </w:rPr>
          <w:t>.</w:t>
        </w:r>
        <w:r w:rsidR="00617F0F" w:rsidRPr="00420A7E">
          <w:rPr>
            <w:rFonts w:eastAsiaTheme="minorHAnsi"/>
            <w:color w:val="000000" w:themeColor="text1"/>
            <w:lang w:val="en-US" w:eastAsia="en-US"/>
          </w:rPr>
          <w:t xml:space="preserve"> </w:t>
        </w:r>
        <w:r w:rsidR="00806A83" w:rsidRPr="00420A7E">
          <w:rPr>
            <w:rFonts w:eastAsiaTheme="minorHAnsi"/>
            <w:color w:val="000000" w:themeColor="text1"/>
            <w:lang w:val="en-US" w:eastAsia="en-US"/>
          </w:rPr>
          <w:fldChar w:fldCharType="begin"/>
        </w:r>
        <w:r w:rsidR="00C2550C" w:rsidRPr="00420A7E">
          <w:rPr>
            <w:rFonts w:eastAsiaTheme="minorHAnsi"/>
            <w:color w:val="000000" w:themeColor="text1"/>
            <w:lang w:val="en-US" w:eastAsia="en-US"/>
          </w:rPr>
          <w:instrText xml:space="preserve"> ADDIN ZOTERO_ITEM CSL_CITATION {"citationID":"eIE1omWY","properties":{"formattedCitation":"(M\\uc0\\u252{}llensiefen et al., 2014)","plainCitation":"(Müllensiefen et al., 2014)","dontUpdate":true,"noteIndex":0},"citationItems":[{"id":507,"uris":["http://zotero.org/users/local/CelvPSso/items/JPNKK4N4"],"itemData":{"id":507,"type":"article-journal","abstract":"Musical skills and expertise vary greatly in Western societies. Individuals can differ in their repertoire of musical behaviours as well as in the level of skill they display for any single musical behaviour. The types of musical behaviours we refer to here are broad, ranging from performance on an instrument and listening expertise, to the ability to employ music in functional settings or to communicate about music. In this paper, we first describe the concept of ‘musical sophistication’ which can be used to describe the multi-faceted nature of musical expertise. Next, we develop a novel measurement instrument, the Goldsmiths Musical Sophistication Index (Gold-MSI) to assess self-reported musical skills and behaviours on multiple dimensions in the general population using a large Internet sample (n = 147,636). Thirdly, we report results from several lab studies, demonstrating that the Gold-MSI possesses good psychometric properties, and that self-reported musical sophistication is associated with performance on two listening tasks. Finally, we identify occupation, occupational status, age, gender, and wealth as the main socio-demographic factors associated with musical sophistication. Results are discussed in terms of theoretical accounts of implicit and statistical music learning and with regard to social conditions of sophisticated musical engagement.","container-title":"PLoS ONE","DOI":"10.1371/journal.pone.0089642","ISSN":"1932-6203","issue":"2","journalAbbreviation":"PLoS ONE","language":"en","page":"e89642","source":"DOI.org (Crossref)","title":"The musicality of non-musicians: an index for assessing musical sophistication in the general population","title-short":"The Musicality of Non-Musicians","volume":"9","author":[{"family":"Müllensiefen","given":"Daniel"},{"family":"Gingras","given":"Bruno"},{"family":"Musil","given":"Jason"},{"family":"Stewart","given":"Lauren"}],"editor":[{"family":"Snyder","given":"Joel"}],"issued":{"date-parts":[["2014",2,26]]}}}],"schema":"https://github.com/citation-style-language/schema/raw/master/csl-citation.json"} </w:instrText>
        </w:r>
        <w:r w:rsidR="00806A83" w:rsidRPr="00420A7E">
          <w:rPr>
            <w:rFonts w:eastAsiaTheme="minorHAnsi"/>
            <w:color w:val="000000" w:themeColor="text1"/>
            <w:lang w:val="en-US" w:eastAsia="en-US"/>
          </w:rPr>
          <w:fldChar w:fldCharType="separate"/>
        </w:r>
        <w:proofErr w:type="spellStart"/>
        <w:r w:rsidR="00806A83" w:rsidRPr="00420A7E">
          <w:rPr>
            <w:color w:val="000000" w:themeColor="text1"/>
            <w:lang w:val="en-US"/>
          </w:rPr>
          <w:t>Müllensiefen</w:t>
        </w:r>
        <w:proofErr w:type="spellEnd"/>
        <w:r w:rsidR="00806A83" w:rsidRPr="00420A7E">
          <w:rPr>
            <w:color w:val="000000" w:themeColor="text1"/>
            <w:lang w:val="en-US"/>
          </w:rPr>
          <w:t xml:space="preserve"> et al., </w:t>
        </w:r>
        <w:r w:rsidR="000B6FCC" w:rsidRPr="00420A7E">
          <w:rPr>
            <w:color w:val="000000" w:themeColor="text1"/>
            <w:lang w:val="en-US"/>
          </w:rPr>
          <w:t>(</w:t>
        </w:r>
        <w:r w:rsidR="00806A83" w:rsidRPr="00420A7E">
          <w:rPr>
            <w:color w:val="000000" w:themeColor="text1"/>
            <w:lang w:val="en-US"/>
          </w:rPr>
          <w:t>2014)</w:t>
        </w:r>
        <w:r w:rsidR="00806A83" w:rsidRPr="00420A7E">
          <w:rPr>
            <w:rFonts w:eastAsiaTheme="minorHAnsi"/>
            <w:color w:val="000000" w:themeColor="text1"/>
            <w:lang w:val="en-US" w:eastAsia="en-US"/>
          </w:rPr>
          <w:fldChar w:fldCharType="end"/>
        </w:r>
        <w:r w:rsidR="00617F0F" w:rsidRPr="00420A7E">
          <w:rPr>
            <w:rFonts w:eastAsiaTheme="minorHAnsi"/>
            <w:color w:val="000000" w:themeColor="text1"/>
            <w:lang w:val="en-US" w:eastAsia="en-US"/>
          </w:rPr>
          <w:t xml:space="preserve"> </w:t>
        </w:r>
        <w:r w:rsidR="00EA28BF" w:rsidRPr="00420A7E">
          <w:rPr>
            <w:rFonts w:eastAsiaTheme="minorHAnsi"/>
            <w:color w:val="000000" w:themeColor="text1"/>
            <w:lang w:val="en-US" w:eastAsia="en-US"/>
          </w:rPr>
          <w:t xml:space="preserve">report a test-retest correlation of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86 or higher for all subscales of the Gold-MSI self-report inventory, with participants tested on average 23 days apart (</w:t>
        </w:r>
        <w:r w:rsidR="00EA28BF" w:rsidRPr="00420A7E">
          <w:rPr>
            <w:rFonts w:eastAsiaTheme="minorHAnsi"/>
            <w:i/>
            <w:iCs/>
            <w:color w:val="000000" w:themeColor="text1"/>
            <w:lang w:val="en-US" w:eastAsia="en-US"/>
          </w:rPr>
          <w:t>SD</w:t>
        </w:r>
        <w:r w:rsidR="00EA28BF" w:rsidRPr="00420A7E">
          <w:rPr>
            <w:rFonts w:eastAsiaTheme="minorHAnsi"/>
            <w:color w:val="000000" w:themeColor="text1"/>
            <w:lang w:val="en-US" w:eastAsia="en-US"/>
          </w:rPr>
          <w:t xml:space="preserve"> = 9.2); and </w:t>
        </w:r>
        <w:r w:rsidR="007778BC" w:rsidRPr="00420A7E">
          <w:rPr>
            <w:rFonts w:eastAsiaTheme="minorHAnsi"/>
            <w:color w:val="000000" w:themeColor="text1"/>
            <w:lang w:val="en-US" w:eastAsia="en-US"/>
          </w:rPr>
          <w:fldChar w:fldCharType="begin"/>
        </w:r>
        <w:r w:rsidR="0052412F" w:rsidRPr="00420A7E">
          <w:rPr>
            <w:rFonts w:eastAsiaTheme="minorHAnsi"/>
            <w:color w:val="000000" w:themeColor="text1"/>
            <w:lang w:val="en-US" w:eastAsia="en-US"/>
          </w:rPr>
          <w:instrText xml:space="preserve"> ADDIN ZOTERO_ITEM CSL_CITATION {"citationID":"ZEfUToPf","properties":{"formattedCitation":"(George &amp; Ilavarasu, 2021)","plainCitation":"(George &amp; Ilavarasu, 2021)","dontUpdate":true,"noteIndex":0},"citationItems":[{"id":3795,"uris":["http://zotero.org/users/local/CelvPSso/items/QUGSA6NQ"],"itemData":{"id":3795,"type":"article-journal","abstract":"A new construct, termed music receptivity, is introduced and discussed in this work. Music receptivity can be defined as a measure of the extent of internalization that an individual has, to a given piece of music, as measured at the point of listening. Through three studies, we demonstrate the psychometric properties of the construct—the Music Receptivity Scale (MRS). Exploratory factor analysis on a sample of 313 revealed good psychometric validity, with a four-factor solution (emotional experience, interest, attention, and hurdles), with a Cronbach’s alpha of 0.89, and a two-factor solution (emotion experience and attention), with a Cronbach’s alpha of 0.87. The tool also had a good test–retest reliability (\n              r\n              = 0.87 for a 15 day interval and\n              r\n              = 0.91 for 1 month interval). Overall, the tool had 20 items in the long form and 12 items in the short version. The MRS could distinguish musicians and non-musicians supporting its discriminant validity. We have also discussed the implication of the MRS in the field of music psychology.","container-title":"Frontiers in Psychology","DOI":"10.3389/fpsyg.2020.585891","ISSN":"1664-1078","journalAbbreviation":"Front. Psychol.","page":"585891","source":"DOI.org (Crossref)","title":"Development and psychometric validation of the Music Receptivity Scale","volume":"11","author":[{"family":"George","given":"Mahesh"},{"family":"Ilavarasu","given":"Judu"}],"issued":{"date-parts":[["2021",1,8]]}}}],"schema":"https://github.com/citation-style-language/schema/raw/master/csl-citation.json"} </w:instrText>
        </w:r>
        <w:r w:rsidR="007778BC" w:rsidRPr="00420A7E">
          <w:rPr>
            <w:rFonts w:eastAsiaTheme="minorHAnsi"/>
            <w:color w:val="000000" w:themeColor="text1"/>
            <w:lang w:val="en-US" w:eastAsia="en-US"/>
          </w:rPr>
          <w:fldChar w:fldCharType="separate"/>
        </w:r>
        <w:r w:rsidR="007778BC" w:rsidRPr="00420A7E">
          <w:rPr>
            <w:rFonts w:eastAsiaTheme="minorHAnsi"/>
            <w:noProof/>
            <w:color w:val="000000" w:themeColor="text1"/>
            <w:lang w:val="en-US" w:eastAsia="en-US"/>
          </w:rPr>
          <w:t>George &amp; Ilavarasu (2021)</w:t>
        </w:r>
        <w:r w:rsidR="007778BC" w:rsidRPr="00420A7E">
          <w:rPr>
            <w:rFonts w:eastAsiaTheme="minorHAnsi"/>
            <w:color w:val="000000" w:themeColor="text1"/>
            <w:lang w:val="en-US" w:eastAsia="en-US"/>
          </w:rPr>
          <w:fldChar w:fldCharType="end"/>
        </w:r>
        <w:r w:rsidR="007778BC" w:rsidRPr="00420A7E">
          <w:rPr>
            <w:rFonts w:eastAsiaTheme="minorHAnsi"/>
            <w:color w:val="000000" w:themeColor="text1"/>
            <w:lang w:val="en-US" w:eastAsia="en-US"/>
          </w:rPr>
          <w:t xml:space="preserve"> </w:t>
        </w:r>
        <w:r w:rsidR="00EA28BF" w:rsidRPr="00420A7E">
          <w:rPr>
            <w:rFonts w:eastAsiaTheme="minorHAnsi"/>
            <w:color w:val="000000" w:themeColor="text1"/>
            <w:lang w:val="en-US" w:eastAsia="en-US"/>
          </w:rPr>
          <w:t xml:space="preserve">report test–retest reliability of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87 for a 15 day interval and </w:t>
        </w:r>
        <w:r w:rsidR="00EA28BF" w:rsidRPr="00420A7E">
          <w:rPr>
            <w:rFonts w:eastAsiaTheme="minorHAnsi"/>
            <w:i/>
            <w:iCs/>
            <w:color w:val="000000" w:themeColor="text1"/>
            <w:lang w:val="en-US" w:eastAsia="en-US"/>
          </w:rPr>
          <w:t>r</w:t>
        </w:r>
        <w:r w:rsidR="00EA28BF" w:rsidRPr="00420A7E">
          <w:rPr>
            <w:rFonts w:eastAsiaTheme="minorHAnsi"/>
            <w:color w:val="000000" w:themeColor="text1"/>
            <w:lang w:val="en-US" w:eastAsia="en-US"/>
          </w:rPr>
          <w:t xml:space="preserve"> = .91 for a one month interval in the validation of their Music Receptivity Scale. We thus privilege pragmatic aspects of data collection in our decision to propose </w:t>
        </w:r>
        <w:r w:rsidR="000B6FCC" w:rsidRPr="00420A7E">
          <w:rPr>
            <w:rFonts w:eastAsiaTheme="minorHAnsi"/>
            <w:color w:val="000000" w:themeColor="text1"/>
            <w:lang w:val="en-US" w:eastAsia="en-US"/>
          </w:rPr>
          <w:t xml:space="preserve">the test-retest </w:t>
        </w:r>
        <w:r w:rsidR="00EA28BF" w:rsidRPr="00420A7E">
          <w:rPr>
            <w:rFonts w:eastAsiaTheme="minorHAnsi"/>
            <w:color w:val="000000" w:themeColor="text1"/>
            <w:lang w:val="en-US" w:eastAsia="en-US"/>
          </w:rPr>
          <w:t>interval</w:t>
        </w:r>
        <w:r w:rsidR="000B6FCC" w:rsidRPr="00420A7E">
          <w:rPr>
            <w:rFonts w:eastAsiaTheme="minorHAnsi"/>
            <w:color w:val="000000" w:themeColor="text1"/>
            <w:lang w:val="en-US" w:eastAsia="en-US"/>
          </w:rPr>
          <w:t>.</w:t>
        </w:r>
        <w:r w:rsidR="00806A83" w:rsidRPr="00420A7E">
          <w:rPr>
            <w:color w:val="000000" w:themeColor="text1"/>
            <w:lang w:val="en-US"/>
          </w:rPr>
          <w:t xml:space="preserve"> </w:t>
        </w:r>
        <w:r w:rsidR="008C0D2F" w:rsidRPr="00420A7E">
          <w:rPr>
            <w:color w:val="000000" w:themeColor="text1"/>
            <w:lang w:val="en-US"/>
          </w:rPr>
          <w:t>The second session will be identical to the first one, with the exception that no questionnaires will have to be filled.</w:t>
        </w:r>
        <w:r w:rsidR="00F86FF2" w:rsidRPr="00420A7E">
          <w:rPr>
            <w:color w:val="000000" w:themeColor="text1"/>
            <w:lang w:val="en-US"/>
          </w:rPr>
          <w:t xml:space="preserve"> </w:t>
        </w:r>
        <w:r w:rsidRPr="00420A7E">
          <w:rPr>
            <w:color w:val="000000" w:themeColor="text1"/>
            <w:lang w:val="en-US"/>
          </w:rPr>
          <w:t>Stimuli will be presented and data will be recorded in the experimental platform</w:t>
        </w:r>
        <w:r w:rsidR="00740951" w:rsidRPr="00420A7E">
          <w:rPr>
            <w:color w:val="000000" w:themeColor="text1"/>
            <w:lang w:val="en-US"/>
          </w:rPr>
          <w:t xml:space="preserve"> </w:t>
        </w:r>
        <w:proofErr w:type="spellStart"/>
        <w:r w:rsidRPr="00420A7E">
          <w:rPr>
            <w:color w:val="000000" w:themeColor="text1"/>
            <w:lang w:val="en-US"/>
          </w:rPr>
          <w:t>Labvanced</w:t>
        </w:r>
        <w:proofErr w:type="spellEnd"/>
        <w:r w:rsidRPr="00420A7E">
          <w:rPr>
            <w:color w:val="000000" w:themeColor="text1"/>
            <w:lang w:val="en-US"/>
          </w:rPr>
          <w:t xml:space="preserve"> (Finger et al., 2017). </w:t>
        </w:r>
        <w:r w:rsidR="00364162" w:rsidRPr="00420A7E">
          <w:rPr>
            <w:color w:val="000000" w:themeColor="text1"/>
            <w:lang w:val="en-US"/>
          </w:rPr>
          <w:t>The whole experiment will be conducted in German.</w:t>
        </w:r>
        <w:r w:rsidR="00364162" w:rsidRPr="00420A7E">
          <w:rPr>
            <w:color w:val="000000" w:themeColor="text1"/>
            <w:lang w:val="en-GB"/>
          </w:rPr>
          <w:t xml:space="preserve"> </w:t>
        </w:r>
        <w:r w:rsidRPr="00420A7E">
          <w:rPr>
            <w:color w:val="000000" w:themeColor="text1"/>
            <w:lang w:val="en-US"/>
          </w:rPr>
          <w:t>Participants will be tested in the laboratories of the Max Planck Institute for Empirical Aesthetics,</w:t>
        </w:r>
        <w:r w:rsidR="00740951" w:rsidRPr="00420A7E">
          <w:rPr>
            <w:color w:val="000000" w:themeColor="text1"/>
            <w:lang w:val="en-US"/>
          </w:rPr>
          <w:t xml:space="preserve"> </w:t>
        </w:r>
        <w:r w:rsidRPr="00420A7E">
          <w:rPr>
            <w:color w:val="000000" w:themeColor="text1"/>
            <w:lang w:val="en-US"/>
          </w:rPr>
          <w:t>in Frankfurt, Germany.</w:t>
        </w:r>
      </w:ins>
    </w:p>
    <w:p w14:paraId="3D1B3C57" w14:textId="77777777" w:rsidR="00CE4C7B" w:rsidRPr="00F34919" w:rsidRDefault="00CE4C7B" w:rsidP="00F34919">
      <w:pPr>
        <w:autoSpaceDE w:val="0"/>
        <w:autoSpaceDN w:val="0"/>
        <w:adjustRightInd w:val="0"/>
        <w:spacing w:line="360" w:lineRule="auto"/>
        <w:ind w:firstLine="284"/>
        <w:jc w:val="both"/>
        <w:rPr>
          <w:color w:val="000000" w:themeColor="text1"/>
          <w:lang w:val="en-US"/>
        </w:rPr>
      </w:pPr>
    </w:p>
    <w:p w14:paraId="3196A081" w14:textId="0151E06C" w:rsidR="008C1CB8" w:rsidRPr="00F34919" w:rsidRDefault="00D2289B" w:rsidP="00CE4C7B">
      <w:pPr>
        <w:autoSpaceDE w:val="0"/>
        <w:autoSpaceDN w:val="0"/>
        <w:adjustRightInd w:val="0"/>
        <w:spacing w:line="360" w:lineRule="auto"/>
        <w:jc w:val="both"/>
        <w:rPr>
          <w:b/>
          <w:color w:val="000000" w:themeColor="text1"/>
          <w:lang w:val="en-US"/>
        </w:rPr>
      </w:pPr>
      <w:r w:rsidRPr="00F34919">
        <w:rPr>
          <w:b/>
          <w:color w:val="000000" w:themeColor="text1"/>
          <w:lang w:val="en-US"/>
        </w:rPr>
        <w:t xml:space="preserve">2.4 </w:t>
      </w:r>
      <w:r w:rsidR="008C0D2F" w:rsidRPr="00F34919">
        <w:rPr>
          <w:b/>
          <w:color w:val="000000" w:themeColor="text1"/>
          <w:lang w:val="en-US"/>
        </w:rPr>
        <w:t>Data analyses</w:t>
      </w:r>
    </w:p>
    <w:p w14:paraId="488A81E3" w14:textId="6DC152B1" w:rsidR="000653E9" w:rsidRPr="00420A7E" w:rsidRDefault="000653E9" w:rsidP="004913DA">
      <w:pPr>
        <w:spacing w:line="360" w:lineRule="auto"/>
        <w:ind w:firstLine="284"/>
        <w:jc w:val="both"/>
        <w:rPr>
          <w:ins w:id="597" w:author="Camila Bruder" w:date="2023-11-30T14:37:00Z"/>
          <w:rFonts w:eastAsiaTheme="minorHAnsi"/>
          <w:color w:val="000000" w:themeColor="text1"/>
          <w:lang w:val="en-US"/>
        </w:rPr>
      </w:pPr>
      <w:ins w:id="598" w:author="Camila Bruder" w:date="2023-11-30T14:37:00Z">
        <w:r w:rsidRPr="00420A7E">
          <w:rPr>
            <w:rFonts w:eastAsiaTheme="minorHAnsi"/>
            <w:color w:val="000000" w:themeColor="text1"/>
            <w:lang w:val="en-US"/>
          </w:rPr>
          <w:t>Please see accompanying .</w:t>
        </w:r>
        <w:proofErr w:type="spellStart"/>
        <w:r w:rsidRPr="00420A7E">
          <w:rPr>
            <w:rFonts w:eastAsiaTheme="minorHAnsi"/>
            <w:color w:val="000000" w:themeColor="text1"/>
            <w:lang w:val="en-US"/>
          </w:rPr>
          <w:t>Rmd</w:t>
        </w:r>
        <w:proofErr w:type="spellEnd"/>
        <w:r w:rsidRPr="00420A7E">
          <w:rPr>
            <w:rFonts w:eastAsiaTheme="minorHAnsi"/>
            <w:color w:val="000000" w:themeColor="text1"/>
            <w:lang w:val="en-US"/>
          </w:rPr>
          <w:t xml:space="preserve"> scripts for code to run all of the proposed analyses.</w:t>
        </w:r>
      </w:ins>
    </w:p>
    <w:p w14:paraId="2C8E312F" w14:textId="77777777" w:rsidR="000653E9" w:rsidRPr="00420A7E" w:rsidRDefault="000653E9" w:rsidP="004913DA">
      <w:pPr>
        <w:spacing w:line="360" w:lineRule="auto"/>
        <w:ind w:firstLine="284"/>
        <w:jc w:val="both"/>
        <w:rPr>
          <w:ins w:id="599" w:author="Camila Bruder" w:date="2023-11-30T14:37:00Z"/>
          <w:rFonts w:eastAsiaTheme="minorHAnsi"/>
          <w:color w:val="000000" w:themeColor="text1"/>
          <w:lang w:val="en-US"/>
        </w:rPr>
      </w:pPr>
    </w:p>
    <w:p w14:paraId="031B55C0" w14:textId="20164633" w:rsidR="00CA2D88" w:rsidRPr="00420A7E" w:rsidRDefault="00D2289B" w:rsidP="00CE4C7B">
      <w:pPr>
        <w:spacing w:line="360" w:lineRule="auto"/>
        <w:jc w:val="both"/>
        <w:rPr>
          <w:ins w:id="600" w:author="Camila Bruder" w:date="2023-11-30T14:37:00Z"/>
          <w:rStyle w:val="CommentReference"/>
          <w:rFonts w:eastAsiaTheme="majorEastAsia"/>
          <w:color w:val="000000" w:themeColor="text1"/>
          <w:sz w:val="24"/>
          <w:szCs w:val="24"/>
          <w:lang w:val="en-US"/>
        </w:rPr>
      </w:pPr>
      <w:r w:rsidRPr="00F34919">
        <w:rPr>
          <w:rStyle w:val="CommentReference"/>
          <w:rFonts w:eastAsiaTheme="majorEastAsia"/>
          <w:b/>
          <w:color w:val="000000" w:themeColor="text1"/>
          <w:sz w:val="24"/>
          <w:lang w:val="en-US"/>
        </w:rPr>
        <w:t>2.4.</w:t>
      </w:r>
      <w:r w:rsidR="002E01EA" w:rsidRPr="00F34919">
        <w:rPr>
          <w:rStyle w:val="CommentReference"/>
          <w:rFonts w:eastAsiaTheme="majorEastAsia"/>
          <w:b/>
          <w:color w:val="000000" w:themeColor="text1"/>
          <w:sz w:val="24"/>
          <w:lang w:val="en-US"/>
        </w:rPr>
        <w:t>1</w:t>
      </w:r>
      <w:r w:rsidRPr="00F34919">
        <w:rPr>
          <w:rStyle w:val="CommentReference"/>
          <w:rFonts w:eastAsiaTheme="majorEastAsia"/>
          <w:b/>
          <w:color w:val="000000" w:themeColor="text1"/>
          <w:sz w:val="24"/>
          <w:lang w:val="en-US"/>
        </w:rPr>
        <w:t xml:space="preserve"> </w:t>
      </w:r>
      <w:del w:id="601" w:author="Camila Bruder" w:date="2023-11-30T14:37:00Z">
        <w:r w:rsidR="008E4954">
          <w:rPr>
            <w:rStyle w:val="CommentReference"/>
            <w:rFonts w:ascii="Times" w:eastAsiaTheme="majorEastAsia" w:hAnsi="Times"/>
            <w:b/>
            <w:bCs/>
            <w:i/>
            <w:iCs/>
            <w:sz w:val="24"/>
            <w:szCs w:val="24"/>
            <w:lang w:val="en-US"/>
          </w:rPr>
          <w:delText>Inter-rater</w:delText>
        </w:r>
      </w:del>
      <w:ins w:id="602" w:author="Camila Bruder" w:date="2023-11-30T14:37:00Z">
        <w:r w:rsidR="00077BCA">
          <w:rPr>
            <w:rStyle w:val="CommentReference"/>
            <w:rFonts w:eastAsiaTheme="majorEastAsia"/>
            <w:b/>
            <w:bCs/>
            <w:color w:val="000000" w:themeColor="text1"/>
            <w:sz w:val="24"/>
            <w:szCs w:val="24"/>
            <w:lang w:val="en-US"/>
          </w:rPr>
          <w:t xml:space="preserve">   </w:t>
        </w:r>
        <w:r w:rsidR="00D42220" w:rsidRPr="00420A7E">
          <w:rPr>
            <w:b/>
            <w:bCs/>
            <w:i/>
            <w:iCs/>
            <w:color w:val="000000" w:themeColor="text1"/>
            <w:lang w:val="en-US"/>
          </w:rPr>
          <w:t>Shared taste</w:t>
        </w:r>
        <w:r w:rsidR="00D42220" w:rsidRPr="00420A7E">
          <w:rPr>
            <w:rStyle w:val="CommentReference"/>
            <w:rFonts w:eastAsiaTheme="majorEastAsia"/>
            <w:b/>
            <w:bCs/>
            <w:i/>
            <w:iCs/>
            <w:color w:val="000000" w:themeColor="text1"/>
            <w:sz w:val="24"/>
            <w:szCs w:val="24"/>
            <w:lang w:val="en-US"/>
          </w:rPr>
          <w:t xml:space="preserve"> or i</w:t>
        </w:r>
        <w:r w:rsidR="008E4954" w:rsidRPr="00420A7E">
          <w:rPr>
            <w:rStyle w:val="CommentReference"/>
            <w:rFonts w:eastAsiaTheme="majorEastAsia"/>
            <w:b/>
            <w:bCs/>
            <w:i/>
            <w:iCs/>
            <w:color w:val="000000" w:themeColor="text1"/>
            <w:sz w:val="24"/>
            <w:szCs w:val="24"/>
            <w:lang w:val="en-US"/>
          </w:rPr>
          <w:t>nterrater</w:t>
        </w:r>
      </w:ins>
      <w:r w:rsidR="008E4954" w:rsidRPr="00F34919">
        <w:rPr>
          <w:rStyle w:val="CommentReference"/>
          <w:rFonts w:eastAsiaTheme="majorEastAsia"/>
          <w:b/>
          <w:i/>
          <w:color w:val="000000" w:themeColor="text1"/>
          <w:sz w:val="24"/>
          <w:lang w:val="en-US"/>
        </w:rPr>
        <w:t xml:space="preserve"> a</w:t>
      </w:r>
      <w:r w:rsidR="008C1CB8" w:rsidRPr="00F34919">
        <w:rPr>
          <w:rStyle w:val="CommentReference"/>
          <w:rFonts w:eastAsiaTheme="majorEastAsia"/>
          <w:b/>
          <w:i/>
          <w:color w:val="000000" w:themeColor="text1"/>
          <w:sz w:val="24"/>
          <w:lang w:val="en-US"/>
        </w:rPr>
        <w:t>greement</w:t>
      </w:r>
      <w:del w:id="603" w:author="Camila Bruder" w:date="2023-11-30T14:37:00Z">
        <w:r w:rsidR="008C1CB8" w:rsidRPr="00EB3D27">
          <w:rPr>
            <w:rStyle w:val="CommentReference"/>
            <w:rFonts w:ascii="Times" w:eastAsiaTheme="majorEastAsia" w:hAnsi="Times"/>
            <w:b/>
            <w:bCs/>
            <w:i/>
            <w:iCs/>
            <w:sz w:val="24"/>
            <w:szCs w:val="24"/>
            <w:lang w:val="en-US"/>
          </w:rPr>
          <w:delText>.</w:delText>
        </w:r>
        <w:r w:rsidR="008C1CB8" w:rsidRPr="00EB3D27">
          <w:rPr>
            <w:rStyle w:val="CommentReference"/>
            <w:rFonts w:ascii="Times" w:eastAsiaTheme="majorEastAsia" w:hAnsi="Times"/>
            <w:sz w:val="24"/>
            <w:szCs w:val="24"/>
            <w:lang w:val="en-US"/>
          </w:rPr>
          <w:delText xml:space="preserve"> </w:delText>
        </w:r>
        <w:r w:rsidR="002160B3" w:rsidRPr="00EB3D27">
          <w:rPr>
            <w:rFonts w:ascii="Times" w:hAnsi="Times"/>
            <w:color w:val="000000" w:themeColor="text1"/>
            <w:lang w:val="en-US"/>
          </w:rPr>
          <w:delText>A</w:delText>
        </w:r>
        <w:r w:rsidR="00F32705" w:rsidRPr="00EB3D27">
          <w:rPr>
            <w:rFonts w:ascii="Times" w:hAnsi="Times"/>
            <w:color w:val="000000" w:themeColor="text1"/>
            <w:lang w:val="en-US"/>
          </w:rPr>
          <w:delText>greement</w:delText>
        </w:r>
        <w:r w:rsidR="00E06B70" w:rsidRPr="00EB3D27">
          <w:rPr>
            <w:rFonts w:ascii="Times" w:hAnsi="Times"/>
            <w:color w:val="000000" w:themeColor="text1"/>
            <w:lang w:val="en-US"/>
          </w:rPr>
          <w:delText xml:space="preserve"> will be </w:delText>
        </w:r>
        <w:r w:rsidR="00E06B70" w:rsidRPr="00EB3D27">
          <w:rPr>
            <w:rFonts w:ascii="Times" w:eastAsiaTheme="minorHAnsi" w:hAnsi="Times"/>
            <w:lang w:val="en-US" w:eastAsia="en-US"/>
          </w:rPr>
          <w:delText>assessed using a</w:delText>
        </w:r>
      </w:del>
      <w:ins w:id="604" w:author="Camila Bruder" w:date="2023-11-30T14:37:00Z">
        <w:r w:rsidR="00D42220" w:rsidRPr="00420A7E">
          <w:rPr>
            <w:rStyle w:val="CommentReference"/>
            <w:rFonts w:eastAsiaTheme="majorEastAsia"/>
            <w:b/>
            <w:bCs/>
            <w:i/>
            <w:iCs/>
            <w:color w:val="000000" w:themeColor="text1"/>
            <w:sz w:val="24"/>
            <w:szCs w:val="24"/>
            <w:lang w:val="en-US"/>
          </w:rPr>
          <w:t xml:space="preserve"> </w:t>
        </w:r>
      </w:ins>
    </w:p>
    <w:p w14:paraId="3AC093B2" w14:textId="02F34D8F" w:rsidR="00C666E1" w:rsidRPr="00420A7E" w:rsidRDefault="005C3151" w:rsidP="004913DA">
      <w:pPr>
        <w:spacing w:line="360" w:lineRule="auto"/>
        <w:ind w:firstLine="284"/>
        <w:jc w:val="both"/>
        <w:rPr>
          <w:ins w:id="605" w:author="Camila Bruder" w:date="2023-11-30T14:37:00Z"/>
          <w:rFonts w:eastAsiaTheme="minorHAnsi"/>
          <w:color w:val="000000" w:themeColor="text1"/>
          <w:lang w:val="en-US" w:eastAsia="en-US"/>
        </w:rPr>
      </w:pPr>
      <w:ins w:id="606" w:author="Camila Bruder" w:date="2023-11-30T14:37:00Z">
        <w:r w:rsidRPr="00420A7E">
          <w:rPr>
            <w:rFonts w:eastAsiaTheme="minorHAnsi"/>
            <w:color w:val="000000" w:themeColor="text1"/>
            <w:lang w:val="en-US" w:eastAsia="en-US"/>
          </w:rPr>
          <w:t>We will measure interrater agreement (or shared taste) by computing the</w:t>
        </w:r>
      </w:ins>
      <w:r w:rsidRPr="00F34919">
        <w:rPr>
          <w:rFonts w:eastAsiaTheme="minorHAnsi"/>
          <w:color w:val="000000" w:themeColor="text1"/>
          <w:lang w:val="en-US"/>
        </w:rPr>
        <w:t xml:space="preserve"> “mean-minus-one” (MM1) </w:t>
      </w:r>
      <w:del w:id="607" w:author="Camila Bruder" w:date="2023-11-30T14:37:00Z">
        <w:r w:rsidR="00E06B70" w:rsidRPr="00EB3D27">
          <w:rPr>
            <w:rFonts w:ascii="Times" w:eastAsiaTheme="minorHAnsi" w:hAnsi="Times"/>
            <w:color w:val="000000" w:themeColor="text1"/>
            <w:lang w:val="en-US" w:eastAsia="en-US"/>
          </w:rPr>
          <w:delText xml:space="preserve">correlation measure as described by Vessel </w:delText>
        </w:r>
        <w:r w:rsidR="00F624A3" w:rsidRPr="00EB3D27">
          <w:rPr>
            <w:rFonts w:ascii="Times" w:eastAsiaTheme="minorHAnsi" w:hAnsi="Times"/>
            <w:color w:val="000000" w:themeColor="text1"/>
            <w:lang w:val="en-US" w:eastAsia="en-US"/>
          </w:rPr>
          <w:delText>et al.</w:delText>
        </w:r>
        <w:r w:rsidR="00E06B70" w:rsidRPr="00EB3D27">
          <w:rPr>
            <w:rFonts w:ascii="Times" w:eastAsiaTheme="minorHAnsi" w:hAnsi="Times"/>
            <w:color w:val="000000" w:themeColor="text1"/>
            <w:lang w:val="en-US" w:eastAsia="en-US"/>
          </w:rPr>
          <w:delText xml:space="preserve"> (2014): a </w:delText>
        </w:r>
        <w:r w:rsidR="00E06B70" w:rsidRPr="00EB3D27">
          <w:rPr>
            <w:rFonts w:ascii="Times" w:hAnsi="Times"/>
            <w:color w:val="000000" w:themeColor="text1"/>
            <w:lang w:val="en-US"/>
          </w:rPr>
          <w:delText xml:space="preserve">correlation </w:delText>
        </w:r>
      </w:del>
      <w:ins w:id="608" w:author="Camila Bruder" w:date="2023-11-30T14:37:00Z">
        <w:r w:rsidRPr="00420A7E">
          <w:rPr>
            <w:rFonts w:eastAsiaTheme="minorHAnsi"/>
            <w:color w:val="000000" w:themeColor="text1"/>
            <w:lang w:val="en-US" w:eastAsia="en-US"/>
          </w:rPr>
          <w:t>measure, a leave</w:t>
        </w:r>
        <w:r w:rsidR="00B71685" w:rsidRPr="00420A7E">
          <w:rPr>
            <w:rFonts w:eastAsiaTheme="minorHAnsi"/>
            <w:color w:val="000000" w:themeColor="text1"/>
            <w:lang w:val="en-US" w:eastAsia="en-US"/>
          </w:rPr>
          <w:t>-</w:t>
        </w:r>
        <w:r w:rsidRPr="00420A7E">
          <w:rPr>
            <w:rFonts w:eastAsiaTheme="minorHAnsi"/>
            <w:color w:val="000000" w:themeColor="text1"/>
            <w:lang w:val="en-US" w:eastAsia="en-US"/>
          </w:rPr>
          <w:t>one</w:t>
        </w:r>
        <w:r w:rsidR="00B71685" w:rsidRPr="00420A7E">
          <w:rPr>
            <w:rFonts w:eastAsiaTheme="minorHAnsi"/>
            <w:color w:val="000000" w:themeColor="text1"/>
            <w:lang w:val="en-US" w:eastAsia="en-US"/>
          </w:rPr>
          <w:t>-</w:t>
        </w:r>
        <w:r w:rsidRPr="00420A7E">
          <w:rPr>
            <w:rFonts w:eastAsiaTheme="minorHAnsi"/>
            <w:color w:val="000000" w:themeColor="text1"/>
            <w:lang w:val="en-US" w:eastAsia="en-US"/>
          </w:rPr>
          <w:t xml:space="preserve">out type of correlational agreement measure </w:t>
        </w:r>
        <w:r w:rsidRPr="00420A7E">
          <w:rPr>
            <w:rFonts w:eastAsiaTheme="minorHAnsi"/>
            <w:color w:val="000000" w:themeColor="text1"/>
            <w:lang w:val="en-US" w:eastAsia="en-US"/>
          </w:rPr>
          <w:fldChar w:fldCharType="begin"/>
        </w:r>
        <w:r w:rsidRPr="00420A7E">
          <w:rPr>
            <w:rFonts w:eastAsiaTheme="minorHAnsi"/>
            <w:color w:val="000000" w:themeColor="text1"/>
            <w:lang w:val="en-US" w:eastAsia="en-US"/>
          </w:rPr>
          <w:instrText xml:space="preserve"> ADDIN ZOTERO_ITEM CSL_CITATION {"citationID":"9hFGy3jo","properties":{"formattedCitation":"(Vessel et al., 2014, 2018)","plainCitation":"(Vessel et al., 2014, 2018)","noteIndex":0},"citationItems":[{"id":2241,"uris":["http://zotero.org/users/local/CelvPSso/items/CP3HQ9VC"],"itemData":{"id":2241,"type":"paper-conference","abstract":"How is visual information linked to aesthetic experience, and what factors determine whether an individual finds a particular visual experience pleasing? We have previously shown that individuals’ aesthetic responses are not determined by objective image features but are instead a function of internal, subjective factors that are shaped by a viewers’ personal experience. Yet for many classes of stimuli, culturally shared semantic associations give rise to similar aesthetic taste across people. In this paper, we investigated factors that govern whether a set of observers will agree in which images are preferred, or will instead exhibit more “personalized” aesthetic preferences. In a series of experiments, observers were asked to make aesthetic judgments for different categories of visual stimuli that are commonly evaluated in an aesthetic manner (faces, natural landscapes, architecture or artwork). By measuring agreement across observers, this method was able to reveal instances of highly individualistic preferences. We found that observers showed high agreement on their preferences for images of faces and landscapes, but much lower agreement for images of artwork and architecture. In addition, we found higher agreement for heterosexual males making judgments of beautiful female faces than of beautiful male faces. These results suggest that preferences for stimulus categories that carry evolutionary significance (landscapes and faces) come to rely on similar information across individuals, whereas preferences for artifacts of human culture such as architecture and artwork, which have fewer basic-level category distinctions and reduced behavioral relevance, rely on a more personalized set of attributes.","DOI":"10.1117/12.2043126","event-place":"San Francisco, California, USA","event-title":"IS&amp;T/SPIE Electronic Imaging","language":"en","page":"90140S","publisher-place":"San Francisco, California, USA","source":"DOI.org (Crossref)","title":"Personalized visual aesthetics","URL":"http://proceedings.spiedigitallibrary.org/proceeding.aspx?doi=10.1117/12.2043126","editor":[{"family":"Rogowitz","given":"Bernice E."},{"family":"Pappas","given":"Thrasyvoulos N."},{"family":"De Ridder","given":"Huib"}],"author":[{"family":"Vessel","given":"Edward A."},{"family":"Stahl","given":"Jonathan"},{"family":"Maurer","given":"Natalia"},{"family":"Denker","given":"Alexander"},{"family":"Starr","given":"G. G."}],"accessed":{"date-parts":[["2023",8,8]]},"issued":{"date-parts":[["2014",2,25]]}}},{"id":2242,"uris":["http://zotero.org/users/local/CelvPSso/items/FLIQZW7A"],"itemData":{"id":2242,"type":"article-journal","abstract":"Individuals can be aesthetically engaged by a diverse array of visual experiences (paintings, mountain vistas, etc.), yet the processes that support this fundamental mode of interaction with the world are poorly understood. We tested whether there are systematic diﬀerences in the degree of shared taste across visual aesthetic domains. In Experiment 1, preferences were measured for ﬁve diﬀerent visual aesthetic domains using a between-subjects design. The degree of agreement amongst participants diﬀered by domain, with preferences for images of faces and landscapes containing a high proportion of shared taste, while preferences for images of exterior architecture, interior architecture and artworks reﬂected strong individual diﬀerences. Experiment 2 used a more powerful within-subjects design to compare the two most well matched domains—natural landscapes and exterior architecture. Agreement across individuals was signiﬁcantly higher for natural landscapes than exterior architecture, with no diﬀerences in reliability. These results show that the degree of shared versus individual aesthetic preference diﬀers systematically across visual domains, even for photographic images of real-world content. The ﬁndings suggest that the distinction between naturally occurring domains (e.g. faces and landscape) versus artifacts of human culture (e.g. architecture and artwork) is a general organizational principle governing the presence of shared aesthetic taste. We suggest that the behavioral relevance of naturally occurring domains results in information processing, and hence aesthetic experience, that is highly conserved across individuals; artifacts of human culture, which lack uniform behavioral relevance for most individuals, require the use of more individual aesthetic sensibilities that reﬂect varying experiences and diﬀerent sources of information.","container-title":"Cognition","DOI":"10.1016/j.cognition.2018.06.009","ISSN":"00100277","journalAbbreviation":"Cognition","language":"en","page":"121-131","source":"DOI.org (Crossref)","title":"Stronger shared taste for natural aesthetic domains than for artifacts of human culture","volume":"179","author":[{"family":"Vessel","given":"Edward A."},{"family":"Maurer","given":"Natalia"},{"family":"Denker","given":"Alexander H."},{"family":"Starr","given":"G. Gabrielle"}],"issued":{"date-parts":[["2018",10]]}}}],"schema":"https://github.com/citation-style-language/schema/raw/master/csl-citation.json"} </w:instrText>
        </w:r>
        <w:r w:rsidRPr="00420A7E">
          <w:rPr>
            <w:rFonts w:eastAsiaTheme="minorHAnsi"/>
            <w:color w:val="000000" w:themeColor="text1"/>
            <w:lang w:val="en-US" w:eastAsia="en-US"/>
          </w:rPr>
          <w:fldChar w:fldCharType="separate"/>
        </w:r>
        <w:r w:rsidR="002068AA" w:rsidRPr="00420A7E">
          <w:rPr>
            <w:rFonts w:eastAsiaTheme="minorHAnsi"/>
            <w:noProof/>
            <w:color w:val="000000" w:themeColor="text1"/>
            <w:lang w:val="en-US" w:eastAsia="en-US"/>
          </w:rPr>
          <w:t>(Vessel et al., 2014, 2018)</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To compute MM1, a</w:t>
        </w:r>
        <w:r w:rsidR="00B1777E" w:rsidRPr="00420A7E">
          <w:rPr>
            <w:rFonts w:eastAsiaTheme="minorHAnsi"/>
            <w:color w:val="000000" w:themeColor="text1"/>
            <w:lang w:val="en-US" w:eastAsia="en-US"/>
          </w:rPr>
          <w:t xml:space="preserve"> </w:t>
        </w:r>
        <w:r w:rsidR="00C666E1" w:rsidRPr="00420A7E">
          <w:rPr>
            <w:rFonts w:eastAsiaTheme="minorHAnsi"/>
            <w:color w:val="000000" w:themeColor="text1"/>
            <w:lang w:val="en-US" w:eastAsia="en-US"/>
          </w:rPr>
          <w:t xml:space="preserve">Pearson </w:t>
        </w:r>
        <w:r w:rsidRPr="00420A7E">
          <w:rPr>
            <w:color w:val="000000" w:themeColor="text1"/>
            <w:lang w:val="en-US"/>
          </w:rPr>
          <w:t xml:space="preserve">correlation </w:t>
        </w:r>
      </w:ins>
      <w:r w:rsidRPr="00F34919">
        <w:rPr>
          <w:color w:val="000000" w:themeColor="text1"/>
          <w:lang w:val="en-US"/>
        </w:rPr>
        <w:t xml:space="preserve">is computed between </w:t>
      </w:r>
      <w:r w:rsidRPr="00F34919">
        <w:rPr>
          <w:rFonts w:eastAsiaTheme="minorHAnsi"/>
          <w:color w:val="000000" w:themeColor="text1"/>
          <w:lang w:val="en-US"/>
        </w:rPr>
        <w:t xml:space="preserve">a given participant’s liking </w:t>
      </w:r>
      <w:r w:rsidRPr="00F34919">
        <w:rPr>
          <w:color w:val="000000" w:themeColor="text1"/>
          <w:lang w:val="en-US"/>
        </w:rPr>
        <w:t xml:space="preserve">ratings for </w:t>
      </w:r>
      <w:del w:id="609" w:author="Camila Bruder" w:date="2023-11-30T14:37:00Z">
        <w:r w:rsidR="003A3E0E" w:rsidRPr="00EB3D27">
          <w:rPr>
            <w:rFonts w:ascii="Times" w:hAnsi="Times"/>
            <w:color w:val="000000" w:themeColor="text1"/>
            <w:lang w:val="en-US"/>
          </w:rPr>
          <w:delText xml:space="preserve">each individual </w:delText>
        </w:r>
      </w:del>
      <w:ins w:id="610" w:author="Camila Bruder" w:date="2023-11-30T14:37:00Z">
        <w:r w:rsidR="00C666E1" w:rsidRPr="00420A7E">
          <w:rPr>
            <w:color w:val="000000" w:themeColor="text1"/>
            <w:lang w:val="en-US"/>
          </w:rPr>
          <w:t xml:space="preserve">the </w:t>
        </w:r>
      </w:ins>
      <w:r w:rsidR="00C666E1" w:rsidRPr="00F34919">
        <w:rPr>
          <w:color w:val="000000" w:themeColor="text1"/>
          <w:lang w:val="en-US"/>
        </w:rPr>
        <w:t xml:space="preserve">stimulus </w:t>
      </w:r>
      <w:ins w:id="611" w:author="Camila Bruder" w:date="2023-11-30T14:37:00Z">
        <w:r w:rsidR="00C666E1" w:rsidRPr="00420A7E">
          <w:rPr>
            <w:color w:val="000000" w:themeColor="text1"/>
            <w:lang w:val="en-US"/>
          </w:rPr>
          <w:t>set</w:t>
        </w:r>
        <w:r w:rsidRPr="00420A7E">
          <w:rPr>
            <w:color w:val="000000" w:themeColor="text1"/>
            <w:lang w:val="en-US"/>
          </w:rPr>
          <w:t xml:space="preserve"> </w:t>
        </w:r>
      </w:ins>
      <w:r w:rsidRPr="00F34919">
        <w:rPr>
          <w:color w:val="000000" w:themeColor="text1"/>
          <w:lang w:val="en-US"/>
        </w:rPr>
        <w:t>and the average ratings of all other participants.</w:t>
      </w:r>
      <w:ins w:id="612" w:author="Camila Bruder" w:date="2023-11-30T14:37:00Z">
        <w:r w:rsidRPr="00420A7E">
          <w:rPr>
            <w:color w:val="000000" w:themeColor="text1"/>
            <w:lang w:val="en-US"/>
          </w:rPr>
          <w:t xml:space="preserve"> </w:t>
        </w:r>
        <w:r w:rsidR="00292321" w:rsidRPr="00420A7E">
          <w:rPr>
            <w:color w:val="000000" w:themeColor="text1"/>
            <w:lang w:val="en-US"/>
          </w:rPr>
          <w:t>This is done for all participants in the sample.</w:t>
        </w:r>
      </w:ins>
      <w:r w:rsidR="00292321" w:rsidRPr="00F34919">
        <w:rPr>
          <w:color w:val="000000" w:themeColor="text1"/>
          <w:lang w:val="en-US"/>
        </w:rPr>
        <w:t xml:space="preserve"> The </w:t>
      </w:r>
      <w:del w:id="613" w:author="Camila Bruder" w:date="2023-11-30T14:37:00Z">
        <w:r w:rsidR="00E06B70" w:rsidRPr="00EB3D27">
          <w:rPr>
            <w:rFonts w:ascii="Times" w:eastAsiaTheme="minorHAnsi" w:hAnsi="Times"/>
            <w:color w:val="000000" w:themeColor="text1"/>
            <w:lang w:val="en-US" w:eastAsia="en-US"/>
          </w:rPr>
          <w:delText xml:space="preserve">across-observer average MM1 score is computed by </w:delText>
        </w:r>
        <w:r w:rsidR="00874B50" w:rsidRPr="00EB3D27">
          <w:rPr>
            <w:rFonts w:ascii="Times" w:eastAsiaTheme="minorHAnsi" w:hAnsi="Times"/>
            <w:color w:val="000000" w:themeColor="text1"/>
            <w:lang w:val="en-US" w:eastAsia="en-US"/>
          </w:rPr>
          <w:delText xml:space="preserve">1) </w:delText>
        </w:r>
        <w:r w:rsidR="00E06B70" w:rsidRPr="00EB3D27">
          <w:rPr>
            <w:rFonts w:ascii="Times" w:eastAsiaTheme="minorHAnsi" w:hAnsi="Times"/>
            <w:color w:val="000000" w:themeColor="text1"/>
            <w:lang w:val="en-US" w:eastAsia="en-US"/>
          </w:rPr>
          <w:delText>transforming</w:delText>
        </w:r>
      </w:del>
      <w:ins w:id="614" w:author="Camila Bruder" w:date="2023-11-30T14:37:00Z">
        <w:r w:rsidR="00292321" w:rsidRPr="00420A7E">
          <w:rPr>
            <w:color w:val="000000" w:themeColor="text1"/>
            <w:lang w:val="en-US"/>
          </w:rPr>
          <w:t>resulting</w:t>
        </w:r>
      </w:ins>
      <w:r w:rsidR="00292321" w:rsidRPr="00F34919">
        <w:rPr>
          <w:color w:val="000000" w:themeColor="text1"/>
          <w:lang w:val="en-US"/>
        </w:rPr>
        <w:t xml:space="preserve"> individual </w:t>
      </w:r>
      <w:del w:id="615" w:author="Camila Bruder" w:date="2023-11-30T14:37:00Z">
        <w:r w:rsidR="00E06B70" w:rsidRPr="00EB3D27">
          <w:rPr>
            <w:rFonts w:ascii="Times" w:eastAsiaTheme="minorHAnsi" w:hAnsi="Times"/>
            <w:color w:val="000000" w:themeColor="text1"/>
            <w:lang w:val="en-US" w:eastAsia="en-US"/>
          </w:rPr>
          <w:delText>r-values</w:delText>
        </w:r>
      </w:del>
      <w:ins w:id="616" w:author="Camila Bruder" w:date="2023-11-30T14:37:00Z">
        <w:r w:rsidR="00292321" w:rsidRPr="00420A7E">
          <w:rPr>
            <w:color w:val="000000" w:themeColor="text1"/>
            <w:lang w:val="en-US"/>
          </w:rPr>
          <w:t>correlations are then converted</w:t>
        </w:r>
      </w:ins>
      <w:r w:rsidR="00292321" w:rsidRPr="00F34919">
        <w:rPr>
          <w:color w:val="000000" w:themeColor="text1"/>
          <w:lang w:val="en-US"/>
        </w:rPr>
        <w:t xml:space="preserve"> to z </w:t>
      </w:r>
      <w:del w:id="617" w:author="Camila Bruder" w:date="2023-11-30T14:37:00Z">
        <w:r w:rsidR="00E06B70" w:rsidRPr="00EB3D27">
          <w:rPr>
            <w:rFonts w:ascii="Times" w:eastAsiaTheme="minorHAnsi" w:hAnsi="Times"/>
            <w:color w:val="000000" w:themeColor="text1"/>
            <w:lang w:val="en-US" w:eastAsia="en-US"/>
          </w:rPr>
          <w:delText xml:space="preserve">values, </w:delText>
        </w:r>
        <w:r w:rsidR="00874B50" w:rsidRPr="00EB3D27">
          <w:rPr>
            <w:rFonts w:ascii="Times" w:eastAsiaTheme="minorHAnsi" w:hAnsi="Times"/>
            <w:color w:val="000000" w:themeColor="text1"/>
            <w:lang w:val="en-US" w:eastAsia="en-US"/>
          </w:rPr>
          <w:delText xml:space="preserve">2) </w:delText>
        </w:r>
        <w:r w:rsidR="00E06B70" w:rsidRPr="00EB3D27">
          <w:rPr>
            <w:rFonts w:ascii="Times" w:eastAsiaTheme="minorHAnsi" w:hAnsi="Times"/>
            <w:color w:val="000000" w:themeColor="text1"/>
            <w:lang w:val="en-US" w:eastAsia="en-US"/>
          </w:rPr>
          <w:delText xml:space="preserve">computing a mean, and </w:delText>
        </w:r>
        <w:r w:rsidR="00874B50" w:rsidRPr="00EB3D27">
          <w:rPr>
            <w:rFonts w:ascii="Times" w:eastAsiaTheme="minorHAnsi" w:hAnsi="Times"/>
            <w:color w:val="000000" w:themeColor="text1"/>
            <w:lang w:val="en-US" w:eastAsia="en-US"/>
          </w:rPr>
          <w:delText xml:space="preserve">3) </w:delText>
        </w:r>
        <w:r w:rsidR="00E06B70" w:rsidRPr="00EB3D27">
          <w:rPr>
            <w:rFonts w:ascii="Times" w:eastAsiaTheme="minorHAnsi" w:hAnsi="Times"/>
            <w:color w:val="000000" w:themeColor="text1"/>
            <w:lang w:val="en-US" w:eastAsia="en-US"/>
          </w:rPr>
          <w:delText>transforming that score</w:delText>
        </w:r>
      </w:del>
      <w:ins w:id="618" w:author="Camila Bruder" w:date="2023-11-30T14:37:00Z">
        <w:r w:rsidR="00292321" w:rsidRPr="00420A7E">
          <w:rPr>
            <w:color w:val="000000" w:themeColor="text1"/>
            <w:lang w:val="en-US"/>
          </w:rPr>
          <w:t xml:space="preserve">scores </w:t>
        </w:r>
        <w:r w:rsidR="00292321" w:rsidRPr="00420A7E">
          <w:rPr>
            <w:rFonts w:eastAsiaTheme="minorHAnsi"/>
            <w:color w:val="000000" w:themeColor="text1"/>
            <w:lang w:val="en-US" w:eastAsia="en-US"/>
          </w:rPr>
          <w:t>(</w:t>
        </w:r>
        <w:r w:rsidR="00D84661">
          <w:rPr>
            <w:rFonts w:eastAsiaTheme="minorHAnsi"/>
            <w:color w:val="000000" w:themeColor="text1"/>
            <w:lang w:val="en-US" w:eastAsia="en-US"/>
          </w:rPr>
          <w:t xml:space="preserve">Fisher’s </w:t>
        </w:r>
        <w:r w:rsidR="00292321" w:rsidRPr="00420A7E">
          <w:rPr>
            <w:rFonts w:eastAsiaTheme="minorHAnsi"/>
            <w:color w:val="000000" w:themeColor="text1"/>
            <w:lang w:val="en-US" w:eastAsia="en-US"/>
          </w:rPr>
          <w:t>r-to-z transform), averaged, and converted</w:t>
        </w:r>
      </w:ins>
      <w:r w:rsidR="00292321" w:rsidRPr="00F34919">
        <w:rPr>
          <w:rFonts w:eastAsiaTheme="minorHAnsi"/>
          <w:color w:val="000000" w:themeColor="text1"/>
          <w:lang w:val="en-US"/>
        </w:rPr>
        <w:t xml:space="preserve"> back </w:t>
      </w:r>
      <w:del w:id="619" w:author="Camila Bruder" w:date="2023-11-30T14:37:00Z">
        <w:r w:rsidR="00E06B70" w:rsidRPr="00EB3D27">
          <w:rPr>
            <w:rFonts w:ascii="Times" w:eastAsiaTheme="minorHAnsi" w:hAnsi="Times"/>
            <w:color w:val="000000" w:themeColor="text1"/>
            <w:lang w:val="en-US" w:eastAsia="en-US"/>
          </w:rPr>
          <w:delText xml:space="preserve">to an r-value </w:delText>
        </w:r>
      </w:del>
      <w:ins w:id="620" w:author="Camila Bruder" w:date="2023-11-30T14:37:00Z">
        <w:r w:rsidR="00292321" w:rsidRPr="00420A7E">
          <w:rPr>
            <w:rFonts w:eastAsiaTheme="minorHAnsi"/>
            <w:color w:val="000000" w:themeColor="text1"/>
            <w:lang w:val="en-US" w:eastAsia="en-US"/>
          </w:rPr>
          <w:t>into r scores (z-to-r transform)</w:t>
        </w:r>
        <w:r w:rsidR="004715CE" w:rsidRPr="00420A7E">
          <w:rPr>
            <w:rFonts w:eastAsiaTheme="minorHAnsi"/>
            <w:color w:val="000000" w:themeColor="text1"/>
            <w:lang w:val="en-US" w:eastAsia="en-US"/>
          </w:rPr>
          <w:t xml:space="preserve"> </w:t>
        </w:r>
      </w:ins>
      <w:r w:rsidR="004715CE" w:rsidRPr="00F34919">
        <w:rPr>
          <w:rFonts w:eastAsiaTheme="minorHAnsi"/>
          <w:color w:val="000000" w:themeColor="text1"/>
          <w:lang w:val="en-US"/>
        </w:rPr>
        <w:t xml:space="preserve">for easier </w:t>
      </w:r>
      <w:del w:id="621" w:author="Camila Bruder" w:date="2023-11-30T14:37:00Z">
        <w:r w:rsidR="00E06B70" w:rsidRPr="00EB3D27">
          <w:rPr>
            <w:rFonts w:ascii="Times" w:eastAsiaTheme="minorHAnsi" w:hAnsi="Times"/>
            <w:color w:val="000000" w:themeColor="text1"/>
            <w:lang w:val="en-US" w:eastAsia="en-US"/>
          </w:rPr>
          <w:delText>interpretability.</w:delText>
        </w:r>
      </w:del>
      <w:ins w:id="622" w:author="Camila Bruder" w:date="2023-11-30T14:37:00Z">
        <w:r w:rsidR="004715CE" w:rsidRPr="00420A7E">
          <w:rPr>
            <w:rFonts w:eastAsiaTheme="minorHAnsi"/>
            <w:color w:val="000000" w:themeColor="text1"/>
            <w:lang w:val="en-US" w:eastAsia="en-US"/>
          </w:rPr>
          <w:t>interpretation</w:t>
        </w:r>
        <w:r w:rsidR="00292321" w:rsidRPr="00420A7E">
          <w:rPr>
            <w:rFonts w:eastAsiaTheme="minorHAnsi"/>
            <w:color w:val="000000" w:themeColor="text1"/>
            <w:lang w:val="en-US" w:eastAsia="en-US"/>
          </w:rPr>
          <w:t>.</w:t>
        </w:r>
      </w:ins>
      <w:r w:rsidR="00292321" w:rsidRPr="00F34919">
        <w:rPr>
          <w:rFonts w:eastAsiaTheme="minorHAnsi"/>
          <w:color w:val="000000" w:themeColor="text1"/>
          <w:lang w:val="en-US"/>
        </w:rPr>
        <w:t xml:space="preserve"> </w:t>
      </w:r>
      <w:r w:rsidRPr="00F34919">
        <w:rPr>
          <w:rFonts w:eastAsiaTheme="minorHAnsi"/>
          <w:color w:val="000000" w:themeColor="text1"/>
          <w:lang w:val="en-US"/>
        </w:rPr>
        <w:t xml:space="preserve">This method has been shown to result in less biased estimates than averaging raw correlations (Corey et al., 1998). </w:t>
      </w:r>
    </w:p>
    <w:p w14:paraId="444F86D1" w14:textId="3795FA75" w:rsidR="00E11581" w:rsidRPr="00F34919" w:rsidRDefault="00E11581" w:rsidP="00F34919">
      <w:pPr>
        <w:spacing w:line="360" w:lineRule="auto"/>
        <w:ind w:firstLine="284"/>
        <w:jc w:val="both"/>
        <w:rPr>
          <w:rFonts w:eastAsiaTheme="minorHAnsi"/>
          <w:color w:val="000000" w:themeColor="text1"/>
          <w:lang w:val="en-US"/>
        </w:rPr>
      </w:pPr>
      <w:r w:rsidRPr="00F34919">
        <w:rPr>
          <w:rFonts w:eastAsiaTheme="minorHAnsi"/>
          <w:color w:val="000000" w:themeColor="text1"/>
          <w:lang w:val="en-US"/>
        </w:rPr>
        <w:t>Additionally,</w:t>
      </w:r>
      <w:r w:rsidRPr="00F34919">
        <w:rPr>
          <w:color w:val="000000" w:themeColor="text1"/>
          <w:lang w:val="en-US"/>
        </w:rPr>
        <w:t xml:space="preserve"> </w:t>
      </w:r>
      <w:r w:rsidRPr="00F34919">
        <w:rPr>
          <w:rFonts w:eastAsiaTheme="minorHAnsi"/>
          <w:color w:val="000000" w:themeColor="text1"/>
          <w:lang w:val="en-US"/>
        </w:rPr>
        <w:t xml:space="preserve">to allow for direct </w:t>
      </w:r>
      <w:del w:id="623" w:author="Camila Bruder" w:date="2023-11-30T14:37:00Z">
        <w:r w:rsidR="002160B3" w:rsidRPr="00EB3D27">
          <w:rPr>
            <w:rFonts w:ascii="Times" w:eastAsiaTheme="minorHAnsi" w:hAnsi="Times"/>
            <w:lang w:val="en-GB"/>
          </w:rPr>
          <w:delText>comparisons</w:delText>
        </w:r>
      </w:del>
      <w:ins w:id="624" w:author="Camila Bruder" w:date="2023-11-30T14:37:00Z">
        <w:r w:rsidRPr="00420A7E">
          <w:rPr>
            <w:rFonts w:eastAsiaTheme="minorHAnsi"/>
            <w:color w:val="000000" w:themeColor="text1"/>
            <w:lang w:val="en-US"/>
          </w:rPr>
          <w:t>comparison</w:t>
        </w:r>
      </w:ins>
      <w:r w:rsidR="000B6FCC" w:rsidRPr="00F34919">
        <w:rPr>
          <w:rFonts w:eastAsiaTheme="minorHAnsi"/>
          <w:color w:val="000000" w:themeColor="text1"/>
          <w:lang w:val="en-US"/>
        </w:rPr>
        <w:t xml:space="preserve"> </w:t>
      </w:r>
      <w:r w:rsidRPr="00F34919">
        <w:rPr>
          <w:rFonts w:eastAsiaTheme="minorHAnsi"/>
          <w:color w:val="000000" w:themeColor="text1"/>
          <w:lang w:val="en-US"/>
        </w:rPr>
        <w:t>with other studies</w:t>
      </w:r>
      <w:del w:id="625" w:author="Camila Bruder" w:date="2023-11-30T14:37:00Z">
        <w:r w:rsidR="002160B3" w:rsidRPr="00EB3D27">
          <w:rPr>
            <w:rFonts w:ascii="Times" w:eastAsiaTheme="minorHAnsi" w:hAnsi="Times"/>
            <w:lang w:val="en-GB"/>
          </w:rPr>
          <w:delText xml:space="preserve"> using perceptual ratings of voices</w:delText>
        </w:r>
      </w:del>
      <w:r w:rsidRPr="00F34919">
        <w:rPr>
          <w:rFonts w:eastAsiaTheme="minorHAnsi"/>
          <w:color w:val="000000" w:themeColor="text1"/>
          <w:lang w:val="en-US"/>
        </w:rPr>
        <w:t>, we will also report</w:t>
      </w:r>
      <w:r w:rsidR="00CA2D88" w:rsidRPr="00F34919">
        <w:rPr>
          <w:color w:val="000000" w:themeColor="text1"/>
          <w:lang w:val="en-US"/>
        </w:rPr>
        <w:t xml:space="preserve"> </w:t>
      </w:r>
      <w:del w:id="626" w:author="Camila Bruder" w:date="2023-11-30T14:37:00Z">
        <w:r w:rsidR="002160B3" w:rsidRPr="00EB3D27">
          <w:rPr>
            <w:rStyle w:val="CommentReference"/>
            <w:rFonts w:ascii="Times" w:eastAsiaTheme="majorEastAsia" w:hAnsi="Times"/>
            <w:sz w:val="24"/>
            <w:szCs w:val="24"/>
            <w:lang w:val="en-US"/>
          </w:rPr>
          <w:delText>Krippendorff’s alpha (</w:delText>
        </w:r>
        <w:r w:rsidR="002160B3" w:rsidRPr="00EB3D27">
          <w:rPr>
            <w:rStyle w:val="CommentReference"/>
            <w:rFonts w:ascii="Times" w:eastAsiaTheme="majorEastAsia" w:hAnsi="Times"/>
            <w:sz w:val="24"/>
            <w:szCs w:val="24"/>
            <w:lang w:val="en-US"/>
          </w:rPr>
          <w:sym w:font="Symbol" w:char="F061"/>
        </w:r>
        <w:r w:rsidR="002160B3" w:rsidRPr="00EB3D27">
          <w:rPr>
            <w:rStyle w:val="CommentReference"/>
            <w:rFonts w:ascii="Times" w:eastAsiaTheme="majorEastAsia" w:hAnsi="Times"/>
            <w:i/>
            <w:iCs/>
            <w:sz w:val="24"/>
            <w:szCs w:val="24"/>
            <w:vertAlign w:val="subscript"/>
            <w:lang w:val="en-US"/>
          </w:rPr>
          <w:delText>K</w:delText>
        </w:r>
        <w:r w:rsidR="002160B3" w:rsidRPr="00EB3D27">
          <w:rPr>
            <w:rStyle w:val="CommentReference"/>
            <w:rFonts w:ascii="Times" w:eastAsiaTheme="majorEastAsia" w:hAnsi="Times"/>
            <w:sz w:val="24"/>
            <w:szCs w:val="24"/>
            <w:lang w:val="en-US"/>
          </w:rPr>
          <w:delText xml:space="preserve">), as recommended by </w:delText>
        </w:r>
        <w:r w:rsidR="002160B3" w:rsidRPr="00EB3D27">
          <w:rPr>
            <w:rFonts w:ascii="Times" w:hAnsi="Times"/>
            <w:lang w:val="en-US"/>
          </w:rPr>
          <w:delText>Lange and Frieler (2018) for perceptual ratings of music stimuli</w:delText>
        </w:r>
        <w:r w:rsidR="000C5DBF" w:rsidRPr="00EB3D27">
          <w:rPr>
            <w:rFonts w:ascii="Times" w:eastAsiaTheme="minorHAnsi" w:hAnsi="Times"/>
            <w:lang w:val="en-US"/>
          </w:rPr>
          <w:delText xml:space="preserve">, </w:delText>
        </w:r>
        <w:r w:rsidR="00602062" w:rsidRPr="00EB3D27">
          <w:rPr>
            <w:rFonts w:ascii="Times" w:eastAsiaTheme="minorHAnsi" w:hAnsi="Times"/>
            <w:lang w:val="en-GB"/>
          </w:rPr>
          <w:delText>using</w:delText>
        </w:r>
        <w:r w:rsidR="002160B3" w:rsidRPr="00EB3D27">
          <w:rPr>
            <w:rFonts w:ascii="Times" w:eastAsiaTheme="minorHAnsi" w:hAnsi="Times"/>
            <w:lang w:val="en-GB"/>
          </w:rPr>
          <w:delText xml:space="preserve"> </w:delText>
        </w:r>
      </w:del>
      <w:r w:rsidR="00D42220" w:rsidRPr="00F34919">
        <w:rPr>
          <w:color w:val="000000" w:themeColor="text1"/>
          <w:lang w:val="en-US"/>
        </w:rPr>
        <w:t xml:space="preserve">the </w:t>
      </w:r>
      <w:del w:id="627" w:author="Camila Bruder" w:date="2023-11-30T14:37:00Z">
        <w:r w:rsidR="00602062" w:rsidRPr="00EB3D27">
          <w:rPr>
            <w:rFonts w:ascii="Times" w:eastAsiaTheme="minorHAnsi" w:hAnsi="Times"/>
            <w:lang w:val="en-GB"/>
          </w:rPr>
          <w:delText>kripp.</w:delText>
        </w:r>
        <w:r w:rsidR="002160B3" w:rsidRPr="00EB3D27">
          <w:rPr>
            <w:rFonts w:ascii="Times" w:eastAsiaTheme="minorHAnsi" w:hAnsi="Times"/>
            <w:lang w:val="en-GB"/>
          </w:rPr>
          <w:delText xml:space="preserve">alpha function in the irr </w:delText>
        </w:r>
        <w:r w:rsidR="00602062" w:rsidRPr="00EB3D27">
          <w:rPr>
            <w:rFonts w:ascii="Times" w:eastAsiaTheme="minorHAnsi" w:hAnsi="Times"/>
            <w:lang w:val="en-GB"/>
          </w:rPr>
          <w:delText xml:space="preserve">R </w:delText>
        </w:r>
        <w:r w:rsidR="002160B3" w:rsidRPr="00EB3D27">
          <w:rPr>
            <w:rFonts w:ascii="Times" w:eastAsiaTheme="minorHAnsi" w:hAnsi="Times"/>
            <w:lang w:val="en-GB"/>
          </w:rPr>
          <w:delText>package</w:delText>
        </w:r>
        <w:r w:rsidR="000C5DBF" w:rsidRPr="00EB3D27">
          <w:rPr>
            <w:rFonts w:ascii="Times" w:eastAsiaTheme="minorHAnsi" w:hAnsi="Times"/>
            <w:lang w:val="en-GB"/>
          </w:rPr>
          <w:delText xml:space="preserve"> (Gamer et al., 2019)</w:delText>
        </w:r>
        <w:r w:rsidR="002160B3" w:rsidRPr="00EB3D27">
          <w:rPr>
            <w:rFonts w:ascii="Times" w:eastAsiaTheme="minorHAnsi" w:hAnsi="Times"/>
            <w:lang w:val="en-GB"/>
          </w:rPr>
          <w:delText xml:space="preserve"> and</w:delText>
        </w:r>
        <w:r w:rsidR="00740951">
          <w:rPr>
            <w:rFonts w:ascii="Times" w:eastAsiaTheme="minorHAnsi" w:hAnsi="Times"/>
            <w:lang w:val="en-GB"/>
          </w:rPr>
          <w:delText xml:space="preserve"> </w:delText>
        </w:r>
        <w:r w:rsidR="00F31394" w:rsidRPr="00EB3D27">
          <w:rPr>
            <w:rFonts w:ascii="Times" w:eastAsiaTheme="minorHAnsi" w:hAnsi="Times"/>
            <w:lang w:val="en-GB"/>
          </w:rPr>
          <w:delText>intraclass correlations</w:delText>
        </w:r>
      </w:del>
      <w:ins w:id="628" w:author="Camila Bruder" w:date="2023-11-30T14:37:00Z">
        <w:r w:rsidR="00D42220" w:rsidRPr="00420A7E">
          <w:rPr>
            <w:color w:val="000000" w:themeColor="text1"/>
            <w:lang w:val="en-US"/>
          </w:rPr>
          <w:t>more</w:t>
        </w:r>
        <w:r w:rsidRPr="00420A7E">
          <w:rPr>
            <w:color w:val="000000" w:themeColor="text1"/>
            <w:lang w:val="en-US"/>
          </w:rPr>
          <w:t xml:space="preserve"> </w:t>
        </w:r>
        <w:r w:rsidR="00CA2D88" w:rsidRPr="00420A7E">
          <w:rPr>
            <w:color w:val="000000" w:themeColor="text1"/>
            <w:lang w:val="en-US"/>
          </w:rPr>
          <w:t>common</w:t>
        </w:r>
        <w:r w:rsidRPr="00420A7E">
          <w:rPr>
            <w:color w:val="000000" w:themeColor="text1"/>
            <w:lang w:val="en-US"/>
          </w:rPr>
          <w:t>ly used</w:t>
        </w:r>
        <w:r w:rsidR="00CA2D88" w:rsidRPr="00420A7E">
          <w:rPr>
            <w:color w:val="000000" w:themeColor="text1"/>
            <w:lang w:val="en-US"/>
          </w:rPr>
          <w:t xml:space="preserve"> measures </w:t>
        </w:r>
        <w:r w:rsidRPr="00420A7E">
          <w:rPr>
            <w:color w:val="000000" w:themeColor="text1"/>
            <w:lang w:val="en-US"/>
          </w:rPr>
          <w:t xml:space="preserve">of </w:t>
        </w:r>
        <w:r w:rsidR="0004150C" w:rsidRPr="00420A7E">
          <w:rPr>
            <w:color w:val="000000" w:themeColor="text1"/>
            <w:lang w:val="en-US"/>
          </w:rPr>
          <w:t xml:space="preserve">absolute </w:t>
        </w:r>
        <w:r w:rsidRPr="00420A7E">
          <w:rPr>
            <w:color w:val="000000" w:themeColor="text1"/>
            <w:lang w:val="en-US"/>
          </w:rPr>
          <w:t>interrater agreement</w:t>
        </w:r>
        <w:r w:rsidR="00D42220" w:rsidRPr="00420A7E">
          <w:rPr>
            <w:color w:val="000000" w:themeColor="text1"/>
            <w:lang w:val="en-US"/>
          </w:rPr>
          <w:t xml:space="preserve"> of</w:t>
        </w:r>
        <w:r w:rsidR="004715CE" w:rsidRPr="00420A7E">
          <w:rPr>
            <w:color w:val="000000" w:themeColor="text1"/>
            <w:lang w:val="en-US"/>
          </w:rPr>
          <w:t>: a)</w:t>
        </w:r>
        <w:r w:rsidRPr="00420A7E">
          <w:rPr>
            <w:color w:val="000000" w:themeColor="text1"/>
            <w:lang w:val="en-US"/>
          </w:rPr>
          <w:t xml:space="preserve"> </w:t>
        </w:r>
        <w:r w:rsidR="00CA2D88" w:rsidRPr="00420A7E">
          <w:rPr>
            <w:color w:val="000000" w:themeColor="text1"/>
            <w:lang w:val="en-US"/>
          </w:rPr>
          <w:t>Intraclass Correlation Coefficients</w:t>
        </w:r>
      </w:ins>
      <w:r w:rsidRPr="00F34919">
        <w:rPr>
          <w:rFonts w:eastAsiaTheme="minorHAnsi"/>
          <w:color w:val="000000" w:themeColor="text1"/>
          <w:lang w:val="en-US"/>
        </w:rPr>
        <w:t xml:space="preserve"> (ICC2 or single random raters, absolute values), using the ICC function in the psych R package (</w:t>
      </w:r>
      <w:proofErr w:type="spellStart"/>
      <w:r w:rsidRPr="00F34919">
        <w:rPr>
          <w:rFonts w:eastAsiaTheme="minorHAnsi"/>
          <w:color w:val="000000" w:themeColor="text1"/>
          <w:lang w:val="en-US"/>
        </w:rPr>
        <w:t>Revelle</w:t>
      </w:r>
      <w:proofErr w:type="spellEnd"/>
      <w:r w:rsidRPr="00F34919">
        <w:rPr>
          <w:rFonts w:eastAsiaTheme="minorHAnsi"/>
          <w:color w:val="000000" w:themeColor="text1"/>
          <w:lang w:val="en-US"/>
        </w:rPr>
        <w:t>, 2021</w:t>
      </w:r>
      <w:del w:id="629" w:author="Camila Bruder" w:date="2023-11-30T14:37:00Z">
        <w:r w:rsidR="002160B3" w:rsidRPr="00EB3D27">
          <w:rPr>
            <w:rFonts w:ascii="Times" w:eastAsiaTheme="minorHAnsi" w:hAnsi="Times"/>
            <w:lang w:val="en-GB"/>
          </w:rPr>
          <w:delText>)</w:delText>
        </w:r>
        <w:r w:rsidR="00602062" w:rsidRPr="00EB3D27">
          <w:rPr>
            <w:rFonts w:ascii="Times" w:eastAsiaTheme="minorHAnsi" w:hAnsi="Times"/>
            <w:lang w:val="en-GB"/>
          </w:rPr>
          <w:delText>.</w:delText>
        </w:r>
      </w:del>
      <w:ins w:id="630" w:author="Camila Bruder" w:date="2023-11-30T14:37:00Z">
        <w:r w:rsidRPr="00420A7E">
          <w:rPr>
            <w:rFonts w:eastAsiaTheme="minorHAnsi"/>
            <w:color w:val="000000" w:themeColor="text1"/>
            <w:lang w:val="en-US"/>
          </w:rPr>
          <w:t xml:space="preserve">); and </w:t>
        </w:r>
        <w:r w:rsidR="004715CE" w:rsidRPr="00420A7E">
          <w:rPr>
            <w:rFonts w:eastAsiaTheme="minorHAnsi"/>
            <w:color w:val="000000" w:themeColor="text1"/>
            <w:lang w:val="en-US"/>
          </w:rPr>
          <w:t xml:space="preserve">b) </w:t>
        </w:r>
        <w:proofErr w:type="spellStart"/>
        <w:r w:rsidRPr="00420A7E">
          <w:rPr>
            <w:rStyle w:val="CommentReference"/>
            <w:rFonts w:eastAsiaTheme="majorEastAsia"/>
            <w:color w:val="000000" w:themeColor="text1"/>
            <w:sz w:val="24"/>
            <w:szCs w:val="24"/>
            <w:lang w:val="en-US"/>
          </w:rPr>
          <w:t>Krippendorff’s</w:t>
        </w:r>
        <w:proofErr w:type="spellEnd"/>
        <w:r w:rsidRPr="00420A7E">
          <w:rPr>
            <w:rStyle w:val="CommentReference"/>
            <w:rFonts w:eastAsiaTheme="majorEastAsia"/>
            <w:color w:val="000000" w:themeColor="text1"/>
            <w:sz w:val="24"/>
            <w:szCs w:val="24"/>
            <w:lang w:val="en-US"/>
          </w:rPr>
          <w:t xml:space="preserve"> alpha (</w:t>
        </w:r>
        <w:r w:rsidRPr="00420A7E">
          <w:rPr>
            <w:rStyle w:val="CommentReference"/>
            <w:rFonts w:eastAsiaTheme="majorEastAsia"/>
            <w:color w:val="000000" w:themeColor="text1"/>
            <w:sz w:val="24"/>
            <w:szCs w:val="24"/>
            <w:lang w:val="en-US"/>
          </w:rPr>
          <w:sym w:font="Symbol" w:char="F061"/>
        </w:r>
        <w:r w:rsidRPr="00420A7E">
          <w:rPr>
            <w:rStyle w:val="CommentReference"/>
            <w:rFonts w:eastAsiaTheme="majorEastAsia"/>
            <w:i/>
            <w:iCs/>
            <w:color w:val="000000" w:themeColor="text1"/>
            <w:sz w:val="24"/>
            <w:szCs w:val="24"/>
            <w:vertAlign w:val="subscript"/>
            <w:lang w:val="en-US"/>
          </w:rPr>
          <w:t>K</w:t>
        </w:r>
        <w:r w:rsidRPr="00420A7E">
          <w:rPr>
            <w:rStyle w:val="CommentReference"/>
            <w:rFonts w:eastAsiaTheme="majorEastAsia"/>
            <w:color w:val="000000" w:themeColor="text1"/>
            <w:sz w:val="24"/>
            <w:szCs w:val="24"/>
            <w:lang w:val="en-US"/>
          </w:rPr>
          <w:t>)</w:t>
        </w:r>
        <w:r w:rsidRPr="00420A7E">
          <w:rPr>
            <w:rFonts w:eastAsiaTheme="minorHAnsi"/>
            <w:color w:val="000000" w:themeColor="text1"/>
            <w:lang w:val="en-US"/>
          </w:rPr>
          <w:t xml:space="preserve">, using the </w:t>
        </w:r>
        <w:proofErr w:type="spellStart"/>
        <w:r w:rsidRPr="00420A7E">
          <w:rPr>
            <w:rFonts w:eastAsiaTheme="minorHAnsi"/>
            <w:color w:val="000000" w:themeColor="text1"/>
            <w:lang w:val="en-US"/>
          </w:rPr>
          <w:t>kripp.alpha</w:t>
        </w:r>
        <w:proofErr w:type="spellEnd"/>
        <w:r w:rsidRPr="00420A7E">
          <w:rPr>
            <w:rFonts w:eastAsiaTheme="minorHAnsi"/>
            <w:color w:val="000000" w:themeColor="text1"/>
            <w:lang w:val="en-US"/>
          </w:rPr>
          <w:t xml:space="preserve"> function in the </w:t>
        </w:r>
        <w:proofErr w:type="spellStart"/>
        <w:r w:rsidRPr="00420A7E">
          <w:rPr>
            <w:rFonts w:eastAsiaTheme="minorHAnsi"/>
            <w:color w:val="000000" w:themeColor="text1"/>
            <w:lang w:val="en-US"/>
          </w:rPr>
          <w:t>irr</w:t>
        </w:r>
        <w:proofErr w:type="spellEnd"/>
        <w:r w:rsidRPr="00420A7E">
          <w:rPr>
            <w:rFonts w:eastAsiaTheme="minorHAnsi"/>
            <w:color w:val="000000" w:themeColor="text1"/>
            <w:lang w:val="en-US"/>
          </w:rPr>
          <w:t xml:space="preserve"> R package (Gamer et al., 2019). While we expect all of these measures to produce convergent results, we hope to contribute to methodological discussions </w:t>
        </w:r>
        <w:r w:rsidR="001501DC" w:rsidRPr="00420A7E">
          <w:rPr>
            <w:rFonts w:eastAsiaTheme="minorHAnsi"/>
            <w:color w:val="000000" w:themeColor="text1"/>
            <w:lang w:val="en-US"/>
          </w:rPr>
          <w:t>about</w:t>
        </w:r>
        <w:r w:rsidRPr="00420A7E">
          <w:rPr>
            <w:rFonts w:eastAsiaTheme="minorHAnsi"/>
            <w:color w:val="000000" w:themeColor="text1"/>
            <w:lang w:val="en-US"/>
          </w:rPr>
          <w:t xml:space="preserve"> adequate agreement measures </w:t>
        </w:r>
        <w:r w:rsidRPr="00420A7E">
          <w:rPr>
            <w:rFonts w:eastAsiaTheme="minorHAnsi"/>
            <w:color w:val="000000" w:themeColor="text1"/>
            <w:lang w:val="en-US"/>
          </w:rPr>
          <w:fldChar w:fldCharType="begin"/>
        </w:r>
        <w:r w:rsidR="0052412F" w:rsidRPr="00420A7E">
          <w:rPr>
            <w:rFonts w:eastAsiaTheme="minorHAnsi"/>
            <w:color w:val="000000" w:themeColor="text1"/>
            <w:lang w:val="en-US"/>
          </w:rPr>
          <w:instrText xml:space="preserve"> ADDIN ZOTERO_ITEM CSL_CITATION {"citationID":"lDIA7mMh","properties":{"formattedCitation":"(Kramer et al., 2018; Martinez et al., 2020)","plainCitation":"(Kramer et al., 2018; Martinez et al., 2020)","noteIndex":0},"citationItems":[{"id":3205,"uris":["http://zotero.org/users/local/CelvPSso/items/U3HVPDCT"],"itemData":{"id":3205,"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id":1535,"uris":["http://zotero.org/users/local/CelvPSso/items/RW7GI8JU"],"itemData":{"id":1535,"type":"article-journal","abstract":"Identifying relative idiosyncratic and shared contributions to judgments is a fundamental challenge to the study of human behavior, yet there is no established method for estimating these contributions. Using edge cases of stimuli varying in intrarater reliability and interrater agreement—faces (high on both), objects (high on the former, low on the latter), and complex patterns (low on both)—we showed that variance component analyses (VCAs) accurately captured the psychometric properties of the data (Study 1). Simulations showed that the VCA generalizes to any arbitrary continuous rating and that both sample and stimulus set size affect estimate precision (Study 2). Generally, a minimum of 60 raters and 30 stimuli provided reasonable estimates within our simulations. Furthermore, VCA estimates stabilized given more than two repeated measures, consistent with the finding that both intrarater reliability and interrater agreement increased nonlinearly with repeated measures (Study 3). The VCA provides a rigorous examination of where variance lies in data, can be implemented using mixed models with crossed random effects, and is general enough to be useful in any judgment domain in which agreement and disagreement are important to quantify and in which multiple raters independently rate multiple stimuli.","container-title":"Behavior Research Methods","DOI":"10.3758/s13428-019-01323-0","ISSN":"1554-3528","issue":"4","journalAbbreviation":"Behav Res","language":"en","page":"1428-1444","source":"DOI.org (Crossref)","title":"Quantifying idiosyncratic and shared contributions to judgment","volume":"52","author":[{"family":"Martinez","given":"Joel E."},{"family":"Funk","given":"Friederike"},{"family":"Todorov","given":"Alexander"}],"issued":{"date-parts":[["2020",8]]}}}],"schema":"https://github.com/citation-style-language/schema/raw/master/csl-citation.json"} </w:instrText>
        </w:r>
        <w:r w:rsidRPr="00420A7E">
          <w:rPr>
            <w:rFonts w:eastAsiaTheme="minorHAnsi"/>
            <w:color w:val="000000" w:themeColor="text1"/>
            <w:lang w:val="en-US"/>
          </w:rPr>
          <w:fldChar w:fldCharType="separate"/>
        </w:r>
        <w:r w:rsidR="0052412F" w:rsidRPr="00420A7E">
          <w:rPr>
            <w:rFonts w:eastAsiaTheme="minorHAnsi"/>
            <w:noProof/>
            <w:color w:val="000000" w:themeColor="text1"/>
            <w:lang w:val="en-US"/>
          </w:rPr>
          <w:t>(Kramer et al., 2018; Martinez et al., 2020)</w:t>
        </w:r>
        <w:r w:rsidRPr="00420A7E">
          <w:rPr>
            <w:rFonts w:eastAsiaTheme="minorHAnsi"/>
            <w:color w:val="000000" w:themeColor="text1"/>
            <w:lang w:val="en-US"/>
          </w:rPr>
          <w:fldChar w:fldCharType="end"/>
        </w:r>
        <w:r w:rsidRPr="00420A7E">
          <w:rPr>
            <w:rFonts w:eastAsiaTheme="minorHAnsi"/>
            <w:color w:val="000000" w:themeColor="text1"/>
            <w:lang w:val="en-US"/>
          </w:rPr>
          <w:t xml:space="preserve">. </w:t>
        </w:r>
      </w:ins>
      <w:r w:rsidR="004715CE" w:rsidRPr="00F34919">
        <w:rPr>
          <w:rFonts w:eastAsiaTheme="minorHAnsi"/>
          <w:color w:val="000000" w:themeColor="text1"/>
          <w:lang w:val="en-US"/>
        </w:rPr>
        <w:t xml:space="preserve"> </w:t>
      </w:r>
    </w:p>
    <w:p w14:paraId="511722F3" w14:textId="77777777" w:rsidR="00165F9A" w:rsidRPr="00420A7E" w:rsidRDefault="00165F9A" w:rsidP="004913DA">
      <w:pPr>
        <w:spacing w:line="360" w:lineRule="auto"/>
        <w:ind w:firstLine="284"/>
        <w:jc w:val="both"/>
        <w:rPr>
          <w:ins w:id="631" w:author="Camila Bruder" w:date="2023-11-30T14:37:00Z"/>
          <w:rFonts w:eastAsiaTheme="minorHAnsi"/>
          <w:color w:val="000000" w:themeColor="text1"/>
          <w:lang w:val="en-US" w:eastAsia="en-US"/>
        </w:rPr>
      </w:pPr>
    </w:p>
    <w:p w14:paraId="4E6AB523" w14:textId="59A1810E" w:rsidR="003A5003" w:rsidRPr="00420A7E" w:rsidRDefault="00D2289B" w:rsidP="00CE4C7B">
      <w:pPr>
        <w:autoSpaceDE w:val="0"/>
        <w:autoSpaceDN w:val="0"/>
        <w:adjustRightInd w:val="0"/>
        <w:spacing w:line="360" w:lineRule="auto"/>
        <w:jc w:val="both"/>
        <w:rPr>
          <w:ins w:id="632" w:author="Camila Bruder" w:date="2023-11-30T14:37:00Z"/>
          <w:b/>
          <w:bCs/>
          <w:i/>
          <w:iCs/>
          <w:color w:val="000000" w:themeColor="text1"/>
          <w:lang w:val="en-US"/>
        </w:rPr>
      </w:pPr>
      <w:r w:rsidRPr="00F34919">
        <w:rPr>
          <w:rFonts w:eastAsiaTheme="minorHAnsi"/>
          <w:b/>
          <w:color w:val="000000" w:themeColor="text1"/>
          <w:lang w:val="en-GB"/>
        </w:rPr>
        <w:t>2.4.</w:t>
      </w:r>
      <w:r w:rsidR="002E01EA" w:rsidRPr="00F34919">
        <w:rPr>
          <w:rFonts w:eastAsiaTheme="minorHAnsi"/>
          <w:b/>
          <w:color w:val="000000" w:themeColor="text1"/>
          <w:lang w:val="en-GB"/>
        </w:rPr>
        <w:t>2</w:t>
      </w:r>
      <w:r w:rsidR="003A5003" w:rsidRPr="00F34919">
        <w:rPr>
          <w:rFonts w:eastAsiaTheme="minorHAnsi"/>
          <w:b/>
          <w:color w:val="000000" w:themeColor="text1"/>
          <w:lang w:val="en-GB"/>
        </w:rPr>
        <w:t xml:space="preserve"> </w:t>
      </w:r>
      <w:del w:id="633" w:author="Camila Bruder" w:date="2023-11-30T14:37:00Z">
        <w:r w:rsidR="008E4954">
          <w:rPr>
            <w:rFonts w:ascii="Times" w:eastAsiaTheme="minorHAnsi" w:hAnsi="Times"/>
            <w:b/>
            <w:bCs/>
            <w:i/>
            <w:iCs/>
            <w:lang w:val="en-GB"/>
          </w:rPr>
          <w:delText>Intra-rater</w:delText>
        </w:r>
      </w:del>
      <w:ins w:id="634" w:author="Camila Bruder" w:date="2023-11-30T14:37:00Z">
        <w:r w:rsidR="00077BCA">
          <w:rPr>
            <w:rFonts w:eastAsiaTheme="minorHAnsi"/>
            <w:b/>
            <w:bCs/>
            <w:color w:val="000000" w:themeColor="text1"/>
            <w:lang w:val="en-GB"/>
          </w:rPr>
          <w:t xml:space="preserve">   </w:t>
        </w:r>
        <w:r w:rsidR="00D42220" w:rsidRPr="00420A7E">
          <w:rPr>
            <w:rFonts w:eastAsiaTheme="minorHAnsi"/>
            <w:b/>
            <w:bCs/>
            <w:i/>
            <w:iCs/>
            <w:color w:val="000000" w:themeColor="text1"/>
            <w:lang w:val="en-GB"/>
          </w:rPr>
          <w:t>Consisten</w:t>
        </w:r>
        <w:r w:rsidR="003A5003" w:rsidRPr="00420A7E">
          <w:rPr>
            <w:rFonts w:eastAsiaTheme="minorHAnsi"/>
            <w:b/>
            <w:bCs/>
            <w:i/>
            <w:iCs/>
            <w:color w:val="000000" w:themeColor="text1"/>
            <w:lang w:val="en-GB"/>
          </w:rPr>
          <w:t>c</w:t>
        </w:r>
        <w:r w:rsidR="00D42220" w:rsidRPr="00420A7E">
          <w:rPr>
            <w:rFonts w:eastAsiaTheme="minorHAnsi"/>
            <w:b/>
            <w:bCs/>
            <w:i/>
            <w:iCs/>
            <w:color w:val="000000" w:themeColor="text1"/>
            <w:lang w:val="en-GB"/>
          </w:rPr>
          <w:t>y of preferences for some singers (</w:t>
        </w:r>
        <w:proofErr w:type="spellStart"/>
        <w:r w:rsidR="00D42220" w:rsidRPr="00420A7E">
          <w:rPr>
            <w:rFonts w:eastAsiaTheme="minorHAnsi"/>
            <w:b/>
            <w:bCs/>
            <w:i/>
            <w:iCs/>
            <w:color w:val="000000" w:themeColor="text1"/>
            <w:lang w:val="en-GB"/>
          </w:rPr>
          <w:t>i</w:t>
        </w:r>
        <w:r w:rsidR="00D42220" w:rsidRPr="00420A7E">
          <w:rPr>
            <w:b/>
            <w:bCs/>
            <w:i/>
            <w:iCs/>
            <w:color w:val="000000" w:themeColor="text1"/>
            <w:lang w:val="en-US"/>
          </w:rPr>
          <w:t>nterstyle</w:t>
        </w:r>
      </w:ins>
      <w:proofErr w:type="spellEnd"/>
      <w:r w:rsidR="00D42220" w:rsidRPr="00F34919">
        <w:rPr>
          <w:b/>
          <w:i/>
          <w:color w:val="000000" w:themeColor="text1"/>
          <w:lang w:val="en-US"/>
        </w:rPr>
        <w:t xml:space="preserve"> agreement</w:t>
      </w:r>
      <w:del w:id="635" w:author="Camila Bruder" w:date="2023-11-30T14:37:00Z">
        <w:r w:rsidR="008F1262" w:rsidRPr="00EB3D27">
          <w:rPr>
            <w:rFonts w:ascii="Times" w:eastAsiaTheme="minorHAnsi" w:hAnsi="Times"/>
            <w:b/>
            <w:bCs/>
            <w:i/>
            <w:iCs/>
            <w:lang w:val="en-GB"/>
          </w:rPr>
          <w:delText>.</w:delText>
        </w:r>
        <w:r w:rsidR="008F1262" w:rsidRPr="00EB3D27">
          <w:rPr>
            <w:rFonts w:ascii="Times" w:eastAsiaTheme="minorHAnsi" w:hAnsi="Times"/>
            <w:lang w:val="en-GB"/>
          </w:rPr>
          <w:delText xml:space="preserve"> </w:delText>
        </w:r>
        <w:r w:rsidR="00456F9F" w:rsidRPr="00EB3D27">
          <w:rPr>
            <w:rFonts w:ascii="Times" w:eastAsiaTheme="minorHAnsi" w:hAnsi="Times"/>
            <w:lang w:val="en-GB"/>
          </w:rPr>
          <w:delText>In addition</w:delText>
        </w:r>
      </w:del>
      <w:ins w:id="636" w:author="Camila Bruder" w:date="2023-11-30T14:37:00Z">
        <w:r w:rsidR="00D42220" w:rsidRPr="00420A7E">
          <w:rPr>
            <w:b/>
            <w:bCs/>
            <w:i/>
            <w:iCs/>
            <w:color w:val="000000" w:themeColor="text1"/>
            <w:lang w:val="en-US"/>
          </w:rPr>
          <w:t xml:space="preserve">) </w:t>
        </w:r>
      </w:ins>
    </w:p>
    <w:p w14:paraId="00AC7D3F" w14:textId="23E0ED26" w:rsidR="00950B0B" w:rsidRPr="00420A7E" w:rsidRDefault="003A5003" w:rsidP="004913DA">
      <w:pPr>
        <w:autoSpaceDE w:val="0"/>
        <w:autoSpaceDN w:val="0"/>
        <w:adjustRightInd w:val="0"/>
        <w:spacing w:line="360" w:lineRule="auto"/>
        <w:ind w:firstLine="284"/>
        <w:jc w:val="both"/>
        <w:rPr>
          <w:ins w:id="637" w:author="Camila Bruder" w:date="2023-11-30T14:37:00Z"/>
          <w:color w:val="000000" w:themeColor="text1"/>
          <w:shd w:val="clear" w:color="auto" w:fill="FFFFFF"/>
          <w:lang w:val="en-US"/>
        </w:rPr>
      </w:pPr>
      <w:ins w:id="638" w:author="Camila Bruder" w:date="2023-11-30T14:37:00Z">
        <w:r w:rsidRPr="00420A7E">
          <w:rPr>
            <w:color w:val="000000" w:themeColor="text1"/>
            <w:lang w:val="en-US"/>
          </w:rPr>
          <w:t xml:space="preserve">As outlined in our analysis plan, we </w:t>
        </w:r>
        <w:r w:rsidR="00AB6371" w:rsidRPr="00420A7E">
          <w:rPr>
            <w:color w:val="000000" w:themeColor="text1"/>
            <w:lang w:val="en-US"/>
          </w:rPr>
          <w:t>propose</w:t>
        </w:r>
      </w:ins>
      <w:r w:rsidR="00AB6371" w:rsidRPr="00F34919">
        <w:rPr>
          <w:color w:val="000000" w:themeColor="text1"/>
          <w:lang w:val="en-US"/>
        </w:rPr>
        <w:t xml:space="preserve"> to</w:t>
      </w:r>
      <w:r w:rsidRPr="00F34919">
        <w:rPr>
          <w:color w:val="000000" w:themeColor="text1"/>
          <w:lang w:val="en-US"/>
        </w:rPr>
        <w:t xml:space="preserve"> </w:t>
      </w:r>
      <w:ins w:id="639" w:author="Camila Bruder" w:date="2023-11-30T14:37:00Z">
        <w:r w:rsidR="00271413" w:rsidRPr="00420A7E">
          <w:rPr>
            <w:color w:val="000000" w:themeColor="text1"/>
            <w:lang w:val="en-US"/>
          </w:rPr>
          <w:t xml:space="preserve">use </w:t>
        </w:r>
        <w:proofErr w:type="spellStart"/>
        <w:r w:rsidRPr="00420A7E">
          <w:rPr>
            <w:color w:val="000000" w:themeColor="text1"/>
            <w:lang w:val="en-US"/>
          </w:rPr>
          <w:t>Krippendorff’s</w:t>
        </w:r>
        <w:proofErr w:type="spellEnd"/>
        <w:r w:rsidRPr="00420A7E">
          <w:rPr>
            <w:color w:val="000000" w:themeColor="text1"/>
            <w:lang w:val="en-US"/>
          </w:rPr>
          <w:t xml:space="preserve"> alpha</w:t>
        </w:r>
        <w:r w:rsidR="00AB6371" w:rsidRPr="00420A7E">
          <w:rPr>
            <w:color w:val="000000" w:themeColor="text1"/>
            <w:lang w:val="en-US"/>
          </w:rPr>
          <w:t xml:space="preserve"> </w:t>
        </w:r>
        <w:r w:rsidR="00AB6371" w:rsidRPr="00420A7E">
          <w:rPr>
            <w:rStyle w:val="CommentReference"/>
            <w:rFonts w:eastAsiaTheme="majorEastAsia"/>
            <w:color w:val="000000" w:themeColor="text1"/>
            <w:sz w:val="24"/>
            <w:szCs w:val="24"/>
            <w:lang w:val="en-US"/>
          </w:rPr>
          <w:t>(</w:t>
        </w:r>
        <w:r w:rsidR="00AB6371" w:rsidRPr="00420A7E">
          <w:rPr>
            <w:rStyle w:val="CommentReference"/>
            <w:rFonts w:eastAsiaTheme="majorEastAsia"/>
            <w:color w:val="000000" w:themeColor="text1"/>
            <w:sz w:val="24"/>
            <w:szCs w:val="24"/>
            <w:lang w:val="en-US"/>
          </w:rPr>
          <w:sym w:font="Symbol" w:char="F061"/>
        </w:r>
        <w:r w:rsidR="00AB6371" w:rsidRPr="00420A7E">
          <w:rPr>
            <w:rStyle w:val="CommentReference"/>
            <w:rFonts w:eastAsiaTheme="majorEastAsia"/>
            <w:i/>
            <w:iCs/>
            <w:color w:val="000000" w:themeColor="text1"/>
            <w:sz w:val="24"/>
            <w:szCs w:val="24"/>
            <w:vertAlign w:val="subscript"/>
            <w:lang w:val="en-US"/>
          </w:rPr>
          <w:t>K</w:t>
        </w:r>
        <w:r w:rsidR="00AB6371" w:rsidRPr="00420A7E">
          <w:rPr>
            <w:rStyle w:val="CommentReference"/>
            <w:rFonts w:eastAsiaTheme="majorEastAsia"/>
            <w:color w:val="000000" w:themeColor="text1"/>
            <w:sz w:val="24"/>
            <w:szCs w:val="24"/>
            <w:lang w:val="en-US"/>
          </w:rPr>
          <w:t>)</w:t>
        </w:r>
        <w:r w:rsidR="00271413" w:rsidRPr="00420A7E">
          <w:rPr>
            <w:rStyle w:val="CommentReference"/>
            <w:rFonts w:eastAsiaTheme="majorEastAsia"/>
            <w:color w:val="000000" w:themeColor="text1"/>
            <w:sz w:val="24"/>
            <w:szCs w:val="24"/>
            <w:lang w:val="en-US"/>
          </w:rPr>
          <w:t xml:space="preserve"> to measure </w:t>
        </w:r>
        <w:proofErr w:type="spellStart"/>
        <w:r w:rsidR="00271413" w:rsidRPr="00420A7E">
          <w:rPr>
            <w:rStyle w:val="CommentReference"/>
            <w:rFonts w:eastAsiaTheme="majorEastAsia"/>
            <w:color w:val="000000" w:themeColor="text1"/>
            <w:sz w:val="24"/>
            <w:szCs w:val="24"/>
            <w:lang w:val="en-US"/>
          </w:rPr>
          <w:t>interstyle</w:t>
        </w:r>
        <w:proofErr w:type="spellEnd"/>
        <w:r w:rsidR="00271413" w:rsidRPr="00420A7E">
          <w:rPr>
            <w:rStyle w:val="CommentReference"/>
            <w:rFonts w:eastAsiaTheme="majorEastAsia"/>
            <w:color w:val="000000" w:themeColor="text1"/>
            <w:sz w:val="24"/>
            <w:szCs w:val="24"/>
            <w:lang w:val="en-US"/>
          </w:rPr>
          <w:t xml:space="preserve"> agreement</w:t>
        </w:r>
        <w:r w:rsidR="00271413" w:rsidRPr="00420A7E">
          <w:rPr>
            <w:color w:val="000000" w:themeColor="text1"/>
            <w:lang w:val="en-US"/>
          </w:rPr>
          <w:t xml:space="preserve">, that is, to assess how consistent were preferences across </w:t>
        </w:r>
      </w:ins>
      <w:r w:rsidR="00271413" w:rsidRPr="00F34919">
        <w:rPr>
          <w:color w:val="000000" w:themeColor="text1"/>
          <w:lang w:val="en-US"/>
        </w:rPr>
        <w:t xml:space="preserve">the </w:t>
      </w:r>
      <w:del w:id="640" w:author="Camila Bruder" w:date="2023-11-30T14:37:00Z">
        <w:r w:rsidR="00456F9F" w:rsidRPr="00EB3D27">
          <w:rPr>
            <w:rFonts w:ascii="Times" w:eastAsiaTheme="minorHAnsi" w:hAnsi="Times"/>
            <w:lang w:val="en-GB"/>
          </w:rPr>
          <w:delText>consistency measures mentioned in Section 1.</w:delText>
        </w:r>
      </w:del>
      <w:ins w:id="641" w:author="Camila Bruder" w:date="2023-11-30T14:37:00Z">
        <w:r w:rsidR="00271413" w:rsidRPr="00420A7E">
          <w:rPr>
            <w:color w:val="000000" w:themeColor="text1"/>
            <w:lang w:val="en-US"/>
          </w:rPr>
          <w:t>different styles of vocalization.</w:t>
        </w:r>
        <w:r w:rsidR="00AB6371" w:rsidRPr="00420A7E">
          <w:rPr>
            <w:color w:val="000000" w:themeColor="text1"/>
            <w:lang w:val="en-US"/>
          </w:rPr>
          <w:t xml:space="preserve"> </w:t>
        </w:r>
        <w:r w:rsidR="00271413" w:rsidRPr="00420A7E">
          <w:rPr>
            <w:color w:val="000000" w:themeColor="text1"/>
            <w:lang w:val="en-US"/>
          </w:rPr>
          <w:t>Based on grand average</w:t>
        </w:r>
        <w:r w:rsidR="004715CE" w:rsidRPr="00420A7E">
          <w:rPr>
            <w:color w:val="000000" w:themeColor="text1"/>
            <w:lang w:val="en-US"/>
          </w:rPr>
          <w:t>s</w:t>
        </w:r>
        <w:r w:rsidR="00271413" w:rsidRPr="00420A7E">
          <w:rPr>
            <w:color w:val="000000" w:themeColor="text1"/>
            <w:lang w:val="en-US"/>
          </w:rPr>
          <w:t xml:space="preserve"> of liking ratings for each singer in each vocalization style, we will compute </w:t>
        </w:r>
        <w:proofErr w:type="spellStart"/>
        <w:r w:rsidR="00271413" w:rsidRPr="00420A7E">
          <w:rPr>
            <w:color w:val="000000" w:themeColor="text1"/>
            <w:lang w:val="en-US"/>
          </w:rPr>
          <w:t>interstyle</w:t>
        </w:r>
        <w:proofErr w:type="spellEnd"/>
        <w:r w:rsidR="00271413" w:rsidRPr="00420A7E">
          <w:rPr>
            <w:color w:val="000000" w:themeColor="text1"/>
            <w:lang w:val="en-US"/>
          </w:rPr>
          <w:t xml:space="preserve"> agreement using the </w:t>
        </w:r>
        <w:proofErr w:type="spellStart"/>
        <w:r w:rsidR="00271413" w:rsidRPr="00420A7E">
          <w:rPr>
            <w:color w:val="000000" w:themeColor="text1"/>
            <w:lang w:val="en-US"/>
          </w:rPr>
          <w:t>kripp.boot</w:t>
        </w:r>
        <w:proofErr w:type="spellEnd"/>
        <w:r w:rsidR="00271413" w:rsidRPr="00420A7E">
          <w:rPr>
            <w:color w:val="000000" w:themeColor="text1"/>
            <w:lang w:val="en-US"/>
          </w:rPr>
          <w:t xml:space="preserve"> function from the </w:t>
        </w:r>
        <w:proofErr w:type="spellStart"/>
        <w:r w:rsidR="00271413" w:rsidRPr="00420A7E">
          <w:rPr>
            <w:color w:val="000000" w:themeColor="text1"/>
            <w:lang w:val="en-US"/>
          </w:rPr>
          <w:t>kripp.boot</w:t>
        </w:r>
        <w:proofErr w:type="spellEnd"/>
        <w:r w:rsidR="00271413" w:rsidRPr="00420A7E">
          <w:rPr>
            <w:color w:val="000000" w:themeColor="text1"/>
            <w:lang w:val="en-US"/>
          </w:rPr>
          <w:t xml:space="preserve"> R package</w:t>
        </w:r>
        <w:r w:rsidR="00B75532" w:rsidRPr="00420A7E">
          <w:rPr>
            <w:color w:val="000000" w:themeColor="text1"/>
            <w:lang w:val="en-US"/>
          </w:rPr>
          <w:t xml:space="preserve"> </w:t>
        </w:r>
        <w:r w:rsidR="00B75532" w:rsidRPr="00420A7E">
          <w:rPr>
            <w:color w:val="000000" w:themeColor="text1"/>
            <w:lang w:val="en-US"/>
          </w:rPr>
          <w:fldChar w:fldCharType="begin"/>
        </w:r>
        <w:r w:rsidR="00B75532" w:rsidRPr="00420A7E">
          <w:rPr>
            <w:color w:val="000000" w:themeColor="text1"/>
            <w:lang w:val="en-US"/>
          </w:rPr>
          <w:instrText xml:space="preserve"> ADDIN ZOTERO_ITEM CSL_CITATION {"citationID":"3ulTuILk","properties":{"formattedCitation":"(Proutskova &amp; Gruszczynski, 2023)","plainCitation":"(Proutskova &amp; Gruszczynski, 2023)","noteIndex":0},"citationItems":[{"id":3940,"uris":["http://zotero.org/users/local/CelvPSso/items/JML26EZJ"],"itemData":{"id":3940,"type":"document","abstract":"Citation:\nPolina Proutskova and Mike Gruszczynski (2023). kripp.boot: Bootstrap Krippendorff's Alpha Intercoder Reliability\n  Statistic.","publisher":"R package version 1.0.0.","title":"kripp.boot: bootstrap Krippendorff's alpha intercoder reliability statistic.","author":[{"family":"Proutskova","given":"Polina"},{"family":"Gruszczynski","given":"Mike"}],"issued":{"date-parts":[["2023"]]}}}],"schema":"https://github.com/citation-style-language/schema/raw/master/csl-citation.json"} </w:instrText>
        </w:r>
        <w:r w:rsidR="00B75532" w:rsidRPr="00420A7E">
          <w:rPr>
            <w:color w:val="000000" w:themeColor="text1"/>
            <w:lang w:val="en-US"/>
          </w:rPr>
          <w:fldChar w:fldCharType="separate"/>
        </w:r>
        <w:r w:rsidR="00B75532" w:rsidRPr="00420A7E">
          <w:rPr>
            <w:noProof/>
            <w:color w:val="000000" w:themeColor="text1"/>
            <w:lang w:val="en-US"/>
          </w:rPr>
          <w:t>(Proutskova &amp; Gruszczynski, 2023)</w:t>
        </w:r>
        <w:r w:rsidR="00B75532" w:rsidRPr="00420A7E">
          <w:rPr>
            <w:color w:val="000000" w:themeColor="text1"/>
            <w:lang w:val="en-US"/>
          </w:rPr>
          <w:fldChar w:fldCharType="end"/>
        </w:r>
        <w:r w:rsidR="00271413" w:rsidRPr="00420A7E">
          <w:rPr>
            <w:color w:val="000000" w:themeColor="text1"/>
            <w:lang w:val="en-US"/>
          </w:rPr>
          <w:t xml:space="preserve">, which </w:t>
        </w:r>
        <w:r w:rsidR="00950B0B" w:rsidRPr="00420A7E">
          <w:rPr>
            <w:color w:val="000000" w:themeColor="text1"/>
            <w:lang w:val="en-US"/>
          </w:rPr>
          <w:t xml:space="preserve">implements </w:t>
        </w:r>
        <w:proofErr w:type="spellStart"/>
        <w:r w:rsidR="00950B0B" w:rsidRPr="00420A7E">
          <w:rPr>
            <w:color w:val="000000" w:themeColor="text1"/>
            <w:lang w:val="en-US"/>
          </w:rPr>
          <w:t>Krippendorff’s</w:t>
        </w:r>
        <w:proofErr w:type="spellEnd"/>
        <w:r w:rsidR="00950B0B" w:rsidRPr="00420A7E">
          <w:rPr>
            <w:color w:val="000000" w:themeColor="text1"/>
            <w:lang w:val="en-US"/>
          </w:rPr>
          <w:t xml:space="preserve"> </w:t>
        </w:r>
        <w:r w:rsidR="004715CE" w:rsidRPr="00420A7E">
          <w:rPr>
            <w:color w:val="000000" w:themeColor="text1"/>
            <w:lang w:val="en-US"/>
          </w:rPr>
          <w:t xml:space="preserve">algorithm </w:t>
        </w:r>
        <w:r w:rsidR="004715CE" w:rsidRPr="00420A7E">
          <w:rPr>
            <w:color w:val="000000" w:themeColor="text1"/>
            <w:lang w:val="en-US"/>
          </w:rPr>
          <w:fldChar w:fldCharType="begin"/>
        </w:r>
        <w:r w:rsidR="004715CE" w:rsidRPr="00420A7E">
          <w:rPr>
            <w:color w:val="000000" w:themeColor="text1"/>
            <w:lang w:val="en-US"/>
          </w:rPr>
          <w:instrText xml:space="preserve"> ADDIN ZOTERO_ITEM CSL_CITATION {"citationID":"OPjyvg2x","properties":{"formattedCitation":"(Krippendorff, 2011)","plainCitation":"(Krippendorff, 2011)","noteIndex":0},"citationItems":[{"id":1626,"uris":["http://zotero.org/users/local/CelvPSso/items/HR9VHFJT"],"itemData":{"id":1626,"type":"article-journal","title":"Computing Krippendorff's Alpha-Reliability","URL":"https://repository.upenn.edu/asc_papers/43","author":[{"family":"Krippendorff","given":"Klaus"}],"issued":{"date-parts":[["2011"]]}}}],"schema":"https://github.com/citation-style-language/schema/raw/master/csl-citation.json"} </w:instrText>
        </w:r>
        <w:r w:rsidR="004715CE" w:rsidRPr="00420A7E">
          <w:rPr>
            <w:color w:val="000000" w:themeColor="text1"/>
            <w:lang w:val="en-US"/>
          </w:rPr>
          <w:fldChar w:fldCharType="separate"/>
        </w:r>
        <w:r w:rsidR="004715CE" w:rsidRPr="00420A7E">
          <w:rPr>
            <w:noProof/>
            <w:color w:val="000000" w:themeColor="text1"/>
            <w:lang w:val="en-US"/>
          </w:rPr>
          <w:t>(Krippendorff, 2011)</w:t>
        </w:r>
        <w:r w:rsidR="004715CE" w:rsidRPr="00420A7E">
          <w:rPr>
            <w:color w:val="000000" w:themeColor="text1"/>
            <w:lang w:val="en-US"/>
          </w:rPr>
          <w:fldChar w:fldCharType="end"/>
        </w:r>
        <w:r w:rsidR="00950B0B" w:rsidRPr="00420A7E">
          <w:rPr>
            <w:color w:val="000000" w:themeColor="text1"/>
            <w:lang w:val="en-US"/>
          </w:rPr>
          <w:t xml:space="preserve"> </w:t>
        </w:r>
        <w:r w:rsidR="00950B0B" w:rsidRPr="00420A7E">
          <w:rPr>
            <w:color w:val="000000" w:themeColor="text1"/>
            <w:shd w:val="clear" w:color="auto" w:fill="FFFFFF"/>
          </w:rPr>
          <w:t xml:space="preserve">for bootstrapping the </w:t>
        </w:r>
        <w:r w:rsidR="00950B0B" w:rsidRPr="00420A7E">
          <w:rPr>
            <w:rStyle w:val="CommentReference"/>
            <w:rFonts w:eastAsiaTheme="majorEastAsia"/>
            <w:color w:val="000000" w:themeColor="text1"/>
            <w:sz w:val="24"/>
            <w:szCs w:val="24"/>
            <w:lang w:val="en-US"/>
          </w:rPr>
          <w:sym w:font="Symbol" w:char="F061"/>
        </w:r>
        <w:r w:rsidR="00950B0B" w:rsidRPr="00420A7E">
          <w:rPr>
            <w:rStyle w:val="CommentReference"/>
            <w:rFonts w:eastAsiaTheme="majorEastAsia"/>
            <w:i/>
            <w:iCs/>
            <w:color w:val="000000" w:themeColor="text1"/>
            <w:sz w:val="24"/>
            <w:szCs w:val="24"/>
            <w:vertAlign w:val="subscript"/>
            <w:lang w:val="en-US"/>
          </w:rPr>
          <w:t>K</w:t>
        </w:r>
        <w:r w:rsidR="00950B0B" w:rsidRPr="00420A7E">
          <w:rPr>
            <w:color w:val="000000" w:themeColor="text1"/>
            <w:shd w:val="clear" w:color="auto" w:fill="FFFFFF"/>
          </w:rPr>
          <w:t xml:space="preserve"> coefficient</w:t>
        </w:r>
        <w:r w:rsidR="00950B0B" w:rsidRPr="00420A7E">
          <w:rPr>
            <w:color w:val="000000" w:themeColor="text1"/>
            <w:shd w:val="clear" w:color="auto" w:fill="FFFFFF"/>
            <w:lang w:val="en-US"/>
          </w:rPr>
          <w:t xml:space="preserve"> and</w:t>
        </w:r>
        <w:r w:rsidR="00950B0B" w:rsidRPr="00420A7E">
          <w:rPr>
            <w:color w:val="000000" w:themeColor="text1"/>
            <w:shd w:val="clear" w:color="auto" w:fill="FFFFFF"/>
          </w:rPr>
          <w:t xml:space="preserve"> confidence </w:t>
        </w:r>
        <w:r w:rsidR="00950B0B" w:rsidRPr="00420A7E">
          <w:rPr>
            <w:color w:val="000000" w:themeColor="text1"/>
            <w:shd w:val="clear" w:color="auto" w:fill="FFFFFF"/>
            <w:lang w:val="en-US"/>
          </w:rPr>
          <w:t xml:space="preserve">intervals. In our framework, the 22 singers are the </w:t>
        </w:r>
        <w:r w:rsidR="004169DC">
          <w:rPr>
            <w:color w:val="000000" w:themeColor="text1"/>
            <w:shd w:val="clear" w:color="auto" w:fill="FFFFFF"/>
            <w:lang w:val="en-US"/>
          </w:rPr>
          <w:t>“subjects”</w:t>
        </w:r>
        <w:r w:rsidR="004169DC" w:rsidRPr="00420A7E">
          <w:rPr>
            <w:color w:val="000000" w:themeColor="text1"/>
            <w:shd w:val="clear" w:color="auto" w:fill="FFFFFF"/>
            <w:lang w:val="en-US"/>
          </w:rPr>
          <w:t xml:space="preserve"> </w:t>
        </w:r>
        <w:r w:rsidR="00E07D8F" w:rsidRPr="00420A7E">
          <w:rPr>
            <w:color w:val="000000" w:themeColor="text1"/>
            <w:shd w:val="clear" w:color="auto" w:fill="FFFFFF"/>
            <w:lang w:val="en-US"/>
          </w:rPr>
          <w:t>and the</w:t>
        </w:r>
        <w:r w:rsidR="00B75532" w:rsidRPr="00420A7E">
          <w:rPr>
            <w:color w:val="000000" w:themeColor="text1"/>
            <w:shd w:val="clear" w:color="auto" w:fill="FFFFFF"/>
            <w:lang w:val="en-US"/>
          </w:rPr>
          <w:t xml:space="preserve"> </w:t>
        </w:r>
        <w:r w:rsidR="00E07D8F" w:rsidRPr="00420A7E">
          <w:rPr>
            <w:color w:val="000000" w:themeColor="text1"/>
            <w:shd w:val="clear" w:color="auto" w:fill="FFFFFF"/>
            <w:lang w:val="en-US"/>
          </w:rPr>
          <w:t>five</w:t>
        </w:r>
        <w:r w:rsidR="00950B0B" w:rsidRPr="00420A7E">
          <w:rPr>
            <w:color w:val="000000" w:themeColor="text1"/>
            <w:shd w:val="clear" w:color="auto" w:fill="FFFFFF"/>
            <w:lang w:val="en-US"/>
          </w:rPr>
          <w:t xml:space="preserve"> styles</w:t>
        </w:r>
        <w:r w:rsidR="00E07D8F" w:rsidRPr="00420A7E">
          <w:rPr>
            <w:color w:val="000000" w:themeColor="text1"/>
            <w:shd w:val="clear" w:color="auto" w:fill="FFFFFF"/>
            <w:lang w:val="en-US"/>
          </w:rPr>
          <w:t xml:space="preserve"> are the “raters”</w:t>
        </w:r>
        <w:r w:rsidR="00950B0B" w:rsidRPr="00420A7E">
          <w:rPr>
            <w:color w:val="000000" w:themeColor="text1"/>
            <w:shd w:val="clear" w:color="auto" w:fill="FFFFFF"/>
            <w:lang w:val="en-US"/>
          </w:rPr>
          <w:t xml:space="preserve">. We </w:t>
        </w:r>
        <w:r w:rsidR="00B75532" w:rsidRPr="00420A7E">
          <w:rPr>
            <w:color w:val="000000" w:themeColor="text1"/>
            <w:shd w:val="clear" w:color="auto" w:fill="FFFFFF"/>
            <w:lang w:val="en-US"/>
          </w:rPr>
          <w:t xml:space="preserve">will </w:t>
        </w:r>
        <w:r w:rsidR="00950B0B" w:rsidRPr="00420A7E">
          <w:rPr>
            <w:color w:val="000000" w:themeColor="text1"/>
            <w:shd w:val="clear" w:color="auto" w:fill="FFFFFF"/>
            <w:lang w:val="en-US"/>
          </w:rPr>
          <w:t xml:space="preserve">specify a </w:t>
        </w:r>
        <w:r w:rsidR="00950B0B" w:rsidRPr="00420A7E">
          <w:rPr>
            <w:color w:val="000000" w:themeColor="text1"/>
            <w:shd w:val="clear" w:color="auto" w:fill="FFFFFF"/>
          </w:rPr>
          <w:t xml:space="preserve">vector of probabilities </w:t>
        </w:r>
        <w:r w:rsidR="00950B0B" w:rsidRPr="00420A7E">
          <w:rPr>
            <w:color w:val="000000" w:themeColor="text1"/>
            <w:shd w:val="clear" w:color="auto" w:fill="FFFFFF"/>
            <w:lang w:val="en-US"/>
          </w:rPr>
          <w:t>(</w:t>
        </w:r>
        <w:r w:rsidR="00950B0B" w:rsidRPr="00420A7E">
          <w:rPr>
            <w:color w:val="000000" w:themeColor="text1"/>
          </w:rPr>
          <w:t>probs = c</w:t>
        </w:r>
        <w:r w:rsidR="00950B0B" w:rsidRPr="00420A7E">
          <w:rPr>
            <w:color w:val="000000" w:themeColor="text1"/>
            <w:lang w:val="en-US"/>
          </w:rPr>
          <w:t xml:space="preserve"> </w:t>
        </w:r>
        <w:r w:rsidR="00950B0B" w:rsidRPr="00420A7E">
          <w:rPr>
            <w:color w:val="000000" w:themeColor="text1"/>
          </w:rPr>
          <w:t>(.025, .975</w:t>
        </w:r>
        <w:r w:rsidR="00950B0B" w:rsidRPr="00420A7E">
          <w:rPr>
            <w:color w:val="000000" w:themeColor="text1"/>
            <w:lang w:val="en-US"/>
          </w:rPr>
          <w:t xml:space="preserve">)) to obtain a </w:t>
        </w:r>
        <w:r w:rsidR="00950B0B" w:rsidRPr="00420A7E">
          <w:rPr>
            <w:color w:val="000000" w:themeColor="text1"/>
            <w:shd w:val="clear" w:color="auto" w:fill="FFFFFF"/>
            <w:lang w:val="en-US"/>
          </w:rPr>
          <w:t xml:space="preserve">95% confidence interval, and 100 iterations. We </w:t>
        </w:r>
        <w:r w:rsidR="00B75532" w:rsidRPr="00420A7E">
          <w:rPr>
            <w:color w:val="000000" w:themeColor="text1"/>
            <w:shd w:val="clear" w:color="auto" w:fill="FFFFFF"/>
            <w:lang w:val="en-US"/>
          </w:rPr>
          <w:t xml:space="preserve">will </w:t>
        </w:r>
        <w:r w:rsidR="00950B0B" w:rsidRPr="00420A7E">
          <w:rPr>
            <w:color w:val="000000" w:themeColor="text1"/>
            <w:shd w:val="clear" w:color="auto" w:fill="FFFFFF"/>
            <w:lang w:val="en-US"/>
          </w:rPr>
          <w:t xml:space="preserve">take the resulting </w:t>
        </w:r>
        <w:r w:rsidR="00B75532" w:rsidRPr="00420A7E">
          <w:rPr>
            <w:color w:val="000000" w:themeColor="text1"/>
            <w:shd w:val="clear" w:color="auto" w:fill="FFFFFF"/>
            <w:lang w:val="en-US"/>
          </w:rPr>
          <w:t>mean value of all bootstrapped replicates</w:t>
        </w:r>
        <w:r w:rsidR="00B1777E" w:rsidRPr="00420A7E">
          <w:rPr>
            <w:color w:val="000000" w:themeColor="text1"/>
            <w:shd w:val="clear" w:color="auto" w:fill="FFFFFF"/>
            <w:lang w:val="en-US"/>
          </w:rPr>
          <w:t>. Note that in the</w:t>
        </w:r>
        <w:r w:rsidR="00B75532" w:rsidRPr="00420A7E">
          <w:rPr>
            <w:color w:val="000000" w:themeColor="text1"/>
            <w:shd w:val="clear" w:color="auto" w:fill="FFFFFF"/>
            <w:lang w:val="en-US"/>
          </w:rPr>
          <w:t xml:space="preserve"> simulations, this value was very similar to the output of the </w:t>
        </w:r>
        <w:proofErr w:type="spellStart"/>
        <w:r w:rsidR="00B75532" w:rsidRPr="00420A7E">
          <w:rPr>
            <w:rFonts w:eastAsiaTheme="minorHAnsi"/>
            <w:color w:val="000000" w:themeColor="text1"/>
            <w:lang w:val="en-US"/>
          </w:rPr>
          <w:t>kripp.alpha</w:t>
        </w:r>
        <w:proofErr w:type="spellEnd"/>
        <w:r w:rsidR="00B75532" w:rsidRPr="00420A7E">
          <w:rPr>
            <w:rFonts w:eastAsiaTheme="minorHAnsi"/>
            <w:color w:val="000000" w:themeColor="text1"/>
            <w:lang w:val="en-US"/>
          </w:rPr>
          <w:t xml:space="preserve"> function from the </w:t>
        </w:r>
        <w:proofErr w:type="spellStart"/>
        <w:r w:rsidR="00B75532" w:rsidRPr="00420A7E">
          <w:rPr>
            <w:rFonts w:eastAsiaTheme="minorHAnsi"/>
            <w:color w:val="000000" w:themeColor="text1"/>
            <w:lang w:val="en-US"/>
          </w:rPr>
          <w:t>irr</w:t>
        </w:r>
        <w:proofErr w:type="spellEnd"/>
        <w:r w:rsidR="00B75532" w:rsidRPr="00420A7E">
          <w:rPr>
            <w:rFonts w:eastAsiaTheme="minorHAnsi"/>
            <w:color w:val="000000" w:themeColor="text1"/>
            <w:lang w:val="en-US"/>
          </w:rPr>
          <w:t xml:space="preserve"> R package; and 10 or 100 iterations produc</w:t>
        </w:r>
        <w:r w:rsidR="002B1848" w:rsidRPr="00420A7E">
          <w:rPr>
            <w:rFonts w:eastAsiaTheme="minorHAnsi"/>
            <w:color w:val="000000" w:themeColor="text1"/>
            <w:lang w:val="en-US"/>
          </w:rPr>
          <w:t>ed</w:t>
        </w:r>
        <w:r w:rsidR="00B75532" w:rsidRPr="00420A7E">
          <w:rPr>
            <w:rFonts w:eastAsiaTheme="minorHAnsi"/>
            <w:color w:val="000000" w:themeColor="text1"/>
            <w:lang w:val="en-US"/>
          </w:rPr>
          <w:t xml:space="preserve"> very similar results.</w:t>
        </w:r>
        <w:r w:rsidR="004715CE" w:rsidRPr="00420A7E">
          <w:rPr>
            <w:rFonts w:eastAsiaTheme="minorHAnsi"/>
            <w:color w:val="000000" w:themeColor="text1"/>
            <w:lang w:val="en-US"/>
          </w:rPr>
          <w:t xml:space="preserve"> </w:t>
        </w:r>
      </w:ins>
    </w:p>
    <w:p w14:paraId="2E0F44C9" w14:textId="77777777" w:rsidR="00950B0B" w:rsidRPr="00420A7E" w:rsidRDefault="00950B0B" w:rsidP="004913DA">
      <w:pPr>
        <w:autoSpaceDE w:val="0"/>
        <w:autoSpaceDN w:val="0"/>
        <w:adjustRightInd w:val="0"/>
        <w:spacing w:line="360" w:lineRule="auto"/>
        <w:ind w:firstLine="284"/>
        <w:jc w:val="both"/>
        <w:rPr>
          <w:ins w:id="642" w:author="Camila Bruder" w:date="2023-11-30T14:37:00Z"/>
          <w:rFonts w:eastAsiaTheme="minorHAnsi"/>
          <w:color w:val="000000" w:themeColor="text1"/>
        </w:rPr>
      </w:pPr>
    </w:p>
    <w:p w14:paraId="0DB1CEDD" w14:textId="52C711A9" w:rsidR="003A5003" w:rsidRPr="00420A7E" w:rsidRDefault="003A5003" w:rsidP="00CE4C7B">
      <w:pPr>
        <w:autoSpaceDE w:val="0"/>
        <w:autoSpaceDN w:val="0"/>
        <w:adjustRightInd w:val="0"/>
        <w:spacing w:line="360" w:lineRule="auto"/>
        <w:jc w:val="both"/>
        <w:rPr>
          <w:ins w:id="643" w:author="Camila Bruder" w:date="2023-11-30T14:37:00Z"/>
          <w:rFonts w:eastAsiaTheme="minorHAnsi"/>
          <w:b/>
          <w:bCs/>
          <w:i/>
          <w:iCs/>
          <w:color w:val="000000" w:themeColor="text1"/>
          <w:lang w:val="en-GB"/>
        </w:rPr>
      </w:pPr>
      <w:r w:rsidRPr="00F34919">
        <w:rPr>
          <w:rFonts w:eastAsiaTheme="minorHAnsi"/>
          <w:b/>
          <w:color w:val="000000" w:themeColor="text1"/>
          <w:lang w:val="en-GB"/>
        </w:rPr>
        <w:t>2</w:t>
      </w:r>
      <w:ins w:id="644" w:author="Camila Bruder" w:date="2023-11-30T14:37:00Z">
        <w:r w:rsidRPr="00420A7E">
          <w:rPr>
            <w:rFonts w:eastAsiaTheme="minorHAnsi"/>
            <w:b/>
            <w:bCs/>
            <w:color w:val="000000" w:themeColor="text1"/>
            <w:lang w:val="en-GB"/>
          </w:rPr>
          <w:t xml:space="preserve">.4.3 </w:t>
        </w:r>
        <w:r w:rsidR="00511380">
          <w:rPr>
            <w:rFonts w:eastAsiaTheme="minorHAnsi"/>
            <w:b/>
            <w:bCs/>
            <w:color w:val="000000" w:themeColor="text1"/>
            <w:lang w:val="en-GB"/>
          </w:rPr>
          <w:t xml:space="preserve">  </w:t>
        </w:r>
        <w:r w:rsidRPr="00420A7E">
          <w:rPr>
            <w:rFonts w:eastAsiaTheme="minorHAnsi"/>
            <w:b/>
            <w:bCs/>
            <w:i/>
            <w:iCs/>
            <w:color w:val="000000" w:themeColor="text1"/>
            <w:lang w:val="en-GB"/>
          </w:rPr>
          <w:t>Variance component analysis and beholder index</w:t>
        </w:r>
      </w:ins>
    </w:p>
    <w:p w14:paraId="19E448A8" w14:textId="06F69656" w:rsidR="008111C3" w:rsidRPr="00420A7E" w:rsidRDefault="003A5003" w:rsidP="004913DA">
      <w:pPr>
        <w:spacing w:line="360" w:lineRule="auto"/>
        <w:ind w:firstLine="284"/>
        <w:jc w:val="both"/>
        <w:rPr>
          <w:ins w:id="645" w:author="Camila Bruder" w:date="2023-11-30T14:37:00Z"/>
          <w:color w:val="000000" w:themeColor="text1"/>
          <w:lang w:val="en-US"/>
        </w:rPr>
      </w:pPr>
      <w:ins w:id="646" w:author="Camila Bruder" w:date="2023-11-30T14:37:00Z">
        <w:r w:rsidRPr="00420A7E">
          <w:rPr>
            <w:color w:val="000000" w:themeColor="text1"/>
            <w:lang w:val="en-US"/>
          </w:rPr>
          <w:lastRenderedPageBreak/>
          <w:t>While we will focus our hypothesis testing on MM1</w:t>
        </w:r>
      </w:ins>
      <w:r w:rsidRPr="00F34919">
        <w:rPr>
          <w:color w:val="000000" w:themeColor="text1"/>
          <w:lang w:val="en-US"/>
        </w:rPr>
        <w:t>, we will also report</w:t>
      </w:r>
      <w:del w:id="647" w:author="Camila Bruder" w:date="2023-11-30T14:37:00Z">
        <w:r w:rsidR="00FD1295">
          <w:rPr>
            <w:rFonts w:ascii="Times" w:eastAsiaTheme="minorHAnsi" w:hAnsi="Times"/>
            <w:lang w:val="en-GB"/>
          </w:rPr>
          <w:delText xml:space="preserve">, </w:delText>
        </w:r>
        <w:r w:rsidR="00456F9F" w:rsidRPr="00EB3D27">
          <w:rPr>
            <w:rFonts w:ascii="Times" w:eastAsiaTheme="minorHAnsi" w:hAnsi="Times"/>
            <w:lang w:val="en-GB"/>
          </w:rPr>
          <w:delText xml:space="preserve">for </w:delText>
        </w:r>
      </w:del>
      <w:ins w:id="648" w:author="Camila Bruder" w:date="2023-11-30T14:37:00Z">
        <w:r w:rsidRPr="00420A7E">
          <w:rPr>
            <w:color w:val="000000" w:themeColor="text1"/>
            <w:lang w:val="en-US"/>
          </w:rPr>
          <w:t xml:space="preserve"> and jointly discuss the beholder index (</w:t>
        </w:r>
        <w:proofErr w:type="spellStart"/>
        <w:r w:rsidRPr="00420A7E">
          <w:rPr>
            <w:color w:val="000000" w:themeColor="text1"/>
            <w:lang w:val="en-US"/>
          </w:rPr>
          <w:t>Hönekopp</w:t>
        </w:r>
        <w:proofErr w:type="spellEnd"/>
        <w:r w:rsidRPr="00420A7E">
          <w:rPr>
            <w:color w:val="000000" w:themeColor="text1"/>
            <w:lang w:val="en-US"/>
          </w:rPr>
          <w:t xml:space="preserve">, 2006) as a complementary measure of agreement. </w:t>
        </w:r>
        <w:r w:rsidRPr="00420A7E">
          <w:rPr>
            <w:rStyle w:val="CommentReference"/>
            <w:rFonts w:eastAsiaTheme="majorEastAsia"/>
            <w:color w:val="000000" w:themeColor="text1"/>
            <w:sz w:val="24"/>
            <w:szCs w:val="24"/>
            <w:lang w:val="en-US"/>
          </w:rPr>
          <w:t xml:space="preserve">Based on </w:t>
        </w:r>
        <w:proofErr w:type="spellStart"/>
        <w:r w:rsidRPr="00420A7E">
          <w:rPr>
            <w:rStyle w:val="CommentReference"/>
            <w:rFonts w:eastAsiaTheme="majorEastAsia"/>
            <w:color w:val="000000" w:themeColor="text1"/>
            <w:sz w:val="24"/>
            <w:szCs w:val="24"/>
            <w:lang w:val="en-US"/>
          </w:rPr>
          <w:t>generalisability</w:t>
        </w:r>
        <w:proofErr w:type="spellEnd"/>
        <w:r w:rsidRPr="00420A7E">
          <w:rPr>
            <w:rStyle w:val="CommentReference"/>
            <w:rFonts w:eastAsiaTheme="majorEastAsia"/>
            <w:color w:val="000000" w:themeColor="text1"/>
            <w:sz w:val="24"/>
            <w:szCs w:val="24"/>
            <w:lang w:val="en-US"/>
          </w:rPr>
          <w:t xml:space="preserve"> theory </w:t>
        </w:r>
        <w:r w:rsidRPr="00420A7E">
          <w:rPr>
            <w:rStyle w:val="CommentReference"/>
            <w:rFonts w:eastAsiaTheme="majorEastAsia"/>
            <w:color w:val="000000" w:themeColor="text1"/>
            <w:sz w:val="24"/>
            <w:szCs w:val="24"/>
            <w:lang w:val="en-US"/>
          </w:rPr>
          <w:fldChar w:fldCharType="begin"/>
        </w:r>
        <w:r w:rsidRPr="00420A7E">
          <w:rPr>
            <w:rStyle w:val="CommentReference"/>
            <w:rFonts w:eastAsiaTheme="majorEastAsia"/>
            <w:color w:val="000000" w:themeColor="text1"/>
            <w:sz w:val="24"/>
            <w:szCs w:val="24"/>
            <w:lang w:val="en-US"/>
          </w:rPr>
          <w:instrText xml:space="preserve"> ADDIN ZOTERO_ITEM CSL_CITATION {"citationID":"z1hH7lQi","properties":{"formattedCitation":"(Brennan, 2001)","plainCitation":"(Brennan, 2001)","noteIndex":0},"citationItems":[{"id":3317,"uris":["http://zotero.org/users/local/CelvPSso/items/2NSE787K"],"itemData":{"id":3317,"type":"book","abstract":"To cite as:\nBrennan, R. L. (2001). Generalizability theory. New York: Springer Verlag.","event-place":"New York, NY","ISBN":"978-1-4419-2938-9","language":"en","note":"DOI: 10.1007/978-1-4757-3456-0","publisher":"Springer New York","publisher-place":"New York, NY","source":"DOI.org (Crossref)","title":"Generalizability Theory","URL":"http://link.springer.com/10.1007/978-1-4757-3456-0","author":[{"family":"Brennan","given":"Robert L."}],"accessed":{"date-parts":[["2023",10,5]]},"issued":{"date-parts":[["2001"]]}}}],"schema":"https://github.com/citation-style-language/schema/raw/master/csl-citation.json"} </w:instrText>
        </w:r>
        <w:r w:rsidRPr="00420A7E">
          <w:rPr>
            <w:rStyle w:val="CommentReference"/>
            <w:rFonts w:eastAsiaTheme="majorEastAsia"/>
            <w:color w:val="000000" w:themeColor="text1"/>
            <w:sz w:val="24"/>
            <w:szCs w:val="24"/>
            <w:lang w:val="en-US"/>
          </w:rPr>
          <w:fldChar w:fldCharType="separate"/>
        </w:r>
        <w:r w:rsidRPr="00420A7E">
          <w:rPr>
            <w:rStyle w:val="CommentReference"/>
            <w:rFonts w:eastAsiaTheme="majorEastAsia"/>
            <w:noProof/>
            <w:color w:val="000000" w:themeColor="text1"/>
            <w:sz w:val="24"/>
            <w:szCs w:val="24"/>
            <w:lang w:val="en-US"/>
          </w:rPr>
          <w:t>(Brennan, 2001)</w:t>
        </w:r>
        <w:r w:rsidRPr="00420A7E">
          <w:rPr>
            <w:rStyle w:val="CommentReference"/>
            <w:rFonts w:eastAsiaTheme="majorEastAsia"/>
            <w:color w:val="000000" w:themeColor="text1"/>
            <w:sz w:val="24"/>
            <w:szCs w:val="24"/>
            <w:lang w:val="en-US"/>
          </w:rPr>
          <w:fldChar w:fldCharType="end"/>
        </w:r>
        <w:r w:rsidRPr="00420A7E">
          <w:rPr>
            <w:rStyle w:val="CommentReference"/>
            <w:rFonts w:eastAsiaTheme="majorEastAsia"/>
            <w:color w:val="000000" w:themeColor="text1"/>
            <w:sz w:val="24"/>
            <w:szCs w:val="24"/>
            <w:lang w:val="en-US"/>
          </w:rPr>
          <w:t xml:space="preserve">, </w:t>
        </w:r>
        <w:proofErr w:type="spellStart"/>
        <w:r w:rsidRPr="00420A7E">
          <w:rPr>
            <w:rStyle w:val="CommentReference"/>
            <w:rFonts w:eastAsiaTheme="majorEastAsia"/>
            <w:color w:val="000000" w:themeColor="text1"/>
            <w:sz w:val="24"/>
            <w:szCs w:val="24"/>
            <w:lang w:val="en-US"/>
          </w:rPr>
          <w:t>Hönekopp</w:t>
        </w:r>
        <w:proofErr w:type="spellEnd"/>
        <w:r w:rsidRPr="00420A7E">
          <w:rPr>
            <w:rStyle w:val="CommentReference"/>
            <w:rFonts w:eastAsiaTheme="majorEastAsia"/>
            <w:color w:val="000000" w:themeColor="text1"/>
            <w:sz w:val="24"/>
            <w:szCs w:val="24"/>
            <w:lang w:val="en-US"/>
          </w:rPr>
          <w:t xml:space="preserve"> </w:t>
        </w:r>
        <w:r w:rsidRPr="00420A7E">
          <w:rPr>
            <w:rFonts w:eastAsiaTheme="minorHAnsi"/>
            <w:color w:val="000000" w:themeColor="text1"/>
            <w:lang w:val="en-US" w:eastAsia="en-US"/>
          </w:rPr>
          <w:fldChar w:fldCharType="begin"/>
        </w:r>
        <w:r w:rsidRPr="00420A7E">
          <w:rPr>
            <w:rFonts w:eastAsiaTheme="minorHAnsi"/>
            <w:color w:val="000000" w:themeColor="text1"/>
            <w:lang w:val="en-US" w:eastAsia="en-US"/>
          </w:rPr>
          <w:instrText xml:space="preserve"> ADDIN ZOTERO_ITEM CSL_CITATION {"citationID":"lGcaV6vy","properties":{"formattedCitation":"(2006)","plainCitation":"(2006)","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label":"page","suppress-author":true}],"schema":"https://github.com/citation-style-language/schema/raw/master/csl-citation.json"} </w:instrText>
        </w:r>
        <w:r w:rsidRPr="00420A7E">
          <w:rPr>
            <w:rFonts w:eastAsiaTheme="minorHAnsi"/>
            <w:color w:val="000000" w:themeColor="text1"/>
            <w:lang w:val="en-US" w:eastAsia="en-US"/>
          </w:rPr>
          <w:fldChar w:fldCharType="separate"/>
        </w:r>
        <w:r w:rsidRPr="00420A7E">
          <w:rPr>
            <w:color w:val="000000" w:themeColor="text1"/>
            <w:lang w:val="en-US"/>
          </w:rPr>
          <w:t>(2006)</w:t>
        </w:r>
        <w:r w:rsidRPr="00420A7E">
          <w:rPr>
            <w:rFonts w:eastAsiaTheme="minorHAnsi"/>
            <w:color w:val="000000" w:themeColor="text1"/>
            <w:lang w:val="en-US" w:eastAsia="en-US"/>
          </w:rPr>
          <w:fldChar w:fldCharType="end"/>
        </w:r>
        <w:r w:rsidRPr="00420A7E">
          <w:rPr>
            <w:rFonts w:eastAsiaTheme="minorHAnsi"/>
            <w:color w:val="000000" w:themeColor="text1"/>
            <w:lang w:val="en-US" w:eastAsia="en-US"/>
          </w:rPr>
          <w:t xml:space="preserve"> </w:t>
        </w:r>
        <w:r w:rsidRPr="00420A7E">
          <w:rPr>
            <w:rStyle w:val="CommentReference"/>
            <w:rFonts w:eastAsiaTheme="majorEastAsia"/>
            <w:color w:val="000000" w:themeColor="text1"/>
            <w:sz w:val="24"/>
            <w:szCs w:val="24"/>
            <w:lang w:val="en-US"/>
          </w:rPr>
          <w:t xml:space="preserve">proposed the beholder index as a measure of the amount of private taste in ratings of attractiveness of face stimuli. To estimate the beholder index (“bi”), one needs at least two sets of ratings by each rater. Variance components are computed and bi is estimated as a ratio between the amount of private taste and the total meaningful (i.e., accounted for or not residual) variance. Beholder index estimates </w:t>
        </w:r>
        <w:r w:rsidRPr="00420A7E">
          <w:rPr>
            <w:color w:val="000000" w:themeColor="text1"/>
            <w:lang w:val="en-US"/>
          </w:rPr>
          <w:t xml:space="preserve">should thus mirror MM1 estimates (that is, when MM1 is high, bi should be low, and vice-versa). Concretely, to estimate </w:t>
        </w:r>
        <w:proofErr w:type="spellStart"/>
        <w:r w:rsidRPr="00420A7E">
          <w:rPr>
            <w:color w:val="000000" w:themeColor="text1"/>
            <w:lang w:val="en-US"/>
          </w:rPr>
          <w:t>bi</w:t>
        </w:r>
        <w:proofErr w:type="spellEnd"/>
        <w:r w:rsidRPr="00420A7E">
          <w:rPr>
            <w:color w:val="000000" w:themeColor="text1"/>
            <w:lang w:val="en-US"/>
          </w:rPr>
          <w:t xml:space="preserve"> one first needs to conduct a variance component analysis (VCA). One convenient way of conducting VCA is to compute a multilevel model (</w:t>
        </w:r>
        <w:r w:rsidR="00E07D8F" w:rsidRPr="00420A7E">
          <w:rPr>
            <w:color w:val="000000" w:themeColor="text1"/>
            <w:lang w:val="en-US"/>
          </w:rPr>
          <w:t xml:space="preserve">using </w:t>
        </w:r>
        <w:r w:rsidRPr="00420A7E">
          <w:rPr>
            <w:color w:val="000000" w:themeColor="text1"/>
            <w:lang w:val="en-US"/>
          </w:rPr>
          <w:t xml:space="preserve">the </w:t>
        </w:r>
        <w:proofErr w:type="spellStart"/>
        <w:r w:rsidRPr="00420A7E">
          <w:rPr>
            <w:color w:val="000000" w:themeColor="text1"/>
            <w:lang w:val="en-US"/>
          </w:rPr>
          <w:t>lmer</w:t>
        </w:r>
        <w:proofErr w:type="spellEnd"/>
        <w:r w:rsidRPr="00420A7E">
          <w:rPr>
            <w:color w:val="000000" w:themeColor="text1"/>
            <w:lang w:val="en-US"/>
          </w:rPr>
          <w:t xml:space="preserve"> function from the lme4 package in R - </w:t>
        </w:r>
        <w:r w:rsidRPr="00420A7E">
          <w:rPr>
            <w:color w:val="000000" w:themeColor="text1"/>
            <w:lang w:val="en-US"/>
          </w:rPr>
          <w:fldChar w:fldCharType="begin"/>
        </w:r>
        <w:r w:rsidR="0052412F" w:rsidRPr="00420A7E">
          <w:rPr>
            <w:color w:val="000000" w:themeColor="text1"/>
            <w:lang w:val="en-US"/>
          </w:rPr>
          <w:instrText xml:space="preserve"> ADDIN ZOTERO_ITEM CSL_CITATION {"citationID":"IkDWilzb","properties":{"formattedCitation":"(Bates et al., 2015)","plainCitation":"(Bates et al., 2015)","dontUpdate":true,"noteIndex":0},"citationItems":[{"id":1686,"uris":["http://zotero.org/users/local/CelvPSso/items/E4YH5GC4"],"itemData":{"id":1686,"type":"article-journal","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3",6,27]]},"issued":{"date-parts":[["2015"]]}}}],"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Bates et al., 2015)</w:t>
        </w:r>
        <w:r w:rsidRPr="00420A7E">
          <w:rPr>
            <w:color w:val="000000" w:themeColor="text1"/>
            <w:lang w:val="en-US"/>
          </w:rPr>
          <w:fldChar w:fldCharType="end"/>
        </w:r>
        <w:r w:rsidRPr="00420A7E">
          <w:rPr>
            <w:color w:val="000000" w:themeColor="text1"/>
            <w:lang w:val="en-US"/>
          </w:rPr>
          <w:t xml:space="preserve"> with random intercepts for stimuli, participants, blocks</w:t>
        </w:r>
        <w:r w:rsidR="00D84661">
          <w:rPr>
            <w:color w:val="000000" w:themeColor="text1"/>
            <w:lang w:val="en-US"/>
          </w:rPr>
          <w:t>,</w:t>
        </w:r>
        <w:r w:rsidRPr="00420A7E">
          <w:rPr>
            <w:color w:val="000000" w:themeColor="text1"/>
            <w:lang w:val="en-US"/>
          </w:rPr>
          <w:t xml:space="preserve"> and </w:t>
        </w:r>
        <w:r w:rsidR="00D84661">
          <w:rPr>
            <w:color w:val="000000" w:themeColor="text1"/>
            <w:lang w:val="en-US"/>
          </w:rPr>
          <w:t>all</w:t>
        </w:r>
        <w:r w:rsidRPr="00420A7E">
          <w:rPr>
            <w:color w:val="000000" w:themeColor="text1"/>
            <w:lang w:val="en-US"/>
          </w:rPr>
          <w:t xml:space="preserve"> two-way interactions between these terms (Martinez et al., 2020). VCA allows one to compare the variance in different clusters</w:t>
        </w:r>
        <w:r w:rsidR="00E07D8F" w:rsidRPr="00420A7E">
          <w:rPr>
            <w:color w:val="000000" w:themeColor="text1"/>
            <w:lang w:val="en-US"/>
          </w:rPr>
          <w:t xml:space="preserve">, </w:t>
        </w:r>
        <w:r w:rsidR="00432E5E" w:rsidRPr="00420A7E">
          <w:rPr>
            <w:color w:val="000000" w:themeColor="text1"/>
            <w:lang w:val="en-US"/>
          </w:rPr>
          <w:t xml:space="preserve">which are </w:t>
        </w:r>
        <w:r w:rsidRPr="00420A7E">
          <w:rPr>
            <w:color w:val="000000" w:themeColor="text1"/>
            <w:lang w:val="en-US"/>
          </w:rPr>
          <w:t xml:space="preserve">components that are similar across measurements, such as raters, stimuli or occasions, and are treated as if </w:t>
        </w:r>
        <w:r w:rsidR="00E07D8F" w:rsidRPr="00420A7E">
          <w:rPr>
            <w:color w:val="000000" w:themeColor="text1"/>
            <w:lang w:val="en-US"/>
          </w:rPr>
          <w:t xml:space="preserve">they are </w:t>
        </w:r>
        <w:r w:rsidRPr="00420A7E">
          <w:rPr>
            <w:color w:val="000000" w:themeColor="text1"/>
            <w:lang w:val="en-US"/>
          </w:rPr>
          <w:t xml:space="preserve">sampled from a random population </w:t>
        </w:r>
        <w:r w:rsidR="00DC0C58" w:rsidRPr="00420A7E">
          <w:rPr>
            <w:color w:val="000000" w:themeColor="text1"/>
            <w:lang w:val="en-US"/>
          </w:rPr>
          <w:t xml:space="preserve"> </w:t>
        </w:r>
        <w:r w:rsidR="00E07D8F" w:rsidRPr="00420A7E">
          <w:rPr>
            <w:color w:val="000000" w:themeColor="text1"/>
            <w:lang w:val="en-US"/>
          </w:rPr>
          <w:t>(</w:t>
        </w:r>
        <w:r w:rsidRPr="00420A7E">
          <w:rPr>
            <w:color w:val="000000" w:themeColor="text1"/>
            <w:lang w:val="en-US"/>
          </w:rPr>
          <w:t>Martinez et al., 2020</w:t>
        </w:r>
        <w:r w:rsidR="00E07D8F" w:rsidRPr="00420A7E">
          <w:rPr>
            <w:color w:val="000000" w:themeColor="text1"/>
            <w:lang w:val="en-US"/>
          </w:rPr>
          <w:t>)</w:t>
        </w:r>
        <w:r w:rsidRPr="00420A7E">
          <w:rPr>
            <w:color w:val="000000" w:themeColor="text1"/>
            <w:lang w:val="en-US"/>
          </w:rPr>
          <w:t>.</w:t>
        </w:r>
      </w:ins>
    </w:p>
    <w:p w14:paraId="0D1CF0B1" w14:textId="4BEDBEB3" w:rsidR="00D84661" w:rsidRDefault="00E07D8F" w:rsidP="004D1C9A">
      <w:pPr>
        <w:spacing w:line="360" w:lineRule="auto"/>
        <w:ind w:firstLine="284"/>
        <w:jc w:val="both"/>
        <w:rPr>
          <w:ins w:id="649" w:author="Camila Bruder" w:date="2023-11-30T14:37:00Z"/>
          <w:color w:val="000000" w:themeColor="text1"/>
          <w:lang w:val="en-US"/>
        </w:rPr>
      </w:pPr>
      <w:ins w:id="650" w:author="Camila Bruder" w:date="2023-11-30T14:37:00Z">
        <w:r w:rsidRPr="00420A7E">
          <w:rPr>
            <w:color w:val="000000" w:themeColor="text1"/>
            <w:lang w:val="en-US"/>
          </w:rPr>
          <w:t>In this context,</w:t>
        </w:r>
        <w:r w:rsidR="003A5003" w:rsidRPr="00420A7E">
          <w:rPr>
            <w:color w:val="000000" w:themeColor="text1"/>
            <w:lang w:val="en-US"/>
          </w:rPr>
          <w:t xml:space="preserve"> the variance in the Stimulus cluster is related to shared taste; the variance in the Rater × Stimulus cluster is related to idiosyncratic or private taste (and would allow inferences about differences in ranking preferences across participants)</w:t>
        </w:r>
        <w:r w:rsidR="0047309D" w:rsidRPr="00420A7E">
          <w:rPr>
            <w:color w:val="000000" w:themeColor="text1"/>
            <w:lang w:val="en-US"/>
          </w:rPr>
          <w:t>; and t</w:t>
        </w:r>
        <w:r w:rsidR="003A5003" w:rsidRPr="00420A7E">
          <w:rPr>
            <w:color w:val="000000" w:themeColor="text1"/>
            <w:lang w:val="en-US"/>
          </w:rPr>
          <w:t xml:space="preserve">he interpretation of the Rater cluster is controversial: while it seems to be related to individual differences (e.g., personality, mood), it is not clear whether it should count as a source of idiosyncratic contribution for judgment </w:t>
        </w:r>
        <w:r w:rsidR="003A5003" w:rsidRPr="00420A7E">
          <w:rPr>
            <w:color w:val="000000" w:themeColor="text1"/>
            <w:lang w:val="en-US"/>
          </w:rPr>
          <w:fldChar w:fldCharType="begin"/>
        </w:r>
        <w:r w:rsidR="003A5003" w:rsidRPr="00420A7E">
          <w:rPr>
            <w:color w:val="000000" w:themeColor="text1"/>
            <w:lang w:val="en-US"/>
          </w:rPr>
          <w:instrText xml:space="preserve"> ADDIN ZOTERO_ITEM CSL_CITATION {"citationID":"1YHvGX3s","properties":{"formattedCitation":"(H\\uc0\\u246{}nekopp, 2006)","plainCitation":"(Hönekopp, 2006)","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schema":"https://github.com/citation-style-language/schema/raw/master/csl-citation.json"} </w:instrText>
        </w:r>
        <w:r w:rsidR="003A5003" w:rsidRPr="00420A7E">
          <w:rPr>
            <w:color w:val="000000" w:themeColor="text1"/>
            <w:lang w:val="en-US"/>
          </w:rPr>
          <w:fldChar w:fldCharType="separate"/>
        </w:r>
        <w:r w:rsidR="003A5003" w:rsidRPr="00420A7E">
          <w:rPr>
            <w:color w:val="000000" w:themeColor="text1"/>
            <w:lang w:val="en-US"/>
          </w:rPr>
          <w:t>(</w:t>
        </w:r>
        <w:proofErr w:type="spellStart"/>
        <w:r w:rsidR="003A5003" w:rsidRPr="00420A7E">
          <w:rPr>
            <w:color w:val="000000" w:themeColor="text1"/>
            <w:lang w:val="en-US"/>
          </w:rPr>
          <w:t>Hönekopp</w:t>
        </w:r>
        <w:proofErr w:type="spellEnd"/>
        <w:r w:rsidR="003A5003" w:rsidRPr="00420A7E">
          <w:rPr>
            <w:color w:val="000000" w:themeColor="text1"/>
            <w:lang w:val="en-US"/>
          </w:rPr>
          <w:t>, 2006)</w:t>
        </w:r>
        <w:r w:rsidR="003A5003" w:rsidRPr="00420A7E">
          <w:rPr>
            <w:color w:val="000000" w:themeColor="text1"/>
            <w:lang w:val="en-US"/>
          </w:rPr>
          <w:fldChar w:fldCharType="end"/>
        </w:r>
        <w:r w:rsidR="003A5003" w:rsidRPr="00420A7E">
          <w:rPr>
            <w:color w:val="000000" w:themeColor="text1"/>
            <w:lang w:val="en-US"/>
          </w:rPr>
          <w:t xml:space="preserve">. For example, if ratings of three stimuli by multiple raters lead to average ratings of 3, 4 and 5, and one particular rater gives out the ratings of 1, 2 and 3, respectively: this 2-point difference compared to the average ratings may be interpreted as meaningless differences in scale use, since they are in the same direction as the average ratings, thus indicating agreement with the average ratings and with the overall ranking of stimuli. Alternatively, this difference may reflect genuine differences in perception, in the sense that this rater disagrees with the average taste (thus indicating private taste). </w:t>
        </w:r>
        <w:proofErr w:type="spellStart"/>
        <w:r w:rsidR="003A5003" w:rsidRPr="00420A7E">
          <w:rPr>
            <w:color w:val="000000" w:themeColor="text1"/>
            <w:lang w:val="en-US"/>
          </w:rPr>
          <w:t>Hönekopp</w:t>
        </w:r>
        <w:proofErr w:type="spellEnd"/>
        <w:r w:rsidR="003A5003" w:rsidRPr="00420A7E">
          <w:rPr>
            <w:color w:val="000000" w:themeColor="text1"/>
            <w:lang w:val="en-US"/>
          </w:rPr>
          <w:t xml:space="preserve"> (2006) proposes two different versions of the beholder index: bi1, that disregards the Rater Cluster, and bi2, that takes the Rater Cluster into account</w:t>
        </w:r>
        <w:r w:rsidR="005102C2" w:rsidRPr="00420A7E">
          <w:rPr>
            <w:color w:val="000000" w:themeColor="text1"/>
            <w:lang w:val="en-US"/>
          </w:rPr>
          <w:t>. P</w:t>
        </w:r>
        <w:r w:rsidR="003A5003" w:rsidRPr="00420A7E">
          <w:rPr>
            <w:color w:val="000000" w:themeColor="text1"/>
            <w:lang w:val="en-US"/>
          </w:rPr>
          <w:t>lease refer to</w:t>
        </w:r>
        <w:r w:rsidR="005102C2" w:rsidRPr="00420A7E">
          <w:rPr>
            <w:color w:val="000000" w:themeColor="text1"/>
            <w:lang w:val="en-US"/>
          </w:rPr>
          <w:t xml:space="preserve"> </w:t>
        </w:r>
        <w:r w:rsidR="005102C2" w:rsidRPr="00420A7E">
          <w:rPr>
            <w:color w:val="000000" w:themeColor="text1"/>
            <w:lang w:val="en-US"/>
          </w:rPr>
          <w:fldChar w:fldCharType="begin"/>
        </w:r>
        <w:r w:rsidR="00C2550C" w:rsidRPr="00420A7E">
          <w:rPr>
            <w:color w:val="000000" w:themeColor="text1"/>
            <w:lang w:val="en-US"/>
          </w:rPr>
          <w:instrText xml:space="preserve"> ADDIN ZOTERO_ITEM CSL_CITATION {"citationID":"qPUnbCH6","properties":{"formattedCitation":"(H\\uc0\\u246{}nekopp, 2006, p. 2)","plainCitation":"(Hönekopp, 2006, p. 2)","dontUpdate":true,"noteIndex":0},"citationItems":[{"id":995,"uris":["http://zotero.org/users/local/CelvPSso/items/XVCP4CCH"],"itemData":{"id":995,"type":"article-journal","abstract":"Misconstruing the meaning of Cronbach’s alpha, experts on facial attractiveness have conveyed the impression that facial-attractiveness judgment standards are largely shared. This claim is unsubstantiated, because information necessary for deciding whether judgments of facial attractiveness are more influenced by commonly shared or by privately held evaluation standards is lacking. Three experiments, using diverse face and rater samples to investigate the relative contributions of private and shared taste to judgments of facial attractiveness, are reported. These experiments show that for a variety of ancillary conditions, and contrary to the prevalent notion in the literature, private taste is about as powerful as shared taste. Important implications for scientific research strategy and laypeople’s self-esteem are discussed.","container-title":"Journal of Experimental Psychology: Human Perception and Performance","DOI":"10.1037/0096-1523.32.2.199","ISSN":"1939-1277, 0096-1523","issue":"2","journalAbbreviation":"Journal of Experimental Psychology: Human Perception and Performance","language":"en","page":"199-209","source":"DOI.org (Crossref)","title":"Once more: Is beauty in the eye of the beholder? Relative contributions of private and shared taste to judgments of facial attractiveness.","title-short":"Once more","volume":"32","author":[{"family":"Hönekopp","given":"Johannes"}],"issued":{"date-parts":[["2006"]]}},"locator":"2","label":"page"}],"schema":"https://github.com/citation-style-language/schema/raw/master/csl-citation.json"} </w:instrText>
        </w:r>
        <w:r w:rsidR="005102C2" w:rsidRPr="00420A7E">
          <w:rPr>
            <w:color w:val="000000" w:themeColor="text1"/>
            <w:lang w:val="en-US"/>
          </w:rPr>
          <w:fldChar w:fldCharType="separate"/>
        </w:r>
        <w:proofErr w:type="spellStart"/>
        <w:r w:rsidR="005102C2" w:rsidRPr="00420A7E">
          <w:rPr>
            <w:color w:val="000000" w:themeColor="text1"/>
            <w:lang w:val="en-US"/>
          </w:rPr>
          <w:t>Hönekopp</w:t>
        </w:r>
        <w:proofErr w:type="spellEnd"/>
        <w:r w:rsidR="005102C2" w:rsidRPr="00420A7E">
          <w:rPr>
            <w:color w:val="000000" w:themeColor="text1"/>
            <w:lang w:val="en-US"/>
          </w:rPr>
          <w:t xml:space="preserve"> (2006, p. 2)</w:t>
        </w:r>
        <w:r w:rsidR="005102C2" w:rsidRPr="00420A7E">
          <w:rPr>
            <w:color w:val="000000" w:themeColor="text1"/>
            <w:lang w:val="en-US"/>
          </w:rPr>
          <w:fldChar w:fldCharType="end"/>
        </w:r>
        <w:r w:rsidR="003A5003" w:rsidRPr="00420A7E">
          <w:rPr>
            <w:color w:val="000000" w:themeColor="text1"/>
            <w:lang w:val="en-US"/>
          </w:rPr>
          <w:t xml:space="preserve"> for formulae</w:t>
        </w:r>
        <w:r w:rsidR="005102C2" w:rsidRPr="00420A7E">
          <w:rPr>
            <w:color w:val="000000" w:themeColor="text1"/>
            <w:lang w:val="en-US"/>
          </w:rPr>
          <w:t xml:space="preserve">; to our accompanying R </w:t>
        </w:r>
        <w:r w:rsidR="009C53CB" w:rsidRPr="00420A7E">
          <w:rPr>
            <w:color w:val="000000" w:themeColor="text1"/>
            <w:lang w:val="en-US"/>
          </w:rPr>
          <w:t>file</w:t>
        </w:r>
        <w:r w:rsidR="005102C2" w:rsidRPr="00420A7E">
          <w:rPr>
            <w:color w:val="000000" w:themeColor="text1"/>
            <w:lang w:val="en-US"/>
          </w:rPr>
          <w:t>s for code to compute these indices; and</w:t>
        </w:r>
        <w:r w:rsidR="003A5003" w:rsidRPr="00420A7E">
          <w:rPr>
            <w:color w:val="000000" w:themeColor="text1"/>
            <w:lang w:val="en-US"/>
          </w:rPr>
          <w:t xml:space="preserve"> </w:t>
        </w:r>
        <w:r w:rsidR="005102C2" w:rsidRPr="00420A7E">
          <w:rPr>
            <w:color w:val="000000" w:themeColor="text1"/>
            <w:lang w:val="en-US"/>
          </w:rPr>
          <w:t>to the Supplementary Information</w:t>
        </w:r>
        <w:r w:rsidR="009C53CB" w:rsidRPr="00420A7E">
          <w:rPr>
            <w:color w:val="000000" w:themeColor="text1"/>
            <w:lang w:val="en-US"/>
          </w:rPr>
          <w:t xml:space="preserve"> </w:t>
        </w:r>
        <w:r w:rsidR="005102C2" w:rsidRPr="00420A7E">
          <w:rPr>
            <w:color w:val="000000" w:themeColor="text1"/>
            <w:lang w:val="en-US"/>
          </w:rPr>
          <w:t>for an example of th</w:t>
        </w:r>
        <w:r w:rsidR="009C53CB" w:rsidRPr="00420A7E">
          <w:rPr>
            <w:color w:val="000000" w:themeColor="text1"/>
            <w:lang w:val="en-US"/>
          </w:rPr>
          <w:t>e</w:t>
        </w:r>
        <w:r w:rsidR="005102C2" w:rsidRPr="00420A7E">
          <w:rPr>
            <w:color w:val="000000" w:themeColor="text1"/>
            <w:lang w:val="en-US"/>
          </w:rPr>
          <w:t>s</w:t>
        </w:r>
        <w:r w:rsidR="009C53CB" w:rsidRPr="00420A7E">
          <w:rPr>
            <w:color w:val="000000" w:themeColor="text1"/>
            <w:lang w:val="en-US"/>
          </w:rPr>
          <w:t>e</w:t>
        </w:r>
        <w:r w:rsidR="005102C2" w:rsidRPr="00420A7E">
          <w:rPr>
            <w:color w:val="000000" w:themeColor="text1"/>
            <w:lang w:val="en-US"/>
          </w:rPr>
          <w:t xml:space="preserve"> analys</w:t>
        </w:r>
        <w:r w:rsidR="009C53CB" w:rsidRPr="00420A7E">
          <w:rPr>
            <w:color w:val="000000" w:themeColor="text1"/>
            <w:lang w:val="en-US"/>
          </w:rPr>
          <w:t>e</w:t>
        </w:r>
        <w:r w:rsidR="005102C2" w:rsidRPr="00420A7E">
          <w:rPr>
            <w:color w:val="000000" w:themeColor="text1"/>
            <w:lang w:val="en-US"/>
          </w:rPr>
          <w:t>s conducted on previous data from Bruder et al</w:t>
        </w:r>
        <w:r w:rsidR="00165EDF" w:rsidRPr="00420A7E">
          <w:rPr>
            <w:color w:val="000000" w:themeColor="text1"/>
            <w:lang w:val="en-US"/>
          </w:rPr>
          <w:t>.</w:t>
        </w:r>
        <w:r w:rsidR="005102C2" w:rsidRPr="00420A7E">
          <w:rPr>
            <w:color w:val="000000" w:themeColor="text1"/>
            <w:lang w:val="en-US"/>
          </w:rPr>
          <w:t xml:space="preserve"> (2023</w:t>
        </w:r>
        <w:r w:rsidR="009C53CB" w:rsidRPr="00420A7E">
          <w:rPr>
            <w:color w:val="000000" w:themeColor="text1"/>
            <w:lang w:val="en-US"/>
          </w:rPr>
          <w:t>; Figure S</w:t>
        </w:r>
        <w:r w:rsidR="00B45908" w:rsidRPr="00420A7E">
          <w:rPr>
            <w:color w:val="000000" w:themeColor="text1"/>
            <w:lang w:val="en-US"/>
          </w:rPr>
          <w:t>5</w:t>
        </w:r>
        <w:r w:rsidR="007D25CE" w:rsidRPr="00420A7E">
          <w:rPr>
            <w:color w:val="000000" w:themeColor="text1"/>
            <w:lang w:val="en-US"/>
          </w:rPr>
          <w:t>).</w:t>
        </w:r>
        <w:r w:rsidR="009C53CB" w:rsidRPr="00420A7E">
          <w:rPr>
            <w:color w:val="000000" w:themeColor="text1"/>
            <w:lang w:val="en-US"/>
          </w:rPr>
          <w:t xml:space="preserve"> </w:t>
        </w:r>
        <w:r w:rsidR="00D84661">
          <w:rPr>
            <w:color w:val="000000" w:themeColor="text1"/>
            <w:lang w:val="en-US"/>
          </w:rPr>
          <w:t>Note that</w:t>
        </w:r>
        <w:r w:rsidR="00D84661" w:rsidRPr="00D84661">
          <w:rPr>
            <w:color w:val="000000" w:themeColor="text1"/>
            <w:lang w:val="en-US"/>
          </w:rPr>
          <w:t xml:space="preserve"> </w:t>
        </w:r>
        <w:r w:rsidR="00D84661">
          <w:rPr>
            <w:color w:val="000000" w:themeColor="text1"/>
            <w:lang w:val="en-US"/>
          </w:rPr>
          <w:t xml:space="preserve">we will </w:t>
        </w:r>
        <w:r w:rsidR="00782D2C">
          <w:rPr>
            <w:color w:val="000000" w:themeColor="text1"/>
            <w:lang w:val="en-US"/>
          </w:rPr>
          <w:t>explore</w:t>
        </w:r>
        <w:r w:rsidR="00D84661">
          <w:rPr>
            <w:color w:val="000000" w:themeColor="text1"/>
            <w:lang w:val="en-US"/>
          </w:rPr>
          <w:t xml:space="preserve"> </w:t>
        </w:r>
        <w:r w:rsidR="00D84661" w:rsidRPr="00D84661">
          <w:rPr>
            <w:color w:val="000000" w:themeColor="text1"/>
            <w:lang w:val="en-US"/>
          </w:rPr>
          <w:t xml:space="preserve">if it makes sense to adapt the </w:t>
        </w:r>
        <w:r w:rsidR="004D1C9A">
          <w:rPr>
            <w:color w:val="000000" w:themeColor="text1"/>
            <w:lang w:val="en-US"/>
          </w:rPr>
          <w:t xml:space="preserve">structure of </w:t>
        </w:r>
        <w:r w:rsidR="00D84661" w:rsidRPr="00D84661">
          <w:rPr>
            <w:color w:val="000000" w:themeColor="text1"/>
            <w:lang w:val="en-US"/>
          </w:rPr>
          <w:t xml:space="preserve">clusters specified above to include a </w:t>
        </w:r>
        <w:r w:rsidR="00D84661">
          <w:rPr>
            <w:color w:val="000000" w:themeColor="text1"/>
            <w:lang w:val="en-US"/>
          </w:rPr>
          <w:t>Singer</w:t>
        </w:r>
        <w:r w:rsidR="00D84661" w:rsidRPr="00D84661">
          <w:rPr>
            <w:color w:val="000000" w:themeColor="text1"/>
            <w:lang w:val="en-US"/>
          </w:rPr>
          <w:t xml:space="preserve"> cluster. We suspect that </w:t>
        </w:r>
        <w:r w:rsidR="00D84661">
          <w:rPr>
            <w:color w:val="000000" w:themeColor="text1"/>
            <w:lang w:val="en-US"/>
          </w:rPr>
          <w:t xml:space="preserve">that </w:t>
        </w:r>
        <w:r w:rsidR="00D84661" w:rsidRPr="00D84661">
          <w:rPr>
            <w:color w:val="000000" w:themeColor="text1"/>
            <w:lang w:val="en-US"/>
          </w:rPr>
          <w:t xml:space="preserve">would lead to too complex models (with too many terms and interactions, not converging). </w:t>
        </w:r>
        <w:r w:rsidR="00D84661">
          <w:rPr>
            <w:color w:val="000000" w:themeColor="text1"/>
            <w:lang w:val="en-US"/>
          </w:rPr>
          <w:t xml:space="preserve">We will test the </w:t>
        </w:r>
        <w:r w:rsidR="00D84661">
          <w:rPr>
            <w:color w:val="000000" w:themeColor="text1"/>
            <w:lang w:val="en-US"/>
          </w:rPr>
          <w:lastRenderedPageBreak/>
          <w:t xml:space="preserve">viability of this by comparing model fit for models with and without the Singer cluster with </w:t>
        </w:r>
        <w:r w:rsidR="004D1C9A" w:rsidRPr="00D14CBA">
          <w:rPr>
            <w:rFonts w:ascii="Times" w:hAnsi="Times" w:cs="Arial"/>
            <w:color w:val="000000" w:themeColor="text1"/>
            <w:lang w:val="en-US"/>
          </w:rPr>
          <w:t>standard model comparison techniques</w:t>
        </w:r>
        <w:r w:rsidR="004D1C9A">
          <w:rPr>
            <w:rFonts w:ascii="Times" w:hAnsi="Times" w:cs="Arial"/>
            <w:color w:val="000000" w:themeColor="text1"/>
            <w:lang w:val="en-US"/>
          </w:rPr>
          <w:t xml:space="preserve"> (</w:t>
        </w:r>
        <w:r w:rsidR="00782D2C">
          <w:rPr>
            <w:rFonts w:ascii="Times" w:hAnsi="Times" w:cs="Arial"/>
            <w:color w:val="000000" w:themeColor="text1"/>
            <w:lang w:val="en-US"/>
          </w:rPr>
          <w:t>l</w:t>
        </w:r>
        <w:r w:rsidR="00782D2C">
          <w:rPr>
            <w:color w:val="000000" w:themeColor="text1"/>
            <w:lang w:val="en-US"/>
          </w:rPr>
          <w:t>ikelihood ratio tests).</w:t>
        </w:r>
      </w:ins>
    </w:p>
    <w:p w14:paraId="5D9FE155" w14:textId="5ADA8B40" w:rsidR="003A5003" w:rsidRPr="00420A7E" w:rsidRDefault="003A5003" w:rsidP="004913DA">
      <w:pPr>
        <w:spacing w:line="360" w:lineRule="auto"/>
        <w:ind w:firstLine="284"/>
        <w:jc w:val="both"/>
        <w:rPr>
          <w:ins w:id="651" w:author="Camila Bruder" w:date="2023-11-30T14:37:00Z"/>
          <w:color w:val="000000" w:themeColor="text1"/>
          <w:lang w:val="en-US"/>
        </w:rPr>
      </w:pPr>
      <w:ins w:id="652" w:author="Camila Bruder" w:date="2023-11-30T14:37:00Z">
        <w:r w:rsidRPr="00420A7E">
          <w:rPr>
            <w:color w:val="000000" w:themeColor="text1"/>
            <w:lang w:val="en-US"/>
          </w:rPr>
          <w:t xml:space="preserve">Note that since there is no straightforward way to summarize the precision of variance components </w:t>
        </w:r>
        <w:r w:rsidRPr="00420A7E">
          <w:rPr>
            <w:color w:val="000000" w:themeColor="text1"/>
            <w:lang w:val="en-US"/>
          </w:rPr>
          <w:fldChar w:fldCharType="begin"/>
        </w:r>
        <w:r w:rsidR="0052412F" w:rsidRPr="00420A7E">
          <w:rPr>
            <w:color w:val="000000" w:themeColor="text1"/>
            <w:lang w:val="en-US"/>
          </w:rPr>
          <w:instrText xml:space="preserve"> ADDIN ZOTERO_ITEM CSL_CITATION {"citationID":"dHbhj16M","properties":{"formattedCitation":"(Bates, 2010)","plainCitation":"(Bates, 2010)","noteIndex":0},"citationItems":[{"id":3604,"uris":["http://zotero.org/users/local/CelvPSso/items/NG6GUHVR"],"itemData":{"id":3604,"type":"book","abstract":"To cite:\nBates D. lme4: Mixed-Effects Modeling with R. New York, NY: Springer; 2010. http://lme4.r-forge.rproject.org/book/.","event-place":"New York, NY","publisher":"Springer","publisher-place":"New York, NY","title":"Mixed-effects modeling with R","URL":"http://lme4.r-forge.rproject.org/book","author":[{"family":"Bates","given":"D."}],"issued":{"date-parts":[["2010"]]}}}],"schema":"https://github.com/citation-style-language/schema/raw/master/csl-citation.json"} </w:instrText>
        </w:r>
        <w:r w:rsidRPr="00420A7E">
          <w:rPr>
            <w:color w:val="000000" w:themeColor="text1"/>
            <w:lang w:val="en-US"/>
          </w:rPr>
          <w:fldChar w:fldCharType="separate"/>
        </w:r>
        <w:r w:rsidRPr="00420A7E">
          <w:rPr>
            <w:noProof/>
            <w:color w:val="000000" w:themeColor="text1"/>
            <w:lang w:val="en-US"/>
          </w:rPr>
          <w:t>(Bates, 2010)</w:t>
        </w:r>
        <w:r w:rsidRPr="00420A7E">
          <w:rPr>
            <w:color w:val="000000" w:themeColor="text1"/>
            <w:lang w:val="en-US"/>
          </w:rPr>
          <w:fldChar w:fldCharType="end"/>
        </w:r>
        <w:r w:rsidRPr="00420A7E">
          <w:rPr>
            <w:color w:val="000000" w:themeColor="text1"/>
            <w:lang w:val="en-US"/>
          </w:rPr>
          <w:t>, and the beholder index is a ratio between variance components, comparisons between estimated beholder indices across conditions must remain descriptive, that is, no confidence intervals or standard deviations can be reported. This is why we are focusing our hypothesis testing in MM1 measures, though we hope to gain considerable insight into participants’ preferences based on bi estimates.</w:t>
        </w:r>
      </w:ins>
    </w:p>
    <w:p w14:paraId="4AA0971D" w14:textId="77777777" w:rsidR="00D42220" w:rsidRPr="00420A7E" w:rsidRDefault="00D42220" w:rsidP="004913DA">
      <w:pPr>
        <w:autoSpaceDE w:val="0"/>
        <w:autoSpaceDN w:val="0"/>
        <w:adjustRightInd w:val="0"/>
        <w:spacing w:line="360" w:lineRule="auto"/>
        <w:ind w:firstLine="284"/>
        <w:jc w:val="both"/>
        <w:rPr>
          <w:ins w:id="653" w:author="Camila Bruder" w:date="2023-11-30T14:37:00Z"/>
          <w:rFonts w:eastAsiaTheme="minorHAnsi"/>
          <w:b/>
          <w:bCs/>
          <w:color w:val="000000" w:themeColor="text1"/>
          <w:lang w:val="en-US"/>
        </w:rPr>
      </w:pPr>
    </w:p>
    <w:p w14:paraId="6A89060A" w14:textId="3975A2A1" w:rsidR="00456F9F" w:rsidRPr="00F34919" w:rsidRDefault="003A5003" w:rsidP="00077BCA">
      <w:pPr>
        <w:autoSpaceDE w:val="0"/>
        <w:autoSpaceDN w:val="0"/>
        <w:adjustRightInd w:val="0"/>
        <w:spacing w:line="360" w:lineRule="auto"/>
        <w:jc w:val="both"/>
        <w:rPr>
          <w:color w:val="000000" w:themeColor="text1"/>
          <w:lang w:val="en-US"/>
        </w:rPr>
      </w:pPr>
      <w:ins w:id="654" w:author="Camila Bruder" w:date="2023-11-30T14:37:00Z">
        <w:r w:rsidRPr="00420A7E">
          <w:rPr>
            <w:rFonts w:eastAsiaTheme="minorHAnsi"/>
            <w:b/>
            <w:bCs/>
            <w:color w:val="000000" w:themeColor="text1"/>
            <w:lang w:val="en-GB"/>
          </w:rPr>
          <w:t>2.4.</w:t>
        </w:r>
        <w:r w:rsidR="00D84948" w:rsidRPr="00420A7E">
          <w:rPr>
            <w:rFonts w:eastAsiaTheme="minorHAnsi"/>
            <w:b/>
            <w:bCs/>
            <w:color w:val="000000" w:themeColor="text1"/>
            <w:lang w:val="en-GB"/>
          </w:rPr>
          <w:t>4</w:t>
        </w:r>
        <w:r w:rsidR="00511380">
          <w:rPr>
            <w:rFonts w:eastAsiaTheme="minorHAnsi"/>
            <w:b/>
            <w:bCs/>
            <w:color w:val="000000" w:themeColor="text1"/>
            <w:lang w:val="en-GB"/>
          </w:rPr>
          <w:tab/>
        </w:r>
        <w:r w:rsidR="008E4954" w:rsidRPr="00420A7E">
          <w:rPr>
            <w:rFonts w:eastAsiaTheme="minorHAnsi"/>
            <w:b/>
            <w:bCs/>
            <w:i/>
            <w:iCs/>
            <w:color w:val="000000" w:themeColor="text1"/>
            <w:lang w:val="en-GB"/>
          </w:rPr>
          <w:t>Intrarater agreement</w:t>
        </w:r>
        <w:r w:rsidR="008F1262" w:rsidRPr="00420A7E">
          <w:rPr>
            <w:rFonts w:eastAsiaTheme="minorHAnsi"/>
            <w:b/>
            <w:bCs/>
            <w:i/>
            <w:iCs/>
            <w:color w:val="000000" w:themeColor="text1"/>
            <w:lang w:val="en-GB"/>
          </w:rPr>
          <w:t>.</w:t>
        </w:r>
        <w:r w:rsidR="008F1262" w:rsidRPr="00420A7E">
          <w:rPr>
            <w:rFonts w:eastAsiaTheme="minorHAnsi"/>
            <w:color w:val="000000" w:themeColor="text1"/>
            <w:lang w:val="en-GB"/>
          </w:rPr>
          <w:t xml:space="preserve"> </w:t>
        </w:r>
        <w:r w:rsidR="00E1342E" w:rsidRPr="00420A7E">
          <w:rPr>
            <w:rFonts w:eastAsiaTheme="minorHAnsi"/>
            <w:color w:val="000000" w:themeColor="text1"/>
            <w:lang w:val="en-GB"/>
          </w:rPr>
          <w:t>For</w:t>
        </w:r>
        <w:r w:rsidR="00456F9F" w:rsidRPr="00420A7E">
          <w:rPr>
            <w:rFonts w:eastAsiaTheme="minorHAnsi"/>
            <w:color w:val="000000" w:themeColor="text1"/>
            <w:lang w:val="en-GB"/>
          </w:rPr>
          <w:t xml:space="preserve"> </w:t>
        </w:r>
      </w:ins>
      <w:r w:rsidR="00456F9F" w:rsidRPr="00F34919">
        <w:rPr>
          <w:rFonts w:eastAsiaTheme="minorHAnsi"/>
          <w:color w:val="000000" w:themeColor="text1"/>
          <w:lang w:val="en-GB"/>
        </w:rPr>
        <w:t>each participant</w:t>
      </w:r>
      <w:del w:id="655" w:author="Camila Bruder" w:date="2023-11-30T14:37:00Z">
        <w:r w:rsidR="00456F9F" w:rsidRPr="00EB3D27">
          <w:rPr>
            <w:rFonts w:ascii="Times" w:eastAsiaTheme="minorHAnsi" w:hAnsi="Times"/>
            <w:lang w:val="en-GB"/>
          </w:rPr>
          <w:delText xml:space="preserve"> </w:delText>
        </w:r>
        <w:r w:rsidR="0036574E">
          <w:rPr>
            <w:rFonts w:ascii="Times" w:eastAsiaTheme="minorHAnsi" w:hAnsi="Times"/>
            <w:lang w:val="en-GB"/>
          </w:rPr>
          <w:delText>and</w:delText>
        </w:r>
      </w:del>
      <w:ins w:id="656" w:author="Camila Bruder" w:date="2023-11-30T14:37:00Z">
        <w:r w:rsidR="0036574E" w:rsidRPr="00420A7E">
          <w:rPr>
            <w:rFonts w:eastAsiaTheme="minorHAnsi"/>
            <w:color w:val="000000" w:themeColor="text1"/>
            <w:lang w:val="en-GB"/>
          </w:rPr>
          <w:t>, Pearson correlation scores</w:t>
        </w:r>
        <w:r w:rsidR="00456F9F" w:rsidRPr="00420A7E">
          <w:rPr>
            <w:rFonts w:eastAsiaTheme="minorHAnsi"/>
            <w:color w:val="000000" w:themeColor="text1"/>
            <w:lang w:val="en-GB"/>
          </w:rPr>
          <w:t xml:space="preserve"> </w:t>
        </w:r>
        <w:r w:rsidR="00E1342E" w:rsidRPr="00420A7E">
          <w:rPr>
            <w:rFonts w:eastAsiaTheme="minorHAnsi"/>
            <w:color w:val="000000" w:themeColor="text1"/>
            <w:lang w:val="en-GB"/>
          </w:rPr>
          <w:t>will be computed</w:t>
        </w:r>
      </w:ins>
      <w:r w:rsidR="00E1342E" w:rsidRPr="00F34919">
        <w:rPr>
          <w:rFonts w:eastAsiaTheme="minorHAnsi"/>
          <w:color w:val="000000" w:themeColor="text1"/>
          <w:lang w:val="en-GB"/>
        </w:rPr>
        <w:t xml:space="preserve"> based on </w:t>
      </w:r>
      <w:del w:id="657" w:author="Camila Bruder" w:date="2023-11-30T14:37:00Z">
        <w:r w:rsidR="0036574E">
          <w:rPr>
            <w:rFonts w:ascii="Times" w:eastAsiaTheme="minorHAnsi" w:hAnsi="Times"/>
            <w:lang w:val="en-GB"/>
          </w:rPr>
          <w:delText>his/her</w:delText>
        </w:r>
      </w:del>
      <w:ins w:id="658" w:author="Camila Bruder" w:date="2023-11-30T14:37:00Z">
        <w:r w:rsidR="00E1342E" w:rsidRPr="00420A7E">
          <w:rPr>
            <w:rFonts w:eastAsiaTheme="minorHAnsi"/>
            <w:color w:val="000000" w:themeColor="text1"/>
            <w:lang w:val="en-GB"/>
          </w:rPr>
          <w:t>the</w:t>
        </w:r>
      </w:ins>
      <w:r w:rsidR="00E1342E" w:rsidRPr="00F34919">
        <w:rPr>
          <w:rFonts w:eastAsiaTheme="minorHAnsi"/>
          <w:color w:val="000000" w:themeColor="text1"/>
          <w:lang w:val="en-GB"/>
        </w:rPr>
        <w:t xml:space="preserve"> ratings of </w:t>
      </w:r>
      <w:del w:id="659" w:author="Camila Bruder" w:date="2023-11-30T14:37:00Z">
        <w:r w:rsidR="0036574E">
          <w:rPr>
            <w:rFonts w:ascii="Times" w:eastAsiaTheme="minorHAnsi" w:hAnsi="Times"/>
            <w:lang w:val="en-GB"/>
          </w:rPr>
          <w:delText>110</w:delText>
        </w:r>
      </w:del>
      <w:ins w:id="660" w:author="Camila Bruder" w:date="2023-11-30T14:37:00Z">
        <w:r w:rsidR="00E1342E" w:rsidRPr="00420A7E">
          <w:rPr>
            <w:rFonts w:eastAsiaTheme="minorHAnsi"/>
            <w:color w:val="000000" w:themeColor="text1"/>
            <w:lang w:val="en-GB"/>
          </w:rPr>
          <w:t>330</w:t>
        </w:r>
      </w:ins>
      <w:r w:rsidR="00E1342E" w:rsidRPr="00F34919">
        <w:rPr>
          <w:rFonts w:eastAsiaTheme="minorHAnsi"/>
          <w:color w:val="000000" w:themeColor="text1"/>
          <w:lang w:val="en-GB"/>
        </w:rPr>
        <w:t xml:space="preserve"> stimuli in the first and second sessions, </w:t>
      </w:r>
      <w:del w:id="661" w:author="Camila Bruder" w:date="2023-11-30T14:37:00Z">
        <w:r w:rsidR="0036574E">
          <w:rPr>
            <w:rFonts w:ascii="Times" w:eastAsiaTheme="minorHAnsi" w:hAnsi="Times"/>
            <w:lang w:val="en-GB"/>
          </w:rPr>
          <w:delText>Pearson correlation scores</w:delText>
        </w:r>
        <w:r w:rsidR="00456F9F" w:rsidRPr="00EB3D27">
          <w:rPr>
            <w:rFonts w:ascii="Times" w:eastAsiaTheme="minorHAnsi" w:hAnsi="Times"/>
            <w:lang w:val="en-GB"/>
          </w:rPr>
          <w:delText xml:space="preserve"> </w:delText>
        </w:r>
      </w:del>
      <w:r w:rsidR="0036574E" w:rsidRPr="00F34919">
        <w:rPr>
          <w:rFonts w:eastAsiaTheme="minorHAnsi"/>
          <w:color w:val="000000" w:themeColor="text1"/>
          <w:lang w:val="en-GB"/>
        </w:rPr>
        <w:t xml:space="preserve">as a measure of </w:t>
      </w:r>
      <w:r w:rsidR="00FD1295" w:rsidRPr="00F34919">
        <w:rPr>
          <w:rFonts w:eastAsiaTheme="minorHAnsi"/>
          <w:color w:val="000000" w:themeColor="text1"/>
          <w:lang w:val="en-GB"/>
        </w:rPr>
        <w:t xml:space="preserve">test-retest </w:t>
      </w:r>
      <w:r w:rsidR="0036574E" w:rsidRPr="00F34919">
        <w:rPr>
          <w:rFonts w:eastAsiaTheme="minorHAnsi"/>
          <w:color w:val="000000" w:themeColor="text1"/>
          <w:lang w:val="en-GB"/>
        </w:rPr>
        <w:t>intra-</w:t>
      </w:r>
      <w:proofErr w:type="spellStart"/>
      <w:r w:rsidR="0036574E" w:rsidRPr="00F34919">
        <w:rPr>
          <w:rFonts w:eastAsiaTheme="minorHAnsi"/>
          <w:color w:val="000000" w:themeColor="text1"/>
          <w:lang w:val="en-GB"/>
        </w:rPr>
        <w:t>rater</w:t>
      </w:r>
      <w:proofErr w:type="spellEnd"/>
      <w:r w:rsidR="0036574E" w:rsidRPr="00F34919">
        <w:rPr>
          <w:rFonts w:eastAsiaTheme="minorHAnsi"/>
          <w:color w:val="000000" w:themeColor="text1"/>
          <w:lang w:val="en-GB"/>
        </w:rPr>
        <w:t xml:space="preserve"> agreement</w:t>
      </w:r>
      <w:del w:id="662" w:author="Camila Bruder" w:date="2023-11-30T14:37:00Z">
        <w:r w:rsidR="0036574E">
          <w:rPr>
            <w:rFonts w:ascii="Times" w:eastAsiaTheme="minorHAnsi" w:hAnsi="Times"/>
            <w:lang w:val="en-GB"/>
          </w:rPr>
          <w:delText xml:space="preserve"> </w:delText>
        </w:r>
        <w:r w:rsidR="00456F9F" w:rsidRPr="00EB3D27">
          <w:rPr>
            <w:rFonts w:ascii="Times" w:eastAsiaTheme="minorHAnsi" w:hAnsi="Times"/>
            <w:lang w:val="en-GB"/>
          </w:rPr>
          <w:delText xml:space="preserve">(separately for </w:delText>
        </w:r>
        <w:r w:rsidR="0036574E" w:rsidRPr="00EB3D27">
          <w:rPr>
            <w:rFonts w:ascii="Times" w:eastAsiaTheme="minorHAnsi" w:hAnsi="Times"/>
            <w:lang w:val="en-GB"/>
          </w:rPr>
          <w:delText xml:space="preserve">liking rating </w:delText>
        </w:r>
        <w:r w:rsidR="0036574E">
          <w:rPr>
            <w:rFonts w:ascii="Times" w:eastAsiaTheme="minorHAnsi" w:hAnsi="Times"/>
            <w:lang w:val="en-GB"/>
          </w:rPr>
          <w:delText xml:space="preserve">and </w:delText>
        </w:r>
        <w:r w:rsidR="00456F9F" w:rsidRPr="00EB3D27">
          <w:rPr>
            <w:rFonts w:ascii="Times" w:eastAsiaTheme="minorHAnsi" w:hAnsi="Times"/>
            <w:lang w:val="en-GB"/>
          </w:rPr>
          <w:delText xml:space="preserve">each </w:delText>
        </w:r>
        <w:r w:rsidR="0036574E">
          <w:rPr>
            <w:rFonts w:ascii="Times" w:eastAsiaTheme="minorHAnsi" w:hAnsi="Times"/>
            <w:lang w:val="en-GB"/>
          </w:rPr>
          <w:delText xml:space="preserve">of the 10 </w:delText>
        </w:r>
        <w:r w:rsidR="00456F9F" w:rsidRPr="00EB3D27">
          <w:rPr>
            <w:rFonts w:ascii="Times" w:eastAsiaTheme="minorHAnsi" w:hAnsi="Times"/>
            <w:lang w:val="en-GB"/>
          </w:rPr>
          <w:delText>perceptual</w:delText>
        </w:r>
        <w:r w:rsidR="0036574E">
          <w:rPr>
            <w:rFonts w:ascii="Times" w:eastAsiaTheme="minorHAnsi" w:hAnsi="Times"/>
            <w:lang w:val="en-GB"/>
          </w:rPr>
          <w:delText xml:space="preserve"> feature ratings</w:delText>
        </w:r>
        <w:r w:rsidR="00456F9F" w:rsidRPr="00EB3D27">
          <w:rPr>
            <w:rFonts w:ascii="Times" w:eastAsiaTheme="minorHAnsi" w:hAnsi="Times"/>
            <w:lang w:val="en-GB"/>
          </w:rPr>
          <w:delText xml:space="preserve">). </w:delText>
        </w:r>
      </w:del>
      <w:ins w:id="663" w:author="Camila Bruder" w:date="2023-11-30T14:37:00Z">
        <w:r w:rsidR="00FE1022" w:rsidRPr="00420A7E">
          <w:rPr>
            <w:rFonts w:eastAsiaTheme="minorHAnsi"/>
            <w:color w:val="000000" w:themeColor="text1"/>
            <w:lang w:val="en-GB"/>
          </w:rPr>
          <w:t>.</w:t>
        </w:r>
      </w:ins>
    </w:p>
    <w:p w14:paraId="70ECCEEE" w14:textId="77777777" w:rsidR="002E01EA" w:rsidRPr="00B538C4" w:rsidRDefault="002E01EA" w:rsidP="004106D5">
      <w:pPr>
        <w:spacing w:line="360" w:lineRule="auto"/>
        <w:jc w:val="both"/>
        <w:rPr>
          <w:del w:id="664" w:author="Camila Bruder" w:date="2023-11-30T14:37:00Z"/>
          <w:rFonts w:ascii="Times" w:hAnsi="Times"/>
          <w:color w:val="000000" w:themeColor="text1"/>
          <w:lang w:val="en-US"/>
        </w:rPr>
      </w:pPr>
      <w:del w:id="665" w:author="Camila Bruder" w:date="2023-11-30T14:37:00Z">
        <w:r w:rsidRPr="00EB3D27">
          <w:rPr>
            <w:rFonts w:ascii="Times" w:hAnsi="Times"/>
            <w:b/>
            <w:bCs/>
            <w:lang w:val="en-GB"/>
          </w:rPr>
          <w:delText>2.4.3</w:delText>
        </w:r>
        <w:r w:rsidR="00740951">
          <w:rPr>
            <w:rFonts w:ascii="Times" w:hAnsi="Times"/>
            <w:b/>
            <w:bCs/>
            <w:lang w:val="en-GB"/>
          </w:rPr>
          <w:delText xml:space="preserve"> </w:delText>
        </w:r>
        <w:r w:rsidRPr="00EB3D27">
          <w:rPr>
            <w:rFonts w:ascii="Times" w:hAnsi="Times"/>
            <w:b/>
            <w:bCs/>
            <w:i/>
            <w:iCs/>
            <w:lang w:val="en-GB"/>
          </w:rPr>
          <w:delText>Modelling.</w:delText>
        </w:r>
        <w:r w:rsidRPr="00EB3D27">
          <w:rPr>
            <w:rFonts w:ascii="Times" w:hAnsi="Times"/>
            <w:lang w:val="en-GB"/>
          </w:rPr>
          <w:delText xml:space="preserve"> Different linear </w:delText>
        </w:r>
        <w:r w:rsidRPr="00EB3D27">
          <w:rPr>
            <w:rFonts w:ascii="Times" w:hAnsi="Times" w:cs="Arial"/>
            <w:lang w:val="en-US"/>
          </w:rPr>
          <w:delText xml:space="preserve">mixed effects analyses </w:delText>
        </w:r>
        <w:r w:rsidRPr="00EB3D27">
          <w:rPr>
            <w:rFonts w:ascii="Times" w:hAnsi="Times" w:cs="Arial"/>
            <w:color w:val="000000" w:themeColor="text1"/>
            <w:lang w:val="en-US"/>
          </w:rPr>
          <w:delText>will be proposed using the</w:delText>
        </w:r>
        <w:r w:rsidRPr="00EB3D27">
          <w:rPr>
            <w:rFonts w:ascii="Times" w:hAnsi="Times" w:cs="Consolas"/>
            <w:color w:val="000000" w:themeColor="text1"/>
            <w:lang w:val="en-US"/>
          </w:rPr>
          <w:delText xml:space="preserve"> lmer</w:delText>
        </w:r>
        <w:r w:rsidRPr="00EB3D27">
          <w:rPr>
            <w:rFonts w:ascii="Times" w:hAnsi="Times" w:cs="Arial"/>
            <w:color w:val="000000" w:themeColor="text1"/>
            <w:lang w:val="en-US"/>
          </w:rPr>
          <w:delText xml:space="preserve"> function from the lme4 package (Bates et al., 2015) implemented in R</w:delText>
        </w:r>
        <w:r w:rsidR="000C5DBF" w:rsidRPr="00EB3D27">
          <w:rPr>
            <w:rFonts w:ascii="Times" w:hAnsi="Times" w:cs="Arial"/>
            <w:color w:val="000000" w:themeColor="text1"/>
            <w:lang w:val="en-US"/>
          </w:rPr>
          <w:delText xml:space="preserve"> (</w:delText>
        </w:r>
        <w:r w:rsidR="000C5DBF" w:rsidRPr="00EB3D27">
          <w:rPr>
            <w:rFonts w:ascii="Times" w:hAnsi="Times"/>
            <w:color w:val="000000" w:themeColor="text1"/>
            <w:shd w:val="clear" w:color="auto" w:fill="FFFFFF"/>
          </w:rPr>
          <w:delText>R Core Team, 2014)</w:delText>
        </w:r>
        <w:r w:rsidR="000C5DBF" w:rsidRPr="00EB3D27">
          <w:rPr>
            <w:rFonts w:ascii="Times" w:hAnsi="Times"/>
            <w:color w:val="000000" w:themeColor="text1"/>
            <w:shd w:val="clear" w:color="auto" w:fill="FFFFFF"/>
            <w:lang w:val="en-US"/>
          </w:rPr>
          <w:delText xml:space="preserve">. </w:delText>
        </w:r>
        <w:r w:rsidRPr="00EB3D27">
          <w:rPr>
            <w:rFonts w:ascii="Times" w:hAnsi="Times"/>
            <w:color w:val="000000" w:themeColor="text1"/>
            <w:lang w:val="en-US"/>
          </w:rPr>
          <w:delText>For all models reported, residual plots and QQ-curves will be visually inspected to make sure there was no deviation from normality or homoscedasticity</w:delText>
        </w:r>
        <w:r w:rsidR="007825C7" w:rsidRPr="00EB3D27">
          <w:rPr>
            <w:rFonts w:ascii="Times" w:hAnsi="Times"/>
            <w:color w:val="000000" w:themeColor="text1"/>
            <w:lang w:val="en-US"/>
          </w:rPr>
          <w:delText xml:space="preserve">. </w:delText>
        </w:r>
        <w:r w:rsidRPr="00EB3D27">
          <w:rPr>
            <w:rFonts w:ascii="Times" w:eastAsiaTheme="minorHAnsi" w:hAnsi="Times"/>
            <w:color w:val="000000" w:themeColor="text1"/>
            <w:lang w:val="en-US" w:eastAsia="en-US"/>
          </w:rPr>
          <w:delText>Estimates for degrees of freedom, F statistics, and p-values will be computed using Satterthwaite approximation with anova() function in the lmerTest package (Kuznetsova et al., 2015).</w:delText>
        </w:r>
        <w:r w:rsidRPr="00EB3D27">
          <w:rPr>
            <w:rFonts w:ascii="Times" w:hAnsi="Times"/>
            <w:color w:val="000000" w:themeColor="text1"/>
            <w:lang w:val="en-US"/>
          </w:rPr>
          <w:delText>Variance inflation factor (VIF) will be monitored with the goal of keeping it under 4 for all predictors.</w:delText>
        </w:r>
      </w:del>
    </w:p>
    <w:p w14:paraId="47CB7580" w14:textId="77777777" w:rsidR="00E06B70" w:rsidRPr="00EB3D27" w:rsidRDefault="00E06B70" w:rsidP="00780D6D">
      <w:pPr>
        <w:autoSpaceDE w:val="0"/>
        <w:autoSpaceDN w:val="0"/>
        <w:adjustRightInd w:val="0"/>
        <w:spacing w:line="360" w:lineRule="auto"/>
        <w:jc w:val="both"/>
        <w:rPr>
          <w:del w:id="666" w:author="Camila Bruder" w:date="2023-11-30T14:37:00Z"/>
          <w:rFonts w:ascii="Times" w:hAnsi="Times"/>
          <w:color w:val="000000" w:themeColor="text1"/>
          <w:lang w:val="en-US"/>
        </w:rPr>
      </w:pPr>
    </w:p>
    <w:p w14:paraId="63677ED9" w14:textId="77777777" w:rsidR="00A25B7A" w:rsidRPr="00EB3D27" w:rsidRDefault="00D2289B" w:rsidP="000452B9">
      <w:pPr>
        <w:autoSpaceDE w:val="0"/>
        <w:autoSpaceDN w:val="0"/>
        <w:adjustRightInd w:val="0"/>
        <w:spacing w:line="360" w:lineRule="auto"/>
        <w:jc w:val="both"/>
        <w:rPr>
          <w:del w:id="667" w:author="Camila Bruder" w:date="2023-11-30T14:37:00Z"/>
          <w:rFonts w:ascii="Times" w:hAnsi="Times"/>
          <w:color w:val="000000" w:themeColor="text1"/>
          <w:lang w:val="en-US"/>
        </w:rPr>
      </w:pPr>
      <w:del w:id="668" w:author="Camila Bruder" w:date="2023-11-30T14:37:00Z">
        <w:r w:rsidRPr="00EB3D27">
          <w:rPr>
            <w:rFonts w:ascii="Times" w:hAnsi="Times"/>
            <w:b/>
            <w:bCs/>
            <w:color w:val="000000" w:themeColor="text1"/>
            <w:lang w:val="en-US"/>
          </w:rPr>
          <w:delText xml:space="preserve">2.5 </w:delText>
        </w:r>
        <w:r w:rsidR="00A25B7A" w:rsidRPr="00EB3D27">
          <w:rPr>
            <w:rFonts w:ascii="Times" w:hAnsi="Times"/>
            <w:b/>
            <w:bCs/>
            <w:i/>
            <w:iCs/>
            <w:color w:val="000000" w:themeColor="text1"/>
            <w:lang w:val="en-US"/>
          </w:rPr>
          <w:delText>Exploratory analys</w:delText>
        </w:r>
        <w:r w:rsidR="005F37A8" w:rsidRPr="00EB3D27">
          <w:rPr>
            <w:rFonts w:ascii="Times" w:hAnsi="Times"/>
            <w:b/>
            <w:bCs/>
            <w:i/>
            <w:iCs/>
            <w:color w:val="000000" w:themeColor="text1"/>
            <w:lang w:val="en-US"/>
          </w:rPr>
          <w:delText>e</w:delText>
        </w:r>
        <w:r w:rsidR="00A25B7A" w:rsidRPr="00EB3D27">
          <w:rPr>
            <w:rFonts w:ascii="Times" w:hAnsi="Times"/>
            <w:b/>
            <w:bCs/>
            <w:i/>
            <w:iCs/>
            <w:color w:val="000000" w:themeColor="text1"/>
            <w:lang w:val="en-US"/>
          </w:rPr>
          <w:delText>s</w:delText>
        </w:r>
        <w:r w:rsidR="003A3434" w:rsidRPr="00EB3D27">
          <w:rPr>
            <w:rFonts w:ascii="Times" w:hAnsi="Times"/>
            <w:b/>
            <w:bCs/>
            <w:color w:val="000000" w:themeColor="text1"/>
            <w:lang w:val="en-US"/>
          </w:rPr>
          <w:delText xml:space="preserve">. </w:delText>
        </w:r>
        <w:r w:rsidR="00456F9F" w:rsidRPr="00EB3D27">
          <w:rPr>
            <w:rFonts w:ascii="Times" w:hAnsi="Times"/>
            <w:color w:val="000000" w:themeColor="text1"/>
            <w:lang w:val="en-US"/>
          </w:rPr>
          <w:delText>The non-exhaustive list of exploratory analyses includes</w:delText>
        </w:r>
        <w:r w:rsidR="00740951">
          <w:rPr>
            <w:rFonts w:ascii="Times" w:hAnsi="Times"/>
            <w:color w:val="000000" w:themeColor="text1"/>
            <w:lang w:val="en-US"/>
          </w:rPr>
          <w:delText xml:space="preserve"> </w:delText>
        </w:r>
        <w:r w:rsidR="00456F9F" w:rsidRPr="00EB3D27">
          <w:rPr>
            <w:rFonts w:ascii="Times" w:hAnsi="Times"/>
            <w:color w:val="000000" w:themeColor="text1"/>
            <w:lang w:val="en-US"/>
          </w:rPr>
          <w:delText xml:space="preserve">investigating </w:delText>
        </w:r>
        <w:r w:rsidR="00BE47AE" w:rsidRPr="00EB3D27">
          <w:rPr>
            <w:rFonts w:ascii="Times" w:hAnsi="Times"/>
            <w:color w:val="000000" w:themeColor="text1"/>
            <w:lang w:val="en-US"/>
          </w:rPr>
          <w:delText>if participants’ characteristics collected with questionnaires (Section 2.1.1) can predict liking ratings and/or interact with ratings in the different perceptual scales. Further, w</w:delText>
        </w:r>
        <w:r w:rsidR="00DE2285" w:rsidRPr="00EB3D27">
          <w:rPr>
            <w:rFonts w:ascii="Times" w:hAnsi="Times"/>
            <w:color w:val="000000" w:themeColor="text1"/>
            <w:lang w:val="en-US"/>
          </w:rPr>
          <w:delText>e will test if findings from the field of voice attractiveness -</w:delText>
        </w:r>
        <w:r w:rsidR="00740951">
          <w:rPr>
            <w:rFonts w:ascii="Times" w:hAnsi="Times"/>
            <w:color w:val="000000" w:themeColor="text1"/>
            <w:lang w:val="en-US"/>
          </w:rPr>
          <w:delText xml:space="preserve"> </w:delText>
        </w:r>
        <w:r w:rsidR="00DE2285" w:rsidRPr="00EB3D27">
          <w:rPr>
            <w:rFonts w:ascii="Times" w:hAnsi="Times"/>
            <w:color w:val="000000" w:themeColor="text1"/>
            <w:lang w:val="en-US"/>
          </w:rPr>
          <w:delText xml:space="preserve">higher voice attractiveness for higher </w:delText>
        </w:r>
        <w:r w:rsidR="000F3879" w:rsidRPr="00EB3D27">
          <w:rPr>
            <w:rFonts w:ascii="Times" w:hAnsi="Times"/>
            <w:color w:val="000000" w:themeColor="text1"/>
            <w:lang w:val="en-US"/>
          </w:rPr>
          <w:delText xml:space="preserve">mean F0 and more dispersed formants </w:delText>
        </w:r>
        <w:r w:rsidR="003A3434" w:rsidRPr="00EB3D27">
          <w:rPr>
            <w:rFonts w:ascii="Times" w:hAnsi="Times"/>
            <w:color w:val="000000" w:themeColor="text1"/>
            <w:lang w:val="en-US"/>
          </w:rPr>
          <w:delText>for female voices (</w:delText>
        </w:r>
        <w:r w:rsidR="000F3879" w:rsidRPr="00EB3D27">
          <w:rPr>
            <w:rFonts w:ascii="Times" w:hAnsi="Times"/>
            <w:color w:val="000000" w:themeColor="text1"/>
            <w:lang w:val="en-US"/>
          </w:rPr>
          <w:delText>Babel et al, 2014</w:delText>
        </w:r>
        <w:r w:rsidR="003A3434" w:rsidRPr="00EB3D27">
          <w:rPr>
            <w:rFonts w:ascii="Times" w:hAnsi="Times"/>
            <w:color w:val="000000" w:themeColor="text1"/>
            <w:lang w:val="en-US"/>
          </w:rPr>
          <w:delText>; Valentova et al, 2019)</w:delText>
        </w:r>
        <w:r w:rsidR="00BE47AE" w:rsidRPr="00EB3D27">
          <w:rPr>
            <w:rFonts w:ascii="Times" w:hAnsi="Times"/>
            <w:color w:val="000000" w:themeColor="text1"/>
            <w:lang w:val="en-US"/>
          </w:rPr>
          <w:delText xml:space="preserve"> - </w:delText>
        </w:r>
        <w:r w:rsidR="00DE2285" w:rsidRPr="00EB3D27">
          <w:rPr>
            <w:rFonts w:ascii="Times" w:hAnsi="Times"/>
            <w:color w:val="000000" w:themeColor="text1"/>
            <w:lang w:val="en-US"/>
          </w:rPr>
          <w:delText>replicate in our study</w:delText>
        </w:r>
        <w:r w:rsidR="00BE47AE" w:rsidRPr="00EB3D27">
          <w:rPr>
            <w:rFonts w:ascii="Times" w:hAnsi="Times"/>
            <w:color w:val="000000" w:themeColor="text1"/>
            <w:lang w:val="en-US"/>
          </w:rPr>
          <w:delText>: w</w:delText>
        </w:r>
        <w:r w:rsidR="000F3879" w:rsidRPr="00EB3D27">
          <w:rPr>
            <w:rFonts w:ascii="Times" w:hAnsi="Times"/>
            <w:color w:val="000000" w:themeColor="text1"/>
            <w:lang w:val="en-US"/>
          </w:rPr>
          <w:delText>e will test models predicti</w:delText>
        </w:r>
        <w:r w:rsidR="00BE47AE" w:rsidRPr="00EB3D27">
          <w:rPr>
            <w:rFonts w:ascii="Times" w:hAnsi="Times"/>
            <w:color w:val="000000" w:themeColor="text1"/>
            <w:lang w:val="en-US"/>
          </w:rPr>
          <w:delText>ng</w:delText>
        </w:r>
        <w:r w:rsidR="000F3879" w:rsidRPr="00EB3D27">
          <w:rPr>
            <w:rFonts w:ascii="Times" w:hAnsi="Times"/>
            <w:color w:val="000000" w:themeColor="text1"/>
            <w:lang w:val="en-US"/>
          </w:rPr>
          <w:delText xml:space="preserve"> liking ratings from mean F0</w:delText>
        </w:r>
        <w:r w:rsidR="00BE47AE" w:rsidRPr="00EB3D27">
          <w:rPr>
            <w:rFonts w:ascii="Times" w:hAnsi="Times"/>
            <w:color w:val="000000" w:themeColor="text1"/>
            <w:lang w:val="en-US"/>
          </w:rPr>
          <w:delText>,</w:delText>
        </w:r>
        <w:r w:rsidR="000F3879" w:rsidRPr="00EB3D27">
          <w:rPr>
            <w:rFonts w:ascii="Times" w:hAnsi="Times"/>
            <w:color w:val="000000" w:themeColor="text1"/>
            <w:lang w:val="en-US"/>
          </w:rPr>
          <w:delText xml:space="preserve"> formant dispersion</w:delText>
        </w:r>
        <w:r w:rsidR="003A3434" w:rsidRPr="00EB3D27">
          <w:rPr>
            <w:rFonts w:ascii="Times" w:hAnsi="Times"/>
            <w:color w:val="000000" w:themeColor="text1"/>
            <w:lang w:val="en-US"/>
          </w:rPr>
          <w:delText xml:space="preserve"> and </w:delText>
        </w:r>
        <w:r w:rsidR="00F013EB" w:rsidRPr="00EB3D27">
          <w:rPr>
            <w:rFonts w:ascii="Times" w:hAnsi="Times"/>
            <w:color w:val="000000" w:themeColor="text1"/>
            <w:lang w:val="en-US"/>
          </w:rPr>
          <w:delText xml:space="preserve">indirect </w:delText>
        </w:r>
        <w:r w:rsidR="003A3434" w:rsidRPr="00EB3D27">
          <w:rPr>
            <w:rFonts w:ascii="Times" w:hAnsi="Times"/>
            <w:color w:val="000000" w:themeColor="text1"/>
            <w:lang w:val="en-US"/>
          </w:rPr>
          <w:delText xml:space="preserve">estimates of </w:delText>
        </w:r>
        <w:r w:rsidR="00DE2285" w:rsidRPr="00EB3D27">
          <w:rPr>
            <w:rFonts w:ascii="Times" w:hAnsi="Times"/>
            <w:color w:val="000000" w:themeColor="text1"/>
            <w:lang w:val="en-US"/>
          </w:rPr>
          <w:delText>vocal tract length</w:delText>
        </w:r>
        <w:r w:rsidR="000452B9">
          <w:rPr>
            <w:rFonts w:ascii="Times" w:hAnsi="Times"/>
            <w:color w:val="000000" w:themeColor="text1"/>
            <w:lang w:val="en-US"/>
          </w:rPr>
          <w:delText>;</w:delText>
        </w:r>
        <w:r w:rsidR="009E5949" w:rsidRPr="00EB3D27">
          <w:rPr>
            <w:rFonts w:ascii="Times" w:hAnsi="Times"/>
            <w:color w:val="000000" w:themeColor="text1"/>
            <w:lang w:val="en-US"/>
          </w:rPr>
          <w:delText xml:space="preserve"> as well as other acoustic measures such as jitter, shimmer, harmonics-to-noise ratio, cepstral peak prominence (CPP) and tilt measures H1H2, H1A1, H1A2, H1A3.</w:delText>
        </w:r>
      </w:del>
    </w:p>
    <w:p w14:paraId="314D0145" w14:textId="75577EFA" w:rsidR="00E06B70" w:rsidRPr="00420A7E" w:rsidRDefault="00E06B70" w:rsidP="00420A7E">
      <w:pPr>
        <w:autoSpaceDE w:val="0"/>
        <w:autoSpaceDN w:val="0"/>
        <w:adjustRightInd w:val="0"/>
        <w:spacing w:line="360" w:lineRule="auto"/>
        <w:rPr>
          <w:ins w:id="669" w:author="Camila Bruder" w:date="2023-11-30T14:37:00Z"/>
          <w:color w:val="000000" w:themeColor="text1"/>
          <w:lang w:val="en-US"/>
        </w:rPr>
      </w:pPr>
    </w:p>
    <w:p w14:paraId="38AF311C" w14:textId="33FBD56A" w:rsidR="007825C7" w:rsidRPr="00420A7E" w:rsidRDefault="007825C7" w:rsidP="00420A7E">
      <w:pPr>
        <w:autoSpaceDE w:val="0"/>
        <w:autoSpaceDN w:val="0"/>
        <w:adjustRightInd w:val="0"/>
        <w:spacing w:line="360" w:lineRule="auto"/>
        <w:rPr>
          <w:ins w:id="670" w:author="Camila Bruder" w:date="2023-11-30T14:37:00Z"/>
          <w:color w:val="000000" w:themeColor="text1"/>
          <w:lang w:val="en-US"/>
        </w:rPr>
      </w:pPr>
    </w:p>
    <w:p w14:paraId="5F371FF8" w14:textId="77777777" w:rsidR="007825C7" w:rsidRPr="00420A7E" w:rsidRDefault="007825C7" w:rsidP="00420A7E">
      <w:pPr>
        <w:autoSpaceDE w:val="0"/>
        <w:autoSpaceDN w:val="0"/>
        <w:adjustRightInd w:val="0"/>
        <w:spacing w:line="360" w:lineRule="auto"/>
        <w:rPr>
          <w:ins w:id="671" w:author="Camila Bruder" w:date="2023-11-30T14:37:00Z"/>
          <w:color w:val="000000" w:themeColor="text1"/>
          <w:lang w:val="en-US"/>
        </w:rPr>
      </w:pPr>
    </w:p>
    <w:p w14:paraId="5ABAC1D6" w14:textId="72C8B221" w:rsidR="0019617B" w:rsidRPr="00420A7E" w:rsidRDefault="0019617B" w:rsidP="00420A7E">
      <w:pPr>
        <w:spacing w:line="360" w:lineRule="auto"/>
        <w:ind w:firstLine="720"/>
        <w:rPr>
          <w:ins w:id="672" w:author="Camila Bruder" w:date="2023-11-30T14:37:00Z"/>
          <w:color w:val="000000" w:themeColor="text1"/>
          <w:lang w:val="en-US"/>
        </w:rPr>
      </w:pPr>
    </w:p>
    <w:p w14:paraId="3A9826D1" w14:textId="4537DA33" w:rsidR="005B1BA4" w:rsidRPr="00420A7E" w:rsidRDefault="005B1BA4" w:rsidP="00420A7E">
      <w:pPr>
        <w:autoSpaceDE w:val="0"/>
        <w:autoSpaceDN w:val="0"/>
        <w:adjustRightInd w:val="0"/>
        <w:spacing w:line="360" w:lineRule="auto"/>
        <w:rPr>
          <w:ins w:id="673" w:author="Camila Bruder" w:date="2023-11-30T14:37:00Z"/>
          <w:color w:val="000000" w:themeColor="text1"/>
          <w:lang w:val="en-US"/>
        </w:rPr>
      </w:pPr>
    </w:p>
    <w:p w14:paraId="0ABABFBB" w14:textId="77777777" w:rsidR="00A440C3" w:rsidRPr="00420A7E" w:rsidRDefault="00A440C3" w:rsidP="00420A7E">
      <w:pPr>
        <w:autoSpaceDE w:val="0"/>
        <w:autoSpaceDN w:val="0"/>
        <w:adjustRightInd w:val="0"/>
        <w:spacing w:line="360" w:lineRule="auto"/>
        <w:rPr>
          <w:ins w:id="674" w:author="Camila Bruder" w:date="2023-11-30T14:37:00Z"/>
          <w:color w:val="000000" w:themeColor="text1"/>
          <w:lang w:val="en-US"/>
        </w:rPr>
      </w:pPr>
    </w:p>
    <w:p w14:paraId="5DC23A77" w14:textId="7F49E269" w:rsidR="00EB3D27" w:rsidRPr="00420A7E" w:rsidRDefault="00EB3D27" w:rsidP="00420A7E">
      <w:pPr>
        <w:autoSpaceDE w:val="0"/>
        <w:autoSpaceDN w:val="0"/>
        <w:adjustRightInd w:val="0"/>
        <w:spacing w:line="360" w:lineRule="auto"/>
        <w:rPr>
          <w:ins w:id="675" w:author="Camila Bruder" w:date="2023-11-30T14:37:00Z"/>
          <w:color w:val="000000" w:themeColor="text1"/>
          <w:lang w:val="en-US"/>
        </w:rPr>
      </w:pPr>
    </w:p>
    <w:p w14:paraId="39FE9026" w14:textId="5581B398" w:rsidR="005B1BA4" w:rsidRPr="00420A7E" w:rsidRDefault="005B1BA4" w:rsidP="00420A7E">
      <w:pPr>
        <w:autoSpaceDE w:val="0"/>
        <w:autoSpaceDN w:val="0"/>
        <w:adjustRightInd w:val="0"/>
        <w:spacing w:line="360" w:lineRule="auto"/>
        <w:rPr>
          <w:ins w:id="676" w:author="Camila Bruder" w:date="2023-11-30T14:37:00Z"/>
          <w:color w:val="000000" w:themeColor="text1"/>
          <w:lang w:val="en-US"/>
        </w:rPr>
      </w:pPr>
    </w:p>
    <w:p w14:paraId="6BD3A2CF" w14:textId="208EFAFF" w:rsidR="002F21B1" w:rsidRPr="00420A7E" w:rsidRDefault="002F21B1" w:rsidP="00420A7E">
      <w:pPr>
        <w:autoSpaceDE w:val="0"/>
        <w:autoSpaceDN w:val="0"/>
        <w:adjustRightInd w:val="0"/>
        <w:spacing w:line="360" w:lineRule="auto"/>
        <w:rPr>
          <w:ins w:id="677" w:author="Camila Bruder" w:date="2023-11-30T14:37:00Z"/>
          <w:color w:val="000000" w:themeColor="text1"/>
          <w:lang w:val="en-US"/>
        </w:rPr>
      </w:pPr>
    </w:p>
    <w:p w14:paraId="283FD0A5" w14:textId="3517ED75" w:rsidR="002F21B1" w:rsidRPr="00420A7E" w:rsidRDefault="002F21B1" w:rsidP="00420A7E">
      <w:pPr>
        <w:autoSpaceDE w:val="0"/>
        <w:autoSpaceDN w:val="0"/>
        <w:adjustRightInd w:val="0"/>
        <w:spacing w:line="360" w:lineRule="auto"/>
        <w:rPr>
          <w:ins w:id="678" w:author="Camila Bruder" w:date="2023-11-30T14:37:00Z"/>
          <w:color w:val="000000" w:themeColor="text1"/>
          <w:lang w:val="en-US"/>
        </w:rPr>
      </w:pPr>
    </w:p>
    <w:p w14:paraId="71FD74AC" w14:textId="69C88FE2" w:rsidR="002F21B1" w:rsidRPr="00420A7E" w:rsidRDefault="002F21B1" w:rsidP="00420A7E">
      <w:pPr>
        <w:autoSpaceDE w:val="0"/>
        <w:autoSpaceDN w:val="0"/>
        <w:adjustRightInd w:val="0"/>
        <w:spacing w:line="360" w:lineRule="auto"/>
        <w:rPr>
          <w:ins w:id="679" w:author="Camila Bruder" w:date="2023-11-30T14:37:00Z"/>
          <w:color w:val="000000" w:themeColor="text1"/>
          <w:lang w:val="en-US"/>
        </w:rPr>
      </w:pPr>
    </w:p>
    <w:p w14:paraId="4E44C504" w14:textId="4914A128" w:rsidR="002F21B1" w:rsidRPr="00420A7E" w:rsidRDefault="002F21B1" w:rsidP="00420A7E">
      <w:pPr>
        <w:autoSpaceDE w:val="0"/>
        <w:autoSpaceDN w:val="0"/>
        <w:adjustRightInd w:val="0"/>
        <w:spacing w:line="360" w:lineRule="auto"/>
        <w:rPr>
          <w:ins w:id="680" w:author="Camila Bruder" w:date="2023-11-30T14:37:00Z"/>
          <w:color w:val="000000" w:themeColor="text1"/>
          <w:lang w:val="en-US"/>
        </w:rPr>
      </w:pPr>
    </w:p>
    <w:p w14:paraId="37776242" w14:textId="72709FC1" w:rsidR="002F21B1" w:rsidRPr="00420A7E" w:rsidRDefault="002F21B1" w:rsidP="00420A7E">
      <w:pPr>
        <w:autoSpaceDE w:val="0"/>
        <w:autoSpaceDN w:val="0"/>
        <w:adjustRightInd w:val="0"/>
        <w:spacing w:line="360" w:lineRule="auto"/>
        <w:rPr>
          <w:ins w:id="681" w:author="Camila Bruder" w:date="2023-11-30T14:37:00Z"/>
          <w:color w:val="000000" w:themeColor="text1"/>
          <w:lang w:val="en-US"/>
        </w:rPr>
      </w:pPr>
    </w:p>
    <w:p w14:paraId="65ADA460" w14:textId="741137F9" w:rsidR="002F21B1" w:rsidRPr="00420A7E" w:rsidRDefault="002F21B1" w:rsidP="00420A7E">
      <w:pPr>
        <w:autoSpaceDE w:val="0"/>
        <w:autoSpaceDN w:val="0"/>
        <w:adjustRightInd w:val="0"/>
        <w:spacing w:line="360" w:lineRule="auto"/>
        <w:rPr>
          <w:ins w:id="682" w:author="Camila Bruder" w:date="2023-11-30T14:37:00Z"/>
          <w:color w:val="000000" w:themeColor="text1"/>
          <w:lang w:val="en-US"/>
        </w:rPr>
      </w:pPr>
    </w:p>
    <w:p w14:paraId="539D3D1F" w14:textId="1AA8E2B0" w:rsidR="002F21B1" w:rsidRPr="00F34919" w:rsidRDefault="002F21B1" w:rsidP="00F34919">
      <w:pPr>
        <w:autoSpaceDE w:val="0"/>
        <w:autoSpaceDN w:val="0"/>
        <w:adjustRightInd w:val="0"/>
        <w:spacing w:line="360" w:lineRule="auto"/>
        <w:rPr>
          <w:color w:val="000000" w:themeColor="text1"/>
          <w:lang w:val="en-US"/>
        </w:rPr>
      </w:pPr>
    </w:p>
    <w:p w14:paraId="5C0D3C19" w14:textId="692EF596" w:rsidR="00393D14" w:rsidRPr="00F34919" w:rsidRDefault="00393D14" w:rsidP="00F34919">
      <w:pPr>
        <w:autoSpaceDE w:val="0"/>
        <w:autoSpaceDN w:val="0"/>
        <w:adjustRightInd w:val="0"/>
        <w:spacing w:line="360" w:lineRule="auto"/>
        <w:rPr>
          <w:color w:val="000000" w:themeColor="text1"/>
          <w:lang w:val="en-US"/>
        </w:rPr>
      </w:pPr>
    </w:p>
    <w:p w14:paraId="499076E6" w14:textId="3084C251" w:rsidR="00393D14" w:rsidRPr="00F34919" w:rsidRDefault="00393D14" w:rsidP="00F34919">
      <w:pPr>
        <w:autoSpaceDE w:val="0"/>
        <w:autoSpaceDN w:val="0"/>
        <w:adjustRightInd w:val="0"/>
        <w:spacing w:line="360" w:lineRule="auto"/>
        <w:rPr>
          <w:color w:val="000000" w:themeColor="text1"/>
          <w:lang w:val="en-US"/>
        </w:rPr>
      </w:pPr>
    </w:p>
    <w:p w14:paraId="701F5C5D" w14:textId="0F8F2684" w:rsidR="00393D14" w:rsidRPr="00F34919" w:rsidRDefault="00393D14" w:rsidP="00F34919">
      <w:pPr>
        <w:autoSpaceDE w:val="0"/>
        <w:autoSpaceDN w:val="0"/>
        <w:adjustRightInd w:val="0"/>
        <w:spacing w:line="360" w:lineRule="auto"/>
        <w:rPr>
          <w:color w:val="000000" w:themeColor="text1"/>
          <w:lang w:val="en-US"/>
        </w:rPr>
      </w:pPr>
    </w:p>
    <w:p w14:paraId="01C5410B" w14:textId="1A58A6CA" w:rsidR="00393D14" w:rsidRPr="00F34919" w:rsidRDefault="00393D14" w:rsidP="00F34919">
      <w:pPr>
        <w:autoSpaceDE w:val="0"/>
        <w:autoSpaceDN w:val="0"/>
        <w:adjustRightInd w:val="0"/>
        <w:spacing w:line="360" w:lineRule="auto"/>
        <w:rPr>
          <w:color w:val="000000" w:themeColor="text1"/>
          <w:lang w:val="en-US"/>
        </w:rPr>
      </w:pPr>
    </w:p>
    <w:p w14:paraId="56034416" w14:textId="6D53337A" w:rsidR="00393D14" w:rsidRPr="00F34919" w:rsidRDefault="00393D14" w:rsidP="00F34919">
      <w:pPr>
        <w:autoSpaceDE w:val="0"/>
        <w:autoSpaceDN w:val="0"/>
        <w:adjustRightInd w:val="0"/>
        <w:spacing w:line="360" w:lineRule="auto"/>
        <w:rPr>
          <w:color w:val="000000" w:themeColor="text1"/>
          <w:lang w:val="en-US"/>
        </w:rPr>
      </w:pPr>
    </w:p>
    <w:p w14:paraId="2BEABF1D" w14:textId="3CC98AE6" w:rsidR="00393D14" w:rsidRPr="00F34919" w:rsidRDefault="00393D14" w:rsidP="00F34919">
      <w:pPr>
        <w:autoSpaceDE w:val="0"/>
        <w:autoSpaceDN w:val="0"/>
        <w:adjustRightInd w:val="0"/>
        <w:spacing w:line="360" w:lineRule="auto"/>
        <w:rPr>
          <w:color w:val="000000" w:themeColor="text1"/>
          <w:lang w:val="en-US"/>
        </w:rPr>
      </w:pPr>
    </w:p>
    <w:p w14:paraId="1AE26130" w14:textId="419D6DD7" w:rsidR="00393D14" w:rsidRPr="00F34919" w:rsidRDefault="00393D14" w:rsidP="00F34919">
      <w:pPr>
        <w:autoSpaceDE w:val="0"/>
        <w:autoSpaceDN w:val="0"/>
        <w:adjustRightInd w:val="0"/>
        <w:spacing w:line="360" w:lineRule="auto"/>
        <w:rPr>
          <w:color w:val="000000" w:themeColor="text1"/>
          <w:lang w:val="en-US"/>
        </w:rPr>
      </w:pPr>
    </w:p>
    <w:p w14:paraId="4F8BA074" w14:textId="7BF35007" w:rsidR="00420A7E" w:rsidRPr="00F34919" w:rsidRDefault="00420A7E" w:rsidP="00F34919">
      <w:pPr>
        <w:autoSpaceDE w:val="0"/>
        <w:autoSpaceDN w:val="0"/>
        <w:adjustRightInd w:val="0"/>
        <w:spacing w:line="360" w:lineRule="auto"/>
        <w:rPr>
          <w:color w:val="000000" w:themeColor="text1"/>
          <w:lang w:val="en-US"/>
        </w:rPr>
      </w:pPr>
    </w:p>
    <w:p w14:paraId="473A4A94" w14:textId="77777777" w:rsidR="00AD6C6B" w:rsidRPr="00F34919" w:rsidRDefault="00AD6C6B" w:rsidP="00F34919">
      <w:pPr>
        <w:autoSpaceDE w:val="0"/>
        <w:autoSpaceDN w:val="0"/>
        <w:adjustRightInd w:val="0"/>
        <w:spacing w:line="360" w:lineRule="auto"/>
        <w:rPr>
          <w:color w:val="000000" w:themeColor="text1"/>
          <w:lang w:val="en-US"/>
        </w:rPr>
      </w:pPr>
    </w:p>
    <w:p w14:paraId="67030EB7" w14:textId="063F5F33" w:rsidR="00F05EAB" w:rsidRPr="00F34919" w:rsidRDefault="00F05EAB" w:rsidP="00F34919">
      <w:pPr>
        <w:rPr>
          <w:b/>
          <w:color w:val="000000" w:themeColor="text1"/>
          <w:lang w:val="en-US"/>
        </w:rPr>
      </w:pPr>
      <w:r w:rsidRPr="00F34919">
        <w:rPr>
          <w:b/>
          <w:color w:val="000000" w:themeColor="text1"/>
          <w:lang w:val="en-US"/>
        </w:rPr>
        <w:t>References</w:t>
      </w:r>
    </w:p>
    <w:p w14:paraId="4833D5C2" w14:textId="77777777" w:rsidR="002068AA" w:rsidRPr="00F34919" w:rsidRDefault="002068AA" w:rsidP="00F34919">
      <w:pPr>
        <w:ind w:firstLine="227"/>
        <w:rPr>
          <w:b/>
          <w:color w:val="000000" w:themeColor="text1"/>
          <w:lang w:val="en-US"/>
        </w:rPr>
      </w:pPr>
    </w:p>
    <w:p w14:paraId="147A3263" w14:textId="77777777" w:rsidR="00F05EAB" w:rsidRPr="00EB3D27" w:rsidRDefault="00F05EAB" w:rsidP="00EB3D27">
      <w:pPr>
        <w:rPr>
          <w:del w:id="683" w:author="Camila Bruder" w:date="2023-11-30T14:37:00Z"/>
          <w:rFonts w:ascii="Times" w:hAnsi="Times"/>
          <w:color w:val="000000" w:themeColor="text1"/>
        </w:rPr>
      </w:pPr>
      <w:del w:id="684" w:author="Camila Bruder" w:date="2023-11-30T14:37:00Z">
        <w:r w:rsidRPr="00EB3D27">
          <w:rPr>
            <w:rFonts w:ascii="Times" w:hAnsi="Times"/>
            <w:color w:val="000000" w:themeColor="text1"/>
            <w:shd w:val="clear" w:color="auto" w:fill="FFFFFF"/>
          </w:rPr>
          <w:delText>Babel</w:delText>
        </w:r>
        <w:r w:rsidRPr="00EB3D27">
          <w:rPr>
            <w:rFonts w:ascii="Times" w:hAnsi="Times"/>
            <w:color w:val="000000" w:themeColor="text1"/>
            <w:shd w:val="clear" w:color="auto" w:fill="FFFFFF"/>
            <w:lang w:val="en-US"/>
          </w:rPr>
          <w:delText>,</w:delText>
        </w:r>
        <w:r w:rsidRPr="00EB3D27">
          <w:rPr>
            <w:rFonts w:ascii="Times" w:hAnsi="Times"/>
            <w:color w:val="000000" w:themeColor="text1"/>
            <w:shd w:val="clear" w:color="auto" w:fill="FFFFFF"/>
          </w:rPr>
          <w:delText> M</w:delText>
        </w:r>
        <w:r w:rsidRPr="00EB3D27">
          <w:rPr>
            <w:rFonts w:ascii="Times" w:hAnsi="Times"/>
            <w:color w:val="000000" w:themeColor="text1"/>
            <w:shd w:val="clear" w:color="auto" w:fill="FFFFFF"/>
            <w:lang w:val="en-US"/>
          </w:rPr>
          <w:delText>.</w:delText>
        </w:r>
        <w:r w:rsidRPr="00EB3D27">
          <w:rPr>
            <w:rFonts w:ascii="Times" w:hAnsi="Times"/>
            <w:color w:val="000000" w:themeColor="text1"/>
            <w:shd w:val="clear" w:color="auto" w:fill="FFFFFF"/>
          </w:rPr>
          <w:delText>, McGuire</w:delText>
        </w:r>
        <w:r w:rsidRPr="00EB3D27">
          <w:rPr>
            <w:rFonts w:ascii="Times" w:hAnsi="Times"/>
            <w:color w:val="000000" w:themeColor="text1"/>
            <w:shd w:val="clear" w:color="auto" w:fill="FFFFFF"/>
            <w:lang w:val="en-US"/>
          </w:rPr>
          <w:delText>,</w:delText>
        </w:r>
        <w:r w:rsidRPr="00EB3D27">
          <w:rPr>
            <w:rFonts w:ascii="Times" w:hAnsi="Times"/>
            <w:color w:val="000000" w:themeColor="text1"/>
            <w:shd w:val="clear" w:color="auto" w:fill="FFFFFF"/>
          </w:rPr>
          <w:delText> G</w:delText>
        </w:r>
        <w:r w:rsidRPr="00EB3D27">
          <w:rPr>
            <w:rFonts w:ascii="Times" w:hAnsi="Times"/>
            <w:color w:val="000000" w:themeColor="text1"/>
            <w:shd w:val="clear" w:color="auto" w:fill="FFFFFF"/>
            <w:lang w:val="en-US"/>
          </w:rPr>
          <w:delText>.</w:delText>
        </w:r>
        <w:r w:rsidRPr="00EB3D27">
          <w:rPr>
            <w:rFonts w:ascii="Times" w:hAnsi="Times"/>
            <w:color w:val="000000" w:themeColor="text1"/>
            <w:shd w:val="clear" w:color="auto" w:fill="FFFFFF"/>
          </w:rPr>
          <w:delText>, King</w:delText>
        </w:r>
        <w:r w:rsidRPr="00EB3D27">
          <w:rPr>
            <w:rFonts w:ascii="Times" w:hAnsi="Times"/>
            <w:color w:val="000000" w:themeColor="text1"/>
            <w:shd w:val="clear" w:color="auto" w:fill="FFFFFF"/>
            <w:lang w:val="en-US"/>
          </w:rPr>
          <w:delText>,</w:delText>
        </w:r>
        <w:r w:rsidRPr="00EB3D27">
          <w:rPr>
            <w:rFonts w:ascii="Times" w:hAnsi="Times"/>
            <w:color w:val="000000" w:themeColor="text1"/>
            <w:shd w:val="clear" w:color="auto" w:fill="FFFFFF"/>
          </w:rPr>
          <w:delText> J</w:delText>
        </w:r>
        <w:r w:rsidRPr="00EB3D27">
          <w:rPr>
            <w:rFonts w:ascii="Times" w:hAnsi="Times"/>
            <w:color w:val="000000" w:themeColor="text1"/>
            <w:shd w:val="clear" w:color="auto" w:fill="FFFFFF"/>
            <w:lang w:val="en-US"/>
          </w:rPr>
          <w:delText>.</w:delText>
        </w:r>
        <w:r w:rsidRPr="00EB3D27">
          <w:rPr>
            <w:rFonts w:ascii="Times" w:hAnsi="Times"/>
            <w:color w:val="000000" w:themeColor="text1"/>
            <w:shd w:val="clear" w:color="auto" w:fill="FFFFFF"/>
          </w:rPr>
          <w:delText xml:space="preserve"> (2014)</w:delText>
        </w:r>
        <w:r w:rsidRPr="00EB3D27">
          <w:rPr>
            <w:rStyle w:val="apple-converted-space"/>
            <w:rFonts w:ascii="Times" w:hAnsi="Times"/>
            <w:color w:val="000000" w:themeColor="text1"/>
            <w:shd w:val="clear" w:color="auto" w:fill="FFFFFF"/>
          </w:rPr>
          <w:delText> </w:delText>
        </w:r>
        <w:r w:rsidRPr="00EB3D27">
          <w:rPr>
            <w:rFonts w:ascii="Times" w:hAnsi="Times"/>
            <w:color w:val="000000" w:themeColor="text1"/>
            <w:shd w:val="clear" w:color="auto" w:fill="FFFFFF"/>
          </w:rPr>
          <w:delText xml:space="preserve">Towards a </w:delText>
        </w:r>
        <w:r w:rsidRPr="00EB3D27">
          <w:rPr>
            <w:rFonts w:ascii="Times" w:hAnsi="Times"/>
            <w:color w:val="000000" w:themeColor="text1"/>
            <w:shd w:val="clear" w:color="auto" w:fill="FFFFFF"/>
            <w:lang w:val="en-US"/>
          </w:rPr>
          <w:delText>m</w:delText>
        </w:r>
        <w:r w:rsidRPr="00EB3D27">
          <w:rPr>
            <w:rFonts w:ascii="Times" w:hAnsi="Times"/>
            <w:color w:val="000000" w:themeColor="text1"/>
            <w:shd w:val="clear" w:color="auto" w:fill="FFFFFF"/>
          </w:rPr>
          <w:delText xml:space="preserve">ore </w:delText>
        </w:r>
        <w:r w:rsidRPr="00EB3D27">
          <w:rPr>
            <w:rFonts w:ascii="Times" w:hAnsi="Times"/>
            <w:color w:val="000000" w:themeColor="text1"/>
            <w:shd w:val="clear" w:color="auto" w:fill="FFFFFF"/>
            <w:lang w:val="en-US"/>
          </w:rPr>
          <w:delText>n</w:delText>
        </w:r>
        <w:r w:rsidRPr="00EB3D27">
          <w:rPr>
            <w:rFonts w:ascii="Times" w:hAnsi="Times"/>
            <w:color w:val="000000" w:themeColor="text1"/>
            <w:shd w:val="clear" w:color="auto" w:fill="FFFFFF"/>
          </w:rPr>
          <w:delText xml:space="preserve">uanced </w:delText>
        </w:r>
        <w:r w:rsidRPr="00EB3D27">
          <w:rPr>
            <w:rFonts w:ascii="Times" w:hAnsi="Times"/>
            <w:color w:val="000000" w:themeColor="text1"/>
            <w:shd w:val="clear" w:color="auto" w:fill="FFFFFF"/>
            <w:lang w:val="en-US"/>
          </w:rPr>
          <w:delText>v</w:delText>
        </w:r>
        <w:r w:rsidRPr="00EB3D27">
          <w:rPr>
            <w:rFonts w:ascii="Times" w:hAnsi="Times"/>
            <w:color w:val="000000" w:themeColor="text1"/>
            <w:shd w:val="clear" w:color="auto" w:fill="FFFFFF"/>
          </w:rPr>
          <w:delText xml:space="preserve">iew of </w:delText>
        </w:r>
        <w:r w:rsidRPr="00EB3D27">
          <w:rPr>
            <w:rFonts w:ascii="Times" w:hAnsi="Times"/>
            <w:color w:val="000000" w:themeColor="text1"/>
            <w:shd w:val="clear" w:color="auto" w:fill="FFFFFF"/>
            <w:lang w:val="en-US"/>
          </w:rPr>
          <w:delText>v</w:delText>
        </w:r>
        <w:r w:rsidRPr="00EB3D27">
          <w:rPr>
            <w:rFonts w:ascii="Times" w:hAnsi="Times"/>
            <w:color w:val="000000" w:themeColor="text1"/>
            <w:shd w:val="clear" w:color="auto" w:fill="FFFFFF"/>
          </w:rPr>
          <w:delText xml:space="preserve">ocal </w:delText>
        </w:r>
        <w:r w:rsidRPr="00EB3D27">
          <w:rPr>
            <w:rFonts w:ascii="Times" w:hAnsi="Times"/>
            <w:color w:val="000000" w:themeColor="text1"/>
            <w:shd w:val="clear" w:color="auto" w:fill="FFFFFF"/>
            <w:lang w:val="en-US"/>
          </w:rPr>
          <w:delText>a</w:delText>
        </w:r>
        <w:r w:rsidRPr="00EB3D27">
          <w:rPr>
            <w:rFonts w:ascii="Times" w:hAnsi="Times"/>
            <w:color w:val="000000" w:themeColor="text1"/>
            <w:shd w:val="clear" w:color="auto" w:fill="FFFFFF"/>
          </w:rPr>
          <w:delText xml:space="preserve">ttractiveness. </w:delText>
        </w:r>
        <w:r w:rsidRPr="00EB3D27">
          <w:rPr>
            <w:rFonts w:ascii="Times" w:hAnsi="Times"/>
            <w:i/>
            <w:iCs/>
            <w:color w:val="000000" w:themeColor="text1"/>
            <w:shd w:val="clear" w:color="auto" w:fill="FFFFFF"/>
          </w:rPr>
          <w:delText>PLOS ONE</w:delText>
        </w:r>
        <w:r w:rsidRPr="00EB3D27">
          <w:rPr>
            <w:rFonts w:ascii="Times" w:hAnsi="Times"/>
            <w:color w:val="000000" w:themeColor="text1"/>
            <w:shd w:val="clear" w:color="auto" w:fill="FFFFFF"/>
            <w:lang w:val="en-US"/>
          </w:rPr>
          <w:delText>,</w:delText>
        </w:r>
        <w:r w:rsidRPr="00EB3D27">
          <w:rPr>
            <w:rFonts w:ascii="Times" w:hAnsi="Times"/>
            <w:color w:val="000000" w:themeColor="text1"/>
            <w:shd w:val="clear" w:color="auto" w:fill="FFFFFF"/>
          </w:rPr>
          <w:delText xml:space="preserve"> 9(2): e88616.</w:delText>
        </w:r>
        <w:r w:rsidRPr="00EB3D27">
          <w:rPr>
            <w:rStyle w:val="apple-converted-space"/>
            <w:rFonts w:ascii="Times" w:hAnsi="Times"/>
            <w:color w:val="000000" w:themeColor="text1"/>
            <w:shd w:val="clear" w:color="auto" w:fill="FFFFFF"/>
          </w:rPr>
          <w:delText> </w:delText>
        </w:r>
        <w:r w:rsidRPr="00EB3D27">
          <w:rPr>
            <w:rFonts w:ascii="Times" w:hAnsi="Times"/>
            <w:color w:val="000000" w:themeColor="text1"/>
          </w:rPr>
          <w:delText>https://doi.org/10.1371/journal.pone.0088616</w:delText>
        </w:r>
      </w:del>
    </w:p>
    <w:p w14:paraId="2EEBB47E" w14:textId="77777777" w:rsidR="00F05EAB" w:rsidRPr="00EB3D27" w:rsidRDefault="00F05EAB" w:rsidP="00EB3D27">
      <w:pPr>
        <w:rPr>
          <w:del w:id="685" w:author="Camila Bruder" w:date="2023-11-30T14:37:00Z"/>
          <w:rFonts w:ascii="Times" w:hAnsi="Times"/>
          <w:color w:val="000000" w:themeColor="text1"/>
        </w:rPr>
      </w:pPr>
    </w:p>
    <w:p w14:paraId="237805EA" w14:textId="77777777" w:rsidR="00F05EAB" w:rsidRPr="00EB3D27" w:rsidRDefault="00F05EAB" w:rsidP="00EB3D27">
      <w:pPr>
        <w:autoSpaceDE w:val="0"/>
        <w:autoSpaceDN w:val="0"/>
        <w:adjustRightInd w:val="0"/>
        <w:rPr>
          <w:del w:id="686" w:author="Camila Bruder" w:date="2023-11-30T14:37:00Z"/>
          <w:rFonts w:ascii="Times" w:hAnsi="Times" w:cs="Arial"/>
          <w:color w:val="000000" w:themeColor="text1"/>
          <w:lang w:val="en-US"/>
        </w:rPr>
      </w:pPr>
      <w:del w:id="687" w:author="Camila Bruder" w:date="2023-11-30T14:37:00Z">
        <w:r w:rsidRPr="00EB3D27">
          <w:rPr>
            <w:rFonts w:ascii="Times" w:hAnsi="Times" w:cs="Arial"/>
            <w:color w:val="333333"/>
            <w:shd w:val="clear" w:color="auto" w:fill="FFFFFF"/>
          </w:rPr>
          <w:delText>Banse, R., &amp; Scherer, K. R. (1996). Acoustic profiles in vocal emotion expression.</w:delText>
        </w:r>
        <w:r w:rsidRPr="00EB3D27">
          <w:rPr>
            <w:rStyle w:val="apple-converted-space"/>
            <w:rFonts w:ascii="Times" w:hAnsi="Times" w:cs="Arial"/>
            <w:color w:val="333333"/>
            <w:shd w:val="clear" w:color="auto" w:fill="FFFFFF"/>
          </w:rPr>
          <w:delText> </w:delText>
        </w:r>
        <w:r w:rsidRPr="00EB3D27">
          <w:rPr>
            <w:rStyle w:val="Emphasis"/>
            <w:rFonts w:ascii="Times" w:hAnsi="Times" w:cs="Arial"/>
            <w:color w:val="333333"/>
          </w:rPr>
          <w:delText>Journal of Personality and Social Psychology, 70</w:delText>
        </w:r>
        <w:r w:rsidRPr="00EB3D27">
          <w:rPr>
            <w:rFonts w:ascii="Times" w:hAnsi="Times" w:cs="Arial"/>
            <w:color w:val="333333"/>
            <w:shd w:val="clear" w:color="auto" w:fill="FFFFFF"/>
          </w:rPr>
          <w:delText>(3), 614–636.</w:delText>
        </w:r>
        <w:r w:rsidRPr="00EB3D27">
          <w:rPr>
            <w:rStyle w:val="apple-converted-space"/>
            <w:rFonts w:ascii="Times" w:hAnsi="Times" w:cs="Arial"/>
            <w:color w:val="333333"/>
            <w:shd w:val="clear" w:color="auto" w:fill="FFFFFF"/>
          </w:rPr>
          <w:delText> </w:delText>
        </w:r>
        <w:r w:rsidRPr="00EB3D27">
          <w:rPr>
            <w:rFonts w:ascii="Times" w:hAnsi="Times" w:cs="Arial"/>
          </w:rPr>
          <w:delText>https://doi.org/10.1037/0022-3514.70.3.614</w:delText>
        </w:r>
      </w:del>
    </w:p>
    <w:p w14:paraId="4E87A811" w14:textId="77777777" w:rsidR="00F05EAB" w:rsidRPr="00EB3D27" w:rsidRDefault="00F05EAB" w:rsidP="00EB3D27">
      <w:pPr>
        <w:autoSpaceDE w:val="0"/>
        <w:autoSpaceDN w:val="0"/>
        <w:adjustRightInd w:val="0"/>
        <w:rPr>
          <w:del w:id="688" w:author="Camila Bruder" w:date="2023-11-30T14:37:00Z"/>
          <w:rFonts w:ascii="Times" w:hAnsi="Times" w:cs="Arial"/>
          <w:color w:val="000000" w:themeColor="text1"/>
          <w:lang w:val="en-US"/>
        </w:rPr>
      </w:pPr>
    </w:p>
    <w:p w14:paraId="454767A5" w14:textId="77777777" w:rsidR="00F05EAB" w:rsidRPr="00EB3D27" w:rsidRDefault="00F05EAB" w:rsidP="00EB3D27">
      <w:pPr>
        <w:autoSpaceDE w:val="0"/>
        <w:autoSpaceDN w:val="0"/>
        <w:adjustRightInd w:val="0"/>
        <w:rPr>
          <w:del w:id="689" w:author="Camila Bruder" w:date="2023-11-30T14:37:00Z"/>
          <w:rFonts w:ascii="Times" w:hAnsi="Times" w:cs="Arial"/>
          <w:color w:val="000000" w:themeColor="text1"/>
          <w:lang w:val="en-US"/>
        </w:rPr>
      </w:pPr>
      <w:del w:id="690" w:author="Camila Bruder" w:date="2023-11-30T14:37:00Z">
        <w:r w:rsidRPr="00EB3D27">
          <w:rPr>
            <w:rFonts w:ascii="Times" w:hAnsi="Times" w:cs="Arial"/>
            <w:color w:val="000000" w:themeColor="text1"/>
            <w:lang w:val="en-US"/>
          </w:rPr>
          <w:delText xml:space="preserve">Bates D, Mächler M, Bolker B, Walker S (2015). Fitting Linear Mixed-Effects Models Using lme4. </w:delText>
        </w:r>
        <w:r w:rsidRPr="00EB3D27">
          <w:rPr>
            <w:rFonts w:ascii="Times" w:hAnsi="Times" w:cs="Arial"/>
            <w:i/>
            <w:iCs/>
            <w:color w:val="000000" w:themeColor="text1"/>
            <w:lang w:val="en-US"/>
          </w:rPr>
          <w:delText>Journal of Statistical Software</w:delText>
        </w:r>
        <w:r w:rsidRPr="00EB3D27">
          <w:rPr>
            <w:rFonts w:ascii="Times" w:hAnsi="Times" w:cs="Arial"/>
            <w:color w:val="000000" w:themeColor="text1"/>
            <w:lang w:val="en-US"/>
          </w:rPr>
          <w:delText>, 67(1), 1–48. doi:10.18637/jss.v067.i01.</w:delText>
        </w:r>
      </w:del>
    </w:p>
    <w:p w14:paraId="5F600C1E" w14:textId="77777777" w:rsidR="00F05EAB" w:rsidRPr="00EB3D27" w:rsidRDefault="00F05EAB" w:rsidP="00EB3D27">
      <w:pPr>
        <w:autoSpaceDE w:val="0"/>
        <w:autoSpaceDN w:val="0"/>
        <w:adjustRightInd w:val="0"/>
        <w:rPr>
          <w:del w:id="691" w:author="Camila Bruder" w:date="2023-11-30T14:37:00Z"/>
          <w:rFonts w:ascii="Times" w:hAnsi="Times" w:cs="Arial"/>
          <w:color w:val="000000" w:themeColor="text1"/>
          <w:lang w:val="en-US"/>
        </w:rPr>
      </w:pPr>
    </w:p>
    <w:p w14:paraId="02BDB950" w14:textId="77777777" w:rsidR="00F05EAB" w:rsidRPr="00EB3D27" w:rsidRDefault="00F05EAB" w:rsidP="00EB3D27">
      <w:pPr>
        <w:autoSpaceDE w:val="0"/>
        <w:autoSpaceDN w:val="0"/>
        <w:adjustRightInd w:val="0"/>
        <w:rPr>
          <w:del w:id="692" w:author="Camila Bruder" w:date="2023-11-30T14:37:00Z"/>
          <w:rFonts w:ascii="Times" w:hAnsi="Times" w:cs="Arial"/>
          <w:color w:val="000000" w:themeColor="text1"/>
          <w:lang w:val="en-US"/>
        </w:rPr>
      </w:pPr>
      <w:del w:id="693" w:author="Camila Bruder" w:date="2023-11-30T14:37:00Z">
        <w:r w:rsidRPr="00EB3D27">
          <w:rPr>
            <w:rFonts w:ascii="Times" w:hAnsi="Times" w:cs="Arial"/>
            <w:color w:val="000000" w:themeColor="text1"/>
            <w:lang w:val="en-US"/>
          </w:rPr>
          <w:delText xml:space="preserve">Boersma, P. (2001). Praat, a system for doing phonetics by computer. </w:delText>
        </w:r>
        <w:r w:rsidRPr="00EB3D27">
          <w:rPr>
            <w:rFonts w:ascii="Times" w:hAnsi="Times" w:cs="Arial"/>
            <w:i/>
            <w:iCs/>
            <w:color w:val="000000" w:themeColor="text1"/>
            <w:lang w:val="en-US"/>
          </w:rPr>
          <w:delText>Glot International</w:delText>
        </w:r>
        <w:r w:rsidRPr="00EB3D27">
          <w:rPr>
            <w:rFonts w:ascii="Times" w:hAnsi="Times" w:cs="Arial"/>
            <w:color w:val="000000" w:themeColor="text1"/>
            <w:lang w:val="en-US"/>
          </w:rPr>
          <w:delText xml:space="preserve"> 5(9/10), 341–345. https://hdl.handle.net/11245/1.200596</w:delText>
        </w:r>
      </w:del>
    </w:p>
    <w:p w14:paraId="437AE071" w14:textId="77777777" w:rsidR="00F05EAB" w:rsidRPr="00EB3D27" w:rsidRDefault="00F05EAB" w:rsidP="00EB3D27">
      <w:pPr>
        <w:autoSpaceDE w:val="0"/>
        <w:autoSpaceDN w:val="0"/>
        <w:adjustRightInd w:val="0"/>
        <w:rPr>
          <w:del w:id="694" w:author="Camila Bruder" w:date="2023-11-30T14:37:00Z"/>
          <w:rFonts w:ascii="Times" w:hAnsi="Times" w:cs="Arial"/>
          <w:color w:val="000000" w:themeColor="text1"/>
          <w:lang w:val="en-US"/>
        </w:rPr>
      </w:pPr>
    </w:p>
    <w:p w14:paraId="5C01399A" w14:textId="77777777" w:rsidR="00F05EAB" w:rsidRPr="00EB3D27" w:rsidRDefault="00F05EAB" w:rsidP="00EB3D27">
      <w:pPr>
        <w:rPr>
          <w:del w:id="695" w:author="Camila Bruder" w:date="2023-11-30T14:37:00Z"/>
          <w:rFonts w:ascii="Times" w:hAnsi="Times"/>
          <w:color w:val="000000" w:themeColor="text1"/>
        </w:rPr>
      </w:pPr>
      <w:del w:id="696" w:author="Camila Bruder" w:date="2023-11-30T14:37:00Z">
        <w:r w:rsidRPr="00EB3D27">
          <w:rPr>
            <w:rFonts w:ascii="Times" w:hAnsi="Times" w:cs="Segoe UI"/>
            <w:color w:val="000000" w:themeColor="text1"/>
            <w:shd w:val="clear" w:color="auto" w:fill="FFFFFF"/>
          </w:rPr>
          <w:delText>Bruckert, L., Bestelmeyer, P., Latinus, M., Rouger, J., Charest, I., Rousselet, G. A., Kawahara, H., &amp; Belin, P. (2010). Vocal attractiveness increases by averaging.</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Current biology</w:delText>
        </w:r>
        <w:r w:rsidRPr="00EB3D27">
          <w:rPr>
            <w:rFonts w:ascii="Times" w:hAnsi="Times" w:cs="Segoe UI"/>
            <w:i/>
            <w:iCs/>
            <w:color w:val="000000" w:themeColor="text1"/>
            <w:lang w:val="en-US"/>
          </w:rPr>
          <w:delText>,</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20</w:delText>
        </w:r>
        <w:r w:rsidRPr="00EB3D27">
          <w:rPr>
            <w:rFonts w:ascii="Times" w:hAnsi="Times" w:cs="Segoe UI"/>
            <w:color w:val="000000" w:themeColor="text1"/>
            <w:shd w:val="clear" w:color="auto" w:fill="FFFFFF"/>
          </w:rPr>
          <w:delText xml:space="preserve">(2), 116–120. </w:delText>
        </w:r>
        <w:r w:rsidRPr="00EB3D27">
          <w:rPr>
            <w:rFonts w:ascii="Times" w:hAnsi="Times"/>
            <w:color w:val="000000" w:themeColor="text1"/>
          </w:rPr>
          <w:delText>https://doi.org/10.1016/j.cub.2009.11.034</w:delText>
        </w:r>
      </w:del>
    </w:p>
    <w:p w14:paraId="360B9EAA" w14:textId="77777777" w:rsidR="00F05EAB" w:rsidRPr="00EB3D27" w:rsidRDefault="00F05EAB" w:rsidP="00EB3D27">
      <w:pPr>
        <w:rPr>
          <w:del w:id="697" w:author="Camila Bruder" w:date="2023-11-30T14:37:00Z"/>
          <w:rFonts w:ascii="Times" w:hAnsi="Times"/>
          <w:color w:val="000000" w:themeColor="text1"/>
        </w:rPr>
      </w:pPr>
    </w:p>
    <w:p w14:paraId="76D2B1CD" w14:textId="77777777" w:rsidR="00F05EAB" w:rsidRPr="00EB3D27" w:rsidRDefault="00F05EAB" w:rsidP="00EB3D27">
      <w:pPr>
        <w:rPr>
          <w:del w:id="698" w:author="Camila Bruder" w:date="2023-11-30T14:37:00Z"/>
          <w:rFonts w:ascii="Times" w:hAnsi="Times"/>
          <w:color w:val="000000" w:themeColor="text1"/>
        </w:rPr>
      </w:pPr>
      <w:del w:id="699" w:author="Camila Bruder" w:date="2023-11-30T14:37:00Z">
        <w:r w:rsidRPr="00EB3D27">
          <w:rPr>
            <w:rFonts w:ascii="Times" w:hAnsi="Times"/>
            <w:color w:val="000000" w:themeColor="text1"/>
          </w:rPr>
          <w:delText>Bruder, C., Jacoby, N., Poeppel, D., &amp; Larrouy-Maestri, P. (2021</w:delText>
        </w:r>
        <w:r w:rsidRPr="00EB3D27">
          <w:rPr>
            <w:rFonts w:ascii="Times" w:hAnsi="Times"/>
            <w:color w:val="000000" w:themeColor="text1"/>
            <w:lang w:val="en-US"/>
          </w:rPr>
          <w:delText>a</w:delText>
        </w:r>
        <w:r w:rsidRPr="00EB3D27">
          <w:rPr>
            <w:rFonts w:ascii="Times" w:hAnsi="Times"/>
            <w:color w:val="000000" w:themeColor="text1"/>
          </w:rPr>
          <w:delText>, July). Predicting aesthetic ratings from the acoustics of sung melodies [Paper presentation]. 16th International Conference on Music Perception and Cognition and 11th Triennial Conference of the European Society for the Cognitive Sciences of Music (ICMPC-ESCOM2021), online.</w:delText>
        </w:r>
      </w:del>
    </w:p>
    <w:p w14:paraId="0BFC01B5" w14:textId="77777777" w:rsidR="00F05EAB" w:rsidRPr="00EB3D27" w:rsidRDefault="00F05EAB" w:rsidP="00EB3D27">
      <w:pPr>
        <w:rPr>
          <w:del w:id="700" w:author="Camila Bruder" w:date="2023-11-30T14:37:00Z"/>
          <w:rFonts w:ascii="Times" w:hAnsi="Times"/>
          <w:color w:val="000000" w:themeColor="text1"/>
        </w:rPr>
      </w:pPr>
    </w:p>
    <w:p w14:paraId="5DDA3686" w14:textId="77777777" w:rsidR="00F05EAB" w:rsidRPr="00EB3D27" w:rsidRDefault="00F05EAB" w:rsidP="00EB3D27">
      <w:pPr>
        <w:rPr>
          <w:del w:id="701" w:author="Camila Bruder" w:date="2023-11-30T14:37:00Z"/>
          <w:rFonts w:ascii="Times" w:hAnsi="Times"/>
          <w:color w:val="000000" w:themeColor="text1"/>
        </w:rPr>
      </w:pPr>
      <w:del w:id="702" w:author="Camila Bruder" w:date="2023-11-30T14:37:00Z">
        <w:r w:rsidRPr="00EB3D27">
          <w:rPr>
            <w:rFonts w:ascii="Times" w:hAnsi="Times"/>
            <w:color w:val="000000" w:themeColor="text1"/>
          </w:rPr>
          <w:delText>Bruder, C., Jacoby, N., Poeppel, D., &amp; Larrouy-Maestri, P. (2021</w:delText>
        </w:r>
        <w:r w:rsidRPr="00EB3D27">
          <w:rPr>
            <w:rFonts w:ascii="Times" w:hAnsi="Times"/>
            <w:color w:val="000000" w:themeColor="text1"/>
            <w:lang w:val="en-US"/>
          </w:rPr>
          <w:delText>b</w:delText>
        </w:r>
        <w:r w:rsidRPr="00EB3D27">
          <w:rPr>
            <w:rFonts w:ascii="Times" w:hAnsi="Times"/>
            <w:color w:val="000000" w:themeColor="text1"/>
          </w:rPr>
          <w:delText>, November). What makes a singer your favorite one? [Paper presentation]. International Conference of Students of Systematic Musicology (SysMus21), online/Aarhus, Denmark.</w:delText>
        </w:r>
      </w:del>
    </w:p>
    <w:p w14:paraId="176A8E3F" w14:textId="77777777" w:rsidR="00F05EAB" w:rsidRPr="00EB3D27" w:rsidRDefault="00F05EAB" w:rsidP="00EB3D27">
      <w:pPr>
        <w:rPr>
          <w:del w:id="703" w:author="Camila Bruder" w:date="2023-11-30T14:37:00Z"/>
          <w:rFonts w:ascii="Times" w:hAnsi="Times"/>
          <w:color w:val="000000" w:themeColor="text1"/>
        </w:rPr>
      </w:pPr>
    </w:p>
    <w:p w14:paraId="6DDFB903" w14:textId="77777777" w:rsidR="00F05EAB" w:rsidRPr="00EB3D27" w:rsidRDefault="00F05EAB" w:rsidP="00EB3D27">
      <w:pPr>
        <w:rPr>
          <w:del w:id="704" w:author="Camila Bruder" w:date="2023-11-30T14:37:00Z"/>
          <w:rFonts w:ascii="Times" w:hAnsi="Times" w:cs="Segoe UI"/>
          <w:color w:val="000000" w:themeColor="text1"/>
          <w:shd w:val="clear" w:color="auto" w:fill="FFFFFF"/>
        </w:rPr>
      </w:pPr>
      <w:del w:id="705" w:author="Camila Bruder" w:date="2023-11-30T14:37:00Z">
        <w:r w:rsidRPr="00EB3D27">
          <w:rPr>
            <w:rFonts w:ascii="Times" w:hAnsi="Times" w:cs="Segoe UI"/>
            <w:color w:val="000000" w:themeColor="text1"/>
            <w:shd w:val="clear" w:color="auto" w:fill="FFFFFF"/>
          </w:rPr>
          <w:delText>Bryant, G. A., &amp; Barrett, H. C. (2007). Recognizing intentions in infant-directed speech: evidence for universals.</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Psychological science</w:delText>
        </w:r>
        <w:r w:rsidRPr="00EB3D27">
          <w:rPr>
            <w:rFonts w:ascii="Times" w:hAnsi="Times" w:cs="Segoe UI"/>
            <w:color w:val="000000" w:themeColor="text1"/>
            <w:shd w:val="clear" w:color="auto" w:fill="FFFFFF"/>
          </w:rPr>
          <w:delText>,</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18</w:delText>
        </w:r>
        <w:r w:rsidRPr="00EB3D27">
          <w:rPr>
            <w:rFonts w:ascii="Times" w:hAnsi="Times" w:cs="Segoe UI"/>
            <w:color w:val="000000" w:themeColor="text1"/>
            <w:shd w:val="clear" w:color="auto" w:fill="FFFFFF"/>
          </w:rPr>
          <w:delText xml:space="preserve">(8), 746–751. </w:delText>
        </w:r>
        <w:r w:rsidRPr="00EB3D27">
          <w:rPr>
            <w:rFonts w:ascii="Times" w:hAnsi="Times"/>
            <w:color w:val="000000" w:themeColor="text1"/>
          </w:rPr>
          <w:delText>https://doi.org/10.1111/j.1467-9280.2007.01970.x</w:delText>
        </w:r>
      </w:del>
    </w:p>
    <w:p w14:paraId="3AC995C9" w14:textId="77777777" w:rsidR="00F05EAB" w:rsidRPr="00EB3D27" w:rsidRDefault="00F05EAB" w:rsidP="00EB3D27">
      <w:pPr>
        <w:pStyle w:val="NormalWeb"/>
        <w:rPr>
          <w:del w:id="706" w:author="Camila Bruder" w:date="2023-11-30T14:37:00Z"/>
          <w:rFonts w:ascii="Times" w:hAnsi="Times" w:cs="Segoe UI"/>
          <w:color w:val="000000" w:themeColor="text1"/>
          <w:shd w:val="clear" w:color="auto" w:fill="FFFFFF"/>
        </w:rPr>
      </w:pPr>
      <w:del w:id="707" w:author="Camila Bruder" w:date="2023-11-30T14:37:00Z">
        <w:r w:rsidRPr="00EB3D27">
          <w:rPr>
            <w:rFonts w:ascii="Times" w:hAnsi="Times" w:cs="Segoe UI"/>
            <w:color w:val="000000" w:themeColor="text1"/>
            <w:shd w:val="clear" w:color="auto" w:fill="FFFFFF"/>
          </w:rPr>
          <w:delText>Collins S. A. (2000). Men's voices and women's choices.</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Animal behaviour</w:delText>
        </w:r>
        <w:r w:rsidRPr="00EB3D27">
          <w:rPr>
            <w:rFonts w:ascii="Times" w:hAnsi="Times" w:cs="Segoe UI"/>
            <w:color w:val="000000" w:themeColor="text1"/>
            <w:shd w:val="clear" w:color="auto" w:fill="FFFFFF"/>
          </w:rPr>
          <w:delText>,</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60</w:delText>
        </w:r>
        <w:r w:rsidRPr="00EB3D27">
          <w:rPr>
            <w:rFonts w:ascii="Times" w:hAnsi="Times" w:cs="Segoe UI"/>
            <w:color w:val="000000" w:themeColor="text1"/>
            <w:shd w:val="clear" w:color="auto" w:fill="FFFFFF"/>
          </w:rPr>
          <w:delText xml:space="preserve">(6), 773–780. </w:delText>
        </w:r>
        <w:r w:rsidRPr="00EB3D27">
          <w:rPr>
            <w:rFonts w:ascii="Times" w:hAnsi="Times"/>
            <w:color w:val="000000" w:themeColor="text1"/>
          </w:rPr>
          <w:delText>https://doi.org/10.1006/anbe.2000.1523</w:delText>
        </w:r>
      </w:del>
    </w:p>
    <w:p w14:paraId="628416DC" w14:textId="77777777" w:rsidR="00F05EAB" w:rsidRPr="00EB3D27" w:rsidRDefault="00F05EAB" w:rsidP="00EB3D27">
      <w:pPr>
        <w:rPr>
          <w:del w:id="708" w:author="Camila Bruder" w:date="2023-11-30T14:37:00Z"/>
          <w:rFonts w:ascii="Times" w:hAnsi="Times"/>
          <w:color w:val="000000" w:themeColor="text1"/>
        </w:rPr>
      </w:pPr>
      <w:del w:id="709" w:author="Camila Bruder" w:date="2023-11-30T14:37:00Z">
        <w:r w:rsidRPr="00EB3D27">
          <w:rPr>
            <w:rFonts w:ascii="Times" w:hAnsi="Times"/>
            <w:color w:val="000000" w:themeColor="text1"/>
          </w:rPr>
          <w:delText xml:space="preserve">Collins, S. A., &amp; Missing, C. (2003). Vocal and visual attractiveness are related in women. </w:delText>
        </w:r>
        <w:r w:rsidRPr="00EB3D27">
          <w:rPr>
            <w:rFonts w:ascii="Times" w:hAnsi="Times"/>
            <w:i/>
            <w:iCs/>
            <w:color w:val="000000" w:themeColor="text1"/>
          </w:rPr>
          <w:delText>Animal Behaviour</w:delText>
        </w:r>
        <w:r w:rsidRPr="00EB3D27">
          <w:rPr>
            <w:rFonts w:ascii="Times" w:hAnsi="Times"/>
            <w:color w:val="000000" w:themeColor="text1"/>
          </w:rPr>
          <w:delText xml:space="preserve">, </w:delText>
        </w:r>
        <w:r w:rsidRPr="00EB3D27">
          <w:rPr>
            <w:rFonts w:ascii="Times" w:hAnsi="Times"/>
            <w:i/>
            <w:iCs/>
            <w:color w:val="000000" w:themeColor="text1"/>
          </w:rPr>
          <w:delText>65</w:delText>
        </w:r>
        <w:r w:rsidRPr="00EB3D27">
          <w:rPr>
            <w:rFonts w:ascii="Times" w:hAnsi="Times"/>
            <w:i/>
            <w:iCs/>
            <w:color w:val="000000" w:themeColor="text1"/>
            <w:lang w:val="en-US"/>
          </w:rPr>
          <w:delText>(5)</w:delText>
        </w:r>
        <w:r w:rsidRPr="00EB3D27">
          <w:rPr>
            <w:rFonts w:ascii="Times" w:hAnsi="Times"/>
            <w:color w:val="000000" w:themeColor="text1"/>
          </w:rPr>
          <w:delText>, 997–1004.</w:delText>
        </w:r>
        <w:r w:rsidR="00740951">
          <w:rPr>
            <w:rFonts w:ascii="Times" w:hAnsi="Times"/>
            <w:color w:val="000000" w:themeColor="text1"/>
            <w:lang w:val="en-US"/>
          </w:rPr>
          <w:delText xml:space="preserve"> </w:delText>
        </w:r>
        <w:r w:rsidRPr="00EB3D27">
          <w:rPr>
            <w:rFonts w:ascii="Times" w:hAnsi="Times"/>
            <w:color w:val="000000" w:themeColor="text1"/>
          </w:rPr>
          <w:delText>https://doi.org/10.1006/anbe.2003.2123</w:delText>
        </w:r>
      </w:del>
    </w:p>
    <w:p w14:paraId="006DE3C5" w14:textId="77777777" w:rsidR="00F05EAB" w:rsidRPr="00EB3D27" w:rsidRDefault="00F05EAB" w:rsidP="00EB3D27">
      <w:pPr>
        <w:rPr>
          <w:del w:id="710" w:author="Camila Bruder" w:date="2023-11-30T14:37:00Z"/>
          <w:rFonts w:ascii="Times" w:hAnsi="Times" w:cs="Arial"/>
          <w:color w:val="000000" w:themeColor="text1"/>
          <w:shd w:val="clear" w:color="auto" w:fill="FFFFFF"/>
        </w:rPr>
      </w:pPr>
    </w:p>
    <w:p w14:paraId="12C7BAFC" w14:textId="77777777" w:rsidR="00F05EAB" w:rsidRPr="00C6680B" w:rsidRDefault="00F05EAB" w:rsidP="00EB3D27">
      <w:pPr>
        <w:rPr>
          <w:del w:id="711" w:author="Camila Bruder" w:date="2023-11-30T14:37:00Z"/>
          <w:rFonts w:ascii="Times" w:hAnsi="Times"/>
          <w:color w:val="000000" w:themeColor="text1"/>
          <w:lang w:val="en-US"/>
        </w:rPr>
      </w:pPr>
      <w:del w:id="712" w:author="Camila Bruder" w:date="2023-11-30T14:37:00Z">
        <w:r w:rsidRPr="00EB3D27">
          <w:rPr>
            <w:rFonts w:ascii="Times" w:eastAsiaTheme="minorHAnsi" w:hAnsi="Times"/>
            <w:color w:val="000000" w:themeColor="text1"/>
            <w:lang w:val="en-US" w:eastAsia="en-US"/>
          </w:rPr>
          <w:delText xml:space="preserve">Corey, D. M., Dunlap, W. P., &amp; Burke, M. J., 1998. </w:delText>
        </w:r>
        <w:r w:rsidRPr="00EB3D27">
          <w:rPr>
            <w:rFonts w:ascii="Times" w:hAnsi="Times"/>
            <w:color w:val="000000" w:themeColor="text1"/>
          </w:rPr>
          <w:delText>Averaging Correlations: Expected Values and Bias in Combined Pearson rs and Fisher's z Transformations</w:delText>
        </w:r>
        <w:r w:rsidRPr="00EB3D27">
          <w:rPr>
            <w:rFonts w:ascii="Times" w:hAnsi="Times"/>
            <w:color w:val="000000" w:themeColor="text1"/>
            <w:lang w:val="en-US"/>
          </w:rPr>
          <w:delText>.</w:delText>
        </w:r>
        <w:r w:rsidRPr="00EB3D27">
          <w:rPr>
            <w:rFonts w:ascii="Times" w:hAnsi="Times"/>
            <w:color w:val="000000" w:themeColor="text1"/>
          </w:rPr>
          <w:delText xml:space="preserve"> </w:delText>
        </w:r>
        <w:r w:rsidRPr="00EB3D27">
          <w:rPr>
            <w:rFonts w:ascii="Times" w:hAnsi="Times"/>
            <w:i/>
            <w:iCs/>
            <w:color w:val="000000" w:themeColor="text1"/>
          </w:rPr>
          <w:delText>The Journal of General Psychology</w:delText>
        </w:r>
        <w:r w:rsidRPr="00EB3D27">
          <w:rPr>
            <w:rFonts w:ascii="Times" w:hAnsi="Times"/>
            <w:color w:val="000000" w:themeColor="text1"/>
          </w:rPr>
          <w:delText>, 125:3, 245-</w:delText>
        </w:r>
        <w:r w:rsidRPr="008D2A88">
          <w:rPr>
            <w:rFonts w:ascii="Times" w:hAnsi="Times"/>
            <w:color w:val="000000" w:themeColor="text1"/>
          </w:rPr>
          <w:delText>261</w:delText>
        </w:r>
        <w:r w:rsidRPr="008D2A88">
          <w:rPr>
            <w:rFonts w:ascii="Times" w:hAnsi="Times"/>
            <w:color w:val="000000" w:themeColor="text1"/>
            <w:lang w:val="en-US"/>
          </w:rPr>
          <w:delText>.</w:delText>
        </w:r>
        <w:r w:rsidRPr="008D2A88">
          <w:rPr>
            <w:rFonts w:ascii="Times" w:hAnsi="Times"/>
            <w:color w:val="000000" w:themeColor="text1"/>
          </w:rPr>
          <w:delText xml:space="preserve"> </w:delText>
        </w:r>
        <w:r w:rsidR="009E5949" w:rsidRPr="008D2A88">
          <w:rPr>
            <w:rFonts w:ascii="Times" w:hAnsi="Times" w:cs="Arial"/>
            <w:color w:val="000000" w:themeColor="text1"/>
          </w:rPr>
          <w:delText>https://doi.org/10.1080/00221309809595548</w:delText>
        </w:r>
      </w:del>
    </w:p>
    <w:p w14:paraId="135D14CA" w14:textId="77777777" w:rsidR="00F05EAB" w:rsidRPr="00EB3D27" w:rsidRDefault="00F05EAB" w:rsidP="00EB3D27">
      <w:pPr>
        <w:rPr>
          <w:del w:id="713" w:author="Camila Bruder" w:date="2023-11-30T14:37:00Z"/>
          <w:rFonts w:ascii="Times" w:hAnsi="Times"/>
          <w:color w:val="000000" w:themeColor="text1"/>
        </w:rPr>
      </w:pPr>
    </w:p>
    <w:p w14:paraId="74F3540C" w14:textId="77777777" w:rsidR="00F05EAB" w:rsidRPr="00EB3D27" w:rsidRDefault="00F05EAB" w:rsidP="00EB3D27">
      <w:pPr>
        <w:rPr>
          <w:del w:id="714" w:author="Camila Bruder" w:date="2023-11-30T14:37:00Z"/>
          <w:rFonts w:ascii="Times" w:hAnsi="Times" w:cs="Segoe UI"/>
          <w:color w:val="000000" w:themeColor="text1"/>
          <w:shd w:val="clear" w:color="auto" w:fill="FFFFFF"/>
        </w:rPr>
      </w:pPr>
      <w:del w:id="715" w:author="Camila Bruder" w:date="2023-11-30T14:37:00Z">
        <w:r w:rsidRPr="00EB3D27">
          <w:rPr>
            <w:rFonts w:ascii="Times" w:hAnsi="Times" w:cs="Segoe UI"/>
            <w:color w:val="000000" w:themeColor="text1"/>
            <w:shd w:val="clear" w:color="auto" w:fill="FFFFFF"/>
          </w:rPr>
          <w:delText>Cox, C., Bergmann, C., Fowler, E.</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et al.</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color w:val="000000" w:themeColor="text1"/>
            <w:shd w:val="clear" w:color="auto" w:fill="FFFFFF"/>
          </w:rPr>
          <w:delText>A systematic review and Bayesian meta-analysis of the acoustic features of infant-directed speech.</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Nat</w:delText>
        </w:r>
        <w:r w:rsidRPr="00EB3D27">
          <w:rPr>
            <w:rFonts w:ascii="Times" w:hAnsi="Times" w:cs="Segoe UI"/>
            <w:i/>
            <w:iCs/>
            <w:color w:val="000000" w:themeColor="text1"/>
            <w:lang w:val="en-US"/>
          </w:rPr>
          <w:delText>ure</w:delText>
        </w:r>
        <w:r w:rsidRPr="00EB3D27">
          <w:rPr>
            <w:rFonts w:ascii="Times" w:hAnsi="Times" w:cs="Segoe UI"/>
            <w:i/>
            <w:iCs/>
            <w:color w:val="000000" w:themeColor="text1"/>
          </w:rPr>
          <w:delText xml:space="preserve"> Hum</w:delText>
        </w:r>
        <w:r w:rsidRPr="00EB3D27">
          <w:rPr>
            <w:rFonts w:ascii="Times" w:hAnsi="Times" w:cs="Segoe UI"/>
            <w:i/>
            <w:iCs/>
            <w:color w:val="000000" w:themeColor="text1"/>
            <w:lang w:val="en-US"/>
          </w:rPr>
          <w:delText>an</w:delText>
        </w:r>
        <w:r w:rsidRPr="00EB3D27">
          <w:rPr>
            <w:rFonts w:ascii="Times" w:hAnsi="Times" w:cs="Segoe UI"/>
            <w:i/>
            <w:iCs/>
            <w:color w:val="000000" w:themeColor="text1"/>
          </w:rPr>
          <w:delText xml:space="preserve"> Behav</w:delText>
        </w:r>
        <w:r w:rsidRPr="00EB3D27">
          <w:rPr>
            <w:rStyle w:val="apple-converted-space"/>
            <w:rFonts w:ascii="Times" w:hAnsi="Times" w:cs="Segoe UI"/>
            <w:color w:val="000000" w:themeColor="text1"/>
            <w:shd w:val="clear" w:color="auto" w:fill="FFFFFF"/>
            <w:lang w:val="en-US"/>
          </w:rPr>
          <w:delText>ior</w:delText>
        </w:r>
        <w:r w:rsidRPr="00EB3D27">
          <w:rPr>
            <w:rFonts w:ascii="Times" w:hAnsi="Times" w:cs="Segoe UI"/>
            <w:color w:val="000000" w:themeColor="text1"/>
            <w:shd w:val="clear" w:color="auto" w:fill="FFFFFF"/>
          </w:rPr>
          <w:delText xml:space="preserve">(2022). </w:delText>
        </w:r>
        <w:r w:rsidRPr="00EB3D27">
          <w:rPr>
            <w:rFonts w:ascii="Times" w:hAnsi="Times"/>
            <w:color w:val="000000" w:themeColor="text1"/>
          </w:rPr>
          <w:delText>https://doi.org/10.1038/s41562-022-01452-1</w:delText>
        </w:r>
      </w:del>
    </w:p>
    <w:p w14:paraId="35EC3D91" w14:textId="77777777" w:rsidR="00F05EAB" w:rsidRPr="00EB3D27" w:rsidRDefault="00F05EAB" w:rsidP="00EB3D27">
      <w:pPr>
        <w:autoSpaceDE w:val="0"/>
        <w:autoSpaceDN w:val="0"/>
        <w:adjustRightInd w:val="0"/>
        <w:rPr>
          <w:del w:id="716" w:author="Camila Bruder" w:date="2023-11-30T14:37:00Z"/>
          <w:rFonts w:ascii="Times" w:hAnsi="Times" w:cs="Arial"/>
          <w:color w:val="000000" w:themeColor="text1"/>
        </w:rPr>
      </w:pPr>
    </w:p>
    <w:p w14:paraId="4302C6CE" w14:textId="77777777" w:rsidR="00F05EAB" w:rsidRPr="00EB3D27" w:rsidRDefault="00F05EAB" w:rsidP="00EB3D27">
      <w:pPr>
        <w:rPr>
          <w:del w:id="717" w:author="Camila Bruder" w:date="2023-11-30T14:37:00Z"/>
          <w:rFonts w:ascii="Times" w:hAnsi="Times" w:cs="Open Sans"/>
          <w:color w:val="000000" w:themeColor="text1"/>
          <w:shd w:val="clear" w:color="auto" w:fill="FFFFFF"/>
          <w:lang w:val="en-US"/>
        </w:rPr>
      </w:pPr>
      <w:del w:id="718" w:author="Camila Bruder" w:date="2023-11-30T14:37:00Z">
        <w:r w:rsidRPr="00EB3D27">
          <w:rPr>
            <w:rFonts w:ascii="Times" w:hAnsi="Times"/>
            <w:color w:val="000000" w:themeColor="text1"/>
            <w:shd w:val="clear" w:color="auto" w:fill="FFFFFF"/>
          </w:rPr>
          <w:delText>Demetriou, A., Jansson, A., Kumar, A., &amp; Bittner, R.M. (2018</w:delText>
        </w:r>
        <w:r w:rsidRPr="00EB3D27">
          <w:rPr>
            <w:rFonts w:ascii="Times" w:hAnsi="Times"/>
            <w:color w:val="000000" w:themeColor="text1"/>
            <w:shd w:val="clear" w:color="auto" w:fill="FFFFFF"/>
            <w:lang w:val="en-US"/>
          </w:rPr>
          <w:delText xml:space="preserve">, </w:delText>
        </w:r>
        <w:r w:rsidRPr="00EB3D27">
          <w:rPr>
            <w:rFonts w:ascii="Times" w:hAnsi="Times" w:cs="Open Sans"/>
            <w:color w:val="000000" w:themeColor="text1"/>
            <w:shd w:val="clear" w:color="auto" w:fill="FFFFFF"/>
          </w:rPr>
          <w:delText>September 23-27</w:delText>
        </w:r>
        <w:r w:rsidRPr="00EB3D27">
          <w:rPr>
            <w:rFonts w:ascii="Times" w:hAnsi="Times"/>
            <w:color w:val="000000" w:themeColor="text1"/>
            <w:shd w:val="clear" w:color="auto" w:fill="FFFFFF"/>
          </w:rPr>
          <w:delText xml:space="preserve">). </w:delText>
        </w:r>
        <w:r w:rsidRPr="00EB3D27">
          <w:rPr>
            <w:rFonts w:ascii="Times" w:hAnsi="Times"/>
            <w:i/>
            <w:iCs/>
            <w:color w:val="000000" w:themeColor="text1"/>
            <w:shd w:val="clear" w:color="auto" w:fill="FFFFFF"/>
          </w:rPr>
          <w:delText xml:space="preserve">Vocals in </w:delText>
        </w:r>
        <w:r w:rsidRPr="00EB3D27">
          <w:rPr>
            <w:rFonts w:ascii="Times" w:hAnsi="Times"/>
            <w:i/>
            <w:iCs/>
            <w:color w:val="000000" w:themeColor="text1"/>
            <w:shd w:val="clear" w:color="auto" w:fill="FFFFFF"/>
            <w:lang w:val="en-US"/>
          </w:rPr>
          <w:delText>m</w:delText>
        </w:r>
        <w:r w:rsidRPr="00EB3D27">
          <w:rPr>
            <w:rFonts w:ascii="Times" w:hAnsi="Times"/>
            <w:i/>
            <w:iCs/>
            <w:color w:val="000000" w:themeColor="text1"/>
            <w:shd w:val="clear" w:color="auto" w:fill="FFFFFF"/>
          </w:rPr>
          <w:delText xml:space="preserve">usic </w:delText>
        </w:r>
        <w:r w:rsidRPr="00EB3D27">
          <w:rPr>
            <w:rFonts w:ascii="Times" w:hAnsi="Times"/>
            <w:i/>
            <w:iCs/>
            <w:color w:val="000000" w:themeColor="text1"/>
            <w:shd w:val="clear" w:color="auto" w:fill="FFFFFF"/>
            <w:lang w:val="en-US"/>
          </w:rPr>
          <w:delText>m</w:delText>
        </w:r>
        <w:r w:rsidRPr="00EB3D27">
          <w:rPr>
            <w:rFonts w:ascii="Times" w:hAnsi="Times"/>
            <w:i/>
            <w:iCs/>
            <w:color w:val="000000" w:themeColor="text1"/>
            <w:shd w:val="clear" w:color="auto" w:fill="FFFFFF"/>
          </w:rPr>
          <w:delText xml:space="preserve">atter: the </w:delText>
        </w:r>
        <w:r w:rsidRPr="00EB3D27">
          <w:rPr>
            <w:rFonts w:ascii="Times" w:hAnsi="Times"/>
            <w:i/>
            <w:iCs/>
            <w:color w:val="000000" w:themeColor="text1"/>
            <w:shd w:val="clear" w:color="auto" w:fill="FFFFFF"/>
            <w:lang w:val="en-US"/>
          </w:rPr>
          <w:delText>r</w:delText>
        </w:r>
        <w:r w:rsidRPr="00EB3D27">
          <w:rPr>
            <w:rFonts w:ascii="Times" w:hAnsi="Times"/>
            <w:i/>
            <w:iCs/>
            <w:color w:val="000000" w:themeColor="text1"/>
            <w:shd w:val="clear" w:color="auto" w:fill="FFFFFF"/>
          </w:rPr>
          <w:delText xml:space="preserve">elevance of </w:delText>
        </w:r>
        <w:r w:rsidRPr="00EB3D27">
          <w:rPr>
            <w:rFonts w:ascii="Times" w:hAnsi="Times"/>
            <w:i/>
            <w:iCs/>
            <w:color w:val="000000" w:themeColor="text1"/>
            <w:shd w:val="clear" w:color="auto" w:fill="FFFFFF"/>
            <w:lang w:val="en-US"/>
          </w:rPr>
          <w:delText>v</w:delText>
        </w:r>
        <w:r w:rsidRPr="00EB3D27">
          <w:rPr>
            <w:rFonts w:ascii="Times" w:hAnsi="Times"/>
            <w:i/>
            <w:iCs/>
            <w:color w:val="000000" w:themeColor="text1"/>
            <w:shd w:val="clear" w:color="auto" w:fill="FFFFFF"/>
          </w:rPr>
          <w:delText xml:space="preserve">ocals in the </w:delText>
        </w:r>
        <w:r w:rsidRPr="00EB3D27">
          <w:rPr>
            <w:rFonts w:ascii="Times" w:hAnsi="Times"/>
            <w:i/>
            <w:iCs/>
            <w:color w:val="000000" w:themeColor="text1"/>
            <w:shd w:val="clear" w:color="auto" w:fill="FFFFFF"/>
            <w:lang w:val="en-US"/>
          </w:rPr>
          <w:delText>m</w:delText>
        </w:r>
        <w:r w:rsidRPr="00EB3D27">
          <w:rPr>
            <w:rFonts w:ascii="Times" w:hAnsi="Times"/>
            <w:i/>
            <w:iCs/>
            <w:color w:val="000000" w:themeColor="text1"/>
            <w:shd w:val="clear" w:color="auto" w:fill="FFFFFF"/>
          </w:rPr>
          <w:delText xml:space="preserve">inds of </w:delText>
        </w:r>
        <w:r w:rsidRPr="00EB3D27">
          <w:rPr>
            <w:rFonts w:ascii="Times" w:hAnsi="Times"/>
            <w:i/>
            <w:iCs/>
            <w:color w:val="000000" w:themeColor="text1"/>
            <w:shd w:val="clear" w:color="auto" w:fill="FFFFFF"/>
            <w:lang w:val="en-US"/>
          </w:rPr>
          <w:delText>l</w:delText>
        </w:r>
        <w:r w:rsidRPr="00EB3D27">
          <w:rPr>
            <w:rFonts w:ascii="Times" w:hAnsi="Times"/>
            <w:i/>
            <w:iCs/>
            <w:color w:val="000000" w:themeColor="text1"/>
            <w:shd w:val="clear" w:color="auto" w:fill="FFFFFF"/>
          </w:rPr>
          <w:delText>isteners</w:delText>
        </w:r>
        <w:r w:rsidRPr="00EB3D27">
          <w:rPr>
            <w:rFonts w:ascii="Times" w:hAnsi="Times"/>
            <w:color w:val="000000" w:themeColor="text1"/>
            <w:shd w:val="clear" w:color="auto" w:fill="FFFFFF"/>
          </w:rPr>
          <w:delText>.</w:delText>
        </w:r>
        <w:r w:rsidRPr="00EB3D27">
          <w:rPr>
            <w:rFonts w:ascii="Times" w:hAnsi="Times" w:cs="Open Sans"/>
            <w:color w:val="000000" w:themeColor="text1"/>
            <w:shd w:val="clear" w:color="auto" w:fill="FFFFFF"/>
          </w:rPr>
          <w:delText xml:space="preserve"> 19th International Society for Music Information Retrieval Conference, ISMIR 2018, Paris, France</w:delText>
        </w:r>
        <w:r w:rsidRPr="00EB3D27">
          <w:rPr>
            <w:rFonts w:ascii="Times" w:hAnsi="Times" w:cs="Open Sans"/>
            <w:color w:val="000000" w:themeColor="text1"/>
            <w:shd w:val="clear" w:color="auto" w:fill="FFFFFF"/>
            <w:lang w:val="en-US"/>
          </w:rPr>
          <w:delText>. https://archives.ismir.net/ismir2018/paper/000098.pdf</w:delText>
        </w:r>
      </w:del>
    </w:p>
    <w:p w14:paraId="5C91B296" w14:textId="77777777" w:rsidR="00F05EAB" w:rsidRPr="00EB3D27" w:rsidRDefault="00F05EAB" w:rsidP="00EB3D27">
      <w:pPr>
        <w:rPr>
          <w:del w:id="719" w:author="Camila Bruder" w:date="2023-11-30T14:37:00Z"/>
          <w:rFonts w:ascii="Times" w:hAnsi="Times" w:cs="Open Sans"/>
          <w:color w:val="000000" w:themeColor="text1"/>
          <w:shd w:val="clear" w:color="auto" w:fill="FFFFFF"/>
          <w:lang w:val="en-US"/>
        </w:rPr>
      </w:pPr>
    </w:p>
    <w:p w14:paraId="5C7D17F5" w14:textId="77777777" w:rsidR="00F05EAB" w:rsidRPr="00EB3D27" w:rsidRDefault="00F05EAB" w:rsidP="00EB3D27">
      <w:pPr>
        <w:pStyle w:val="NormalWeb"/>
        <w:spacing w:before="0" w:beforeAutospacing="0" w:after="0" w:afterAutospacing="0"/>
        <w:rPr>
          <w:del w:id="720" w:author="Camila Bruder" w:date="2023-11-30T14:37:00Z"/>
          <w:rFonts w:ascii="Times" w:hAnsi="Times"/>
          <w:color w:val="000000" w:themeColor="text1"/>
          <w:lang w:val="en-US"/>
        </w:rPr>
      </w:pPr>
      <w:del w:id="721" w:author="Camila Bruder" w:date="2023-11-30T14:37:00Z">
        <w:r w:rsidRPr="00EB3D27">
          <w:rPr>
            <w:rFonts w:ascii="Times" w:hAnsi="Times"/>
            <w:color w:val="000000" w:themeColor="text1"/>
          </w:rPr>
          <w:delText>Erich L. Lehmann, Nonparametrics : Statistical Methods Based on Ranks, Revised, 1998, ISBN=978-0139977350</w:delText>
        </w:r>
        <w:r w:rsidRPr="00EB3D27">
          <w:rPr>
            <w:rFonts w:ascii="Times" w:hAnsi="Times"/>
            <w:color w:val="000000" w:themeColor="text1"/>
            <w:lang w:val="en-US"/>
          </w:rPr>
          <w:delText>.</w:delText>
        </w:r>
      </w:del>
    </w:p>
    <w:p w14:paraId="460CE852" w14:textId="77777777" w:rsidR="00F05EAB" w:rsidRPr="00EB3D27" w:rsidRDefault="00F05EAB" w:rsidP="00EB3D27">
      <w:pPr>
        <w:rPr>
          <w:del w:id="722" w:author="Camila Bruder" w:date="2023-11-30T14:37:00Z"/>
          <w:rFonts w:ascii="Times" w:hAnsi="Times" w:cs="Open Sans"/>
          <w:color w:val="000000" w:themeColor="text1"/>
          <w:shd w:val="clear" w:color="auto" w:fill="FFFFFF"/>
          <w:lang w:val="en-US"/>
        </w:rPr>
      </w:pPr>
    </w:p>
    <w:p w14:paraId="78397537" w14:textId="77777777" w:rsidR="009E5949" w:rsidRPr="00EB3D27" w:rsidRDefault="00F05EAB" w:rsidP="00EB3D27">
      <w:pPr>
        <w:rPr>
          <w:del w:id="723" w:author="Camila Bruder" w:date="2023-11-30T14:37:00Z"/>
          <w:rFonts w:ascii="Times" w:hAnsi="Times" w:cs="Arial"/>
          <w:color w:val="000000" w:themeColor="text1"/>
        </w:rPr>
      </w:pPr>
      <w:del w:id="724" w:author="Camila Bruder" w:date="2023-11-30T14:37:00Z">
        <w:r w:rsidRPr="00EB3D27">
          <w:rPr>
            <w:rFonts w:ascii="Times" w:hAnsi="Times" w:cs="Segoe UI"/>
            <w:color w:val="000000" w:themeColor="text1"/>
            <w:shd w:val="clear" w:color="auto" w:fill="FFFFFF"/>
          </w:rPr>
          <w:delText>Fernald A. (1989). Intonation and communicative intent in mothers' speech to infants: is the melody the message?</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Child development</w:delText>
        </w:r>
        <w:r w:rsidRPr="00EB3D27">
          <w:rPr>
            <w:rFonts w:ascii="Times" w:hAnsi="Times" w:cs="Segoe UI"/>
            <w:color w:val="000000" w:themeColor="text1"/>
            <w:shd w:val="clear" w:color="auto" w:fill="FFFFFF"/>
          </w:rPr>
          <w:delText>,</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60</w:delText>
        </w:r>
        <w:r w:rsidRPr="00EB3D27">
          <w:rPr>
            <w:rFonts w:ascii="Times" w:hAnsi="Times" w:cs="Segoe UI"/>
            <w:color w:val="000000" w:themeColor="text1"/>
            <w:shd w:val="clear" w:color="auto" w:fill="FFFFFF"/>
          </w:rPr>
          <w:delText>(6), 1497–1510.</w:delText>
        </w:r>
      </w:del>
    </w:p>
    <w:p w14:paraId="4F52C09B" w14:textId="77777777" w:rsidR="009E5949" w:rsidRPr="00EB3D27" w:rsidRDefault="009E5949" w:rsidP="00EB3D27">
      <w:pPr>
        <w:pStyle w:val="NormalWeb"/>
        <w:rPr>
          <w:del w:id="725" w:author="Camila Bruder" w:date="2023-11-30T14:37:00Z"/>
          <w:rFonts w:ascii="Times" w:hAnsi="Times"/>
          <w:color w:val="000000" w:themeColor="text1"/>
        </w:rPr>
      </w:pPr>
      <w:del w:id="726" w:author="Camila Bruder" w:date="2023-11-30T14:37:00Z">
        <w:r w:rsidRPr="00EB3D27">
          <w:rPr>
            <w:rFonts w:ascii="Times" w:hAnsi="Times" w:cs="Segoe UI"/>
            <w:color w:val="212121"/>
            <w:shd w:val="clear" w:color="auto" w:fill="FFFFFF"/>
          </w:rPr>
          <w:delText>Ferrand C. T. (2002). Harmonics-to-noise ratio: an index of vocal aging.</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Journal of voice</w:delText>
        </w:r>
        <w:r w:rsidRPr="00EB3D27">
          <w:rPr>
            <w:rFonts w:ascii="Times" w:hAnsi="Times" w:cs="Segoe UI"/>
            <w:color w:val="212121"/>
            <w:shd w:val="clear" w:color="auto" w:fill="FFFFFF"/>
          </w:rPr>
          <w:delText>,</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16</w:delText>
        </w:r>
        <w:r w:rsidRPr="00EB3D27">
          <w:rPr>
            <w:rFonts w:ascii="Times" w:hAnsi="Times" w:cs="Segoe UI"/>
            <w:color w:val="212121"/>
            <w:shd w:val="clear" w:color="auto" w:fill="FFFFFF"/>
          </w:rPr>
          <w:delText>(4), 480–487. https://doi.org/10.1016/s0892-1997(02)00123-6</w:delText>
        </w:r>
      </w:del>
    </w:p>
    <w:p w14:paraId="34B3DD71" w14:textId="77777777" w:rsidR="00F05EAB" w:rsidRPr="00EB3D27" w:rsidRDefault="00F05EAB" w:rsidP="00EB3D27">
      <w:pPr>
        <w:pStyle w:val="NormalWeb"/>
        <w:rPr>
          <w:del w:id="727" w:author="Camila Bruder" w:date="2023-11-30T14:37:00Z"/>
          <w:rFonts w:ascii="Times" w:hAnsi="Times"/>
          <w:color w:val="000000" w:themeColor="text1"/>
        </w:rPr>
      </w:pPr>
      <w:del w:id="728" w:author="Camila Bruder" w:date="2023-11-30T14:37:00Z">
        <w:r w:rsidRPr="00EB3D27">
          <w:rPr>
            <w:rFonts w:ascii="Times" w:hAnsi="Times"/>
            <w:color w:val="000000" w:themeColor="text1"/>
          </w:rPr>
          <w:delText>Finger, H., Goeke, C., Diekamp, D., Standvoß, K., &amp; König, P. (2017). LabVanced: a unified JavaScript framework for online studies. In International Conference on Computational Social Science (Cologne).</w:delText>
        </w:r>
      </w:del>
    </w:p>
    <w:p w14:paraId="7342F770" w14:textId="77777777" w:rsidR="00F05EAB" w:rsidRPr="00EB3D27" w:rsidRDefault="00F05EAB" w:rsidP="00EB3D27">
      <w:pPr>
        <w:rPr>
          <w:del w:id="729" w:author="Camila Bruder" w:date="2023-11-30T14:37:00Z"/>
          <w:rFonts w:ascii="Times" w:hAnsi="Times" w:cs="Arial"/>
        </w:rPr>
      </w:pPr>
      <w:del w:id="730" w:author="Camila Bruder" w:date="2023-11-30T14:37:00Z">
        <w:r w:rsidRPr="00F34919">
          <w:rPr>
            <w:rFonts w:ascii="Times" w:hAnsi="Times"/>
            <w:noProof/>
            <w:lang w:val="en-US"/>
          </w:rPr>
          <w:delText xml:space="preserve">Fricke, K. R., &amp; Herzberg, P. Y. (2017). </w:delText>
        </w:r>
        <w:r w:rsidRPr="00EB3D27">
          <w:rPr>
            <w:rFonts w:ascii="Times" w:hAnsi="Times"/>
            <w:noProof/>
            <w:lang w:val="en-US"/>
          </w:rPr>
          <w:delText xml:space="preserve">Personality and self-reported preference for music genres and attributes ina German-speaking sample. </w:delText>
        </w:r>
        <w:r w:rsidRPr="00EB3D27">
          <w:rPr>
            <w:rStyle w:val="FooterChar"/>
            <w:rFonts w:ascii="Times" w:hAnsi="Times" w:cs="Arial"/>
            <w:color w:val="333333"/>
          </w:rPr>
          <w:delText>Journal of Research in Personality, 68,</w:delText>
        </w:r>
        <w:r w:rsidRPr="00EB3D27">
          <w:rPr>
            <w:rStyle w:val="subtitle-colon"/>
            <w:rFonts w:ascii="Times" w:hAnsi="Times" w:cs="Arial"/>
            <w:color w:val="333333"/>
            <w:shd w:val="clear" w:color="auto" w:fill="FFFFFF"/>
          </w:rPr>
          <w:delText> </w:delText>
        </w:r>
        <w:r w:rsidRPr="00EB3D27">
          <w:rPr>
            <w:rFonts w:ascii="Times" w:hAnsi="Times" w:cs="Arial"/>
            <w:color w:val="333333"/>
            <w:shd w:val="clear" w:color="auto" w:fill="FFFFFF"/>
          </w:rPr>
          <w:delText>114–123.</w:delText>
        </w:r>
        <w:r w:rsidRPr="00EB3D27">
          <w:rPr>
            <w:rStyle w:val="subtitle-colon"/>
            <w:rFonts w:ascii="Times" w:hAnsi="Times" w:cs="Arial"/>
            <w:color w:val="333333"/>
            <w:shd w:val="clear" w:color="auto" w:fill="FFFFFF"/>
          </w:rPr>
          <w:delText> </w:delText>
        </w:r>
        <w:r w:rsidRPr="00EB3D27">
          <w:rPr>
            <w:rFonts w:ascii="Times" w:hAnsi="Times" w:cs="Arial"/>
          </w:rPr>
          <w:delText>https://doi.org/10.1016/j.jrp.2017.01.001</w:delText>
        </w:r>
      </w:del>
    </w:p>
    <w:p w14:paraId="6B1B7726" w14:textId="77777777" w:rsidR="00F05EAB" w:rsidRPr="00EB3D27" w:rsidRDefault="00F05EAB" w:rsidP="00EB3D27">
      <w:pPr>
        <w:rPr>
          <w:del w:id="731" w:author="Camila Bruder" w:date="2023-11-30T14:37:00Z"/>
          <w:rFonts w:ascii="Times" w:hAnsi="Times" w:cs="Arial"/>
        </w:rPr>
      </w:pPr>
    </w:p>
    <w:p w14:paraId="17B6E990" w14:textId="77777777" w:rsidR="00F05EAB" w:rsidRPr="00EB3D27" w:rsidRDefault="00F05EAB" w:rsidP="00EB3D27">
      <w:pPr>
        <w:rPr>
          <w:del w:id="732" w:author="Camila Bruder" w:date="2023-11-30T14:37:00Z"/>
          <w:rFonts w:ascii="Times" w:hAnsi="Times"/>
        </w:rPr>
      </w:pPr>
      <w:del w:id="733" w:author="Camila Bruder" w:date="2023-11-30T14:37:00Z">
        <w:r w:rsidRPr="00EB3D27">
          <w:rPr>
            <w:rFonts w:ascii="Times" w:hAnsi="Times"/>
          </w:rPr>
          <w:delText xml:space="preserve">Gamer, </w:delText>
        </w:r>
        <w:r w:rsidRPr="00EB3D27">
          <w:rPr>
            <w:rFonts w:ascii="Times" w:hAnsi="Times"/>
            <w:lang w:val="en-US"/>
          </w:rPr>
          <w:delText xml:space="preserve">M., </w:delText>
        </w:r>
        <w:r w:rsidRPr="00EB3D27">
          <w:rPr>
            <w:rFonts w:ascii="Times" w:hAnsi="Times"/>
          </w:rPr>
          <w:delText>Lemon</w:delText>
        </w:r>
        <w:r w:rsidRPr="00EB3D27">
          <w:rPr>
            <w:rFonts w:ascii="Times" w:hAnsi="Times"/>
            <w:lang w:val="en-US"/>
          </w:rPr>
          <w:delText xml:space="preserve">, J., </w:delText>
        </w:r>
        <w:r w:rsidRPr="00EB3D27">
          <w:rPr>
            <w:rFonts w:ascii="Times" w:hAnsi="Times"/>
          </w:rPr>
          <w:delText>Fellows</w:delText>
        </w:r>
        <w:r w:rsidRPr="00EB3D27">
          <w:rPr>
            <w:rFonts w:ascii="Times" w:hAnsi="Times"/>
            <w:lang w:val="en-US"/>
          </w:rPr>
          <w:delText>, I., &amp;</w:delText>
        </w:r>
        <w:r w:rsidRPr="00EB3D27">
          <w:rPr>
            <w:rFonts w:ascii="Times" w:hAnsi="Times"/>
          </w:rPr>
          <w:delText xml:space="preserve"> Singh</w:delText>
        </w:r>
        <w:r w:rsidRPr="00EB3D27">
          <w:rPr>
            <w:rFonts w:ascii="Times" w:hAnsi="Times"/>
            <w:lang w:val="en-US"/>
          </w:rPr>
          <w:delText xml:space="preserve">, P. </w:delText>
        </w:r>
        <w:r w:rsidRPr="00EB3D27">
          <w:rPr>
            <w:rFonts w:ascii="Times" w:hAnsi="Times"/>
          </w:rPr>
          <w:delText>(2019).</w:delText>
        </w:r>
        <w:r w:rsidRPr="00EB3D27">
          <w:rPr>
            <w:rFonts w:ascii="Times" w:hAnsi="Times"/>
            <w:lang w:val="en-US"/>
          </w:rPr>
          <w:delText xml:space="preserve"> </w:delText>
        </w:r>
        <w:r w:rsidRPr="00EB3D27">
          <w:rPr>
            <w:rFonts w:ascii="Times" w:hAnsi="Times"/>
          </w:rPr>
          <w:delText>irr: Various Coefficients of Interrater Reliability and Agreement. R package version 0.84.1. https://CRAN.R-project.org/package=irr</w:delText>
        </w:r>
      </w:del>
    </w:p>
    <w:p w14:paraId="5F2AFD6C" w14:textId="77777777" w:rsidR="00F05EAB" w:rsidRPr="00C6680B" w:rsidRDefault="00F05EAB" w:rsidP="00EB3D27">
      <w:pPr>
        <w:pStyle w:val="NormalWeb"/>
        <w:spacing w:before="0" w:beforeAutospacing="0" w:after="0" w:afterAutospacing="0"/>
        <w:rPr>
          <w:del w:id="734" w:author="Camila Bruder" w:date="2023-11-30T14:37:00Z"/>
          <w:rFonts w:ascii="Times" w:hAnsi="Times"/>
          <w:color w:val="000000" w:themeColor="text1"/>
        </w:rPr>
      </w:pPr>
    </w:p>
    <w:p w14:paraId="0F48F659" w14:textId="77777777" w:rsidR="00F05EAB" w:rsidRPr="008D2A88" w:rsidRDefault="00F05EAB" w:rsidP="00EB3D27">
      <w:pPr>
        <w:rPr>
          <w:del w:id="735" w:author="Camila Bruder" w:date="2023-11-30T14:37:00Z"/>
          <w:rFonts w:ascii="Times" w:hAnsi="Times"/>
          <w:lang w:val="en-US"/>
        </w:rPr>
      </w:pPr>
      <w:del w:id="736" w:author="Camila Bruder" w:date="2023-11-30T14:37:00Z">
        <w:r w:rsidRPr="00EB3D27">
          <w:rPr>
            <w:rFonts w:ascii="Times" w:hAnsi="Times"/>
          </w:rPr>
          <w:delText>Gosling, S. D., Rentfrow, P. J., &amp; Swann, W. B., Jr. (2003). A Very Brief Measure of the Big Five Personality Domains. Journal of Research in Personality, 37, 504-528.</w:delText>
        </w:r>
        <w:r w:rsidR="008D2A88" w:rsidRPr="008D2A88">
          <w:rPr>
            <w:rFonts w:ascii="Times" w:hAnsi="Times"/>
            <w:lang w:val="en-US"/>
          </w:rPr>
          <w:delText xml:space="preserve"> https://doi.org/10.1016/S0092-6566(03)00046-1</w:delText>
        </w:r>
      </w:del>
    </w:p>
    <w:p w14:paraId="7D1F6D33" w14:textId="77777777" w:rsidR="00F05EAB" w:rsidRPr="00EB3D27" w:rsidRDefault="00F05EAB" w:rsidP="00EB3D27">
      <w:pPr>
        <w:autoSpaceDE w:val="0"/>
        <w:autoSpaceDN w:val="0"/>
        <w:adjustRightInd w:val="0"/>
        <w:rPr>
          <w:del w:id="737" w:author="Camila Bruder" w:date="2023-11-30T14:37:00Z"/>
          <w:rFonts w:ascii="Times" w:hAnsi="Times" w:cs="Segoe UI"/>
          <w:color w:val="000000" w:themeColor="text1"/>
          <w:shd w:val="clear" w:color="auto" w:fill="FFFFFF"/>
        </w:rPr>
      </w:pPr>
    </w:p>
    <w:p w14:paraId="39AD388F" w14:textId="77777777" w:rsidR="00F05EAB" w:rsidRDefault="00F05EAB" w:rsidP="00EB3D27">
      <w:pPr>
        <w:pStyle w:val="NormalWeb"/>
        <w:spacing w:before="0" w:beforeAutospacing="0" w:after="0" w:afterAutospacing="0"/>
        <w:rPr>
          <w:del w:id="738" w:author="Camila Bruder" w:date="2023-11-30T14:37:00Z"/>
          <w:rFonts w:ascii="Times" w:hAnsi="Times" w:cs="Segoe UI"/>
          <w:color w:val="212121"/>
          <w:shd w:val="clear" w:color="auto" w:fill="FFFFFF"/>
        </w:rPr>
      </w:pPr>
      <w:del w:id="739" w:author="Camila Bruder" w:date="2023-11-30T14:37:00Z">
        <w:r w:rsidRPr="00EB3D27">
          <w:rPr>
            <w:rFonts w:ascii="Times" w:hAnsi="Times" w:cs="Segoe UI"/>
            <w:color w:val="212121"/>
            <w:shd w:val="clear" w:color="auto" w:fill="FFFFFF"/>
          </w:rPr>
          <w:delText>Goupil, L., Ponsot, E., Richardson, D., Reyes, G., &amp; Aucouturier, J. J. (2021). Listeners' perceptions of the certainty and honesty of a speaker are associated with a common prosodic signature.</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Nature communications</w:delText>
        </w:r>
        <w:r w:rsidRPr="00EB3D27">
          <w:rPr>
            <w:rFonts w:ascii="Times" w:hAnsi="Times" w:cs="Segoe UI"/>
            <w:color w:val="212121"/>
            <w:shd w:val="clear" w:color="auto" w:fill="FFFFFF"/>
          </w:rPr>
          <w:delText>,</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12</w:delText>
        </w:r>
        <w:r w:rsidRPr="00EB3D27">
          <w:rPr>
            <w:rFonts w:ascii="Times" w:hAnsi="Times" w:cs="Segoe UI"/>
            <w:color w:val="212121"/>
            <w:shd w:val="clear" w:color="auto" w:fill="FFFFFF"/>
          </w:rPr>
          <w:delText>(1), 861. https://doi.org/10.1038/s41467-020-20649-4</w:delText>
        </w:r>
      </w:del>
    </w:p>
    <w:p w14:paraId="455FA9AE" w14:textId="77777777" w:rsidR="008E4954" w:rsidRPr="00EB3D27" w:rsidRDefault="008E4954" w:rsidP="00EB3D27">
      <w:pPr>
        <w:pStyle w:val="NormalWeb"/>
        <w:spacing w:before="0" w:beforeAutospacing="0" w:after="0" w:afterAutospacing="0"/>
        <w:rPr>
          <w:del w:id="740" w:author="Camila Bruder" w:date="2023-11-30T14:37:00Z"/>
          <w:rFonts w:ascii="Times" w:hAnsi="Times"/>
          <w:color w:val="000000" w:themeColor="text1"/>
        </w:rPr>
      </w:pPr>
    </w:p>
    <w:p w14:paraId="01FD48FD" w14:textId="77777777" w:rsidR="00F05EAB" w:rsidRPr="00C6680B" w:rsidRDefault="008E4954" w:rsidP="00C6680B">
      <w:pPr>
        <w:autoSpaceDE w:val="0"/>
        <w:autoSpaceDN w:val="0"/>
        <w:adjustRightInd w:val="0"/>
        <w:rPr>
          <w:del w:id="741" w:author="Camila Bruder" w:date="2023-11-30T14:37:00Z"/>
          <w:rFonts w:ascii="Times" w:hAnsi="Times" w:cs="Segoe UI"/>
          <w:color w:val="000000" w:themeColor="text1"/>
          <w:shd w:val="clear" w:color="auto" w:fill="FFFFFF"/>
        </w:rPr>
      </w:pPr>
      <w:del w:id="742" w:author="Camila Bruder" w:date="2023-11-30T14:37:00Z">
        <w:r w:rsidRPr="00D14CBA">
          <w:rPr>
            <w:rFonts w:ascii="Times" w:hAnsi="Times" w:cs="Segoe UI"/>
            <w:color w:val="000000" w:themeColor="text1"/>
            <w:shd w:val="clear" w:color="auto" w:fill="FFFFFF"/>
          </w:rPr>
          <w:delText>Henrich, J., Heine, S. J., &amp; Norenzayan, A. (2010). The weirdest people in the world?.</w:delText>
        </w:r>
        <w:r w:rsidRPr="00D14CBA">
          <w:rPr>
            <w:rStyle w:val="apple-converted-space"/>
            <w:rFonts w:ascii="Times" w:eastAsiaTheme="majorEastAsia" w:hAnsi="Times" w:cs="Segoe UI"/>
            <w:color w:val="000000" w:themeColor="text1"/>
            <w:shd w:val="clear" w:color="auto" w:fill="FFFFFF"/>
          </w:rPr>
          <w:delText> </w:delText>
        </w:r>
        <w:r w:rsidRPr="00D14CBA">
          <w:rPr>
            <w:rFonts w:ascii="Times" w:hAnsi="Times" w:cs="Segoe UI"/>
            <w:i/>
            <w:iCs/>
            <w:color w:val="000000" w:themeColor="text1"/>
          </w:rPr>
          <w:delText>The Behavioral and brain sciences</w:delText>
        </w:r>
        <w:r w:rsidRPr="00D14CBA">
          <w:rPr>
            <w:rFonts w:ascii="Times" w:hAnsi="Times" w:cs="Segoe UI"/>
            <w:color w:val="000000" w:themeColor="text1"/>
            <w:shd w:val="clear" w:color="auto" w:fill="FFFFFF"/>
          </w:rPr>
          <w:delText>,</w:delText>
        </w:r>
        <w:r w:rsidRPr="00D14CBA">
          <w:rPr>
            <w:rStyle w:val="apple-converted-space"/>
            <w:rFonts w:ascii="Times" w:eastAsiaTheme="majorEastAsia" w:hAnsi="Times" w:cs="Segoe UI"/>
            <w:color w:val="000000" w:themeColor="text1"/>
            <w:shd w:val="clear" w:color="auto" w:fill="FFFFFF"/>
          </w:rPr>
          <w:delText> </w:delText>
        </w:r>
        <w:r w:rsidRPr="00D14CBA">
          <w:rPr>
            <w:rFonts w:ascii="Times" w:hAnsi="Times" w:cs="Segoe UI"/>
            <w:i/>
            <w:iCs/>
            <w:color w:val="000000" w:themeColor="text1"/>
          </w:rPr>
          <w:delText>33</w:delText>
        </w:r>
        <w:r w:rsidRPr="00D14CBA">
          <w:rPr>
            <w:rFonts w:ascii="Times" w:hAnsi="Times" w:cs="Segoe UI"/>
            <w:color w:val="000000" w:themeColor="text1"/>
            <w:shd w:val="clear" w:color="auto" w:fill="FFFFFF"/>
          </w:rPr>
          <w:delText>(2-3), 61–135. https://doi.org/10.1017/S0140525X0999152X</w:delText>
        </w:r>
      </w:del>
    </w:p>
    <w:p w14:paraId="6CE5BE0A" w14:textId="77777777" w:rsidR="008E4954" w:rsidRPr="00EB3D27" w:rsidRDefault="008E4954" w:rsidP="00EB3D27">
      <w:pPr>
        <w:pStyle w:val="NormalWeb"/>
        <w:spacing w:before="0" w:beforeAutospacing="0" w:after="0" w:afterAutospacing="0"/>
        <w:rPr>
          <w:del w:id="743" w:author="Camila Bruder" w:date="2023-11-30T14:37:00Z"/>
          <w:rFonts w:ascii="Times" w:hAnsi="Times"/>
          <w:color w:val="000000" w:themeColor="text1"/>
        </w:rPr>
      </w:pPr>
    </w:p>
    <w:p w14:paraId="44B88550" w14:textId="77777777" w:rsidR="00F05EAB" w:rsidRPr="00EB3D27" w:rsidRDefault="00F05EAB" w:rsidP="00EB3D27">
      <w:pPr>
        <w:pStyle w:val="NormalWeb"/>
        <w:spacing w:before="0" w:beforeAutospacing="0" w:after="0" w:afterAutospacing="0"/>
        <w:rPr>
          <w:del w:id="744" w:author="Camila Bruder" w:date="2023-11-30T14:37:00Z"/>
          <w:rFonts w:ascii="Times" w:hAnsi="Times"/>
          <w:color w:val="000000" w:themeColor="text1"/>
        </w:rPr>
      </w:pPr>
      <w:del w:id="745" w:author="Camila Bruder" w:date="2023-11-30T14:37:00Z">
        <w:r w:rsidRPr="00EB3D27">
          <w:rPr>
            <w:rFonts w:ascii="Times" w:hAnsi="Times"/>
            <w:color w:val="000000" w:themeColor="text1"/>
          </w:rPr>
          <w:delText>Hilton, C. B., Moser, C. J., Bertolo, M., Lee-Rubin, H., Amir, D., Bainbridge, C. M., Simson, J., Knox, D., Glowacki, L., Alemu, E., Galbarczyk, A., Jasienska, G., Ross, C. T., Neff, M. B., Martin, A., Cirelli, L. K., Trehub, S. E., Song, J., Kim, M., . . . Mehr, S. A. (2022). Acoustic regularities in infant-directed speech and song across cultures.</w:delText>
        </w:r>
        <w:r w:rsidRPr="00EB3D27">
          <w:rPr>
            <w:rStyle w:val="apple-converted-space"/>
            <w:rFonts w:ascii="Times" w:hAnsi="Times"/>
            <w:color w:val="000000" w:themeColor="text1"/>
          </w:rPr>
          <w:delText> </w:delText>
        </w:r>
        <w:r w:rsidRPr="00EB3D27">
          <w:rPr>
            <w:rFonts w:ascii="Times" w:hAnsi="Times"/>
            <w:i/>
            <w:iCs/>
            <w:color w:val="000000" w:themeColor="text1"/>
          </w:rPr>
          <w:delText>Nature Human Behaviour</w:delText>
        </w:r>
        <w:r w:rsidRPr="00EB3D27">
          <w:rPr>
            <w:rFonts w:ascii="Times" w:hAnsi="Times"/>
            <w:color w:val="000000" w:themeColor="text1"/>
          </w:rPr>
          <w:delText>.</w:delText>
        </w:r>
        <w:r w:rsidRPr="00EB3D27">
          <w:rPr>
            <w:rStyle w:val="apple-converted-space"/>
            <w:rFonts w:ascii="Times" w:hAnsi="Times"/>
            <w:color w:val="000000" w:themeColor="text1"/>
          </w:rPr>
          <w:delText> </w:delText>
        </w:r>
        <w:r w:rsidRPr="00EB3D27">
          <w:rPr>
            <w:rFonts w:ascii="Times" w:hAnsi="Times"/>
            <w:color w:val="000000" w:themeColor="text1"/>
          </w:rPr>
          <w:delText>https://doi.org/10.1038/s41562-022-01410-x</w:delText>
        </w:r>
      </w:del>
    </w:p>
    <w:p w14:paraId="75DF2C65" w14:textId="77777777" w:rsidR="00F05EAB" w:rsidRPr="00EB3D27" w:rsidRDefault="00F05EAB" w:rsidP="00EB3D27">
      <w:pPr>
        <w:autoSpaceDE w:val="0"/>
        <w:autoSpaceDN w:val="0"/>
        <w:adjustRightInd w:val="0"/>
        <w:rPr>
          <w:del w:id="746" w:author="Camila Bruder" w:date="2023-11-30T14:37:00Z"/>
          <w:rFonts w:ascii="Times" w:hAnsi="Times" w:cs="Arial"/>
          <w:color w:val="000000" w:themeColor="text1"/>
          <w:lang w:val="en-US"/>
        </w:rPr>
      </w:pPr>
    </w:p>
    <w:p w14:paraId="0DB712D5" w14:textId="77777777" w:rsidR="00F05EAB" w:rsidRPr="00EB3D27" w:rsidRDefault="00F05EAB" w:rsidP="00EB3D27">
      <w:pPr>
        <w:autoSpaceDE w:val="0"/>
        <w:autoSpaceDN w:val="0"/>
        <w:adjustRightInd w:val="0"/>
        <w:rPr>
          <w:del w:id="747" w:author="Camila Bruder" w:date="2023-11-30T14:37:00Z"/>
          <w:rFonts w:ascii="Times" w:hAnsi="Times" w:cs="Arial"/>
          <w:color w:val="000000" w:themeColor="text1"/>
          <w:lang w:val="en-US"/>
        </w:rPr>
      </w:pPr>
      <w:del w:id="748" w:author="Camila Bruder" w:date="2023-11-30T14:37:00Z">
        <w:r w:rsidRPr="00EB3D27">
          <w:rPr>
            <w:rFonts w:ascii="Times" w:hAnsi="Times" w:cs="Arial"/>
            <w:color w:val="000000" w:themeColor="text1"/>
            <w:shd w:val="clear" w:color="auto" w:fill="FFFFFF"/>
          </w:rPr>
          <w:delText>Hughes, S. M., Dispenza, F., &amp; Gallup, G. G., Jr. (2004). Ratings of voice attractiveness predict sexual behavior and body configuration.</w:delText>
        </w:r>
        <w:r w:rsidRPr="00EB3D27">
          <w:rPr>
            <w:rStyle w:val="apple-converted-space"/>
            <w:rFonts w:ascii="Times" w:hAnsi="Times" w:cs="Arial"/>
            <w:color w:val="000000" w:themeColor="text1"/>
            <w:shd w:val="clear" w:color="auto" w:fill="FFFFFF"/>
          </w:rPr>
          <w:delText> </w:delText>
        </w:r>
        <w:r w:rsidRPr="00EB3D27">
          <w:rPr>
            <w:rStyle w:val="Emphasis"/>
            <w:rFonts w:ascii="Times" w:hAnsi="Times" w:cs="Arial"/>
            <w:color w:val="000000" w:themeColor="text1"/>
          </w:rPr>
          <w:delText>Evolution and Human Behavior, 25</w:delText>
        </w:r>
        <w:r w:rsidRPr="00EB3D27">
          <w:rPr>
            <w:rFonts w:ascii="Times" w:hAnsi="Times" w:cs="Arial"/>
            <w:color w:val="000000" w:themeColor="text1"/>
            <w:shd w:val="clear" w:color="auto" w:fill="FFFFFF"/>
          </w:rPr>
          <w:delText>(5), 295–304.</w:delText>
        </w:r>
        <w:r w:rsidRPr="00EB3D27">
          <w:rPr>
            <w:rStyle w:val="apple-converted-space"/>
            <w:rFonts w:ascii="Times" w:hAnsi="Times" w:cs="Arial"/>
            <w:color w:val="000000" w:themeColor="text1"/>
            <w:shd w:val="clear" w:color="auto" w:fill="FFFFFF"/>
          </w:rPr>
          <w:delText> </w:delText>
        </w:r>
        <w:r w:rsidRPr="00EB3D27">
          <w:rPr>
            <w:rFonts w:ascii="Times" w:hAnsi="Times"/>
            <w:color w:val="000000" w:themeColor="text1"/>
          </w:rPr>
          <w:delText>https://doi.org/10.1016/j.evolhumbehav.2004.06.001</w:delText>
        </w:r>
      </w:del>
    </w:p>
    <w:p w14:paraId="435A3DD6" w14:textId="77777777" w:rsidR="00F05EAB" w:rsidRPr="00EB3D27" w:rsidRDefault="00F05EAB" w:rsidP="00EB3D27">
      <w:pPr>
        <w:autoSpaceDE w:val="0"/>
        <w:autoSpaceDN w:val="0"/>
        <w:adjustRightInd w:val="0"/>
        <w:rPr>
          <w:del w:id="749" w:author="Camila Bruder" w:date="2023-11-30T14:37:00Z"/>
          <w:rFonts w:ascii="Times" w:eastAsiaTheme="minorHAnsi" w:hAnsi="Times"/>
          <w:color w:val="000000" w:themeColor="text1"/>
          <w:lang w:val="en-US" w:eastAsia="en-US"/>
        </w:rPr>
      </w:pPr>
    </w:p>
    <w:p w14:paraId="78030704" w14:textId="77777777" w:rsidR="00F05EAB" w:rsidRPr="00C16267" w:rsidRDefault="008E4954" w:rsidP="00EB3D27">
      <w:pPr>
        <w:pStyle w:val="NormalWeb"/>
        <w:spacing w:before="0" w:beforeAutospacing="0" w:after="0" w:afterAutospacing="0"/>
        <w:rPr>
          <w:del w:id="750" w:author="Camila Bruder" w:date="2023-11-30T14:37:00Z"/>
          <w:rFonts w:ascii="Times" w:hAnsi="Times"/>
          <w:color w:val="000000" w:themeColor="text1"/>
        </w:rPr>
      </w:pPr>
      <w:del w:id="751" w:author="Camila Bruder" w:date="2023-11-30T14:37:00Z">
        <w:r w:rsidRPr="00D14CBA">
          <w:rPr>
            <w:rFonts w:ascii="Times" w:hAnsi="Times" w:cs="Arial"/>
            <w:color w:val="000000" w:themeColor="text1"/>
          </w:rPr>
          <w:delText>Kuznetsova</w:delText>
        </w:r>
        <w:r w:rsidRPr="00D14CBA">
          <w:rPr>
            <w:rFonts w:ascii="Times" w:hAnsi="Times" w:cs="Arial"/>
            <w:color w:val="000000" w:themeColor="text1"/>
            <w:lang w:val="en-US"/>
          </w:rPr>
          <w:delText>,</w:delText>
        </w:r>
        <w:r w:rsidRPr="00D14CBA">
          <w:rPr>
            <w:rFonts w:ascii="Times" w:hAnsi="Times" w:cs="Arial"/>
            <w:color w:val="000000" w:themeColor="text1"/>
          </w:rPr>
          <w:delText xml:space="preserve"> A., Brockhoff</w:delText>
        </w:r>
        <w:r w:rsidRPr="00D14CBA">
          <w:rPr>
            <w:rFonts w:ascii="Times" w:hAnsi="Times" w:cs="Arial"/>
            <w:color w:val="000000" w:themeColor="text1"/>
            <w:lang w:val="en-US"/>
          </w:rPr>
          <w:delText>,</w:delText>
        </w:r>
        <w:r w:rsidRPr="00D14CBA">
          <w:rPr>
            <w:rFonts w:ascii="Times" w:hAnsi="Times" w:cs="Arial"/>
            <w:color w:val="000000" w:themeColor="text1"/>
          </w:rPr>
          <w:delText xml:space="preserve"> P.</w:delText>
        </w:r>
        <w:r w:rsidRPr="00D14CBA">
          <w:rPr>
            <w:rFonts w:ascii="Times" w:hAnsi="Times" w:cs="Arial"/>
            <w:color w:val="000000" w:themeColor="text1"/>
            <w:lang w:val="en-US"/>
          </w:rPr>
          <w:delText xml:space="preserve"> </w:delText>
        </w:r>
        <w:r w:rsidRPr="00D14CBA">
          <w:rPr>
            <w:rFonts w:ascii="Times" w:hAnsi="Times" w:cs="Arial"/>
            <w:color w:val="000000" w:themeColor="text1"/>
          </w:rPr>
          <w:delText xml:space="preserve">B. </w:delText>
        </w:r>
        <w:r w:rsidRPr="00D14CBA">
          <w:rPr>
            <w:rFonts w:ascii="Times" w:hAnsi="Times" w:cs="Arial"/>
            <w:color w:val="000000" w:themeColor="text1"/>
            <w:lang w:val="en-US"/>
          </w:rPr>
          <w:delText>,&amp;</w:delText>
        </w:r>
        <w:r w:rsidRPr="00D14CBA">
          <w:rPr>
            <w:rFonts w:ascii="Times" w:hAnsi="Times" w:cs="Arial"/>
            <w:color w:val="000000" w:themeColor="text1"/>
          </w:rPr>
          <w:delText xml:space="preserve"> Christensen</w:delText>
        </w:r>
        <w:r w:rsidRPr="00D14CBA">
          <w:rPr>
            <w:rFonts w:ascii="Times" w:hAnsi="Times" w:cs="Arial"/>
            <w:color w:val="000000" w:themeColor="text1"/>
            <w:lang w:val="en-US"/>
          </w:rPr>
          <w:delText>,</w:delText>
        </w:r>
        <w:r w:rsidRPr="00D14CBA">
          <w:rPr>
            <w:rFonts w:ascii="Times" w:hAnsi="Times" w:cs="Arial"/>
            <w:color w:val="000000" w:themeColor="text1"/>
          </w:rPr>
          <w:delText xml:space="preserve"> R.</w:delText>
        </w:r>
        <w:r w:rsidRPr="00D14CBA">
          <w:rPr>
            <w:rFonts w:ascii="Times" w:hAnsi="Times" w:cs="Arial"/>
            <w:color w:val="000000" w:themeColor="text1"/>
            <w:lang w:val="en-US"/>
          </w:rPr>
          <w:delText xml:space="preserve"> </w:delText>
        </w:r>
        <w:r w:rsidRPr="00D14CBA">
          <w:rPr>
            <w:rFonts w:ascii="Times" w:hAnsi="Times" w:cs="Arial"/>
            <w:color w:val="000000" w:themeColor="text1"/>
          </w:rPr>
          <w:delText>H.</w:delText>
        </w:r>
        <w:r w:rsidRPr="00D14CBA">
          <w:rPr>
            <w:rFonts w:ascii="Times" w:hAnsi="Times" w:cs="Arial"/>
            <w:color w:val="000000" w:themeColor="text1"/>
            <w:lang w:val="en-US"/>
          </w:rPr>
          <w:delText xml:space="preserve"> </w:delText>
        </w:r>
        <w:r w:rsidRPr="00D14CBA">
          <w:rPr>
            <w:rFonts w:ascii="Times" w:hAnsi="Times" w:cs="Arial"/>
            <w:color w:val="000000" w:themeColor="text1"/>
          </w:rPr>
          <w:delText>B. (2017).</w:delText>
        </w:r>
        <w:r w:rsidRPr="00D14CBA">
          <w:rPr>
            <w:rStyle w:val="apple-converted-space"/>
            <w:rFonts w:ascii="Times" w:hAnsi="Times" w:cs="Arial"/>
            <w:color w:val="000000" w:themeColor="text1"/>
            <w:shd w:val="clear" w:color="auto" w:fill="FFFFFF"/>
          </w:rPr>
          <w:delText> </w:delText>
        </w:r>
        <w:r w:rsidRPr="00D14CBA">
          <w:rPr>
            <w:rFonts w:ascii="Times" w:hAnsi="Times" w:cs="Arial"/>
            <w:color w:val="000000" w:themeColor="text1"/>
          </w:rPr>
          <w:delText xml:space="preserve">"lmerTest Package: Tests in Linear Mixed Effects Models." </w:delText>
        </w:r>
        <w:r w:rsidRPr="00D14CBA">
          <w:rPr>
            <w:rFonts w:ascii="Times" w:hAnsi="Times" w:cs="Arial"/>
            <w:i/>
            <w:iCs/>
            <w:color w:val="000000" w:themeColor="text1"/>
          </w:rPr>
          <w:delText>Journal of Statistical Software</w:delText>
        </w:r>
        <w:r w:rsidRPr="00D14CBA">
          <w:rPr>
            <w:rFonts w:ascii="Times" w:hAnsi="Times" w:cs="Arial"/>
            <w:color w:val="000000" w:themeColor="text1"/>
          </w:rPr>
          <w:delText>, 82(13), 1–26</w:delText>
        </w:r>
        <w:r w:rsidRPr="00D14CBA">
          <w:rPr>
            <w:rFonts w:ascii="Times" w:hAnsi="Times" w:cs="Arial"/>
            <w:color w:val="000000" w:themeColor="text1"/>
            <w:shd w:val="clear" w:color="auto" w:fill="FFFFFF"/>
          </w:rPr>
          <w:delText>.</w:delText>
        </w:r>
      </w:del>
    </w:p>
    <w:p w14:paraId="27312136" w14:textId="77777777" w:rsidR="008E4954" w:rsidRPr="00C16267" w:rsidRDefault="008E4954" w:rsidP="00EB3D27">
      <w:pPr>
        <w:pStyle w:val="NormalWeb"/>
        <w:spacing w:before="0" w:beforeAutospacing="0" w:after="0" w:afterAutospacing="0"/>
        <w:rPr>
          <w:del w:id="752" w:author="Camila Bruder" w:date="2023-11-30T14:37:00Z"/>
          <w:rFonts w:ascii="Times" w:hAnsi="Times"/>
          <w:color w:val="000000" w:themeColor="text1"/>
          <w:lang w:val="en-US"/>
        </w:rPr>
      </w:pPr>
    </w:p>
    <w:p w14:paraId="22D3D8BB" w14:textId="77777777" w:rsidR="00F05EAB" w:rsidRPr="00EB3D27" w:rsidRDefault="00F05EAB" w:rsidP="00EB3D27">
      <w:pPr>
        <w:pStyle w:val="NormalWeb"/>
        <w:spacing w:before="0" w:beforeAutospacing="0" w:after="0" w:afterAutospacing="0"/>
        <w:rPr>
          <w:del w:id="753" w:author="Camila Bruder" w:date="2023-11-30T14:37:00Z"/>
          <w:rFonts w:ascii="Times" w:hAnsi="Times"/>
          <w:color w:val="000000" w:themeColor="text1"/>
        </w:rPr>
      </w:pPr>
      <w:del w:id="754" w:author="Camila Bruder" w:date="2023-11-30T14:37:00Z">
        <w:r w:rsidRPr="00EB3D27">
          <w:rPr>
            <w:rFonts w:ascii="Times" w:hAnsi="Times"/>
            <w:color w:val="000000" w:themeColor="text1"/>
          </w:rPr>
          <w:delText>Larrouy-Maestri, P., Magis, D., &amp; Morsomme, D. (2014). Effects of Melody and Technique on Acoustical and Musical Features of Western Operatic Singing Voices.</w:delText>
        </w:r>
        <w:r w:rsidRPr="00EB3D27">
          <w:rPr>
            <w:rStyle w:val="apple-converted-space"/>
            <w:rFonts w:ascii="Times" w:hAnsi="Times"/>
            <w:color w:val="000000" w:themeColor="text1"/>
          </w:rPr>
          <w:delText> </w:delText>
        </w:r>
        <w:r w:rsidRPr="00EB3D27">
          <w:rPr>
            <w:rFonts w:ascii="Times" w:hAnsi="Times"/>
            <w:i/>
            <w:iCs/>
            <w:color w:val="000000" w:themeColor="text1"/>
          </w:rPr>
          <w:delText>Journal of Voice</w:delText>
        </w:r>
        <w:r w:rsidRPr="00EB3D27">
          <w:rPr>
            <w:rFonts w:ascii="Times" w:hAnsi="Times"/>
            <w:color w:val="000000" w:themeColor="text1"/>
          </w:rPr>
          <w:delText>,</w:delText>
        </w:r>
        <w:r w:rsidRPr="00EB3D27">
          <w:rPr>
            <w:rStyle w:val="apple-converted-space"/>
            <w:rFonts w:ascii="Times" w:hAnsi="Times"/>
            <w:color w:val="000000" w:themeColor="text1"/>
          </w:rPr>
          <w:delText> </w:delText>
        </w:r>
        <w:r w:rsidRPr="00EB3D27">
          <w:rPr>
            <w:rFonts w:ascii="Times" w:hAnsi="Times"/>
            <w:i/>
            <w:iCs/>
            <w:color w:val="000000" w:themeColor="text1"/>
          </w:rPr>
          <w:delText>28</w:delText>
        </w:r>
        <w:r w:rsidRPr="00EB3D27">
          <w:rPr>
            <w:rFonts w:ascii="Times" w:hAnsi="Times"/>
            <w:color w:val="000000" w:themeColor="text1"/>
          </w:rPr>
          <w:delText>(3), 332–340.</w:delText>
        </w:r>
        <w:r w:rsidRPr="00EB3D27">
          <w:rPr>
            <w:rStyle w:val="apple-converted-space"/>
            <w:rFonts w:ascii="Times" w:hAnsi="Times"/>
            <w:color w:val="000000" w:themeColor="text1"/>
          </w:rPr>
          <w:delText> </w:delText>
        </w:r>
        <w:r w:rsidRPr="00EB3D27">
          <w:rPr>
            <w:rFonts w:ascii="Times" w:hAnsi="Times"/>
            <w:color w:val="000000" w:themeColor="text1"/>
          </w:rPr>
          <w:delText>https://doi.org/10.1016/j.jvoice.2013.10.019</w:delText>
        </w:r>
      </w:del>
    </w:p>
    <w:p w14:paraId="342E35AE" w14:textId="77777777" w:rsidR="00F05EAB" w:rsidRPr="00EB3D27" w:rsidRDefault="00F05EAB" w:rsidP="00EB3D27">
      <w:pPr>
        <w:pStyle w:val="NormalWeb"/>
        <w:spacing w:before="0" w:beforeAutospacing="0" w:after="0" w:afterAutospacing="0"/>
        <w:rPr>
          <w:del w:id="755" w:author="Camila Bruder" w:date="2023-11-30T14:37:00Z"/>
          <w:rFonts w:ascii="Times" w:hAnsi="Times"/>
          <w:color w:val="000000" w:themeColor="text1"/>
        </w:rPr>
      </w:pPr>
    </w:p>
    <w:p w14:paraId="6BCE3371" w14:textId="77777777" w:rsidR="00F05EAB" w:rsidRPr="00EB3D27" w:rsidRDefault="00F05EAB" w:rsidP="00EB3D27">
      <w:pPr>
        <w:pStyle w:val="NormalWeb"/>
        <w:spacing w:before="0" w:beforeAutospacing="0" w:after="0" w:afterAutospacing="0"/>
        <w:rPr>
          <w:del w:id="756" w:author="Camila Bruder" w:date="2023-11-30T14:37:00Z"/>
          <w:rFonts w:ascii="Times" w:hAnsi="Times"/>
          <w:color w:val="000000" w:themeColor="text1"/>
        </w:rPr>
      </w:pPr>
      <w:del w:id="757" w:author="Camila Bruder" w:date="2023-11-30T14:37:00Z">
        <w:r w:rsidRPr="00EB3D27">
          <w:rPr>
            <w:rFonts w:ascii="Times" w:hAnsi="Times"/>
            <w:color w:val="000000" w:themeColor="text1"/>
          </w:rPr>
          <w:delText>Lange, E. B.</w:delText>
        </w:r>
        <w:r w:rsidRPr="00EB3D27">
          <w:rPr>
            <w:rFonts w:ascii="Times" w:hAnsi="Times"/>
            <w:color w:val="000000" w:themeColor="text1"/>
            <w:lang w:val="en-US"/>
          </w:rPr>
          <w:delText xml:space="preserve">, </w:delText>
        </w:r>
        <w:r w:rsidRPr="00EB3D27">
          <w:rPr>
            <w:rFonts w:ascii="Times" w:hAnsi="Times"/>
            <w:color w:val="000000" w:themeColor="text1"/>
          </w:rPr>
          <w:delText>&amp; Frieler, K. (2018). Challenges and Opportunities of Predicting Musical Emotions with Perceptual and Automatized Features.</w:delText>
        </w:r>
        <w:r w:rsidRPr="00EB3D27">
          <w:rPr>
            <w:rStyle w:val="apple-converted-space"/>
            <w:rFonts w:ascii="Times" w:hAnsi="Times"/>
            <w:color w:val="000000" w:themeColor="text1"/>
          </w:rPr>
          <w:delText> </w:delText>
        </w:r>
        <w:r w:rsidRPr="00EB3D27">
          <w:rPr>
            <w:rFonts w:ascii="Times" w:hAnsi="Times"/>
            <w:i/>
            <w:iCs/>
            <w:color w:val="000000" w:themeColor="text1"/>
          </w:rPr>
          <w:delText>Music Perception</w:delText>
        </w:r>
        <w:r w:rsidRPr="00EB3D27">
          <w:rPr>
            <w:rFonts w:ascii="Times" w:hAnsi="Times"/>
            <w:color w:val="000000" w:themeColor="text1"/>
          </w:rPr>
          <w:delText>,</w:delText>
        </w:r>
        <w:r w:rsidRPr="00EB3D27">
          <w:rPr>
            <w:rStyle w:val="apple-converted-space"/>
            <w:rFonts w:ascii="Times" w:hAnsi="Times"/>
            <w:color w:val="000000" w:themeColor="text1"/>
          </w:rPr>
          <w:delText> </w:delText>
        </w:r>
        <w:r w:rsidRPr="00EB3D27">
          <w:rPr>
            <w:rFonts w:ascii="Times" w:hAnsi="Times"/>
            <w:i/>
            <w:iCs/>
            <w:color w:val="000000" w:themeColor="text1"/>
          </w:rPr>
          <w:delText>36</w:delText>
        </w:r>
        <w:r w:rsidRPr="00EB3D27">
          <w:rPr>
            <w:rFonts w:ascii="Times" w:hAnsi="Times"/>
            <w:color w:val="000000" w:themeColor="text1"/>
          </w:rPr>
          <w:delText>(2), 217–242.</w:delText>
        </w:r>
        <w:r w:rsidRPr="00EB3D27">
          <w:rPr>
            <w:rStyle w:val="apple-converted-space"/>
            <w:rFonts w:ascii="Times" w:hAnsi="Times"/>
            <w:color w:val="000000" w:themeColor="text1"/>
          </w:rPr>
          <w:delText> </w:delText>
        </w:r>
        <w:r w:rsidRPr="00EB3D27">
          <w:rPr>
            <w:rFonts w:ascii="Times" w:hAnsi="Times"/>
            <w:color w:val="000000" w:themeColor="text1"/>
          </w:rPr>
          <w:delText>https://doi.org/10.1525/mp.2018.36.2.217</w:delText>
        </w:r>
      </w:del>
    </w:p>
    <w:p w14:paraId="60987115" w14:textId="77777777" w:rsidR="00F05EAB" w:rsidRPr="00EB3D27" w:rsidRDefault="00F05EAB" w:rsidP="00EB3D27">
      <w:pPr>
        <w:pStyle w:val="NormalWeb"/>
        <w:spacing w:before="0" w:beforeAutospacing="0" w:after="0" w:afterAutospacing="0"/>
        <w:rPr>
          <w:del w:id="758" w:author="Camila Bruder" w:date="2023-11-30T14:37:00Z"/>
          <w:rFonts w:ascii="Times" w:hAnsi="Times"/>
          <w:color w:val="000000" w:themeColor="text1"/>
          <w:lang w:val="en-US"/>
        </w:rPr>
      </w:pPr>
    </w:p>
    <w:p w14:paraId="5337165C" w14:textId="77777777" w:rsidR="00F05EAB" w:rsidRPr="00EB3D27" w:rsidRDefault="00F05EAB" w:rsidP="00EB3D27">
      <w:pPr>
        <w:pStyle w:val="NormalWeb"/>
        <w:spacing w:before="0" w:beforeAutospacing="0" w:after="0" w:afterAutospacing="0"/>
        <w:rPr>
          <w:del w:id="759" w:author="Camila Bruder" w:date="2023-11-30T14:37:00Z"/>
          <w:rFonts w:ascii="Times" w:hAnsi="Times"/>
          <w:color w:val="000000" w:themeColor="text1"/>
          <w:lang w:val="en-US"/>
        </w:rPr>
      </w:pPr>
      <w:del w:id="760" w:author="Camila Bruder" w:date="2023-11-30T14:37:00Z">
        <w:r w:rsidRPr="00EB3D27">
          <w:rPr>
            <w:rFonts w:ascii="Times" w:hAnsi="Times"/>
            <w:color w:val="000000" w:themeColor="text1"/>
            <w:lang w:val="en-US"/>
          </w:rPr>
          <w:delText xml:space="preserve">Lehmann, E.L. (1998). Nonparametrics: Statistical Methods Based on Ranks, Revised. Springer. </w:delText>
        </w:r>
      </w:del>
    </w:p>
    <w:p w14:paraId="03619833" w14:textId="77777777" w:rsidR="00F05EAB" w:rsidRPr="00EB3D27" w:rsidRDefault="00F05EAB" w:rsidP="00EB3D27">
      <w:pPr>
        <w:pStyle w:val="NormalWeb"/>
        <w:spacing w:before="0" w:beforeAutospacing="0" w:after="0" w:afterAutospacing="0"/>
        <w:rPr>
          <w:del w:id="761" w:author="Camila Bruder" w:date="2023-11-30T14:37:00Z"/>
          <w:rFonts w:ascii="Times" w:hAnsi="Times"/>
          <w:color w:val="000000" w:themeColor="text1"/>
        </w:rPr>
      </w:pPr>
    </w:p>
    <w:p w14:paraId="521888A9" w14:textId="77777777" w:rsidR="00F05EAB" w:rsidRPr="00EB3D27" w:rsidRDefault="00F05EAB" w:rsidP="00EB3D27">
      <w:pPr>
        <w:pStyle w:val="NormalWeb"/>
        <w:spacing w:before="0" w:beforeAutospacing="0" w:after="0" w:afterAutospacing="0"/>
        <w:rPr>
          <w:del w:id="762" w:author="Camila Bruder" w:date="2023-11-30T14:37:00Z"/>
          <w:rFonts w:ascii="Times" w:hAnsi="Times"/>
          <w:color w:val="000000" w:themeColor="text1"/>
        </w:rPr>
      </w:pPr>
      <w:del w:id="763" w:author="Camila Bruder" w:date="2023-11-30T14:37:00Z">
        <w:r w:rsidRPr="00EB3D27">
          <w:rPr>
            <w:rFonts w:ascii="Times" w:hAnsi="Times"/>
            <w:color w:val="000000" w:themeColor="text1"/>
          </w:rPr>
          <w:delText>Mauch, M., &amp; Dixon, S. (2014). PYIN: A fundamental frequency estimator using probabilistic</w:delText>
        </w:r>
        <w:r w:rsidRPr="00EB3D27">
          <w:rPr>
            <w:rFonts w:ascii="Times" w:hAnsi="Times"/>
            <w:color w:val="000000" w:themeColor="text1"/>
            <w:lang w:val="en-US"/>
          </w:rPr>
          <w:delText xml:space="preserve"> </w:delText>
        </w:r>
        <w:r w:rsidRPr="00EB3D27">
          <w:rPr>
            <w:rFonts w:ascii="Times" w:hAnsi="Times"/>
            <w:color w:val="000000" w:themeColor="text1"/>
          </w:rPr>
          <w:delText>threshold distributions.</w:delText>
        </w:r>
        <w:r w:rsidRPr="00EB3D27">
          <w:rPr>
            <w:rStyle w:val="apple-converted-space"/>
            <w:rFonts w:ascii="Times" w:hAnsi="Times"/>
            <w:color w:val="000000" w:themeColor="text1"/>
          </w:rPr>
          <w:delText> </w:delText>
        </w:r>
        <w:r w:rsidRPr="00EB3D27">
          <w:rPr>
            <w:rFonts w:ascii="Times" w:hAnsi="Times"/>
            <w:i/>
            <w:iCs/>
            <w:color w:val="000000" w:themeColor="text1"/>
          </w:rPr>
          <w:delText>2014 IEEE International Conference on Acoustics, Speech and Signal Processing (ICASSP)</w:delText>
        </w:r>
        <w:r w:rsidRPr="00EB3D27">
          <w:rPr>
            <w:rFonts w:ascii="Times" w:hAnsi="Times"/>
            <w:color w:val="000000" w:themeColor="text1"/>
          </w:rPr>
          <w:delText>.</w:delText>
        </w:r>
        <w:r w:rsidRPr="00EB3D27">
          <w:rPr>
            <w:rStyle w:val="apple-converted-space"/>
            <w:rFonts w:ascii="Times" w:hAnsi="Times"/>
            <w:color w:val="000000" w:themeColor="text1"/>
          </w:rPr>
          <w:delText> </w:delText>
        </w:r>
        <w:r w:rsidRPr="00EB3D27">
          <w:rPr>
            <w:rFonts w:ascii="Times" w:hAnsi="Times"/>
            <w:color w:val="000000" w:themeColor="text1"/>
          </w:rPr>
          <w:delText>https://doi.org/10.1109/icassp.2014.6853678</w:delText>
        </w:r>
      </w:del>
    </w:p>
    <w:p w14:paraId="123F94B6" w14:textId="77777777" w:rsidR="00F05EAB" w:rsidRPr="00EB3D27" w:rsidRDefault="00F05EAB" w:rsidP="00EB3D27">
      <w:pPr>
        <w:rPr>
          <w:del w:id="764" w:author="Camila Bruder" w:date="2023-11-30T14:37:00Z"/>
          <w:rFonts w:ascii="Times" w:hAnsi="Times" w:cs="Arial"/>
          <w:color w:val="000000" w:themeColor="text1"/>
        </w:rPr>
      </w:pPr>
    </w:p>
    <w:p w14:paraId="2C38D160" w14:textId="77777777" w:rsidR="00F05EAB" w:rsidRPr="00EB3D27" w:rsidRDefault="00F05EAB" w:rsidP="00EB3D27">
      <w:pPr>
        <w:autoSpaceDE w:val="0"/>
        <w:autoSpaceDN w:val="0"/>
        <w:adjustRightInd w:val="0"/>
        <w:rPr>
          <w:del w:id="765" w:author="Camila Bruder" w:date="2023-11-30T14:37:00Z"/>
          <w:rFonts w:ascii="Times" w:hAnsi="Times" w:cs="Arial"/>
          <w:i/>
          <w:iCs/>
          <w:color w:val="000000" w:themeColor="text1"/>
        </w:rPr>
      </w:pPr>
      <w:del w:id="766" w:author="Camila Bruder" w:date="2023-11-30T14:37:00Z">
        <w:r w:rsidRPr="00EB3D27">
          <w:rPr>
            <w:rFonts w:ascii="Times" w:hAnsi="Times" w:cs="Arial"/>
            <w:color w:val="000000" w:themeColor="text1"/>
          </w:rPr>
          <w:delText>Mauch</w:delText>
        </w:r>
        <w:r w:rsidRPr="00EB3D27">
          <w:rPr>
            <w:rFonts w:ascii="Times" w:hAnsi="Times" w:cs="Arial"/>
            <w:color w:val="000000" w:themeColor="text1"/>
            <w:lang w:val="en-US"/>
          </w:rPr>
          <w:delText>, M., Cannam, C., Bittner, R., Fazekas, G., Salamon, J., Dai, J., Bello, J., &amp; Dixon, S. (</w:delText>
        </w:r>
        <w:r w:rsidRPr="00EB3D27">
          <w:rPr>
            <w:rFonts w:ascii="Times" w:hAnsi="Times" w:cs="Arial"/>
            <w:color w:val="000000" w:themeColor="text1"/>
          </w:rPr>
          <w:delText>2015</w:delText>
        </w:r>
        <w:r w:rsidRPr="00EB3D27">
          <w:rPr>
            <w:rFonts w:ascii="Times" w:hAnsi="Times" w:cs="Arial"/>
            <w:color w:val="000000" w:themeColor="text1"/>
            <w:lang w:val="en-US"/>
          </w:rPr>
          <w:delText>).</w:delText>
        </w:r>
        <w:r w:rsidRPr="00EB3D27">
          <w:rPr>
            <w:rFonts w:ascii="Times" w:hAnsi="Times" w:cs="Arial"/>
            <w:color w:val="000000" w:themeColor="text1"/>
          </w:rPr>
          <w:delText xml:space="preserve"> Computer-aided Melody Note Transcription Using the Tony Software: Accuracy and Efficiency</w:delText>
        </w:r>
        <w:r w:rsidRPr="00EB3D27">
          <w:rPr>
            <w:rFonts w:ascii="Times" w:hAnsi="Times" w:cs="Arial"/>
            <w:color w:val="000000" w:themeColor="text1"/>
            <w:lang w:val="en-US"/>
          </w:rPr>
          <w:delText>.</w:delText>
        </w:r>
        <w:r w:rsidR="00740951">
          <w:rPr>
            <w:rFonts w:ascii="Times" w:hAnsi="Times" w:cs="Arial"/>
            <w:color w:val="000000" w:themeColor="text1"/>
          </w:rPr>
          <w:delText xml:space="preserve"> </w:delText>
        </w:r>
        <w:r w:rsidRPr="00EB3D27">
          <w:rPr>
            <w:rFonts w:ascii="Times" w:hAnsi="Times" w:cs="Arial"/>
            <w:i/>
            <w:iCs/>
            <w:color w:val="000000" w:themeColor="text1"/>
          </w:rPr>
          <w:delText>Proceedings of the First International Conference on Technologies for Music Notation and Representation</w:delText>
        </w:r>
        <w:r w:rsidRPr="00EB3D27">
          <w:rPr>
            <w:rFonts w:ascii="Times" w:hAnsi="Times" w:cs="Arial"/>
            <w:color w:val="000000" w:themeColor="text1"/>
          </w:rPr>
          <w:delText>,</w:delText>
        </w:r>
        <w:r w:rsidRPr="00EB3D27">
          <w:rPr>
            <w:rFonts w:ascii="Times" w:hAnsi="Times" w:cs="Arial"/>
            <w:color w:val="000000" w:themeColor="text1"/>
            <w:lang w:val="en-US"/>
          </w:rPr>
          <w:delText xml:space="preserve"> </w:delText>
        </w:r>
        <w:r w:rsidRPr="00EB3D27">
          <w:rPr>
            <w:rFonts w:ascii="Times" w:hAnsi="Times"/>
            <w:color w:val="000000" w:themeColor="text1"/>
          </w:rPr>
          <w:delText>https://code.soundsoftware.ac.uk/attachments/download/1423/tony-paper_preprint.pdf</w:delText>
        </w:r>
      </w:del>
    </w:p>
    <w:p w14:paraId="1AC51FC0" w14:textId="77777777" w:rsidR="00F05EAB" w:rsidRPr="00EB3D27" w:rsidRDefault="00F05EAB" w:rsidP="00EB3D27">
      <w:pPr>
        <w:pStyle w:val="NormalWeb"/>
        <w:rPr>
          <w:del w:id="767" w:author="Camila Bruder" w:date="2023-11-30T14:37:00Z"/>
          <w:rFonts w:ascii="Times" w:hAnsi="Times"/>
          <w:color w:val="000000" w:themeColor="text1"/>
        </w:rPr>
      </w:pPr>
      <w:del w:id="768" w:author="Camila Bruder" w:date="2023-11-30T14:37:00Z">
        <w:r w:rsidRPr="00EB3D27">
          <w:rPr>
            <w:rFonts w:ascii="Times" w:hAnsi="Times"/>
            <w:color w:val="000000" w:themeColor="text1"/>
          </w:rPr>
          <w:delText xml:space="preserve">McAleer, P., Todorov, A. &amp; Berlin, P. (2014). How do you say ’Hello’? Personality impressions from brief novel voices. </w:delText>
        </w:r>
        <w:r w:rsidRPr="00EB3D27">
          <w:rPr>
            <w:rFonts w:ascii="Times" w:hAnsi="Times"/>
            <w:i/>
            <w:iCs/>
            <w:color w:val="000000" w:themeColor="text1"/>
          </w:rPr>
          <w:delText>PLOS ONE 9</w:delText>
        </w:r>
        <w:r w:rsidRPr="00EB3D27">
          <w:rPr>
            <w:rFonts w:ascii="Times" w:hAnsi="Times"/>
            <w:color w:val="000000" w:themeColor="text1"/>
          </w:rPr>
          <w:delText>(3).</w:delText>
        </w:r>
      </w:del>
    </w:p>
    <w:p w14:paraId="175FD45B" w14:textId="77777777" w:rsidR="00F05EAB" w:rsidRPr="00EB3D27" w:rsidRDefault="00F05EAB" w:rsidP="00EB3D27">
      <w:pPr>
        <w:autoSpaceDE w:val="0"/>
        <w:autoSpaceDN w:val="0"/>
        <w:adjustRightInd w:val="0"/>
        <w:rPr>
          <w:del w:id="769" w:author="Camila Bruder" w:date="2023-11-30T14:37:00Z"/>
          <w:rFonts w:ascii="Times" w:hAnsi="Times" w:cs="Segoe UI"/>
          <w:color w:val="212121"/>
          <w:shd w:val="clear" w:color="auto" w:fill="FFFFFF"/>
        </w:rPr>
      </w:pPr>
      <w:del w:id="770" w:author="Camila Bruder" w:date="2023-11-30T14:37:00Z">
        <w:r w:rsidRPr="00EB3D27">
          <w:rPr>
            <w:rFonts w:ascii="Times" w:hAnsi="Times" w:cs="Segoe UI"/>
            <w:color w:val="212121"/>
            <w:shd w:val="clear" w:color="auto" w:fill="FFFFFF"/>
          </w:rPr>
          <w:delText>Merrill, J., &amp; Larrouy-Maestri, P. (2017). Vocal Features of Song and Speech: Insights from Schoenberg's Pierrot Lunaire.</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Frontiers in psychology</w:delText>
        </w:r>
        <w:r w:rsidRPr="00EB3D27">
          <w:rPr>
            <w:rFonts w:ascii="Times" w:hAnsi="Times" w:cs="Segoe UI"/>
            <w:color w:val="212121"/>
            <w:shd w:val="clear" w:color="auto" w:fill="FFFFFF"/>
          </w:rPr>
          <w:delText>,</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8</w:delText>
        </w:r>
        <w:r w:rsidRPr="00EB3D27">
          <w:rPr>
            <w:rFonts w:ascii="Times" w:hAnsi="Times" w:cs="Segoe UI"/>
            <w:color w:val="212121"/>
            <w:shd w:val="clear" w:color="auto" w:fill="FFFFFF"/>
          </w:rPr>
          <w:delText>, 1108. https://doi.org/10.3389/fpsyg.2017.01108</w:delText>
        </w:r>
      </w:del>
    </w:p>
    <w:p w14:paraId="52626519" w14:textId="77777777" w:rsidR="00F05EAB" w:rsidRPr="00EB3D27" w:rsidRDefault="00F05EAB" w:rsidP="00EB3D27">
      <w:pPr>
        <w:autoSpaceDE w:val="0"/>
        <w:autoSpaceDN w:val="0"/>
        <w:adjustRightInd w:val="0"/>
        <w:rPr>
          <w:del w:id="771" w:author="Camila Bruder" w:date="2023-11-30T14:37:00Z"/>
          <w:rFonts w:ascii="Times" w:hAnsi="Times" w:cs="Segoe UI"/>
          <w:color w:val="000000" w:themeColor="text1"/>
          <w:shd w:val="clear" w:color="auto" w:fill="FCFCFC"/>
        </w:rPr>
      </w:pPr>
    </w:p>
    <w:p w14:paraId="23CD5935" w14:textId="77777777" w:rsidR="00F05EAB" w:rsidRPr="00EB3D27" w:rsidRDefault="00F05EAB" w:rsidP="00EB3D27">
      <w:pPr>
        <w:autoSpaceDE w:val="0"/>
        <w:autoSpaceDN w:val="0"/>
        <w:adjustRightInd w:val="0"/>
        <w:rPr>
          <w:del w:id="772" w:author="Camila Bruder" w:date="2023-11-30T14:37:00Z"/>
          <w:rFonts w:ascii="Times" w:hAnsi="Times" w:cs="Arial"/>
          <w:color w:val="000000" w:themeColor="text1"/>
        </w:rPr>
      </w:pPr>
      <w:del w:id="773" w:author="Camila Bruder" w:date="2023-11-30T14:37:00Z">
        <w:r w:rsidRPr="00EB3D27">
          <w:rPr>
            <w:rFonts w:ascii="Times" w:hAnsi="Times" w:cs="Segoe UI"/>
            <w:color w:val="000000" w:themeColor="text1"/>
            <w:shd w:val="clear" w:color="auto" w:fill="FCFCFC"/>
          </w:rPr>
          <w:delText>Merrill, J. Auditory perceptual assessment of voices: Examining perceptual ratings as a function of voice experience.</w:delText>
        </w:r>
        <w:r w:rsidRPr="00EB3D27">
          <w:rPr>
            <w:rStyle w:val="apple-converted-space"/>
            <w:rFonts w:ascii="Times" w:hAnsi="Times" w:cs="Segoe UI"/>
            <w:color w:val="000000" w:themeColor="text1"/>
            <w:shd w:val="clear" w:color="auto" w:fill="FCFCFC"/>
          </w:rPr>
          <w:delText> </w:delText>
        </w:r>
        <w:r w:rsidRPr="00EB3D27">
          <w:rPr>
            <w:rFonts w:ascii="Times" w:hAnsi="Times" w:cs="Segoe UI"/>
            <w:i/>
            <w:iCs/>
            <w:color w:val="000000" w:themeColor="text1"/>
          </w:rPr>
          <w:delText>Curr Psychol</w:delText>
        </w:r>
        <w:r w:rsidRPr="00EB3D27">
          <w:rPr>
            <w:rStyle w:val="apple-converted-space"/>
            <w:rFonts w:ascii="Times" w:hAnsi="Times" w:cs="Segoe UI"/>
            <w:color w:val="000000" w:themeColor="text1"/>
            <w:shd w:val="clear" w:color="auto" w:fill="FCFCFC"/>
          </w:rPr>
          <w:delText> </w:delText>
        </w:r>
        <w:r w:rsidRPr="00EB3D27">
          <w:rPr>
            <w:rFonts w:ascii="Times" w:hAnsi="Times" w:cs="Segoe UI"/>
            <w:color w:val="000000" w:themeColor="text1"/>
            <w:shd w:val="clear" w:color="auto" w:fill="FCFCFC"/>
          </w:rPr>
          <w:delText>(2022). https://doi.org/10.1007/s12144-022-02734-7</w:delText>
        </w:r>
      </w:del>
    </w:p>
    <w:p w14:paraId="17E41A07" w14:textId="77777777" w:rsidR="00F05EAB" w:rsidRPr="00EB3D27" w:rsidRDefault="00F05EAB" w:rsidP="00EB3D27">
      <w:pPr>
        <w:autoSpaceDE w:val="0"/>
        <w:autoSpaceDN w:val="0"/>
        <w:adjustRightInd w:val="0"/>
        <w:rPr>
          <w:del w:id="774" w:author="Camila Bruder" w:date="2023-11-30T14:37:00Z"/>
          <w:rFonts w:ascii="Times" w:eastAsiaTheme="minorHAnsi" w:hAnsi="Times"/>
          <w:color w:val="000000" w:themeColor="text1"/>
          <w:lang w:val="en-US" w:eastAsia="en-US"/>
        </w:rPr>
      </w:pPr>
    </w:p>
    <w:p w14:paraId="24C734DE" w14:textId="77777777" w:rsidR="00F05EAB" w:rsidRPr="00EB3D27" w:rsidRDefault="00F05EAB" w:rsidP="00EB3D27">
      <w:pPr>
        <w:autoSpaceDE w:val="0"/>
        <w:autoSpaceDN w:val="0"/>
        <w:adjustRightInd w:val="0"/>
        <w:rPr>
          <w:del w:id="775" w:author="Camila Bruder" w:date="2023-11-30T14:37:00Z"/>
          <w:rFonts w:ascii="Times" w:eastAsiaTheme="minorHAnsi" w:hAnsi="Times"/>
          <w:color w:val="000000" w:themeColor="text1"/>
          <w:lang w:val="en-US" w:eastAsia="en-US"/>
        </w:rPr>
      </w:pPr>
      <w:del w:id="776" w:author="Camila Bruder" w:date="2023-11-30T14:37:00Z">
        <w:r w:rsidRPr="00EB3D27">
          <w:rPr>
            <w:rFonts w:ascii="Times" w:hAnsi="Times" w:cs="Segoe UI"/>
            <w:color w:val="212121"/>
            <w:shd w:val="clear" w:color="auto" w:fill="FFFFFF"/>
          </w:rPr>
          <w:delText>Mehr, S. A., Singh, M., York, H., Glowacki, L., &amp; Krasnow, M. M. (2018). Form and Function in Human Song.</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Current biology : C</w:delText>
        </w:r>
        <w:r w:rsidRPr="00C6680B">
          <w:rPr>
            <w:rFonts w:ascii="Times" w:hAnsi="Times" w:cs="Segoe UI"/>
            <w:i/>
            <w:iCs/>
            <w:color w:val="212121"/>
            <w:lang w:val="en-US"/>
          </w:rPr>
          <w:delText xml:space="preserve">urrent </w:delText>
        </w:r>
        <w:r w:rsidRPr="00EB3D27">
          <w:rPr>
            <w:rFonts w:ascii="Times" w:hAnsi="Times" w:cs="Segoe UI"/>
            <w:i/>
            <w:iCs/>
            <w:color w:val="212121"/>
          </w:rPr>
          <w:delText>B</w:delText>
        </w:r>
        <w:r w:rsidRPr="00C6680B">
          <w:rPr>
            <w:rFonts w:ascii="Times" w:hAnsi="Times" w:cs="Segoe UI"/>
            <w:i/>
            <w:iCs/>
            <w:color w:val="212121"/>
            <w:lang w:val="en-US"/>
          </w:rPr>
          <w:delText>iology</w:delText>
        </w:r>
        <w:r w:rsidRPr="00EB3D27">
          <w:rPr>
            <w:rFonts w:ascii="Times" w:hAnsi="Times" w:cs="Segoe UI"/>
            <w:color w:val="212121"/>
            <w:shd w:val="clear" w:color="auto" w:fill="FFFFFF"/>
          </w:rPr>
          <w:delText>,</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28</w:delText>
        </w:r>
        <w:r w:rsidRPr="00EB3D27">
          <w:rPr>
            <w:rFonts w:ascii="Times" w:hAnsi="Times" w:cs="Segoe UI"/>
            <w:color w:val="212121"/>
            <w:shd w:val="clear" w:color="auto" w:fill="FFFFFF"/>
          </w:rPr>
          <w:delText>(3), 356–368</w:delText>
        </w:r>
        <w:r w:rsidRPr="00C6680B">
          <w:rPr>
            <w:rFonts w:ascii="Times" w:hAnsi="Times" w:cs="Segoe UI"/>
            <w:color w:val="212121"/>
            <w:shd w:val="clear" w:color="auto" w:fill="FFFFFF"/>
            <w:lang w:val="en-US"/>
          </w:rPr>
          <w:delText>.</w:delText>
        </w:r>
        <w:r w:rsidRPr="00EB3D27">
          <w:rPr>
            <w:rFonts w:ascii="Times" w:hAnsi="Times" w:cs="Segoe UI"/>
            <w:color w:val="212121"/>
            <w:shd w:val="clear" w:color="auto" w:fill="FFFFFF"/>
          </w:rPr>
          <w:delText xml:space="preserve"> https://doi.org/10.1016/j.cub.2017.12.042</w:delText>
        </w:r>
      </w:del>
    </w:p>
    <w:p w14:paraId="0943F694" w14:textId="77777777" w:rsidR="00F05EAB" w:rsidRPr="00EB3D27" w:rsidRDefault="00F05EAB" w:rsidP="00EB3D27">
      <w:pPr>
        <w:autoSpaceDE w:val="0"/>
        <w:autoSpaceDN w:val="0"/>
        <w:adjustRightInd w:val="0"/>
        <w:rPr>
          <w:del w:id="777" w:author="Camila Bruder" w:date="2023-11-30T14:37:00Z"/>
          <w:rFonts w:ascii="Times" w:eastAsiaTheme="minorHAnsi" w:hAnsi="Times"/>
          <w:color w:val="000000" w:themeColor="text1"/>
          <w:lang w:val="en-US" w:eastAsia="en-US"/>
        </w:rPr>
      </w:pPr>
    </w:p>
    <w:p w14:paraId="0F573BA6" w14:textId="77777777" w:rsidR="00F05EAB" w:rsidRPr="00EB3D27" w:rsidRDefault="00F05EAB" w:rsidP="00EB3D27">
      <w:pPr>
        <w:autoSpaceDE w:val="0"/>
        <w:autoSpaceDN w:val="0"/>
        <w:adjustRightInd w:val="0"/>
        <w:rPr>
          <w:del w:id="778" w:author="Camila Bruder" w:date="2023-11-30T14:37:00Z"/>
          <w:rFonts w:ascii="Times" w:eastAsiaTheme="minorHAnsi" w:hAnsi="Times"/>
          <w:color w:val="000000" w:themeColor="text1"/>
          <w:lang w:val="en-US" w:eastAsia="en-US"/>
        </w:rPr>
      </w:pPr>
      <w:del w:id="779" w:author="Camila Bruder" w:date="2023-11-30T14:37:00Z">
        <w:r w:rsidRPr="00EB3D27">
          <w:rPr>
            <w:rFonts w:ascii="Times" w:hAnsi="Times" w:cs="Segoe UI"/>
            <w:color w:val="212121"/>
            <w:shd w:val="clear" w:color="auto" w:fill="FFFFFF"/>
          </w:rPr>
          <w:delText>Mehr, S. A., Singh, M., Knox, D., Ketter, D. M., Pickens-Jones, D., Atwood, S., Lucas, C., Jacoby, N., Egner, A. A., Hopkins, E. J., Howard, R. M., Hartshorne, J. K., Jennings, M. V., Simson, J., Bainbridge, C. M., Pinker, S., O'Donnell, T. J., Krasnow, M. M., &amp; Glowacki, L. (2019). Universality and diversity in human song.</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Science (New York, N.Y.)</w:delText>
        </w:r>
        <w:r w:rsidRPr="00EB3D27">
          <w:rPr>
            <w:rFonts w:ascii="Times" w:hAnsi="Times" w:cs="Segoe UI"/>
            <w:color w:val="212121"/>
            <w:shd w:val="clear" w:color="auto" w:fill="FFFFFF"/>
          </w:rPr>
          <w:delText>,</w:delText>
        </w:r>
        <w:r w:rsidRPr="00EB3D27">
          <w:rPr>
            <w:rStyle w:val="apple-converted-space"/>
            <w:rFonts w:ascii="Times" w:hAnsi="Times" w:cs="Segoe UI"/>
            <w:color w:val="212121"/>
            <w:shd w:val="clear" w:color="auto" w:fill="FFFFFF"/>
          </w:rPr>
          <w:delText> </w:delText>
        </w:r>
        <w:r w:rsidRPr="00EB3D27">
          <w:rPr>
            <w:rFonts w:ascii="Times" w:hAnsi="Times" w:cs="Segoe UI"/>
            <w:i/>
            <w:iCs/>
            <w:color w:val="212121"/>
          </w:rPr>
          <w:delText>366</w:delText>
        </w:r>
        <w:r w:rsidRPr="00EB3D27">
          <w:rPr>
            <w:rFonts w:ascii="Times" w:hAnsi="Times" w:cs="Segoe UI"/>
            <w:color w:val="212121"/>
            <w:shd w:val="clear" w:color="auto" w:fill="FFFFFF"/>
          </w:rPr>
          <w:delText>(6468), eaax0868. https://doi.org/10.1126/science.aax0868</w:delText>
        </w:r>
      </w:del>
    </w:p>
    <w:p w14:paraId="20980568" w14:textId="77777777" w:rsidR="00F05EAB" w:rsidRPr="00EB3D27" w:rsidRDefault="00F05EAB" w:rsidP="00EB3D27">
      <w:pPr>
        <w:pStyle w:val="NormalWeb"/>
        <w:rPr>
          <w:del w:id="780" w:author="Camila Bruder" w:date="2023-11-30T14:37:00Z"/>
          <w:rFonts w:ascii="Times" w:hAnsi="Times" w:cs="Calibri"/>
          <w:color w:val="000000" w:themeColor="text1"/>
          <w:lang w:val="en-US"/>
        </w:rPr>
      </w:pPr>
      <w:del w:id="781" w:author="Camila Bruder" w:date="2023-11-30T14:37:00Z">
        <w:r w:rsidRPr="00EB3D27">
          <w:rPr>
            <w:rFonts w:ascii="Times" w:hAnsi="Times" w:cs="Segoe UI"/>
            <w:color w:val="000000" w:themeColor="text1"/>
            <w:shd w:val="clear" w:color="auto" w:fill="FFFFFF"/>
          </w:rPr>
          <w:delText>M</w:delText>
        </w:r>
        <w:r w:rsidRPr="00F34919">
          <w:rPr>
            <w:rFonts w:ascii="Times" w:hAnsi="Times" w:cs="Segoe UI"/>
            <w:color w:val="000000" w:themeColor="text1"/>
            <w:shd w:val="clear" w:color="auto" w:fill="FFFFFF"/>
            <w:lang w:val="en-US"/>
          </w:rPr>
          <w:delText>e</w:delText>
        </w:r>
        <w:r w:rsidRPr="00EB3D27">
          <w:rPr>
            <w:rFonts w:ascii="Times" w:hAnsi="Times" w:cs="Segoe UI"/>
            <w:color w:val="000000" w:themeColor="text1"/>
            <w:shd w:val="clear" w:color="auto" w:fill="FFFFFF"/>
          </w:rPr>
          <w:delText>hr, S. A., Krasnow, M. M., Bryant, G. A., &amp; Hagen, E. H. (2020). Origins of music in credible signaling.</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The Behavioral and brain sciences</w:delText>
        </w:r>
        <w:r w:rsidRPr="00EB3D27">
          <w:rPr>
            <w:rFonts w:ascii="Times" w:hAnsi="Times" w:cs="Segoe UI"/>
            <w:color w:val="000000" w:themeColor="text1"/>
            <w:shd w:val="clear" w:color="auto" w:fill="FFFFFF"/>
          </w:rPr>
          <w:delText>,</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44</w:delText>
        </w:r>
        <w:r w:rsidRPr="00EB3D27">
          <w:rPr>
            <w:rFonts w:ascii="Times" w:hAnsi="Times" w:cs="Segoe UI"/>
            <w:color w:val="000000" w:themeColor="text1"/>
            <w:shd w:val="clear" w:color="auto" w:fill="FFFFFF"/>
          </w:rPr>
          <w:delText>, e60. https://doi.org/10.1017/S0140525X20000345</w:delText>
        </w:r>
      </w:del>
    </w:p>
    <w:p w14:paraId="03141FCE" w14:textId="77777777" w:rsidR="00F05EAB" w:rsidRPr="00EB3D27" w:rsidRDefault="00F05EAB" w:rsidP="00EB3D27">
      <w:pPr>
        <w:rPr>
          <w:del w:id="782" w:author="Camila Bruder" w:date="2023-11-30T14:37:00Z"/>
          <w:rFonts w:ascii="Times" w:hAnsi="Times" w:cs="Arial"/>
          <w:color w:val="000000" w:themeColor="text1"/>
          <w:lang w:val="en-US"/>
        </w:rPr>
      </w:pPr>
    </w:p>
    <w:p w14:paraId="3614DE14" w14:textId="77777777" w:rsidR="00F05EAB" w:rsidRPr="00EB3D27" w:rsidRDefault="00F05EAB" w:rsidP="00EB3D27">
      <w:pPr>
        <w:rPr>
          <w:del w:id="783" w:author="Camila Bruder" w:date="2023-11-30T14:37:00Z"/>
          <w:rFonts w:ascii="Times" w:hAnsi="Times" w:cs="Arial"/>
          <w:color w:val="000000" w:themeColor="text1"/>
          <w:lang w:val="en-US"/>
        </w:rPr>
      </w:pPr>
      <w:del w:id="784" w:author="Camila Bruder" w:date="2023-11-30T14:37:00Z">
        <w:r w:rsidRPr="00F34919">
          <w:rPr>
            <w:rFonts w:ascii="Times" w:hAnsi="Times" w:cs="Arial"/>
            <w:color w:val="000000" w:themeColor="text1"/>
            <w:lang w:val="en-US"/>
          </w:rPr>
          <w:delText xml:space="preserve">Müllensiefen, D., Gingras, B., Musil, J., &amp; Stewart, L. (2014). </w:delText>
        </w:r>
        <w:r w:rsidRPr="00EB3D27">
          <w:rPr>
            <w:rFonts w:ascii="Times" w:hAnsi="Times" w:cs="Arial"/>
            <w:color w:val="000000" w:themeColor="text1"/>
            <w:lang w:val="en-US"/>
          </w:rPr>
          <w:delText>The musicality of non-musicians: an index for assessing musical sophistication in the general population. PloS one, 9(2), e89642. https://doi.org/10.1371/journal.pone.0089642</w:delText>
        </w:r>
      </w:del>
    </w:p>
    <w:p w14:paraId="5998809B" w14:textId="77777777" w:rsidR="00F05EAB" w:rsidRPr="00EB3D27" w:rsidRDefault="00F05EAB" w:rsidP="00EB3D27">
      <w:pPr>
        <w:rPr>
          <w:del w:id="785" w:author="Camila Bruder" w:date="2023-11-30T14:37:00Z"/>
          <w:rFonts w:ascii="Times" w:hAnsi="Times" w:cs="Arial"/>
          <w:color w:val="000000" w:themeColor="text1"/>
          <w:lang w:val="en-US"/>
        </w:rPr>
      </w:pPr>
    </w:p>
    <w:p w14:paraId="4A8A94E6" w14:textId="77777777" w:rsidR="00F05EAB" w:rsidRPr="00EB3D27" w:rsidRDefault="00F05EAB" w:rsidP="00EB3D27">
      <w:pPr>
        <w:rPr>
          <w:del w:id="786" w:author="Camila Bruder" w:date="2023-11-30T14:37:00Z"/>
          <w:rFonts w:ascii="Times" w:hAnsi="Times"/>
          <w:color w:val="000000" w:themeColor="text1"/>
        </w:rPr>
      </w:pPr>
      <w:del w:id="787" w:author="Camila Bruder" w:date="2023-11-30T14:37:00Z">
        <w:r w:rsidRPr="00EB3D27">
          <w:rPr>
            <w:rFonts w:ascii="Times" w:hAnsi="Times"/>
            <w:color w:val="000000" w:themeColor="text1"/>
          </w:rPr>
          <w:delText>Muck, P. M., Hell, B</w:delText>
        </w:r>
        <w:r w:rsidRPr="00EB3D27">
          <w:rPr>
            <w:rFonts w:ascii="Times" w:hAnsi="Times"/>
            <w:color w:val="000000" w:themeColor="text1"/>
            <w:lang w:val="en-US"/>
          </w:rPr>
          <w:delText>.</w:delText>
        </w:r>
        <w:r w:rsidRPr="00EB3D27">
          <w:rPr>
            <w:rFonts w:ascii="Times" w:hAnsi="Times"/>
            <w:color w:val="000000" w:themeColor="text1"/>
          </w:rPr>
          <w:delText>, &amp; Gosling, S. D. (2007). </w:delText>
        </w:r>
        <w:r>
          <w:fldChar w:fldCharType="begin"/>
        </w:r>
        <w:r>
          <w:delInstrText>HYPERLINK "http://gosling.psy.utexas.edu/wp-content/uploads/2014/10/muck-et-al-07-German-TIPI.pdf"</w:delInstrText>
        </w:r>
        <w:r>
          <w:fldChar w:fldCharType="separate"/>
        </w:r>
        <w:r w:rsidRPr="00EB3D27">
          <w:rPr>
            <w:rStyle w:val="Emphasis"/>
            <w:rFonts w:ascii="Times" w:hAnsi="Times"/>
            <w:color w:val="000000" w:themeColor="text1"/>
          </w:rPr>
          <w:delText>Construct validation of a short Five-Factor Model instrument: A self-peer study on the German adaptation of the Ten-Item Personality Inventory (TIPI-G)</w:delText>
        </w:r>
        <w:r>
          <w:rPr>
            <w:rStyle w:val="Emphasis"/>
            <w:rFonts w:ascii="Times" w:hAnsi="Times"/>
            <w:color w:val="000000" w:themeColor="text1"/>
          </w:rPr>
          <w:fldChar w:fldCharType="end"/>
        </w:r>
        <w:r w:rsidRPr="00EB3D27">
          <w:rPr>
            <w:rFonts w:ascii="Times" w:hAnsi="Times"/>
            <w:color w:val="000000" w:themeColor="text1"/>
          </w:rPr>
          <w:delText>. European Journal of Personality Assessment. </w:delText>
        </w:r>
      </w:del>
    </w:p>
    <w:p w14:paraId="417F062F" w14:textId="77777777" w:rsidR="00F05EAB" w:rsidRPr="00EB3D27" w:rsidRDefault="00F05EAB" w:rsidP="00EB3D27">
      <w:pPr>
        <w:autoSpaceDE w:val="0"/>
        <w:autoSpaceDN w:val="0"/>
        <w:adjustRightInd w:val="0"/>
        <w:rPr>
          <w:del w:id="788" w:author="Camila Bruder" w:date="2023-11-30T14:37:00Z"/>
          <w:rFonts w:ascii="Times" w:eastAsiaTheme="minorHAnsi" w:hAnsi="Times"/>
          <w:color w:val="000000" w:themeColor="text1"/>
          <w:lang w:val="en-GB"/>
        </w:rPr>
      </w:pPr>
    </w:p>
    <w:p w14:paraId="411D0F9E" w14:textId="77777777" w:rsidR="00F05EAB" w:rsidRPr="00EB3D27" w:rsidRDefault="00F05EAB" w:rsidP="00EB3D27">
      <w:pPr>
        <w:autoSpaceDE w:val="0"/>
        <w:autoSpaceDN w:val="0"/>
        <w:adjustRightInd w:val="0"/>
        <w:rPr>
          <w:del w:id="789" w:author="Camila Bruder" w:date="2023-11-30T14:37:00Z"/>
          <w:rFonts w:ascii="Times" w:eastAsiaTheme="minorHAnsi" w:hAnsi="Times"/>
          <w:color w:val="000000" w:themeColor="text1"/>
          <w:lang w:val="en-GB"/>
        </w:rPr>
      </w:pPr>
      <w:del w:id="790" w:author="Camila Bruder" w:date="2023-11-30T14:37:00Z">
        <w:r w:rsidRPr="00EB3D27">
          <w:rPr>
            <w:rFonts w:ascii="Times" w:eastAsiaTheme="minorHAnsi" w:hAnsi="Times"/>
            <w:color w:val="000000" w:themeColor="text1"/>
            <w:lang w:val="en-GB"/>
          </w:rPr>
          <w:delText>R Core Team (2021). R: A language and environment for statistical computing. R Foundation for</w:delText>
        </w:r>
      </w:del>
    </w:p>
    <w:p w14:paraId="12ECF260" w14:textId="77777777" w:rsidR="00F05EAB" w:rsidRPr="00EB3D27" w:rsidRDefault="00740951" w:rsidP="00EB3D27">
      <w:pPr>
        <w:autoSpaceDE w:val="0"/>
        <w:autoSpaceDN w:val="0"/>
        <w:adjustRightInd w:val="0"/>
        <w:rPr>
          <w:del w:id="791" w:author="Camila Bruder" w:date="2023-11-30T14:37:00Z"/>
          <w:rFonts w:ascii="Times" w:eastAsiaTheme="minorHAnsi" w:hAnsi="Times"/>
          <w:color w:val="000000" w:themeColor="text1"/>
          <w:lang w:val="en-GB"/>
        </w:rPr>
      </w:pPr>
      <w:del w:id="792" w:author="Camila Bruder" w:date="2023-11-30T14:37:00Z">
        <w:r>
          <w:rPr>
            <w:rFonts w:ascii="Times" w:eastAsiaTheme="minorHAnsi" w:hAnsi="Times"/>
            <w:color w:val="000000" w:themeColor="text1"/>
            <w:lang w:val="en-GB"/>
          </w:rPr>
          <w:delText xml:space="preserve"> </w:delText>
        </w:r>
        <w:r w:rsidR="00F05EAB" w:rsidRPr="00EB3D27">
          <w:rPr>
            <w:rFonts w:ascii="Times" w:eastAsiaTheme="minorHAnsi" w:hAnsi="Times"/>
            <w:color w:val="000000" w:themeColor="text1"/>
            <w:lang w:val="en-GB"/>
          </w:rPr>
          <w:delText>Statistical Computing, Vienna, Austria. URL https://www.R-project.org/.</w:delText>
        </w:r>
      </w:del>
    </w:p>
    <w:p w14:paraId="271AF56A" w14:textId="77777777" w:rsidR="00F05EAB" w:rsidRPr="00EB3D27" w:rsidRDefault="00F05EAB" w:rsidP="00EB3D27">
      <w:pPr>
        <w:autoSpaceDE w:val="0"/>
        <w:autoSpaceDN w:val="0"/>
        <w:adjustRightInd w:val="0"/>
        <w:rPr>
          <w:del w:id="793" w:author="Camila Bruder" w:date="2023-11-30T14:37:00Z"/>
          <w:rFonts w:ascii="Times" w:eastAsiaTheme="minorHAnsi" w:hAnsi="Times"/>
          <w:color w:val="000000" w:themeColor="text1"/>
          <w:lang w:val="en-GB"/>
        </w:rPr>
      </w:pPr>
    </w:p>
    <w:p w14:paraId="5045A140" w14:textId="77777777" w:rsidR="00F05EAB" w:rsidRPr="00EB3D27" w:rsidRDefault="00F05EAB" w:rsidP="00EB3D27">
      <w:pPr>
        <w:autoSpaceDE w:val="0"/>
        <w:autoSpaceDN w:val="0"/>
        <w:adjustRightInd w:val="0"/>
        <w:rPr>
          <w:del w:id="794" w:author="Camila Bruder" w:date="2023-11-30T14:37:00Z"/>
          <w:rFonts w:ascii="Times" w:eastAsiaTheme="minorHAnsi" w:hAnsi="Times"/>
          <w:color w:val="000000" w:themeColor="text1"/>
          <w:lang w:val="en-GB"/>
        </w:rPr>
      </w:pPr>
      <w:del w:id="795" w:author="Camila Bruder" w:date="2023-11-30T14:37:00Z">
        <w:r w:rsidRPr="00EB3D27">
          <w:rPr>
            <w:rFonts w:ascii="Times" w:eastAsiaTheme="minorHAnsi" w:hAnsi="Times"/>
            <w:color w:val="000000" w:themeColor="text1"/>
            <w:lang w:val="en-GB"/>
          </w:rPr>
          <w:delText xml:space="preserve">Rentfrow, P. J., Goldberg, L. R., &amp; Levitin, D. J. (2011). The structure of musical preferences: A five-factor model. </w:delText>
        </w:r>
        <w:r w:rsidRPr="00EB3D27">
          <w:rPr>
            <w:rFonts w:ascii="Times" w:eastAsiaTheme="minorHAnsi" w:hAnsi="Times"/>
            <w:i/>
            <w:iCs/>
            <w:color w:val="000000" w:themeColor="text1"/>
            <w:lang w:val="en-GB"/>
          </w:rPr>
          <w:delText>Journal of Personality and Social Psychology</w:delText>
        </w:r>
        <w:r w:rsidRPr="00EB3D27">
          <w:rPr>
            <w:rFonts w:ascii="Times" w:eastAsiaTheme="minorHAnsi" w:hAnsi="Times"/>
            <w:color w:val="000000" w:themeColor="text1"/>
            <w:lang w:val="en-GB"/>
          </w:rPr>
          <w:delText>, 100, 1139–1157. https://doi.org/10.1037/a0022406</w:delText>
        </w:r>
      </w:del>
    </w:p>
    <w:p w14:paraId="1A47E181" w14:textId="77777777" w:rsidR="00F05EAB" w:rsidRPr="00EB3D27" w:rsidRDefault="00F05EAB" w:rsidP="00EB3D27">
      <w:pPr>
        <w:autoSpaceDE w:val="0"/>
        <w:autoSpaceDN w:val="0"/>
        <w:adjustRightInd w:val="0"/>
        <w:rPr>
          <w:del w:id="796" w:author="Camila Bruder" w:date="2023-11-30T14:37:00Z"/>
          <w:rFonts w:ascii="Times" w:eastAsiaTheme="minorHAnsi" w:hAnsi="Times"/>
          <w:color w:val="000000" w:themeColor="text1"/>
          <w:lang w:val="en-GB"/>
        </w:rPr>
      </w:pPr>
    </w:p>
    <w:p w14:paraId="52A2CFC1" w14:textId="77777777" w:rsidR="00F05EAB" w:rsidRPr="00EB3D27" w:rsidRDefault="00F05EAB" w:rsidP="00EB3D27">
      <w:pPr>
        <w:autoSpaceDE w:val="0"/>
        <w:autoSpaceDN w:val="0"/>
        <w:adjustRightInd w:val="0"/>
        <w:rPr>
          <w:del w:id="797" w:author="Camila Bruder" w:date="2023-11-30T14:37:00Z"/>
          <w:rFonts w:ascii="Times" w:eastAsiaTheme="minorHAnsi" w:hAnsi="Times"/>
          <w:color w:val="000000" w:themeColor="text1"/>
          <w:lang w:val="en-GB"/>
        </w:rPr>
      </w:pPr>
      <w:del w:id="798" w:author="Camila Bruder" w:date="2023-11-30T14:37:00Z">
        <w:r w:rsidRPr="00EB3D27">
          <w:rPr>
            <w:rFonts w:ascii="Times" w:eastAsiaTheme="minorHAnsi" w:hAnsi="Times"/>
            <w:color w:val="000000" w:themeColor="text1"/>
            <w:lang w:val="en-GB"/>
          </w:rPr>
          <w:delText>Revelle, W. (2021). psych: Procedures for Personality and Psychological Research, Northwestern</w:delText>
        </w:r>
        <w:r w:rsidR="00740951">
          <w:rPr>
            <w:rFonts w:ascii="Times" w:eastAsiaTheme="minorHAnsi" w:hAnsi="Times"/>
            <w:color w:val="000000" w:themeColor="text1"/>
            <w:lang w:val="en-GB"/>
          </w:rPr>
          <w:delText xml:space="preserve"> </w:delText>
        </w:r>
        <w:r w:rsidRPr="00EB3D27">
          <w:rPr>
            <w:rFonts w:ascii="Times" w:eastAsiaTheme="minorHAnsi" w:hAnsi="Times"/>
            <w:color w:val="000000" w:themeColor="text1"/>
            <w:lang w:val="en-GB"/>
          </w:rPr>
          <w:delText>University, Evanston, Illinois, USA, https://CRAN.R-project.org/package=psych Version = 2.1.6.</w:delText>
        </w:r>
      </w:del>
    </w:p>
    <w:p w14:paraId="4B08FA4D" w14:textId="77777777" w:rsidR="00F05EAB" w:rsidRPr="00EB3D27" w:rsidRDefault="00F05EAB" w:rsidP="00EB3D27">
      <w:pPr>
        <w:pStyle w:val="NormalWeb"/>
        <w:rPr>
          <w:del w:id="799" w:author="Camila Bruder" w:date="2023-11-30T14:37:00Z"/>
          <w:rFonts w:ascii="Times" w:hAnsi="Times"/>
          <w:color w:val="000000" w:themeColor="text1"/>
          <w:lang w:val="en-US"/>
        </w:rPr>
      </w:pPr>
      <w:del w:id="800" w:author="Camila Bruder" w:date="2023-11-30T14:37:00Z">
        <w:r w:rsidRPr="00EB3D27">
          <w:rPr>
            <w:rFonts w:ascii="Times" w:hAnsi="Times" w:cs="Segoe UI"/>
            <w:color w:val="000000" w:themeColor="text1"/>
            <w:shd w:val="clear" w:color="auto" w:fill="FFFFFF"/>
          </w:rPr>
          <w:delText>Rock, A. M., Trainor, L. J., &amp; Addison, T. L. (1999). Distinctive messages in infant-directed lullabies and play songs.</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Developmental psychology</w:delText>
        </w:r>
        <w:r w:rsidRPr="00EB3D27">
          <w:rPr>
            <w:rFonts w:ascii="Times" w:hAnsi="Times" w:cs="Segoe UI"/>
            <w:color w:val="000000" w:themeColor="text1"/>
            <w:shd w:val="clear" w:color="auto" w:fill="FFFFFF"/>
          </w:rPr>
          <w:delText>,</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35</w:delText>
        </w:r>
        <w:r w:rsidRPr="00EB3D27">
          <w:rPr>
            <w:rFonts w:ascii="Times" w:hAnsi="Times" w:cs="Segoe UI"/>
            <w:color w:val="000000" w:themeColor="text1"/>
            <w:shd w:val="clear" w:color="auto" w:fill="FFFFFF"/>
          </w:rPr>
          <w:delText>(2), 527–534. https://doi.org/10.1037//0012-1649.35.2.527</w:delText>
        </w:r>
      </w:del>
    </w:p>
    <w:p w14:paraId="327737FC" w14:textId="77777777" w:rsidR="00F05EAB" w:rsidRPr="00EB3D27" w:rsidRDefault="00F05EAB" w:rsidP="00EB3D27">
      <w:pPr>
        <w:autoSpaceDE w:val="0"/>
        <w:autoSpaceDN w:val="0"/>
        <w:adjustRightInd w:val="0"/>
        <w:rPr>
          <w:del w:id="801" w:author="Camila Bruder" w:date="2023-11-30T14:37:00Z"/>
          <w:rFonts w:ascii="Times" w:hAnsi="Times" w:cs="Segoe UI"/>
          <w:color w:val="000000" w:themeColor="text1"/>
          <w:shd w:val="clear" w:color="auto" w:fill="FFFFFF"/>
        </w:rPr>
      </w:pPr>
      <w:del w:id="802" w:author="Camila Bruder" w:date="2023-11-30T14:37:00Z">
        <w:r w:rsidRPr="00EB3D27">
          <w:rPr>
            <w:rFonts w:ascii="Times" w:hAnsi="Times" w:cs="Segoe UI"/>
            <w:color w:val="000000" w:themeColor="text1"/>
            <w:shd w:val="clear" w:color="auto" w:fill="FFFFFF"/>
          </w:rPr>
          <w:delText>Savage, P. E., Brown, S., Sakai, E., &amp; Currie, T. E. (2015). Statistical universals reveal the structures and functions of human music.</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Proceedings of the National Academy of Sciences of the United States of America</w:delText>
        </w:r>
        <w:r w:rsidRPr="00EB3D27">
          <w:rPr>
            <w:rFonts w:ascii="Times" w:hAnsi="Times" w:cs="Segoe UI"/>
            <w:color w:val="000000" w:themeColor="text1"/>
            <w:shd w:val="clear" w:color="auto" w:fill="FFFFFF"/>
          </w:rPr>
          <w:delText>,</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112</w:delText>
        </w:r>
        <w:r w:rsidRPr="00EB3D27">
          <w:rPr>
            <w:rFonts w:ascii="Times" w:hAnsi="Times" w:cs="Segoe UI"/>
            <w:color w:val="000000" w:themeColor="text1"/>
            <w:shd w:val="clear" w:color="auto" w:fill="FFFFFF"/>
          </w:rPr>
          <w:delText xml:space="preserve">(29), 8987–8992. </w:delText>
        </w:r>
        <w:r w:rsidRPr="00EB3D27">
          <w:rPr>
            <w:rFonts w:ascii="Times" w:hAnsi="Times"/>
            <w:color w:val="000000" w:themeColor="text1"/>
          </w:rPr>
          <w:delText>https://doi.org/10.1073/pnas.1414495112</w:delText>
        </w:r>
      </w:del>
    </w:p>
    <w:p w14:paraId="22AB9A7C" w14:textId="77777777" w:rsidR="00F05EAB" w:rsidRPr="00EB3D27" w:rsidRDefault="00F05EAB" w:rsidP="00EB3D27">
      <w:pPr>
        <w:autoSpaceDE w:val="0"/>
        <w:autoSpaceDN w:val="0"/>
        <w:adjustRightInd w:val="0"/>
        <w:rPr>
          <w:del w:id="803" w:author="Camila Bruder" w:date="2023-11-30T14:37:00Z"/>
          <w:rFonts w:ascii="Times" w:hAnsi="Times" w:cs="Segoe UI"/>
          <w:color w:val="000000" w:themeColor="text1"/>
          <w:shd w:val="clear" w:color="auto" w:fill="FFFFFF"/>
        </w:rPr>
      </w:pPr>
    </w:p>
    <w:p w14:paraId="2C525C04" w14:textId="77777777" w:rsidR="00F05EAB" w:rsidRPr="00EB3D27" w:rsidRDefault="00F05EAB" w:rsidP="00EB3D27">
      <w:pPr>
        <w:autoSpaceDE w:val="0"/>
        <w:autoSpaceDN w:val="0"/>
        <w:adjustRightInd w:val="0"/>
        <w:rPr>
          <w:del w:id="804" w:author="Camila Bruder" w:date="2023-11-30T14:37:00Z"/>
          <w:rFonts w:ascii="Times" w:hAnsi="Times"/>
          <w:color w:val="000000" w:themeColor="text1"/>
          <w:shd w:val="clear" w:color="auto" w:fill="FFFFFF"/>
        </w:rPr>
      </w:pPr>
      <w:del w:id="805" w:author="Camila Bruder" w:date="2023-11-30T14:37:00Z">
        <w:r w:rsidRPr="00EB3D27">
          <w:rPr>
            <w:rFonts w:ascii="Times" w:hAnsi="Times"/>
            <w:color w:val="000000" w:themeColor="text1"/>
            <w:shd w:val="clear" w:color="auto" w:fill="FFFFFF"/>
          </w:rPr>
          <w:delText xml:space="preserve">Schedl, M., Eghbal-zadeh, H., Gómez, E. &amp; Tkalvcivc, M. (2016). An </w:delText>
        </w:r>
        <w:r w:rsidRPr="00EB3D27">
          <w:rPr>
            <w:rFonts w:ascii="Times" w:hAnsi="Times"/>
            <w:color w:val="000000" w:themeColor="text1"/>
            <w:shd w:val="clear" w:color="auto" w:fill="FFFFFF"/>
            <w:lang w:val="en-US"/>
          </w:rPr>
          <w:delText>a</w:delText>
        </w:r>
        <w:r w:rsidRPr="00EB3D27">
          <w:rPr>
            <w:rFonts w:ascii="Times" w:hAnsi="Times"/>
            <w:color w:val="000000" w:themeColor="text1"/>
            <w:shd w:val="clear" w:color="auto" w:fill="FFFFFF"/>
          </w:rPr>
          <w:delText>nalysis of agreement in classical music perception and its relationship to listener characteristics</w:delText>
        </w:r>
        <w:r w:rsidRPr="00EB3D27">
          <w:rPr>
            <w:rFonts w:ascii="Times" w:hAnsi="Times"/>
            <w:color w:val="000000" w:themeColor="text1"/>
            <w:shd w:val="clear" w:color="auto" w:fill="FFFFFF"/>
            <w:lang w:val="en-US"/>
          </w:rPr>
          <w:delText xml:space="preserve">. </w:delText>
        </w:r>
        <w:r w:rsidRPr="00EB3D27">
          <w:rPr>
            <w:rFonts w:ascii="Times" w:hAnsi="Times"/>
            <w:color w:val="000000" w:themeColor="text1"/>
          </w:rPr>
          <w:delText>Proceedings of the 17th ISMIR Conference, New York City, USA,</w:delText>
        </w:r>
      </w:del>
    </w:p>
    <w:p w14:paraId="6EA0DE8A" w14:textId="77777777" w:rsidR="00F05EAB" w:rsidRPr="00EB3D27" w:rsidRDefault="00F05EAB" w:rsidP="00EB3D27">
      <w:pPr>
        <w:autoSpaceDE w:val="0"/>
        <w:autoSpaceDN w:val="0"/>
        <w:adjustRightInd w:val="0"/>
        <w:rPr>
          <w:del w:id="806" w:author="Camila Bruder" w:date="2023-11-30T14:37:00Z"/>
          <w:rFonts w:ascii="Times" w:hAnsi="Times" w:cs="Arial"/>
          <w:color w:val="000000" w:themeColor="text1"/>
          <w:lang w:val="en-US"/>
        </w:rPr>
      </w:pPr>
    </w:p>
    <w:p w14:paraId="2C865336" w14:textId="77777777" w:rsidR="00F05EAB" w:rsidRPr="00EB3D27" w:rsidRDefault="00F05EAB" w:rsidP="00EB3D27">
      <w:pPr>
        <w:autoSpaceDE w:val="0"/>
        <w:autoSpaceDN w:val="0"/>
        <w:adjustRightInd w:val="0"/>
        <w:rPr>
          <w:del w:id="807" w:author="Camila Bruder" w:date="2023-11-30T14:37:00Z"/>
          <w:rFonts w:ascii="Times" w:hAnsi="Times"/>
        </w:rPr>
      </w:pPr>
      <w:del w:id="808" w:author="Camila Bruder" w:date="2023-11-30T14:37:00Z">
        <w:r w:rsidRPr="00EB3D27">
          <w:rPr>
            <w:rFonts w:ascii="Times" w:hAnsi="Times" w:cs="Arial"/>
            <w:color w:val="333333"/>
            <w:shd w:val="clear" w:color="auto" w:fill="FFFFFF"/>
          </w:rPr>
          <w:delText>Scherer, K. R. (1978). Personality inference from voice quality: The loud voice of extroversion.</w:delText>
        </w:r>
        <w:r w:rsidRPr="00EB3D27">
          <w:rPr>
            <w:rStyle w:val="apple-converted-space"/>
            <w:rFonts w:ascii="Times" w:hAnsi="Times" w:cs="Arial"/>
            <w:color w:val="333333"/>
            <w:shd w:val="clear" w:color="auto" w:fill="FFFFFF"/>
          </w:rPr>
          <w:delText> </w:delText>
        </w:r>
        <w:r w:rsidRPr="00EB3D27">
          <w:rPr>
            <w:rStyle w:val="Emphasis"/>
            <w:rFonts w:ascii="Times" w:hAnsi="Times" w:cs="Arial"/>
            <w:color w:val="333333"/>
          </w:rPr>
          <w:delText>European Journal of Social Psychology, 8</w:delText>
        </w:r>
        <w:r w:rsidRPr="00EB3D27">
          <w:rPr>
            <w:rFonts w:ascii="Times" w:hAnsi="Times" w:cs="Arial"/>
            <w:color w:val="333333"/>
            <w:shd w:val="clear" w:color="auto" w:fill="FFFFFF"/>
          </w:rPr>
          <w:delText>(4), 467–487.</w:delText>
        </w:r>
        <w:r w:rsidRPr="00EB3D27">
          <w:rPr>
            <w:rStyle w:val="apple-converted-space"/>
            <w:rFonts w:ascii="Times" w:hAnsi="Times" w:cs="Arial"/>
            <w:color w:val="333333"/>
            <w:shd w:val="clear" w:color="auto" w:fill="FFFFFF"/>
          </w:rPr>
          <w:delText> </w:delText>
        </w:r>
        <w:r w:rsidRPr="00EB3D27">
          <w:rPr>
            <w:rFonts w:ascii="Times" w:hAnsi="Times" w:cs="Arial"/>
          </w:rPr>
          <w:delText>https://doi.org/10.1002/ejsp.2420080405</w:delText>
        </w:r>
      </w:del>
    </w:p>
    <w:p w14:paraId="38331ADB" w14:textId="77777777" w:rsidR="00F05EAB" w:rsidRPr="00EB3D27" w:rsidRDefault="00F05EAB" w:rsidP="00EB3D27">
      <w:pPr>
        <w:autoSpaceDE w:val="0"/>
        <w:autoSpaceDN w:val="0"/>
        <w:adjustRightInd w:val="0"/>
        <w:rPr>
          <w:del w:id="809" w:author="Camila Bruder" w:date="2023-11-30T14:37:00Z"/>
          <w:rFonts w:ascii="Times" w:hAnsi="Times" w:cs="Arial"/>
          <w:color w:val="000000" w:themeColor="text1"/>
          <w:lang w:val="en-US"/>
        </w:rPr>
      </w:pPr>
    </w:p>
    <w:p w14:paraId="1B9A0E0A" w14:textId="77777777" w:rsidR="00F05EAB" w:rsidRPr="00EB3D27" w:rsidRDefault="00F05EAB" w:rsidP="00EB3D27">
      <w:pPr>
        <w:autoSpaceDE w:val="0"/>
        <w:autoSpaceDN w:val="0"/>
        <w:adjustRightInd w:val="0"/>
        <w:rPr>
          <w:del w:id="810" w:author="Camila Bruder" w:date="2023-11-30T14:37:00Z"/>
          <w:rFonts w:ascii="Times" w:hAnsi="Times" w:cs="Arial"/>
          <w:color w:val="000000" w:themeColor="text1"/>
          <w:lang w:val="en-US"/>
        </w:rPr>
      </w:pPr>
      <w:del w:id="811" w:author="Camila Bruder" w:date="2023-11-30T14:37:00Z">
        <w:r w:rsidRPr="00EB3D27">
          <w:rPr>
            <w:rFonts w:ascii="Times" w:hAnsi="Times" w:cs="Arial"/>
            <w:color w:val="000000" w:themeColor="text1"/>
            <w:lang w:val="en-US"/>
          </w:rPr>
          <w:delText>Shue, Y.-L.(</w:delText>
        </w:r>
        <w:r w:rsidRPr="00EB3D27">
          <w:rPr>
            <w:rFonts w:ascii="Times" w:hAnsi="Times" w:cs="Calibri"/>
            <w:color w:val="000000" w:themeColor="text1"/>
          </w:rPr>
          <w:delText>2010)</w:delText>
        </w:r>
        <w:r w:rsidRPr="00EB3D27">
          <w:rPr>
            <w:rFonts w:ascii="Times" w:hAnsi="Times" w:cs="Calibri"/>
            <w:color w:val="000000" w:themeColor="text1"/>
            <w:lang w:val="en-US"/>
          </w:rPr>
          <w:delText xml:space="preserve">. </w:delText>
        </w:r>
        <w:r w:rsidRPr="00EB3D27">
          <w:rPr>
            <w:rFonts w:ascii="Times" w:hAnsi="Times" w:cs="Calibri"/>
            <w:i/>
            <w:iCs/>
            <w:color w:val="000000" w:themeColor="text1"/>
          </w:rPr>
          <w:delText>The voice source in speech production: Data, analysis and models</w:delText>
        </w:r>
        <w:r w:rsidRPr="00EB3D27">
          <w:rPr>
            <w:rFonts w:ascii="Times" w:hAnsi="Times" w:cs="Calibri"/>
            <w:color w:val="000000" w:themeColor="text1"/>
            <w:lang w:val="en-US"/>
          </w:rPr>
          <w:delText xml:space="preserve"> [Doctoral </w:delText>
        </w:r>
        <w:r w:rsidRPr="00EB3D27">
          <w:rPr>
            <w:rFonts w:ascii="Times" w:hAnsi="Times" w:cs="Calibri"/>
            <w:color w:val="000000" w:themeColor="text1"/>
          </w:rPr>
          <w:delText>dissertation</w:delText>
        </w:r>
        <w:r w:rsidRPr="00EB3D27">
          <w:rPr>
            <w:rFonts w:ascii="Times" w:hAnsi="Times" w:cs="Calibri"/>
            <w:color w:val="000000" w:themeColor="text1"/>
            <w:lang w:val="en-US"/>
          </w:rPr>
          <w:delText>, UCLA]</w:delText>
        </w:r>
        <w:r w:rsidRPr="00EB3D27">
          <w:rPr>
            <w:rFonts w:ascii="Times" w:hAnsi="Times" w:cs="Calibri"/>
            <w:color w:val="000000" w:themeColor="text1"/>
          </w:rPr>
          <w:delText>.</w:delText>
        </w:r>
        <w:r w:rsidRPr="00EB3D27">
          <w:rPr>
            <w:rFonts w:ascii="Times" w:hAnsi="Times" w:cs="Calibri"/>
            <w:color w:val="000000" w:themeColor="text1"/>
            <w:lang w:val="en-US"/>
          </w:rPr>
          <w:delText xml:space="preserve"> http://www.seas.ucla.edu/spapl/paper/shue_dissertation.pdf</w:delText>
        </w:r>
        <w:r w:rsidRPr="00EB3D27">
          <w:rPr>
            <w:rFonts w:ascii="Times" w:hAnsi="Times" w:cs="Calibri"/>
            <w:color w:val="000000" w:themeColor="text1"/>
          </w:rPr>
          <w:br/>
        </w:r>
      </w:del>
    </w:p>
    <w:p w14:paraId="00195E3E" w14:textId="77777777" w:rsidR="00F05EAB" w:rsidRPr="00EB3D27" w:rsidRDefault="00F05EAB" w:rsidP="00EB3D27">
      <w:pPr>
        <w:autoSpaceDE w:val="0"/>
        <w:autoSpaceDN w:val="0"/>
        <w:adjustRightInd w:val="0"/>
        <w:rPr>
          <w:del w:id="812" w:author="Camila Bruder" w:date="2023-11-30T14:37:00Z"/>
          <w:rFonts w:ascii="Times" w:hAnsi="Times" w:cs="Arial"/>
          <w:color w:val="000000" w:themeColor="text1"/>
          <w:lang w:val="en-US"/>
        </w:rPr>
      </w:pPr>
      <w:del w:id="813" w:author="Camila Bruder" w:date="2023-11-30T14:37:00Z">
        <w:r w:rsidRPr="00EB3D27">
          <w:rPr>
            <w:rFonts w:ascii="Times" w:hAnsi="Times" w:cs="Calibri"/>
            <w:color w:val="000000" w:themeColor="text1"/>
          </w:rPr>
          <w:delText>Shue, Y.-L., P.</w:delText>
        </w:r>
        <w:r w:rsidRPr="00EB3D27">
          <w:rPr>
            <w:rStyle w:val="apple-converted-space"/>
            <w:rFonts w:ascii="Times" w:hAnsi="Times" w:cs="Calibri"/>
            <w:color w:val="000000" w:themeColor="text1"/>
          </w:rPr>
          <w:delText> </w:delText>
        </w:r>
        <w:r w:rsidRPr="00EB3D27">
          <w:rPr>
            <w:rFonts w:ascii="Times" w:hAnsi="Times" w:cs="Calibri"/>
            <w:color w:val="000000" w:themeColor="text1"/>
          </w:rPr>
          <w:delText>Keating</w:delText>
        </w:r>
        <w:r w:rsidRPr="00EB3D27">
          <w:rPr>
            <w:rStyle w:val="apple-converted-space"/>
            <w:rFonts w:ascii="Times" w:hAnsi="Times" w:cs="Calibri"/>
            <w:color w:val="000000" w:themeColor="text1"/>
          </w:rPr>
          <w:delText> </w:delText>
        </w:r>
        <w:r w:rsidRPr="00EB3D27">
          <w:rPr>
            <w:rFonts w:ascii="Times" w:hAnsi="Times" w:cs="Calibri"/>
            <w:color w:val="000000" w:themeColor="text1"/>
          </w:rPr>
          <w:delText>, C.</w:delText>
        </w:r>
        <w:r w:rsidRPr="00EB3D27">
          <w:rPr>
            <w:rStyle w:val="apple-converted-space"/>
            <w:rFonts w:ascii="Times" w:hAnsi="Times" w:cs="Calibri"/>
            <w:color w:val="000000" w:themeColor="text1"/>
          </w:rPr>
          <w:delText> </w:delText>
        </w:r>
        <w:r w:rsidRPr="00EB3D27">
          <w:rPr>
            <w:rFonts w:ascii="Times" w:hAnsi="Times" w:cs="Calibri"/>
            <w:color w:val="000000" w:themeColor="text1"/>
          </w:rPr>
          <w:delText>Vicenik, K.</w:delText>
        </w:r>
        <w:r w:rsidRPr="00EB3D27">
          <w:rPr>
            <w:rStyle w:val="apple-converted-space"/>
            <w:rFonts w:ascii="Times" w:hAnsi="Times" w:cs="Calibri"/>
            <w:color w:val="000000" w:themeColor="text1"/>
          </w:rPr>
          <w:delText> </w:delText>
        </w:r>
        <w:r w:rsidRPr="00EB3D27">
          <w:rPr>
            <w:rFonts w:ascii="Times" w:hAnsi="Times" w:cs="Calibri"/>
            <w:color w:val="000000" w:themeColor="text1"/>
          </w:rPr>
          <w:delText>Yu</w:delText>
        </w:r>
        <w:r w:rsidRPr="00EB3D27">
          <w:rPr>
            <w:rStyle w:val="apple-converted-space"/>
            <w:rFonts w:ascii="Times" w:hAnsi="Times" w:cs="Calibri"/>
            <w:color w:val="000000" w:themeColor="text1"/>
          </w:rPr>
          <w:delText> </w:delText>
        </w:r>
        <w:r w:rsidRPr="00EB3D27">
          <w:rPr>
            <w:rFonts w:ascii="Times" w:hAnsi="Times" w:cs="Calibri"/>
            <w:color w:val="000000" w:themeColor="text1"/>
          </w:rPr>
          <w:delText>(2011)</w:delText>
        </w:r>
        <w:r w:rsidRPr="00EB3D27">
          <w:rPr>
            <w:rStyle w:val="apple-converted-space"/>
            <w:rFonts w:ascii="Times" w:hAnsi="Times" w:cs="Calibri"/>
            <w:color w:val="000000" w:themeColor="text1"/>
          </w:rPr>
          <w:delText> </w:delText>
        </w:r>
        <w:r w:rsidRPr="00EB3D27">
          <w:rPr>
            <w:rFonts w:ascii="Times" w:hAnsi="Times" w:cs="Calibri"/>
            <w:color w:val="000000" w:themeColor="text1"/>
          </w:rPr>
          <w:delText>VoiceSauce: A program for voice analysis</w:delText>
        </w:r>
        <w:r w:rsidRPr="00EB3D27">
          <w:rPr>
            <w:rFonts w:ascii="Times" w:hAnsi="Times" w:cs="Calibri"/>
            <w:color w:val="000000" w:themeColor="text1"/>
            <w:lang w:val="en-US"/>
          </w:rPr>
          <w:delText xml:space="preserve">. </w:delText>
        </w:r>
        <w:r w:rsidRPr="00EB3D27">
          <w:rPr>
            <w:rFonts w:ascii="Times" w:hAnsi="Times" w:cs="Calibri"/>
            <w:i/>
            <w:iCs/>
            <w:color w:val="000000" w:themeColor="text1"/>
          </w:rPr>
          <w:delText>Proceedings of the ICPhS XVII</w:delText>
        </w:r>
        <w:r w:rsidRPr="00EB3D27">
          <w:rPr>
            <w:rFonts w:ascii="Times" w:hAnsi="Times" w:cs="Calibri"/>
            <w:color w:val="000000" w:themeColor="text1"/>
          </w:rPr>
          <w:delText>, 1846-1849.</w:delText>
        </w:r>
        <w:r w:rsidRPr="00EB3D27">
          <w:rPr>
            <w:rFonts w:ascii="Times" w:hAnsi="Times" w:cs="Calibri"/>
            <w:color w:val="000000" w:themeColor="text1"/>
            <w:lang w:val="en-US"/>
          </w:rPr>
          <w:delText xml:space="preserve"> https://linguistics.ucla.edu/people/keating/Shue-etal_ICPhS_2011.pdf</w:delText>
        </w:r>
      </w:del>
    </w:p>
    <w:p w14:paraId="6841245F" w14:textId="77777777" w:rsidR="00F05EAB" w:rsidRPr="00EB3D27" w:rsidRDefault="00F05EAB" w:rsidP="00EB3D27">
      <w:pPr>
        <w:pStyle w:val="NormalWeb"/>
        <w:rPr>
          <w:del w:id="814" w:author="Camila Bruder" w:date="2023-11-30T14:37:00Z"/>
          <w:rFonts w:ascii="Times" w:hAnsi="Times" w:cs="Calibri"/>
          <w:color w:val="000000" w:themeColor="text1"/>
        </w:rPr>
      </w:pPr>
      <w:del w:id="815" w:author="Camila Bruder" w:date="2023-11-30T14:37:00Z">
        <w:r w:rsidRPr="00EB3D27">
          <w:rPr>
            <w:rFonts w:ascii="Times" w:hAnsi="Times" w:cs="Calibri"/>
            <w:color w:val="000000" w:themeColor="text1"/>
          </w:rPr>
          <w:delText>Trehub, S. E., Unyk, A. M., &amp; Trainor, L. J. (1993). Adults identify infant</w:delText>
        </w:r>
        <w:r w:rsidRPr="00EB3D27">
          <w:rPr>
            <w:rFonts w:ascii="Cambria Math" w:hAnsi="Cambria Math" w:cs="Cambria Math"/>
            <w:color w:val="000000" w:themeColor="text1"/>
          </w:rPr>
          <w:delText>‐</w:delText>
        </w:r>
        <w:r w:rsidRPr="00EB3D27">
          <w:rPr>
            <w:rFonts w:ascii="Times" w:hAnsi="Times" w:cs="Calibri"/>
            <w:color w:val="000000" w:themeColor="text1"/>
          </w:rPr>
          <w:delText xml:space="preserve">directed music across cultures. </w:delText>
        </w:r>
        <w:r w:rsidRPr="00EB3D27">
          <w:rPr>
            <w:rFonts w:ascii="Times" w:hAnsi="Times" w:cs="Calibri"/>
            <w:i/>
            <w:iCs/>
            <w:color w:val="000000" w:themeColor="text1"/>
          </w:rPr>
          <w:delText>Infant Behavior and Development</w:delText>
        </w:r>
        <w:r w:rsidRPr="00EB3D27">
          <w:rPr>
            <w:rFonts w:ascii="Times" w:hAnsi="Times" w:cs="Calibri"/>
            <w:color w:val="000000" w:themeColor="text1"/>
          </w:rPr>
          <w:delText xml:space="preserve">, </w:delText>
        </w:r>
        <w:r w:rsidRPr="00EB3D27">
          <w:rPr>
            <w:rFonts w:ascii="Times" w:hAnsi="Times" w:cs="Calibri"/>
            <w:i/>
            <w:iCs/>
            <w:color w:val="000000" w:themeColor="text1"/>
          </w:rPr>
          <w:delText>16</w:delText>
        </w:r>
        <w:r w:rsidRPr="00EB3D27">
          <w:rPr>
            <w:rFonts w:ascii="Times" w:hAnsi="Times" w:cs="Calibri"/>
            <w:color w:val="000000" w:themeColor="text1"/>
          </w:rPr>
          <w:delText>(2), 193–211. https://doi.org/10.1016/0163</w:delText>
        </w:r>
        <w:r w:rsidRPr="00EB3D27">
          <w:rPr>
            <w:rFonts w:ascii="Cambria Math" w:hAnsi="Cambria Math" w:cs="Cambria Math"/>
            <w:color w:val="000000" w:themeColor="text1"/>
          </w:rPr>
          <w:delText>‐</w:delText>
        </w:r>
        <w:r w:rsidRPr="00EB3D27">
          <w:rPr>
            <w:rFonts w:ascii="Times" w:hAnsi="Times" w:cs="Calibri"/>
            <w:color w:val="000000" w:themeColor="text1"/>
          </w:rPr>
          <w:delText xml:space="preserve"> 6383(93)80017</w:delText>
        </w:r>
        <w:r w:rsidRPr="00EB3D27">
          <w:rPr>
            <w:rFonts w:ascii="Cambria Math" w:hAnsi="Cambria Math" w:cs="Cambria Math"/>
            <w:color w:val="000000" w:themeColor="text1"/>
          </w:rPr>
          <w:delText>‐</w:delText>
        </w:r>
        <w:r w:rsidRPr="00EB3D27">
          <w:rPr>
            <w:rFonts w:ascii="Times" w:hAnsi="Times" w:cs="Calibri"/>
            <w:color w:val="000000" w:themeColor="text1"/>
          </w:rPr>
          <w:delText xml:space="preserve">3 </w:delText>
        </w:r>
      </w:del>
    </w:p>
    <w:p w14:paraId="261D4507" w14:textId="77777777" w:rsidR="00F05EAB" w:rsidRPr="00EB3D27" w:rsidRDefault="00F05EAB" w:rsidP="00EB3D27">
      <w:pPr>
        <w:pStyle w:val="NormalWeb"/>
        <w:rPr>
          <w:del w:id="816" w:author="Camila Bruder" w:date="2023-11-30T14:37:00Z"/>
          <w:rFonts w:ascii="Times" w:hAnsi="Times"/>
          <w:color w:val="000000" w:themeColor="text1"/>
          <w:lang w:val="en-US"/>
        </w:rPr>
      </w:pPr>
      <w:del w:id="817" w:author="Camila Bruder" w:date="2023-11-30T14:37:00Z">
        <w:r w:rsidRPr="00C6680B">
          <w:rPr>
            <w:rFonts w:ascii="Times" w:hAnsi="Times" w:cs="Calibri"/>
            <w:color w:val="000000" w:themeColor="text1"/>
            <w:lang w:val="en-US"/>
          </w:rPr>
          <w:delText xml:space="preserve">Trehub, S. E. &amp; Schellenberg, E. G. (1995). </w:delText>
        </w:r>
        <w:r w:rsidRPr="00EB3D27">
          <w:rPr>
            <w:rFonts w:ascii="Times" w:hAnsi="Times" w:cs="Calibri"/>
            <w:color w:val="000000" w:themeColor="text1"/>
            <w:lang w:val="en-US"/>
          </w:rPr>
          <w:delText xml:space="preserve">Music: It’s relevance to infants. </w:delText>
        </w:r>
        <w:r w:rsidRPr="00EB3D27">
          <w:rPr>
            <w:rFonts w:ascii="Times" w:hAnsi="Times" w:cs="Calibri"/>
            <w:i/>
            <w:iCs/>
            <w:color w:val="000000" w:themeColor="text1"/>
            <w:lang w:val="en-US"/>
          </w:rPr>
          <w:delText>Annals of child development</w:delText>
        </w:r>
        <w:r w:rsidRPr="00EB3D27">
          <w:rPr>
            <w:rFonts w:ascii="Times" w:hAnsi="Times" w:cs="Calibri"/>
            <w:color w:val="000000" w:themeColor="text1"/>
            <w:lang w:val="en-US"/>
          </w:rPr>
          <w:delText>, 11, 1-24.</w:delText>
        </w:r>
      </w:del>
    </w:p>
    <w:p w14:paraId="4BEDEFF7" w14:textId="77777777" w:rsidR="00F05EAB" w:rsidRPr="00EB3D27" w:rsidRDefault="00F05EAB" w:rsidP="00EB3D27">
      <w:pPr>
        <w:autoSpaceDE w:val="0"/>
        <w:autoSpaceDN w:val="0"/>
        <w:adjustRightInd w:val="0"/>
        <w:rPr>
          <w:del w:id="818" w:author="Camila Bruder" w:date="2023-11-30T14:37:00Z"/>
          <w:rFonts w:ascii="Times" w:eastAsiaTheme="minorHAnsi" w:hAnsi="Times"/>
          <w:color w:val="000000" w:themeColor="text1"/>
          <w:lang w:val="en-US" w:eastAsia="en-US"/>
        </w:rPr>
      </w:pPr>
      <w:del w:id="819" w:author="Camila Bruder" w:date="2023-11-30T14:37:00Z">
        <w:r w:rsidRPr="00EB3D27">
          <w:rPr>
            <w:rFonts w:ascii="Times" w:eastAsiaTheme="minorHAnsi" w:hAnsi="Times"/>
            <w:color w:val="000000" w:themeColor="text1"/>
            <w:lang w:val="en-US" w:eastAsia="en-US"/>
          </w:rPr>
          <w:delText xml:space="preserve">Trehub, S. E. &amp; Trainor, L. (1998). Singing to infants: lullabies and play songs. </w:delText>
        </w:r>
        <w:r w:rsidRPr="00EB3D27">
          <w:rPr>
            <w:rFonts w:ascii="Times" w:eastAsiaTheme="minorHAnsi" w:hAnsi="Times"/>
            <w:i/>
            <w:iCs/>
            <w:color w:val="000000" w:themeColor="text1"/>
            <w:lang w:val="en-US" w:eastAsia="en-US"/>
          </w:rPr>
          <w:delText>Advances in Infancy Research</w:delText>
        </w:r>
        <w:r w:rsidRPr="00EB3D27">
          <w:rPr>
            <w:rFonts w:ascii="Times" w:eastAsiaTheme="minorHAnsi" w:hAnsi="Times"/>
            <w:color w:val="000000" w:themeColor="text1"/>
            <w:lang w:val="en-US" w:eastAsia="en-US"/>
          </w:rPr>
          <w:delText>, 12, 43–78.</w:delText>
        </w:r>
      </w:del>
    </w:p>
    <w:p w14:paraId="021BA915" w14:textId="77777777" w:rsidR="00F05EAB" w:rsidRPr="00EB3D27" w:rsidRDefault="00F05EAB" w:rsidP="00EB3D27">
      <w:pPr>
        <w:autoSpaceDE w:val="0"/>
        <w:autoSpaceDN w:val="0"/>
        <w:adjustRightInd w:val="0"/>
        <w:rPr>
          <w:del w:id="820" w:author="Camila Bruder" w:date="2023-11-30T14:37:00Z"/>
          <w:rFonts w:ascii="Times" w:eastAsiaTheme="minorHAnsi" w:hAnsi="Times"/>
          <w:color w:val="000000" w:themeColor="text1"/>
          <w:lang w:val="en-US" w:eastAsia="en-US"/>
        </w:rPr>
      </w:pPr>
    </w:p>
    <w:p w14:paraId="7A322FA4" w14:textId="77777777" w:rsidR="00F05EAB" w:rsidRPr="00EB3D27" w:rsidRDefault="00F05EAB" w:rsidP="00EB3D27">
      <w:pPr>
        <w:autoSpaceDE w:val="0"/>
        <w:autoSpaceDN w:val="0"/>
        <w:adjustRightInd w:val="0"/>
        <w:rPr>
          <w:del w:id="821" w:author="Camila Bruder" w:date="2023-11-30T14:37:00Z"/>
          <w:rFonts w:ascii="Times" w:eastAsiaTheme="minorHAnsi" w:hAnsi="Times"/>
          <w:color w:val="000000" w:themeColor="text1"/>
          <w:lang w:val="en-US" w:eastAsia="en-US"/>
        </w:rPr>
      </w:pPr>
      <w:del w:id="822" w:author="Camila Bruder" w:date="2023-11-30T14:37:00Z">
        <w:r w:rsidRPr="00EB3D27">
          <w:rPr>
            <w:rFonts w:ascii="Times" w:eastAsiaTheme="minorHAnsi" w:hAnsi="Times"/>
            <w:color w:val="000000" w:themeColor="text1"/>
            <w:lang w:val="en-US" w:eastAsia="en-US"/>
          </w:rPr>
          <w:delText>Trehub, S. E., Unyk, A. M. &amp; Trainor, L. J. (1993). Adults identify infant-directed</w:delText>
        </w:r>
      </w:del>
    </w:p>
    <w:p w14:paraId="725A9C71" w14:textId="77777777" w:rsidR="00F05EAB" w:rsidRPr="00EB3D27" w:rsidRDefault="00F05EAB" w:rsidP="00EB3D27">
      <w:pPr>
        <w:autoSpaceDE w:val="0"/>
        <w:autoSpaceDN w:val="0"/>
        <w:adjustRightInd w:val="0"/>
        <w:rPr>
          <w:del w:id="823" w:author="Camila Bruder" w:date="2023-11-30T14:37:00Z"/>
          <w:rFonts w:ascii="Times" w:eastAsiaTheme="minorHAnsi" w:hAnsi="Times"/>
          <w:color w:val="000000" w:themeColor="text1"/>
          <w:lang w:val="en-US" w:eastAsia="en-US"/>
        </w:rPr>
      </w:pPr>
      <w:del w:id="824" w:author="Camila Bruder" w:date="2023-11-30T14:37:00Z">
        <w:r w:rsidRPr="00EB3D27">
          <w:rPr>
            <w:rFonts w:ascii="Times" w:eastAsiaTheme="minorHAnsi" w:hAnsi="Times"/>
            <w:color w:val="000000" w:themeColor="text1"/>
            <w:lang w:val="en-US" w:eastAsia="en-US"/>
          </w:rPr>
          <w:delText xml:space="preserve">music across cultures. </w:delText>
        </w:r>
        <w:r w:rsidRPr="00EB3D27">
          <w:rPr>
            <w:rFonts w:ascii="Times" w:eastAsiaTheme="minorHAnsi" w:hAnsi="Times"/>
            <w:i/>
            <w:iCs/>
            <w:color w:val="000000" w:themeColor="text1"/>
            <w:lang w:val="en-US" w:eastAsia="en-US"/>
          </w:rPr>
          <w:delText>Infant Behavior and Development</w:delText>
        </w:r>
        <w:r w:rsidRPr="00EB3D27">
          <w:rPr>
            <w:rFonts w:ascii="Times" w:eastAsiaTheme="minorHAnsi" w:hAnsi="Times"/>
            <w:color w:val="000000" w:themeColor="text1"/>
            <w:lang w:val="en-US" w:eastAsia="en-US"/>
          </w:rPr>
          <w:delText xml:space="preserve"> ,16, 193–211. https://doi.org/10.1016/0163-6383(93)80017-3</w:delText>
        </w:r>
      </w:del>
    </w:p>
    <w:p w14:paraId="1930812E" w14:textId="77777777" w:rsidR="00F05EAB" w:rsidRPr="00EB3D27" w:rsidRDefault="00F05EAB" w:rsidP="00EB3D27">
      <w:pPr>
        <w:pStyle w:val="NormalWeb"/>
        <w:rPr>
          <w:del w:id="825" w:author="Camila Bruder" w:date="2023-11-30T14:37:00Z"/>
          <w:rFonts w:ascii="Times" w:hAnsi="Times"/>
          <w:color w:val="000000" w:themeColor="text1"/>
        </w:rPr>
      </w:pPr>
      <w:del w:id="826" w:author="Camila Bruder" w:date="2023-11-30T14:37:00Z">
        <w:r w:rsidRPr="00EB3D27">
          <w:rPr>
            <w:rFonts w:ascii="Times" w:hAnsi="Times"/>
            <w:color w:val="000000" w:themeColor="text1"/>
          </w:rPr>
          <w:delText xml:space="preserve">Trehub, S.E., Becker, J, Morley, I. (2015). Cross-cultural perspectives on music and musicality. </w:delText>
        </w:r>
        <w:r w:rsidRPr="00EB3D27">
          <w:rPr>
            <w:rFonts w:ascii="Times" w:hAnsi="Times"/>
            <w:i/>
            <w:iCs/>
            <w:color w:val="000000" w:themeColor="text1"/>
          </w:rPr>
          <w:delText>Philosophical Transactions of the Royal Society B, 370:</w:delText>
        </w:r>
        <w:r w:rsidRPr="00EB3D27">
          <w:rPr>
            <w:rFonts w:ascii="Times" w:hAnsi="Times"/>
            <w:color w:val="000000" w:themeColor="text1"/>
          </w:rPr>
          <w:delText xml:space="preserve">20140096. </w:delText>
        </w:r>
      </w:del>
    </w:p>
    <w:p w14:paraId="74D88B5D" w14:textId="77777777" w:rsidR="00F05EAB" w:rsidRPr="00EB3D27" w:rsidRDefault="00F05EAB" w:rsidP="00EB3D27">
      <w:pPr>
        <w:pStyle w:val="NormalWeb"/>
        <w:rPr>
          <w:del w:id="827" w:author="Camila Bruder" w:date="2023-11-30T14:37:00Z"/>
          <w:rFonts w:ascii="Times" w:eastAsiaTheme="minorHAnsi" w:hAnsi="Times"/>
          <w:color w:val="000000" w:themeColor="text1"/>
          <w:lang w:val="en-US"/>
        </w:rPr>
      </w:pPr>
      <w:del w:id="828" w:author="Camila Bruder" w:date="2023-11-30T14:37:00Z">
        <w:r w:rsidRPr="00EB3D27">
          <w:rPr>
            <w:rFonts w:ascii="Times" w:hAnsi="Times" w:cs="Arial"/>
            <w:color w:val="000000" w:themeColor="text1"/>
            <w:shd w:val="clear" w:color="auto" w:fill="FFFFFF"/>
          </w:rPr>
          <w:delText>Unyk, A. M., Trehub, S. E., Trainor, L. J., &amp; Schellenberg, E. G. (1992). Lullabies and simplicity: A cross-cultural perspective.</w:delText>
        </w:r>
        <w:r w:rsidRPr="00EB3D27">
          <w:rPr>
            <w:rStyle w:val="apple-converted-space"/>
            <w:rFonts w:ascii="Times" w:hAnsi="Times" w:cs="Arial"/>
            <w:color w:val="000000" w:themeColor="text1"/>
            <w:shd w:val="clear" w:color="auto" w:fill="FFFFFF"/>
          </w:rPr>
          <w:delText> </w:delText>
        </w:r>
        <w:r w:rsidRPr="00EB3D27">
          <w:rPr>
            <w:rStyle w:val="Emphasis"/>
            <w:rFonts w:ascii="Times" w:hAnsi="Times" w:cs="Arial"/>
            <w:color w:val="000000" w:themeColor="text1"/>
          </w:rPr>
          <w:delText>Psychology of Music, 20</w:delText>
        </w:r>
        <w:r w:rsidRPr="00EB3D27">
          <w:rPr>
            <w:rFonts w:ascii="Times" w:hAnsi="Times" w:cs="Arial"/>
            <w:color w:val="000000" w:themeColor="text1"/>
            <w:shd w:val="clear" w:color="auto" w:fill="FFFFFF"/>
          </w:rPr>
          <w:delText>(1), 15–28.</w:delText>
        </w:r>
        <w:r w:rsidRPr="00EB3D27">
          <w:rPr>
            <w:rStyle w:val="apple-converted-space"/>
            <w:rFonts w:ascii="Times" w:hAnsi="Times" w:cs="Arial"/>
            <w:color w:val="000000" w:themeColor="text1"/>
            <w:shd w:val="clear" w:color="auto" w:fill="FFFFFF"/>
          </w:rPr>
          <w:delText> </w:delText>
        </w:r>
        <w:r w:rsidRPr="00EB3D27">
          <w:rPr>
            <w:rFonts w:ascii="Times" w:hAnsi="Times"/>
            <w:color w:val="000000" w:themeColor="text1"/>
          </w:rPr>
          <w:delText>https://doi.org/10.1177/0305735692201002</w:delText>
        </w:r>
      </w:del>
    </w:p>
    <w:p w14:paraId="32675DD4" w14:textId="77777777" w:rsidR="00F05EAB" w:rsidRPr="00EB3D27" w:rsidRDefault="00F05EAB" w:rsidP="00EB3D27">
      <w:pPr>
        <w:autoSpaceDE w:val="0"/>
        <w:autoSpaceDN w:val="0"/>
        <w:adjustRightInd w:val="0"/>
        <w:rPr>
          <w:del w:id="829" w:author="Camila Bruder" w:date="2023-11-30T14:37:00Z"/>
          <w:rFonts w:ascii="Times" w:hAnsi="Times" w:cs="Segoe UI"/>
          <w:color w:val="000000" w:themeColor="text1"/>
          <w:shd w:val="clear" w:color="auto" w:fill="FFFFFF"/>
        </w:rPr>
      </w:pPr>
      <w:del w:id="830" w:author="Camila Bruder" w:date="2023-11-30T14:37:00Z">
        <w:r w:rsidRPr="00EB3D27">
          <w:rPr>
            <w:rFonts w:ascii="Times" w:hAnsi="Times" w:cs="Segoe UI"/>
            <w:color w:val="000000" w:themeColor="text1"/>
            <w:shd w:val="clear" w:color="auto" w:fill="FFFFFF"/>
          </w:rPr>
          <w:delText>Valentova, J. V</w:delText>
        </w:r>
        <w:r w:rsidRPr="00F34919">
          <w:rPr>
            <w:rFonts w:ascii="Times" w:hAnsi="Times" w:cs="Segoe UI"/>
            <w:color w:val="000000" w:themeColor="text1"/>
            <w:shd w:val="clear" w:color="auto" w:fill="FFFFFF"/>
            <w:lang w:val="en-US"/>
          </w:rPr>
          <w:delText xml:space="preserve"> et al. </w:delText>
        </w:r>
        <w:r w:rsidRPr="00EB3D27">
          <w:rPr>
            <w:rFonts w:ascii="Times" w:hAnsi="Times" w:cs="Segoe UI"/>
            <w:color w:val="000000" w:themeColor="text1"/>
            <w:shd w:val="clear" w:color="auto" w:fill="FFFFFF"/>
          </w:rPr>
          <w:delText>(2019). Vocal Parameters of Speech and Singing Covary and Are Related to Vocal Attractiveness, Body Measures, and Sociosexuality: A Cross-Cultural Study.</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Frontiers in psychology</w:delText>
        </w:r>
        <w:r w:rsidRPr="00EB3D27">
          <w:rPr>
            <w:rFonts w:ascii="Times" w:hAnsi="Times" w:cs="Segoe UI"/>
            <w:color w:val="000000" w:themeColor="text1"/>
            <w:shd w:val="clear" w:color="auto" w:fill="FFFFFF"/>
          </w:rPr>
          <w:delText>,</w:delText>
        </w:r>
        <w:r w:rsidRPr="00EB3D27">
          <w:rPr>
            <w:rStyle w:val="apple-converted-space"/>
            <w:rFonts w:ascii="Times" w:hAnsi="Times" w:cs="Segoe UI"/>
            <w:color w:val="000000" w:themeColor="text1"/>
            <w:shd w:val="clear" w:color="auto" w:fill="FFFFFF"/>
          </w:rPr>
          <w:delText> </w:delText>
        </w:r>
        <w:r w:rsidRPr="00EB3D27">
          <w:rPr>
            <w:rFonts w:ascii="Times" w:hAnsi="Times" w:cs="Segoe UI"/>
            <w:i/>
            <w:iCs/>
            <w:color w:val="000000" w:themeColor="text1"/>
          </w:rPr>
          <w:delText>10</w:delText>
        </w:r>
        <w:r w:rsidRPr="00EB3D27">
          <w:rPr>
            <w:rFonts w:ascii="Times" w:hAnsi="Times" w:cs="Segoe UI"/>
            <w:color w:val="000000" w:themeColor="text1"/>
            <w:shd w:val="clear" w:color="auto" w:fill="FFFFFF"/>
          </w:rPr>
          <w:delText>, 2029. https://doi.org/10.3389/fpsyg.2019.02029</w:delText>
        </w:r>
      </w:del>
    </w:p>
    <w:p w14:paraId="42876F59" w14:textId="77777777" w:rsidR="00F05EAB" w:rsidRPr="00F34919" w:rsidRDefault="00F05EAB" w:rsidP="00EB3D27">
      <w:pPr>
        <w:autoSpaceDE w:val="0"/>
        <w:autoSpaceDN w:val="0"/>
        <w:adjustRightInd w:val="0"/>
        <w:rPr>
          <w:del w:id="831" w:author="Camila Bruder" w:date="2023-11-30T14:37:00Z"/>
          <w:rFonts w:ascii="Times" w:eastAsiaTheme="minorHAnsi" w:hAnsi="Times"/>
          <w:color w:val="000000" w:themeColor="text1"/>
          <w:lang w:val="en-US" w:eastAsia="en-US"/>
        </w:rPr>
      </w:pPr>
    </w:p>
    <w:p w14:paraId="60C7814C" w14:textId="77777777" w:rsidR="00F05EAB" w:rsidRPr="00EB3D27" w:rsidRDefault="00F05EAB" w:rsidP="00EB3D27">
      <w:pPr>
        <w:pStyle w:val="NormalWeb"/>
        <w:spacing w:before="0" w:beforeAutospacing="0" w:after="0" w:afterAutospacing="0"/>
        <w:rPr>
          <w:del w:id="832" w:author="Camila Bruder" w:date="2023-11-30T14:37:00Z"/>
          <w:rFonts w:ascii="Times" w:hAnsi="Times"/>
          <w:color w:val="000000" w:themeColor="text1"/>
        </w:rPr>
      </w:pPr>
      <w:del w:id="833" w:author="Camila Bruder" w:date="2023-11-30T14:37:00Z">
        <w:r w:rsidRPr="00EB3D27">
          <w:rPr>
            <w:rFonts w:ascii="Times" w:hAnsi="Times"/>
            <w:color w:val="000000" w:themeColor="text1"/>
          </w:rPr>
          <w:delText>Vessel, E. A. (2010). Beauty and the beholder: Highly individual taste for abstract, but not real-world images.</w:delText>
        </w:r>
        <w:r w:rsidRPr="00EB3D27">
          <w:rPr>
            <w:rStyle w:val="apple-converted-space"/>
            <w:rFonts w:ascii="Times" w:hAnsi="Times"/>
            <w:color w:val="000000" w:themeColor="text1"/>
          </w:rPr>
          <w:delText> </w:delText>
        </w:r>
        <w:r w:rsidRPr="00EB3D27">
          <w:rPr>
            <w:rFonts w:ascii="Times" w:hAnsi="Times"/>
            <w:i/>
            <w:iCs/>
            <w:color w:val="000000" w:themeColor="text1"/>
          </w:rPr>
          <w:delText>Journal of Vision</w:delText>
        </w:r>
        <w:r w:rsidRPr="00EB3D27">
          <w:rPr>
            <w:rFonts w:ascii="Times" w:hAnsi="Times"/>
            <w:color w:val="000000" w:themeColor="text1"/>
          </w:rPr>
          <w:delText>,</w:delText>
        </w:r>
        <w:r w:rsidRPr="00EB3D27">
          <w:rPr>
            <w:rStyle w:val="apple-converted-space"/>
            <w:rFonts w:ascii="Times" w:hAnsi="Times"/>
            <w:color w:val="000000" w:themeColor="text1"/>
          </w:rPr>
          <w:delText> </w:delText>
        </w:r>
        <w:r w:rsidRPr="00EB3D27">
          <w:rPr>
            <w:rFonts w:ascii="Times" w:hAnsi="Times"/>
            <w:i/>
            <w:iCs/>
            <w:color w:val="000000" w:themeColor="text1"/>
          </w:rPr>
          <w:delText>10</w:delText>
        </w:r>
        <w:r w:rsidRPr="00EB3D27">
          <w:rPr>
            <w:rFonts w:ascii="Times" w:hAnsi="Times"/>
            <w:color w:val="000000" w:themeColor="text1"/>
          </w:rPr>
          <w:delText>(2), 1–14.</w:delText>
        </w:r>
        <w:r w:rsidRPr="00EB3D27">
          <w:rPr>
            <w:rStyle w:val="apple-converted-space"/>
            <w:rFonts w:ascii="Times" w:hAnsi="Times"/>
            <w:color w:val="000000" w:themeColor="text1"/>
          </w:rPr>
          <w:delText> </w:delText>
        </w:r>
        <w:r w:rsidRPr="00EB3D27">
          <w:rPr>
            <w:rFonts w:ascii="Times" w:hAnsi="Times"/>
            <w:color w:val="000000" w:themeColor="text1"/>
          </w:rPr>
          <w:delText>https://doi.org/10.1167/10.2.18</w:delText>
        </w:r>
      </w:del>
    </w:p>
    <w:p w14:paraId="60B823E3" w14:textId="77777777" w:rsidR="00F05EAB" w:rsidRPr="00EB3D27" w:rsidRDefault="00F05EAB" w:rsidP="00EB3D27">
      <w:pPr>
        <w:pStyle w:val="NormalWeb"/>
        <w:spacing w:before="0" w:beforeAutospacing="0" w:after="0" w:afterAutospacing="0"/>
        <w:rPr>
          <w:del w:id="834" w:author="Camila Bruder" w:date="2023-11-30T14:37:00Z"/>
          <w:rFonts w:ascii="Times" w:hAnsi="Times"/>
          <w:color w:val="000000" w:themeColor="text1"/>
        </w:rPr>
      </w:pPr>
    </w:p>
    <w:p w14:paraId="1345AF28" w14:textId="77777777" w:rsidR="00F05EAB" w:rsidRPr="00EB3D27" w:rsidRDefault="00F05EAB" w:rsidP="00EB3D27">
      <w:pPr>
        <w:pStyle w:val="NormalWeb"/>
        <w:spacing w:before="0" w:beforeAutospacing="0" w:after="0" w:afterAutospacing="0"/>
        <w:rPr>
          <w:del w:id="835" w:author="Camila Bruder" w:date="2023-11-30T14:37:00Z"/>
          <w:rFonts w:ascii="Times" w:hAnsi="Times"/>
          <w:color w:val="000000" w:themeColor="text1"/>
        </w:rPr>
      </w:pPr>
      <w:del w:id="836" w:author="Camila Bruder" w:date="2023-11-30T14:37:00Z">
        <w:r w:rsidRPr="00EB3D27">
          <w:rPr>
            <w:rFonts w:ascii="Times" w:hAnsi="Times"/>
            <w:color w:val="000000" w:themeColor="text1"/>
          </w:rPr>
          <w:delText>Vessel, E. A., Stahl, J., Maurer, N., Denker, A., &amp; Starr, G. G. (2014). Personalized visual aesthetics.</w:delText>
        </w:r>
        <w:r w:rsidRPr="00EB3D27">
          <w:rPr>
            <w:rStyle w:val="apple-converted-space"/>
            <w:rFonts w:ascii="Times" w:hAnsi="Times"/>
            <w:color w:val="000000" w:themeColor="text1"/>
          </w:rPr>
          <w:delText> </w:delText>
        </w:r>
        <w:r w:rsidRPr="00EB3D27">
          <w:rPr>
            <w:rFonts w:ascii="Times" w:hAnsi="Times"/>
            <w:i/>
            <w:iCs/>
            <w:color w:val="000000" w:themeColor="text1"/>
          </w:rPr>
          <w:delText>SPIE Proceedings</w:delText>
        </w:r>
        <w:r w:rsidRPr="00EB3D27">
          <w:rPr>
            <w:rFonts w:ascii="Times" w:hAnsi="Times"/>
            <w:color w:val="000000" w:themeColor="text1"/>
          </w:rPr>
          <w:delText>.</w:delText>
        </w:r>
        <w:r w:rsidRPr="00EB3D27">
          <w:rPr>
            <w:rStyle w:val="apple-converted-space"/>
            <w:rFonts w:ascii="Times" w:hAnsi="Times"/>
            <w:color w:val="000000" w:themeColor="text1"/>
          </w:rPr>
          <w:delText> </w:delText>
        </w:r>
        <w:r w:rsidRPr="00EB3D27">
          <w:rPr>
            <w:rFonts w:ascii="Times" w:hAnsi="Times"/>
            <w:color w:val="000000" w:themeColor="text1"/>
          </w:rPr>
          <w:delText>https://doi.org/10.1117/12.2043126</w:delText>
        </w:r>
      </w:del>
    </w:p>
    <w:p w14:paraId="735D5663" w14:textId="77777777" w:rsidR="00F05EAB" w:rsidRPr="00EB3D27" w:rsidRDefault="00F05EAB" w:rsidP="00EB3D27">
      <w:pPr>
        <w:rPr>
          <w:del w:id="837" w:author="Camila Bruder" w:date="2023-11-30T14:37:00Z"/>
          <w:rFonts w:ascii="Times" w:hAnsi="Times" w:cs="Open Sans"/>
          <w:color w:val="000000" w:themeColor="text1"/>
          <w:shd w:val="clear" w:color="auto" w:fill="FCFCFC"/>
        </w:rPr>
      </w:pPr>
    </w:p>
    <w:p w14:paraId="5EC81165" w14:textId="77777777" w:rsidR="00F05EAB" w:rsidRPr="00EB3D27" w:rsidRDefault="00F05EAB" w:rsidP="00EB3D27">
      <w:pPr>
        <w:rPr>
          <w:del w:id="838" w:author="Camila Bruder" w:date="2023-11-30T14:37:00Z"/>
          <w:rFonts w:ascii="Times" w:hAnsi="Times" w:cs="Arial"/>
          <w:color w:val="000000" w:themeColor="text1"/>
          <w:shd w:val="clear" w:color="auto" w:fill="FFFFFF"/>
        </w:rPr>
      </w:pPr>
      <w:del w:id="839" w:author="Camila Bruder" w:date="2023-11-30T14:37:00Z">
        <w:r w:rsidRPr="00EB3D27">
          <w:rPr>
            <w:rStyle w:val="Strong"/>
            <w:rFonts w:ascii="Times" w:hAnsi="Times"/>
            <w:b w:val="0"/>
            <w:bCs w:val="0"/>
            <w:color w:val="333333"/>
          </w:rPr>
          <w:delText>Vessel, E. A.</w:delText>
        </w:r>
        <w:r w:rsidRPr="00EB3D27">
          <w:rPr>
            <w:rFonts w:ascii="Times" w:hAnsi="Times"/>
            <w:b/>
            <w:bCs/>
            <w:color w:val="333333"/>
            <w:shd w:val="clear" w:color="auto" w:fill="FFFFFF"/>
          </w:rPr>
          <w:delText>,</w:delText>
        </w:r>
        <w:r w:rsidRPr="00EB3D27">
          <w:rPr>
            <w:rFonts w:ascii="Times" w:hAnsi="Times"/>
            <w:color w:val="333333"/>
            <w:shd w:val="clear" w:color="auto" w:fill="FFFFFF"/>
          </w:rPr>
          <w:delText xml:space="preserve"> Maurer, N., Denker, A. H., &amp; Starr, G. G. (2018). Stronger shared taste for natural aesthetic domains than for artifacts of human culture. </w:delText>
        </w:r>
        <w:r w:rsidRPr="00EB3D27">
          <w:rPr>
            <w:rStyle w:val="Emphasis"/>
            <w:rFonts w:ascii="Times" w:hAnsi="Times"/>
            <w:color w:val="333333"/>
          </w:rPr>
          <w:delText>Cognition</w:delText>
        </w:r>
        <w:r w:rsidRPr="00EB3D27">
          <w:rPr>
            <w:rFonts w:ascii="Times" w:hAnsi="Times"/>
            <w:color w:val="333333"/>
            <w:shd w:val="clear" w:color="auto" w:fill="FFFFFF"/>
          </w:rPr>
          <w:delText>, </w:delText>
        </w:r>
        <w:r w:rsidRPr="00EB3D27">
          <w:rPr>
            <w:rStyle w:val="Emphasis"/>
            <w:rFonts w:ascii="Times" w:hAnsi="Times"/>
            <w:color w:val="333333"/>
          </w:rPr>
          <w:delText>179</w:delText>
        </w:r>
        <w:r w:rsidRPr="00EB3D27">
          <w:rPr>
            <w:rFonts w:ascii="Times" w:hAnsi="Times"/>
            <w:color w:val="333333"/>
            <w:shd w:val="clear" w:color="auto" w:fill="FFFFFF"/>
          </w:rPr>
          <w:delText>, 121–131. </w:delText>
        </w:r>
        <w:r w:rsidRPr="00EB3D27">
          <w:rPr>
            <w:rFonts w:ascii="Times" w:hAnsi="Times"/>
          </w:rPr>
          <w:delText>http://doi.org/10.1016/j.cognition.2018.06.009</w:delText>
        </w:r>
      </w:del>
    </w:p>
    <w:p w14:paraId="3C502C3A" w14:textId="77777777" w:rsidR="00F05EAB" w:rsidRPr="00EB3D27" w:rsidRDefault="00F05EAB" w:rsidP="00EB3D27">
      <w:pPr>
        <w:rPr>
          <w:del w:id="840" w:author="Camila Bruder" w:date="2023-11-30T14:37:00Z"/>
          <w:rFonts w:ascii="Times" w:hAnsi="Times" w:cs="Arial"/>
          <w:color w:val="000000" w:themeColor="text1"/>
          <w:shd w:val="clear" w:color="auto" w:fill="FFFFFF"/>
        </w:rPr>
      </w:pPr>
    </w:p>
    <w:p w14:paraId="6ABD936C" w14:textId="77777777" w:rsidR="00F05EAB" w:rsidRPr="008D2A88" w:rsidRDefault="00F05EAB" w:rsidP="00EB3D27">
      <w:pPr>
        <w:rPr>
          <w:del w:id="841" w:author="Camila Bruder" w:date="2023-11-30T14:37:00Z"/>
          <w:rFonts w:ascii="Times" w:hAnsi="Times" w:cs="Arial"/>
          <w:color w:val="000000" w:themeColor="text1"/>
        </w:rPr>
      </w:pPr>
      <w:del w:id="842" w:author="Camila Bruder" w:date="2023-11-30T14:37:00Z">
        <w:r w:rsidRPr="00EB3D27">
          <w:rPr>
            <w:rFonts w:ascii="Times" w:hAnsi="Times" w:cs="Arial"/>
            <w:color w:val="000000" w:themeColor="text1"/>
            <w:shd w:val="clear" w:color="auto" w:fill="FFFFFF"/>
          </w:rPr>
          <w:delText>Wassiliwizky, E., &amp; Menninghaus, W. (2021). Why and how should cognitive science care about aesthetics?</w:delText>
        </w:r>
        <w:r w:rsidRPr="00EB3D27">
          <w:rPr>
            <w:rStyle w:val="apple-converted-space"/>
            <w:rFonts w:ascii="Times" w:hAnsi="Times" w:cs="Arial"/>
            <w:color w:val="000000" w:themeColor="text1"/>
            <w:shd w:val="clear" w:color="auto" w:fill="FFFFFF"/>
          </w:rPr>
          <w:delText> </w:delText>
        </w:r>
        <w:r w:rsidRPr="00EB3D27">
          <w:rPr>
            <w:rStyle w:val="Emphasis"/>
            <w:rFonts w:ascii="Times" w:hAnsi="Times" w:cs="Arial"/>
            <w:color w:val="000000" w:themeColor="text1"/>
          </w:rPr>
          <w:delText>Trends in Cognitive Sciences, 25</w:delText>
        </w:r>
        <w:r w:rsidRPr="00EB3D27">
          <w:rPr>
            <w:rFonts w:ascii="Times" w:hAnsi="Times" w:cs="Arial"/>
            <w:color w:val="000000" w:themeColor="text1"/>
            <w:shd w:val="clear" w:color="auto" w:fill="FFFFFF"/>
          </w:rPr>
          <w:delText>(6), 437</w:delText>
        </w:r>
        <w:r w:rsidRPr="00EB3D27">
          <w:rPr>
            <w:rFonts w:ascii="Times" w:hAnsi="Times" w:cs="Arial"/>
            <w:color w:val="000000" w:themeColor="text1"/>
            <w:shd w:val="clear" w:color="auto" w:fill="FFFFFF"/>
            <w:lang w:val="en-US"/>
          </w:rPr>
          <w:delText xml:space="preserve"> - </w:delText>
        </w:r>
        <w:r w:rsidRPr="00EB3D27">
          <w:rPr>
            <w:rFonts w:ascii="Times" w:hAnsi="Times" w:cs="Arial"/>
            <w:color w:val="000000" w:themeColor="text1"/>
            <w:shd w:val="clear" w:color="auto" w:fill="FFFFFF"/>
          </w:rPr>
          <w:delText>449.</w:delText>
        </w:r>
        <w:r w:rsidR="00740951">
          <w:rPr>
            <w:rFonts w:ascii="Times" w:hAnsi="Times" w:cs="Arial"/>
            <w:color w:val="000000" w:themeColor="text1"/>
            <w:shd w:val="clear" w:color="auto" w:fill="FFFFFF"/>
            <w:lang w:val="en-US"/>
          </w:rPr>
          <w:delText xml:space="preserve"> </w:delText>
        </w:r>
        <w:r w:rsidRPr="00EB3D27">
          <w:rPr>
            <w:rFonts w:ascii="Times" w:hAnsi="Times"/>
            <w:color w:val="000000" w:themeColor="text1"/>
          </w:rPr>
          <w:delText>https://doi.org/10.1016/j.tics.2021.03.008</w:delText>
        </w:r>
      </w:del>
    </w:p>
    <w:p w14:paraId="05CD74B9" w14:textId="77777777" w:rsidR="00F05EAB" w:rsidRPr="009E5949" w:rsidRDefault="00F05EAB" w:rsidP="00EB3D27">
      <w:pPr>
        <w:pStyle w:val="NormalWeb"/>
        <w:rPr>
          <w:del w:id="843" w:author="Camila Bruder" w:date="2023-11-30T14:37:00Z"/>
          <w:rFonts w:ascii="Times" w:hAnsi="Times"/>
        </w:rPr>
      </w:pPr>
      <w:del w:id="844" w:author="Camila Bruder" w:date="2023-11-30T14:37:00Z">
        <w:r w:rsidRPr="00EB3D27">
          <w:rPr>
            <w:rFonts w:ascii="Times" w:hAnsi="Times"/>
            <w:color w:val="000000" w:themeColor="text1"/>
          </w:rPr>
          <w:delText xml:space="preserve">Yumoto, E., Gould, W. J., &amp; Baer, T. (1982). Harmonics-to-noise ratio as an index of the degree of hoarseness. </w:delText>
        </w:r>
        <w:r w:rsidRPr="00EB3D27">
          <w:rPr>
            <w:rFonts w:ascii="Times" w:hAnsi="Times"/>
            <w:i/>
            <w:iCs/>
            <w:color w:val="000000" w:themeColor="text1"/>
          </w:rPr>
          <w:delText>Journal of the Acoustical Society of America</w:delText>
        </w:r>
        <w:r w:rsidRPr="00EB3D27">
          <w:rPr>
            <w:rFonts w:ascii="Times" w:hAnsi="Times"/>
            <w:color w:val="000000" w:themeColor="text1"/>
          </w:rPr>
          <w:delText xml:space="preserve">, </w:delText>
        </w:r>
        <w:r w:rsidRPr="00EB3D27">
          <w:rPr>
            <w:rFonts w:ascii="Times" w:hAnsi="Times"/>
            <w:i/>
            <w:iCs/>
            <w:color w:val="000000" w:themeColor="text1"/>
          </w:rPr>
          <w:delText>71</w:delText>
        </w:r>
        <w:r w:rsidRPr="00EB3D27">
          <w:rPr>
            <w:rFonts w:ascii="Times" w:hAnsi="Times"/>
            <w:color w:val="000000" w:themeColor="text1"/>
          </w:rPr>
          <w:delText>(6), 1544–1550.</w:delText>
        </w:r>
        <w:r w:rsidRPr="00EB3D27">
          <w:rPr>
            <w:rFonts w:ascii="Times" w:hAnsi="Times"/>
            <w:color w:val="000000" w:themeColor="text1"/>
            <w:lang w:val="en-US"/>
          </w:rPr>
          <w:delText xml:space="preserve"> </w:delText>
        </w:r>
        <w:r w:rsidRPr="00EB3D27">
          <w:rPr>
            <w:rFonts w:ascii="Times" w:hAnsi="Times"/>
            <w:color w:val="000000" w:themeColor="text1"/>
          </w:rPr>
          <w:delText>https://doi.org/10.1121/1.387808</w:delText>
        </w:r>
      </w:del>
    </w:p>
    <w:p w14:paraId="23E53BA2" w14:textId="77777777" w:rsidR="00BD3201" w:rsidRPr="00BD3201" w:rsidRDefault="00275497" w:rsidP="00BD3201">
      <w:pPr>
        <w:pStyle w:val="Bibliography"/>
        <w:rPr>
          <w:ins w:id="845" w:author="Camila Bruder" w:date="2023-11-30T14:37:00Z"/>
          <w:lang w:val="en-US"/>
        </w:rPr>
      </w:pPr>
      <w:ins w:id="846" w:author="Camila Bruder" w:date="2023-11-30T14:37:00Z">
        <w:r w:rsidRPr="00F34919">
          <w:rPr>
            <w:color w:val="000000" w:themeColor="text1"/>
            <w:lang w:val="en-US"/>
          </w:rPr>
          <w:t xml:space="preserve"> </w:t>
        </w:r>
        <w:r w:rsidR="00D45F48" w:rsidRPr="00420A7E">
          <w:rPr>
            <w:color w:val="000000" w:themeColor="text1"/>
            <w:lang w:val="en-US"/>
          </w:rPr>
          <w:fldChar w:fldCharType="begin"/>
        </w:r>
        <w:r w:rsidR="00BD3201" w:rsidRPr="00F34919">
          <w:rPr>
            <w:color w:val="000000" w:themeColor="text1"/>
            <w:lang w:val="en-US"/>
          </w:rPr>
          <w:instrText xml:space="preserve"> ADDIN ZOTERO_BIBL {"uncited":[],"omitted":[],"custom":[]} CSL_BIBLIOGRAPHY </w:instrText>
        </w:r>
        <w:r w:rsidR="00D45F48" w:rsidRPr="00420A7E">
          <w:rPr>
            <w:color w:val="000000" w:themeColor="text1"/>
            <w:lang w:val="en-US"/>
          </w:rPr>
          <w:fldChar w:fldCharType="separate"/>
        </w:r>
        <w:proofErr w:type="spellStart"/>
        <w:r w:rsidR="00BD3201" w:rsidRPr="00F34919">
          <w:rPr>
            <w:lang w:val="en-US"/>
          </w:rPr>
          <w:t>Albouy</w:t>
        </w:r>
        <w:proofErr w:type="spellEnd"/>
        <w:r w:rsidR="00BD3201" w:rsidRPr="00F34919">
          <w:rPr>
            <w:lang w:val="en-US"/>
          </w:rPr>
          <w:t xml:space="preserve">, P., </w:t>
        </w:r>
        <w:proofErr w:type="spellStart"/>
        <w:r w:rsidR="00BD3201" w:rsidRPr="00F34919">
          <w:rPr>
            <w:lang w:val="en-US"/>
          </w:rPr>
          <w:t>Mehr</w:t>
        </w:r>
        <w:proofErr w:type="spellEnd"/>
        <w:r w:rsidR="00BD3201" w:rsidRPr="00F34919">
          <w:rPr>
            <w:lang w:val="en-US"/>
          </w:rPr>
          <w:t xml:space="preserve">, S. A., Hoyer, R. S., Ginzburg, J., &amp; </w:t>
        </w:r>
        <w:proofErr w:type="spellStart"/>
        <w:r w:rsidR="00BD3201" w:rsidRPr="00F34919">
          <w:rPr>
            <w:lang w:val="en-US"/>
          </w:rPr>
          <w:t>Zatorre</w:t>
        </w:r>
        <w:proofErr w:type="spellEnd"/>
        <w:r w:rsidR="00BD3201" w:rsidRPr="00F34919">
          <w:rPr>
            <w:lang w:val="en-US"/>
          </w:rPr>
          <w:t xml:space="preserve">, R. J. (2023). </w:t>
        </w:r>
        <w:r w:rsidR="00BD3201" w:rsidRPr="00BD3201">
          <w:rPr>
            <w:i/>
            <w:iCs/>
            <w:lang w:val="en-US"/>
          </w:rPr>
          <w:t>Spectro-temporal acoustical markers differentiate speech from song across cultures</w:t>
        </w:r>
        <w:r w:rsidR="00BD3201" w:rsidRPr="00BD3201">
          <w:rPr>
            <w:lang w:val="en-US"/>
          </w:rPr>
          <w:t xml:space="preserve"> [Preprint]. Neuroscience. https://doi.org/10.1101/2023.01.29.526133</w:t>
        </w:r>
      </w:ins>
    </w:p>
    <w:p w14:paraId="2C2D6BBA" w14:textId="77777777" w:rsidR="00BD3201" w:rsidRPr="00BD3201" w:rsidRDefault="00BD3201" w:rsidP="00BD3201">
      <w:pPr>
        <w:pStyle w:val="Bibliography"/>
        <w:rPr>
          <w:ins w:id="847" w:author="Camila Bruder" w:date="2023-11-30T14:37:00Z"/>
          <w:lang w:val="en-US"/>
        </w:rPr>
      </w:pPr>
      <w:ins w:id="848" w:author="Camila Bruder" w:date="2023-11-30T14:37:00Z">
        <w:r w:rsidRPr="00BD3201">
          <w:rPr>
            <w:lang w:val="en-US"/>
          </w:rPr>
          <w:t xml:space="preserve">Babel, M., &amp; McGuire, G. (2015). Perceptual fluency and judgments of vocal aesthetics and </w:t>
        </w:r>
        <w:proofErr w:type="spellStart"/>
        <w:r w:rsidRPr="00BD3201">
          <w:rPr>
            <w:lang w:val="en-US"/>
          </w:rPr>
          <w:t>stereotypicality</w:t>
        </w:r>
        <w:proofErr w:type="spellEnd"/>
        <w:r w:rsidRPr="00BD3201">
          <w:rPr>
            <w:lang w:val="en-US"/>
          </w:rPr>
          <w:t xml:space="preserve">. </w:t>
        </w:r>
        <w:r w:rsidRPr="00BD3201">
          <w:rPr>
            <w:i/>
            <w:iCs/>
            <w:lang w:val="en-US"/>
          </w:rPr>
          <w:t>Cognitive Science</w:t>
        </w:r>
        <w:r w:rsidRPr="00BD3201">
          <w:rPr>
            <w:lang w:val="en-US"/>
          </w:rPr>
          <w:t xml:space="preserve">, </w:t>
        </w:r>
        <w:r w:rsidRPr="00BD3201">
          <w:rPr>
            <w:i/>
            <w:iCs/>
            <w:lang w:val="en-US"/>
          </w:rPr>
          <w:t>39</w:t>
        </w:r>
        <w:r w:rsidRPr="00BD3201">
          <w:rPr>
            <w:lang w:val="en-US"/>
          </w:rPr>
          <w:t>(4), 766–787. https://doi.org/10.1111/cogs.12179</w:t>
        </w:r>
      </w:ins>
    </w:p>
    <w:p w14:paraId="658A890C" w14:textId="77777777" w:rsidR="00BD3201" w:rsidRPr="00BD3201" w:rsidRDefault="00BD3201" w:rsidP="00BD3201">
      <w:pPr>
        <w:pStyle w:val="Bibliography"/>
        <w:rPr>
          <w:ins w:id="849" w:author="Camila Bruder" w:date="2023-11-30T14:37:00Z"/>
          <w:lang w:val="en-US"/>
        </w:rPr>
      </w:pPr>
      <w:ins w:id="850" w:author="Camila Bruder" w:date="2023-11-30T14:37:00Z">
        <w:r w:rsidRPr="00BD3201">
          <w:rPr>
            <w:lang w:val="en-US"/>
          </w:rPr>
          <w:t xml:space="preserve">Babel, M., McGuire, G., &amp; King, J. (2014). Towards a more nuanced view of vocal attractiveness. </w:t>
        </w:r>
        <w:proofErr w:type="spellStart"/>
        <w:r w:rsidRPr="00BD3201">
          <w:rPr>
            <w:i/>
            <w:iCs/>
            <w:lang w:val="en-US"/>
          </w:rPr>
          <w:t>PLoS</w:t>
        </w:r>
        <w:proofErr w:type="spellEnd"/>
        <w:r w:rsidRPr="00BD3201">
          <w:rPr>
            <w:i/>
            <w:iCs/>
            <w:lang w:val="en-US"/>
          </w:rPr>
          <w:t xml:space="preserve"> ONE</w:t>
        </w:r>
        <w:r w:rsidRPr="00BD3201">
          <w:rPr>
            <w:lang w:val="en-US"/>
          </w:rPr>
          <w:t xml:space="preserve">, </w:t>
        </w:r>
        <w:r w:rsidRPr="00BD3201">
          <w:rPr>
            <w:i/>
            <w:iCs/>
            <w:lang w:val="en-US"/>
          </w:rPr>
          <w:t>9</w:t>
        </w:r>
        <w:r w:rsidRPr="00BD3201">
          <w:rPr>
            <w:lang w:val="en-US"/>
          </w:rPr>
          <w:t>(2), e88616. https://doi.org/10.1371/journal.pone.0088616</w:t>
        </w:r>
      </w:ins>
    </w:p>
    <w:p w14:paraId="0EB88055" w14:textId="77777777" w:rsidR="00BD3201" w:rsidRPr="00BD3201" w:rsidRDefault="00BD3201" w:rsidP="00BD3201">
      <w:pPr>
        <w:pStyle w:val="Bibliography"/>
        <w:rPr>
          <w:ins w:id="851" w:author="Camila Bruder" w:date="2023-11-30T14:37:00Z"/>
          <w:lang w:val="en-US"/>
        </w:rPr>
      </w:pPr>
      <w:proofErr w:type="spellStart"/>
      <w:ins w:id="852" w:author="Camila Bruder" w:date="2023-11-30T14:37:00Z">
        <w:r w:rsidRPr="00BD3201">
          <w:rPr>
            <w:lang w:val="en-US"/>
          </w:rPr>
          <w:t>Banse</w:t>
        </w:r>
        <w:proofErr w:type="spellEnd"/>
        <w:r w:rsidRPr="00BD3201">
          <w:rPr>
            <w:lang w:val="en-US"/>
          </w:rPr>
          <w:t xml:space="preserve">, R., &amp; Scherer, K. R. (1996). Acoustic profiles in vocal emotion expression. </w:t>
        </w:r>
        <w:r w:rsidRPr="00BD3201">
          <w:rPr>
            <w:i/>
            <w:iCs/>
            <w:lang w:val="en-US"/>
          </w:rPr>
          <w:t>Journal of Personality and Social Psychology</w:t>
        </w:r>
        <w:r w:rsidRPr="00BD3201">
          <w:rPr>
            <w:lang w:val="en-US"/>
          </w:rPr>
          <w:t xml:space="preserve">, </w:t>
        </w:r>
        <w:r w:rsidRPr="00BD3201">
          <w:rPr>
            <w:i/>
            <w:iCs/>
            <w:lang w:val="en-US"/>
          </w:rPr>
          <w:t>70</w:t>
        </w:r>
        <w:r w:rsidRPr="00BD3201">
          <w:rPr>
            <w:lang w:val="en-US"/>
          </w:rPr>
          <w:t>(3), 614–636. https://doi.org/10.1037/0022-3514.70.3.614</w:t>
        </w:r>
      </w:ins>
    </w:p>
    <w:p w14:paraId="571FF0BA" w14:textId="77777777" w:rsidR="00BD3201" w:rsidRPr="00BD3201" w:rsidRDefault="00BD3201" w:rsidP="00BD3201">
      <w:pPr>
        <w:pStyle w:val="Bibliography"/>
        <w:rPr>
          <w:ins w:id="853" w:author="Camila Bruder" w:date="2023-11-30T14:37:00Z"/>
          <w:lang w:val="en-US"/>
        </w:rPr>
      </w:pPr>
      <w:ins w:id="854" w:author="Camila Bruder" w:date="2023-11-30T14:37:00Z">
        <w:r w:rsidRPr="00BD3201">
          <w:rPr>
            <w:lang w:val="en-US"/>
          </w:rPr>
          <w:t xml:space="preserve">Bates, D. (2010). </w:t>
        </w:r>
        <w:r w:rsidRPr="00BD3201">
          <w:rPr>
            <w:i/>
            <w:iCs/>
            <w:lang w:val="en-US"/>
          </w:rPr>
          <w:t>Mixed-effects modeling with R</w:t>
        </w:r>
        <w:r w:rsidRPr="00BD3201">
          <w:rPr>
            <w:lang w:val="en-US"/>
          </w:rPr>
          <w:t>. Springer. http://lme4.r-forge.rproject.org/book</w:t>
        </w:r>
      </w:ins>
    </w:p>
    <w:p w14:paraId="7F630415" w14:textId="77777777" w:rsidR="00BD3201" w:rsidRPr="00BD3201" w:rsidRDefault="00BD3201" w:rsidP="00BD3201">
      <w:pPr>
        <w:pStyle w:val="Bibliography"/>
        <w:rPr>
          <w:ins w:id="855" w:author="Camila Bruder" w:date="2023-11-30T14:37:00Z"/>
          <w:lang w:val="en-US"/>
        </w:rPr>
      </w:pPr>
      <w:ins w:id="856" w:author="Camila Bruder" w:date="2023-11-30T14:37:00Z">
        <w:r w:rsidRPr="00BD3201">
          <w:rPr>
            <w:lang w:val="de-DE"/>
          </w:rPr>
          <w:t xml:space="preserve">Bates, D., Mächler, M., </w:t>
        </w:r>
        <w:proofErr w:type="spellStart"/>
        <w:r w:rsidRPr="00BD3201">
          <w:rPr>
            <w:lang w:val="de-DE"/>
          </w:rPr>
          <w:t>Bolker</w:t>
        </w:r>
        <w:proofErr w:type="spellEnd"/>
        <w:r w:rsidRPr="00BD3201">
          <w:rPr>
            <w:lang w:val="de-DE"/>
          </w:rPr>
          <w:t xml:space="preserve">, B., &amp; Walker, S. (2015). </w:t>
        </w:r>
        <w:r w:rsidRPr="00BD3201">
          <w:rPr>
            <w:lang w:val="en-US"/>
          </w:rPr>
          <w:t xml:space="preserve">Fitting linear mixed-effects models using lme4. </w:t>
        </w:r>
        <w:r w:rsidRPr="00BD3201">
          <w:rPr>
            <w:i/>
            <w:iCs/>
            <w:lang w:val="en-US"/>
          </w:rPr>
          <w:t>Journal of Statistical Software</w:t>
        </w:r>
        <w:r w:rsidRPr="00BD3201">
          <w:rPr>
            <w:lang w:val="en-US"/>
          </w:rPr>
          <w:t xml:space="preserve">, </w:t>
        </w:r>
        <w:r w:rsidRPr="00BD3201">
          <w:rPr>
            <w:i/>
            <w:iCs/>
            <w:lang w:val="en-US"/>
          </w:rPr>
          <w:t>67</w:t>
        </w:r>
        <w:r w:rsidRPr="00BD3201">
          <w:rPr>
            <w:lang w:val="en-US"/>
          </w:rPr>
          <w:t>(1). https://doi.org/10.18637/jss.v067.i01</w:t>
        </w:r>
      </w:ins>
    </w:p>
    <w:p w14:paraId="14A084C8" w14:textId="77777777" w:rsidR="00BD3201" w:rsidRPr="00BD3201" w:rsidRDefault="00BD3201" w:rsidP="00BD3201">
      <w:pPr>
        <w:pStyle w:val="Bibliography"/>
        <w:rPr>
          <w:ins w:id="857" w:author="Camila Bruder" w:date="2023-11-30T14:37:00Z"/>
          <w:lang w:val="en-US"/>
        </w:rPr>
      </w:pPr>
      <w:ins w:id="858" w:author="Camila Bruder" w:date="2023-11-30T14:37:00Z">
        <w:r w:rsidRPr="00BD3201">
          <w:rPr>
            <w:lang w:val="en-US"/>
          </w:rPr>
          <w:t xml:space="preserve">Belin, P., </w:t>
        </w:r>
        <w:proofErr w:type="spellStart"/>
        <w:r w:rsidRPr="00BD3201">
          <w:rPr>
            <w:lang w:val="en-US"/>
          </w:rPr>
          <w:t>Zatorre</w:t>
        </w:r>
        <w:proofErr w:type="spellEnd"/>
        <w:r w:rsidRPr="00BD3201">
          <w:rPr>
            <w:lang w:val="en-US"/>
          </w:rPr>
          <w:t xml:space="preserve">, R. J., </w:t>
        </w:r>
        <w:proofErr w:type="spellStart"/>
        <w:r w:rsidRPr="00BD3201">
          <w:rPr>
            <w:lang w:val="en-US"/>
          </w:rPr>
          <w:t>Lafaille</w:t>
        </w:r>
        <w:proofErr w:type="spellEnd"/>
        <w:r w:rsidRPr="00BD3201">
          <w:rPr>
            <w:lang w:val="en-US"/>
          </w:rPr>
          <w:t xml:space="preserve">, P., Ahad, P., &amp; Pike, B. (2000). Voice-selective areas in human auditory cortex. </w:t>
        </w:r>
        <w:r w:rsidRPr="00BD3201">
          <w:rPr>
            <w:i/>
            <w:iCs/>
            <w:lang w:val="en-US"/>
          </w:rPr>
          <w:t>Nature</w:t>
        </w:r>
        <w:r w:rsidRPr="00BD3201">
          <w:rPr>
            <w:lang w:val="en-US"/>
          </w:rPr>
          <w:t xml:space="preserve">, </w:t>
        </w:r>
        <w:r w:rsidRPr="00BD3201">
          <w:rPr>
            <w:i/>
            <w:iCs/>
            <w:lang w:val="en-US"/>
          </w:rPr>
          <w:t>403</w:t>
        </w:r>
        <w:r w:rsidRPr="00BD3201">
          <w:rPr>
            <w:lang w:val="en-US"/>
          </w:rPr>
          <w:t>(6767), 309–312. https://doi.org/10.1038/35002078</w:t>
        </w:r>
      </w:ins>
    </w:p>
    <w:p w14:paraId="6D12968A" w14:textId="77777777" w:rsidR="00BD3201" w:rsidRPr="00BD3201" w:rsidRDefault="00BD3201" w:rsidP="00BD3201">
      <w:pPr>
        <w:pStyle w:val="Bibliography"/>
        <w:rPr>
          <w:ins w:id="859" w:author="Camila Bruder" w:date="2023-11-30T14:37:00Z"/>
          <w:lang w:val="en-US"/>
        </w:rPr>
      </w:pPr>
      <w:ins w:id="860" w:author="Camila Bruder" w:date="2023-11-30T14:37:00Z">
        <w:r w:rsidRPr="00BD3201">
          <w:rPr>
            <w:lang w:val="en-US"/>
          </w:rPr>
          <w:t xml:space="preserve">Brennan, R. L. (2001). </w:t>
        </w:r>
        <w:r w:rsidRPr="00BD3201">
          <w:rPr>
            <w:i/>
            <w:iCs/>
            <w:lang w:val="en-US"/>
          </w:rPr>
          <w:t>Generalizability Theory</w:t>
        </w:r>
        <w:r w:rsidRPr="00BD3201">
          <w:rPr>
            <w:lang w:val="en-US"/>
          </w:rPr>
          <w:t>. Springer New York. https://doi.org/10.1007/978-1-4757-3456-0</w:t>
        </w:r>
      </w:ins>
    </w:p>
    <w:p w14:paraId="7D261A93" w14:textId="77777777" w:rsidR="00BD3201" w:rsidRPr="00BD3201" w:rsidRDefault="00BD3201" w:rsidP="00BD3201">
      <w:pPr>
        <w:pStyle w:val="Bibliography"/>
        <w:rPr>
          <w:ins w:id="861" w:author="Camila Bruder" w:date="2023-11-30T14:37:00Z"/>
          <w:lang w:val="en-US"/>
        </w:rPr>
      </w:pPr>
      <w:ins w:id="862" w:author="Camila Bruder" w:date="2023-11-30T14:37:00Z">
        <w:r w:rsidRPr="00BD3201">
          <w:rPr>
            <w:lang w:val="en-US"/>
          </w:rPr>
          <w:lastRenderedPageBreak/>
          <w:t>Brown, S. (2000). The ‘</w:t>
        </w:r>
        <w:proofErr w:type="spellStart"/>
        <w:r w:rsidRPr="00BD3201">
          <w:rPr>
            <w:lang w:val="en-US"/>
          </w:rPr>
          <w:t>Musilanguage</w:t>
        </w:r>
        <w:proofErr w:type="spellEnd"/>
        <w:r w:rsidRPr="00BD3201">
          <w:rPr>
            <w:lang w:val="en-US"/>
          </w:rPr>
          <w:t xml:space="preserve">’ model of language evolution. In </w:t>
        </w:r>
        <w:r w:rsidRPr="00BD3201">
          <w:rPr>
            <w:i/>
            <w:iCs/>
            <w:lang w:val="en-US"/>
          </w:rPr>
          <w:t>The Origins of Music</w:t>
        </w:r>
        <w:r w:rsidRPr="00BD3201">
          <w:rPr>
            <w:lang w:val="en-US"/>
          </w:rPr>
          <w:t xml:space="preserve"> (eds S. Brown, B. </w:t>
        </w:r>
        <w:proofErr w:type="spellStart"/>
        <w:r w:rsidRPr="00BD3201">
          <w:rPr>
            <w:lang w:val="en-US"/>
          </w:rPr>
          <w:t>Merker</w:t>
        </w:r>
        <w:proofErr w:type="spellEnd"/>
        <w:r w:rsidRPr="00BD3201">
          <w:rPr>
            <w:lang w:val="en-US"/>
          </w:rPr>
          <w:t xml:space="preserve">, and N. L. </w:t>
        </w:r>
        <w:proofErr w:type="spellStart"/>
        <w:r w:rsidRPr="00BD3201">
          <w:rPr>
            <w:lang w:val="en-US"/>
          </w:rPr>
          <w:t>Wallin</w:t>
        </w:r>
        <w:proofErr w:type="spellEnd"/>
        <w:r w:rsidRPr="00BD3201">
          <w:rPr>
            <w:lang w:val="en-US"/>
          </w:rPr>
          <w:t>, pp. 271–300). MIT Press.</w:t>
        </w:r>
      </w:ins>
    </w:p>
    <w:p w14:paraId="39D66FB7" w14:textId="77777777" w:rsidR="00BD3201" w:rsidRPr="00BD3201" w:rsidRDefault="00BD3201" w:rsidP="00BD3201">
      <w:pPr>
        <w:pStyle w:val="Bibliography"/>
        <w:rPr>
          <w:ins w:id="863" w:author="Camila Bruder" w:date="2023-11-30T14:37:00Z"/>
          <w:lang w:val="en-US"/>
        </w:rPr>
      </w:pPr>
      <w:ins w:id="864" w:author="Camila Bruder" w:date="2023-11-30T14:37:00Z">
        <w:r w:rsidRPr="00BD3201">
          <w:rPr>
            <w:lang w:val="en-US"/>
          </w:rPr>
          <w:t xml:space="preserve">Bruder, C., &amp; Larrouy-Maestri, P. (2023). Classical singers are also proficient in non-classical singing. </w:t>
        </w:r>
        <w:r w:rsidRPr="00BD3201">
          <w:rPr>
            <w:i/>
            <w:iCs/>
            <w:lang w:val="en-US"/>
          </w:rPr>
          <w:t>Frontiers in Psychology</w:t>
        </w:r>
        <w:r w:rsidRPr="00BD3201">
          <w:rPr>
            <w:lang w:val="en-US"/>
          </w:rPr>
          <w:t xml:space="preserve">, </w:t>
        </w:r>
        <w:r w:rsidRPr="00BD3201">
          <w:rPr>
            <w:i/>
            <w:iCs/>
            <w:lang w:val="en-US"/>
          </w:rPr>
          <w:t>14</w:t>
        </w:r>
        <w:r w:rsidRPr="00BD3201">
          <w:rPr>
            <w:lang w:val="en-US"/>
          </w:rPr>
          <w:t>. https://doi.org/10.3389/fpsyg.2023.1215370</w:t>
        </w:r>
      </w:ins>
    </w:p>
    <w:p w14:paraId="72889220" w14:textId="77777777" w:rsidR="00BD3201" w:rsidRPr="00BD3201" w:rsidRDefault="00BD3201" w:rsidP="00BD3201">
      <w:pPr>
        <w:pStyle w:val="Bibliography"/>
        <w:rPr>
          <w:ins w:id="865" w:author="Camila Bruder" w:date="2023-11-30T14:37:00Z"/>
          <w:lang w:val="en-US"/>
        </w:rPr>
      </w:pPr>
      <w:ins w:id="866" w:author="Camila Bruder" w:date="2023-11-30T14:37:00Z">
        <w:r w:rsidRPr="00BD3201">
          <w:rPr>
            <w:lang w:val="en-US"/>
          </w:rPr>
          <w:t xml:space="preserve">Bruder, C., </w:t>
        </w:r>
        <w:proofErr w:type="spellStart"/>
        <w:r w:rsidRPr="00BD3201">
          <w:rPr>
            <w:lang w:val="en-US"/>
          </w:rPr>
          <w:t>Poeppel</w:t>
        </w:r>
        <w:proofErr w:type="spellEnd"/>
        <w:r w:rsidRPr="00BD3201">
          <w:rPr>
            <w:lang w:val="en-US"/>
          </w:rPr>
          <w:t xml:space="preserve">, D., &amp; Larrouy-Maestri, P. (2023). </w:t>
        </w:r>
        <w:r w:rsidRPr="00BD3201">
          <w:rPr>
            <w:i/>
            <w:iCs/>
            <w:lang w:val="en-US"/>
          </w:rPr>
          <w:t>Perceptual (but not acoustic) features predict singing voice preferences</w:t>
        </w:r>
        <w:r w:rsidRPr="00BD3201">
          <w:rPr>
            <w:lang w:val="en-US"/>
          </w:rPr>
          <w:t xml:space="preserve"> [Preprint]. </w:t>
        </w:r>
        <w:proofErr w:type="spellStart"/>
        <w:r w:rsidRPr="00BD3201">
          <w:rPr>
            <w:lang w:val="en-US"/>
          </w:rPr>
          <w:t>PsyArXiv</w:t>
        </w:r>
        <w:proofErr w:type="spellEnd"/>
        <w:r w:rsidRPr="00BD3201">
          <w:rPr>
            <w:lang w:val="en-US"/>
          </w:rPr>
          <w:t>. https://doi.org/10.31234/osf.io/qvp8t</w:t>
        </w:r>
      </w:ins>
    </w:p>
    <w:p w14:paraId="7C5ABCDF" w14:textId="77777777" w:rsidR="00BD3201" w:rsidRPr="00BD3201" w:rsidRDefault="00BD3201" w:rsidP="00BD3201">
      <w:pPr>
        <w:pStyle w:val="Bibliography"/>
        <w:rPr>
          <w:ins w:id="867" w:author="Camila Bruder" w:date="2023-11-30T14:37:00Z"/>
          <w:lang w:val="en-US"/>
        </w:rPr>
      </w:pPr>
      <w:proofErr w:type="spellStart"/>
      <w:ins w:id="868" w:author="Camila Bruder" w:date="2023-11-30T14:37:00Z">
        <w:r w:rsidRPr="00BD3201">
          <w:rPr>
            <w:lang w:val="en-US"/>
          </w:rPr>
          <w:t>Brysbaert</w:t>
        </w:r>
        <w:proofErr w:type="spellEnd"/>
        <w:r w:rsidRPr="00BD3201">
          <w:rPr>
            <w:lang w:val="en-US"/>
          </w:rPr>
          <w:t xml:space="preserve">, M. (2019). How many participants do we have to include in properly powered experiments? A tutorial of power analysis with reference tables. </w:t>
        </w:r>
        <w:r w:rsidRPr="00BD3201">
          <w:rPr>
            <w:i/>
            <w:iCs/>
            <w:lang w:val="en-US"/>
          </w:rPr>
          <w:t>Journal of Cognition</w:t>
        </w:r>
        <w:r w:rsidRPr="00BD3201">
          <w:rPr>
            <w:lang w:val="en-US"/>
          </w:rPr>
          <w:t xml:space="preserve">, </w:t>
        </w:r>
        <w:r w:rsidRPr="00BD3201">
          <w:rPr>
            <w:i/>
            <w:iCs/>
            <w:lang w:val="en-US"/>
          </w:rPr>
          <w:t>2</w:t>
        </w:r>
        <w:r w:rsidRPr="00BD3201">
          <w:rPr>
            <w:lang w:val="en-US"/>
          </w:rPr>
          <w:t>(1), 16. https://doi.org/10.5334/joc.72</w:t>
        </w:r>
      </w:ins>
    </w:p>
    <w:p w14:paraId="400CC2E7" w14:textId="77777777" w:rsidR="00BD3201" w:rsidRPr="00BD3201" w:rsidRDefault="00BD3201" w:rsidP="00BD3201">
      <w:pPr>
        <w:pStyle w:val="Bibliography"/>
        <w:rPr>
          <w:ins w:id="869" w:author="Camila Bruder" w:date="2023-11-30T14:37:00Z"/>
          <w:lang w:val="en-US"/>
        </w:rPr>
      </w:pPr>
      <w:proofErr w:type="spellStart"/>
      <w:ins w:id="870" w:author="Camila Bruder" w:date="2023-11-30T14:37:00Z">
        <w:r w:rsidRPr="00BD3201">
          <w:rPr>
            <w:lang w:val="en-US"/>
          </w:rPr>
          <w:t>Champely</w:t>
        </w:r>
        <w:proofErr w:type="spellEnd"/>
        <w:r w:rsidRPr="00BD3201">
          <w:rPr>
            <w:lang w:val="en-US"/>
          </w:rPr>
          <w:t xml:space="preserve">, S. (2020). </w:t>
        </w:r>
        <w:proofErr w:type="spellStart"/>
        <w:r w:rsidRPr="00BD3201">
          <w:rPr>
            <w:i/>
            <w:iCs/>
            <w:lang w:val="en-US"/>
          </w:rPr>
          <w:t>pwr</w:t>
        </w:r>
        <w:proofErr w:type="spellEnd"/>
        <w:r w:rsidRPr="00BD3201">
          <w:rPr>
            <w:i/>
            <w:iCs/>
            <w:lang w:val="en-US"/>
          </w:rPr>
          <w:t>: Basic functions for power analysis (Version 1.3-0).</w:t>
        </w:r>
        <w:r w:rsidRPr="00BD3201">
          <w:rPr>
            <w:lang w:val="en-US"/>
          </w:rPr>
          <w:t xml:space="preserve"> https://CRAN.R-project.org/package=pwr</w:t>
        </w:r>
      </w:ins>
    </w:p>
    <w:p w14:paraId="449DF68D" w14:textId="77777777" w:rsidR="00BD3201" w:rsidRPr="00BD3201" w:rsidRDefault="00BD3201" w:rsidP="00BD3201">
      <w:pPr>
        <w:pStyle w:val="Bibliography"/>
        <w:rPr>
          <w:ins w:id="871" w:author="Camila Bruder" w:date="2023-11-30T14:37:00Z"/>
          <w:lang w:val="en-US"/>
        </w:rPr>
      </w:pPr>
      <w:ins w:id="872" w:author="Camila Bruder" w:date="2023-11-30T14:37:00Z">
        <w:r w:rsidRPr="00BD3201">
          <w:rPr>
            <w:lang w:val="en-US"/>
          </w:rPr>
          <w:t xml:space="preserve">Cox, C., Bergmann, C., Fowler, E., Keren-Portnoy, T., Roepstorff, A., Bryant, G., &amp; </w:t>
        </w:r>
        <w:proofErr w:type="spellStart"/>
        <w:r w:rsidRPr="00BD3201">
          <w:rPr>
            <w:lang w:val="en-US"/>
          </w:rPr>
          <w:t>Fusaroli</w:t>
        </w:r>
        <w:proofErr w:type="spellEnd"/>
        <w:r w:rsidRPr="00BD3201">
          <w:rPr>
            <w:lang w:val="en-US"/>
          </w:rPr>
          <w:t xml:space="preserve">, R. (2022). A systematic review and Bayesian meta-analysis of the acoustic features of infant-directed speech. </w:t>
        </w:r>
        <w:r w:rsidRPr="00BD3201">
          <w:rPr>
            <w:i/>
            <w:iCs/>
            <w:lang w:val="en-US"/>
          </w:rPr>
          <w:t xml:space="preserve">Nature Human </w:t>
        </w:r>
        <w:proofErr w:type="spellStart"/>
        <w:r w:rsidRPr="00BD3201">
          <w:rPr>
            <w:i/>
            <w:iCs/>
            <w:lang w:val="en-US"/>
          </w:rPr>
          <w:t>Behaviour</w:t>
        </w:r>
        <w:proofErr w:type="spellEnd"/>
        <w:r w:rsidRPr="00BD3201">
          <w:rPr>
            <w:lang w:val="en-US"/>
          </w:rPr>
          <w:t xml:space="preserve">, </w:t>
        </w:r>
        <w:r w:rsidRPr="00BD3201">
          <w:rPr>
            <w:i/>
            <w:iCs/>
            <w:lang w:val="en-US"/>
          </w:rPr>
          <w:t>7</w:t>
        </w:r>
        <w:r w:rsidRPr="00BD3201">
          <w:rPr>
            <w:lang w:val="en-US"/>
          </w:rPr>
          <w:t>(1), 114–133. https://doi.org/10.1038/s41562-022-01452-1</w:t>
        </w:r>
      </w:ins>
    </w:p>
    <w:p w14:paraId="7B0868DE" w14:textId="77777777" w:rsidR="00BD3201" w:rsidRPr="00BD3201" w:rsidRDefault="00BD3201" w:rsidP="00BD3201">
      <w:pPr>
        <w:pStyle w:val="Bibliography"/>
        <w:rPr>
          <w:ins w:id="873" w:author="Camila Bruder" w:date="2023-11-30T14:37:00Z"/>
          <w:lang w:val="en-US"/>
        </w:rPr>
      </w:pPr>
      <w:ins w:id="874" w:author="Camila Bruder" w:date="2023-11-30T14:37:00Z">
        <w:r w:rsidRPr="00BD3201">
          <w:rPr>
            <w:lang w:val="en-US"/>
          </w:rPr>
          <w:t xml:space="preserve">Dissanayake, E. (2000). Antecedents of the temporal arts in early mother–infant interaction. In </w:t>
        </w:r>
        <w:r w:rsidRPr="00BD3201">
          <w:rPr>
            <w:i/>
            <w:iCs/>
            <w:lang w:val="en-US"/>
          </w:rPr>
          <w:t>The origins of music</w:t>
        </w:r>
        <w:r w:rsidRPr="00BD3201">
          <w:rPr>
            <w:lang w:val="en-US"/>
          </w:rPr>
          <w:t xml:space="preserve"> (N. L. </w:t>
        </w:r>
        <w:proofErr w:type="spellStart"/>
        <w:r w:rsidRPr="00BD3201">
          <w:rPr>
            <w:lang w:val="en-US"/>
          </w:rPr>
          <w:t>Wallin</w:t>
        </w:r>
        <w:proofErr w:type="spellEnd"/>
        <w:r w:rsidRPr="00BD3201">
          <w:rPr>
            <w:lang w:val="en-US"/>
          </w:rPr>
          <w:t xml:space="preserve">, B. </w:t>
        </w:r>
        <w:proofErr w:type="spellStart"/>
        <w:r w:rsidRPr="00BD3201">
          <w:rPr>
            <w:lang w:val="en-US"/>
          </w:rPr>
          <w:t>Merker</w:t>
        </w:r>
        <w:proofErr w:type="spellEnd"/>
        <w:r w:rsidRPr="00BD3201">
          <w:rPr>
            <w:lang w:val="en-US"/>
          </w:rPr>
          <w:t>, S. Brown (Eds.), pp. 389–410). The MIT Press.</w:t>
        </w:r>
      </w:ins>
    </w:p>
    <w:p w14:paraId="0CAC1133" w14:textId="77777777" w:rsidR="00BD3201" w:rsidRPr="00BD3201" w:rsidRDefault="00BD3201" w:rsidP="00BD3201">
      <w:pPr>
        <w:pStyle w:val="Bibliography"/>
        <w:rPr>
          <w:ins w:id="875" w:author="Camila Bruder" w:date="2023-11-30T14:37:00Z"/>
          <w:lang w:val="en-US"/>
        </w:rPr>
      </w:pPr>
      <w:ins w:id="876" w:author="Camila Bruder" w:date="2023-11-30T14:37:00Z">
        <w:r w:rsidRPr="00BD3201">
          <w:rPr>
            <w:lang w:val="en-US"/>
          </w:rPr>
          <w:t xml:space="preserve">Fernald, A. (1989). Intonation and communicative intent in mothers’ speech to infants: Is the melody the message? </w:t>
        </w:r>
        <w:r w:rsidRPr="00BD3201">
          <w:rPr>
            <w:i/>
            <w:iCs/>
            <w:lang w:val="en-US"/>
          </w:rPr>
          <w:t>Child Development</w:t>
        </w:r>
        <w:r w:rsidRPr="00BD3201">
          <w:rPr>
            <w:lang w:val="en-US"/>
          </w:rPr>
          <w:t xml:space="preserve">, </w:t>
        </w:r>
        <w:r w:rsidRPr="00BD3201">
          <w:rPr>
            <w:i/>
            <w:iCs/>
            <w:lang w:val="en-US"/>
          </w:rPr>
          <w:t>6</w:t>
        </w:r>
        <w:r w:rsidRPr="00BD3201">
          <w:rPr>
            <w:lang w:val="en-US"/>
          </w:rPr>
          <w:t>(60), 1497–1510.</w:t>
        </w:r>
      </w:ins>
    </w:p>
    <w:p w14:paraId="401C9171" w14:textId="77777777" w:rsidR="00BD3201" w:rsidRPr="00BD3201" w:rsidRDefault="00BD3201" w:rsidP="00BD3201">
      <w:pPr>
        <w:pStyle w:val="Bibliography"/>
        <w:rPr>
          <w:ins w:id="877" w:author="Camila Bruder" w:date="2023-11-30T14:37:00Z"/>
          <w:lang w:val="en-US"/>
        </w:rPr>
      </w:pPr>
      <w:ins w:id="878" w:author="Camila Bruder" w:date="2023-11-30T14:37:00Z">
        <w:r w:rsidRPr="00BD3201">
          <w:rPr>
            <w:lang w:val="en-US"/>
          </w:rPr>
          <w:t xml:space="preserve">George, M., &amp; </w:t>
        </w:r>
        <w:proofErr w:type="spellStart"/>
        <w:r w:rsidRPr="00BD3201">
          <w:rPr>
            <w:lang w:val="en-US"/>
          </w:rPr>
          <w:t>Ilavarasu</w:t>
        </w:r>
        <w:proofErr w:type="spellEnd"/>
        <w:r w:rsidRPr="00BD3201">
          <w:rPr>
            <w:lang w:val="en-US"/>
          </w:rPr>
          <w:t xml:space="preserve">, J. (2021). Development and psychometric validation of the Music Receptivity Scale. </w:t>
        </w:r>
        <w:r w:rsidRPr="00BD3201">
          <w:rPr>
            <w:i/>
            <w:iCs/>
            <w:lang w:val="en-US"/>
          </w:rPr>
          <w:t>Frontiers in Psychology</w:t>
        </w:r>
        <w:r w:rsidRPr="00BD3201">
          <w:rPr>
            <w:lang w:val="en-US"/>
          </w:rPr>
          <w:t xml:space="preserve">, </w:t>
        </w:r>
        <w:r w:rsidRPr="00BD3201">
          <w:rPr>
            <w:i/>
            <w:iCs/>
            <w:lang w:val="en-US"/>
          </w:rPr>
          <w:t>11</w:t>
        </w:r>
        <w:r w:rsidRPr="00BD3201">
          <w:rPr>
            <w:lang w:val="en-US"/>
          </w:rPr>
          <w:t>, 585891. https://doi.org/10.3389/fpsyg.2020.585891</w:t>
        </w:r>
      </w:ins>
    </w:p>
    <w:p w14:paraId="23047392" w14:textId="77777777" w:rsidR="00BD3201" w:rsidRPr="00BD3201" w:rsidRDefault="00BD3201" w:rsidP="00BD3201">
      <w:pPr>
        <w:pStyle w:val="Bibliography"/>
        <w:rPr>
          <w:ins w:id="879" w:author="Camila Bruder" w:date="2023-11-30T14:37:00Z"/>
          <w:lang w:val="en-US"/>
        </w:rPr>
      </w:pPr>
      <w:proofErr w:type="spellStart"/>
      <w:ins w:id="880" w:author="Camila Bruder" w:date="2023-11-30T14:37:00Z">
        <w:r w:rsidRPr="00BD3201">
          <w:rPr>
            <w:lang w:val="en-US"/>
          </w:rPr>
          <w:lastRenderedPageBreak/>
          <w:t>Germine</w:t>
        </w:r>
        <w:proofErr w:type="spellEnd"/>
        <w:r w:rsidRPr="00BD3201">
          <w:rPr>
            <w:lang w:val="en-US"/>
          </w:rPr>
          <w:t xml:space="preserve">, L., Russell, R., </w:t>
        </w:r>
        <w:proofErr w:type="spellStart"/>
        <w:r w:rsidRPr="00BD3201">
          <w:rPr>
            <w:lang w:val="en-US"/>
          </w:rPr>
          <w:t>Bronstad</w:t>
        </w:r>
        <w:proofErr w:type="spellEnd"/>
        <w:r w:rsidRPr="00BD3201">
          <w:rPr>
            <w:lang w:val="en-US"/>
          </w:rPr>
          <w:t xml:space="preserve">, P. M., Blokland, G. A. M., Smoller, J. W., Kwok, H., Anthony, S. E., Nakayama, K., Rhodes, G., &amp; Wilmer, J. B. (2015). Individual aesthetic preferences for faces are shaped mostly by environments, not genes. </w:t>
        </w:r>
        <w:r w:rsidRPr="00BD3201">
          <w:rPr>
            <w:i/>
            <w:iCs/>
            <w:lang w:val="en-US"/>
          </w:rPr>
          <w:t>Current Biology</w:t>
        </w:r>
        <w:r w:rsidRPr="00BD3201">
          <w:rPr>
            <w:lang w:val="en-US"/>
          </w:rPr>
          <w:t xml:space="preserve">, </w:t>
        </w:r>
        <w:r w:rsidRPr="00BD3201">
          <w:rPr>
            <w:i/>
            <w:iCs/>
            <w:lang w:val="en-US"/>
          </w:rPr>
          <w:t>25</w:t>
        </w:r>
        <w:r w:rsidRPr="00BD3201">
          <w:rPr>
            <w:lang w:val="en-US"/>
          </w:rPr>
          <w:t>(20), 2684–2689. https://doi.org/10.1016/j.cub.2015.08.048</w:t>
        </w:r>
      </w:ins>
    </w:p>
    <w:p w14:paraId="7CD26181" w14:textId="77777777" w:rsidR="00BD3201" w:rsidRPr="00BD3201" w:rsidRDefault="00BD3201" w:rsidP="00BD3201">
      <w:pPr>
        <w:pStyle w:val="Bibliography"/>
        <w:rPr>
          <w:ins w:id="881" w:author="Camila Bruder" w:date="2023-11-30T14:37:00Z"/>
          <w:lang w:val="en-US"/>
        </w:rPr>
      </w:pPr>
      <w:proofErr w:type="spellStart"/>
      <w:ins w:id="882" w:author="Camila Bruder" w:date="2023-11-30T14:37:00Z">
        <w:r w:rsidRPr="00BD3201">
          <w:rPr>
            <w:lang w:val="en-US"/>
          </w:rPr>
          <w:t>Goupil</w:t>
        </w:r>
        <w:proofErr w:type="spellEnd"/>
        <w:r w:rsidRPr="00BD3201">
          <w:rPr>
            <w:lang w:val="en-US"/>
          </w:rPr>
          <w:t xml:space="preserve">, L., </w:t>
        </w:r>
        <w:proofErr w:type="spellStart"/>
        <w:r w:rsidRPr="00BD3201">
          <w:rPr>
            <w:lang w:val="en-US"/>
          </w:rPr>
          <w:t>Ponsot</w:t>
        </w:r>
        <w:proofErr w:type="spellEnd"/>
        <w:r w:rsidRPr="00BD3201">
          <w:rPr>
            <w:lang w:val="en-US"/>
          </w:rPr>
          <w:t xml:space="preserve">, E., Richardson, D., Reyes, G., &amp; </w:t>
        </w:r>
        <w:proofErr w:type="spellStart"/>
        <w:r w:rsidRPr="00BD3201">
          <w:rPr>
            <w:lang w:val="en-US"/>
          </w:rPr>
          <w:t>Aucouturier</w:t>
        </w:r>
        <w:proofErr w:type="spellEnd"/>
        <w:r w:rsidRPr="00BD3201">
          <w:rPr>
            <w:lang w:val="en-US"/>
          </w:rPr>
          <w:t xml:space="preserve">, J.-J. (2021). Listeners’ perceptions of the certainty and honesty of a speaker are associated with a common prosodic signature. </w:t>
        </w:r>
        <w:r w:rsidRPr="00BD3201">
          <w:rPr>
            <w:i/>
            <w:iCs/>
            <w:lang w:val="en-US"/>
          </w:rPr>
          <w:t>Nature Communications</w:t>
        </w:r>
        <w:r w:rsidRPr="00BD3201">
          <w:rPr>
            <w:lang w:val="en-US"/>
          </w:rPr>
          <w:t xml:space="preserve">, </w:t>
        </w:r>
        <w:r w:rsidRPr="00BD3201">
          <w:rPr>
            <w:i/>
            <w:iCs/>
            <w:lang w:val="en-US"/>
          </w:rPr>
          <w:t>12</w:t>
        </w:r>
        <w:r w:rsidRPr="00BD3201">
          <w:rPr>
            <w:lang w:val="en-US"/>
          </w:rPr>
          <w:t>(1), 861. https://doi.org/10.1038/s41467-020-20649-4</w:t>
        </w:r>
      </w:ins>
    </w:p>
    <w:p w14:paraId="2DF39E48" w14:textId="77777777" w:rsidR="00BD3201" w:rsidRPr="00BD3201" w:rsidRDefault="00BD3201" w:rsidP="00BD3201">
      <w:pPr>
        <w:pStyle w:val="Bibliography"/>
        <w:rPr>
          <w:ins w:id="883" w:author="Camila Bruder" w:date="2023-11-30T14:37:00Z"/>
          <w:lang w:val="en-US"/>
        </w:rPr>
      </w:pPr>
      <w:proofErr w:type="spellStart"/>
      <w:ins w:id="884" w:author="Camila Bruder" w:date="2023-11-30T14:37:00Z">
        <w:r w:rsidRPr="00BD3201">
          <w:rPr>
            <w:lang w:val="en-US"/>
          </w:rPr>
          <w:t>Hellbernd</w:t>
        </w:r>
        <w:proofErr w:type="spellEnd"/>
        <w:r w:rsidRPr="00BD3201">
          <w:rPr>
            <w:lang w:val="en-US"/>
          </w:rPr>
          <w:t xml:space="preserve">, N., &amp; </w:t>
        </w:r>
        <w:proofErr w:type="spellStart"/>
        <w:r w:rsidRPr="00BD3201">
          <w:rPr>
            <w:lang w:val="en-US"/>
          </w:rPr>
          <w:t>Sammler</w:t>
        </w:r>
        <w:proofErr w:type="spellEnd"/>
        <w:r w:rsidRPr="00BD3201">
          <w:rPr>
            <w:lang w:val="en-US"/>
          </w:rPr>
          <w:t xml:space="preserve">, D. (2016). Prosody conveys speaker’s intentions: Acoustic cues for speech act perception. </w:t>
        </w:r>
        <w:r w:rsidRPr="00BD3201">
          <w:rPr>
            <w:i/>
            <w:iCs/>
            <w:lang w:val="en-US"/>
          </w:rPr>
          <w:t>Journal of Memory and Language</w:t>
        </w:r>
        <w:r w:rsidRPr="00BD3201">
          <w:rPr>
            <w:lang w:val="en-US"/>
          </w:rPr>
          <w:t xml:space="preserve">, </w:t>
        </w:r>
        <w:r w:rsidRPr="00BD3201">
          <w:rPr>
            <w:i/>
            <w:iCs/>
            <w:lang w:val="en-US"/>
          </w:rPr>
          <w:t>88</w:t>
        </w:r>
        <w:r w:rsidRPr="00BD3201">
          <w:rPr>
            <w:lang w:val="en-US"/>
          </w:rPr>
          <w:t>, 70–86. https://doi.org/10.1016/j.jml.2016.01.001</w:t>
        </w:r>
      </w:ins>
    </w:p>
    <w:p w14:paraId="760BF2EA" w14:textId="77777777" w:rsidR="00BD3201" w:rsidRPr="00BD3201" w:rsidRDefault="00BD3201" w:rsidP="00BD3201">
      <w:pPr>
        <w:pStyle w:val="Bibliography"/>
        <w:rPr>
          <w:ins w:id="885" w:author="Camila Bruder" w:date="2023-11-30T14:37:00Z"/>
          <w:lang w:val="en-US"/>
        </w:rPr>
      </w:pPr>
      <w:proofErr w:type="spellStart"/>
      <w:ins w:id="886" w:author="Camila Bruder" w:date="2023-11-30T14:37:00Z">
        <w:r w:rsidRPr="00BD3201">
          <w:rPr>
            <w:lang w:val="en-US"/>
          </w:rPr>
          <w:t>Hellbernd</w:t>
        </w:r>
        <w:proofErr w:type="spellEnd"/>
        <w:r w:rsidRPr="00BD3201">
          <w:rPr>
            <w:lang w:val="en-US"/>
          </w:rPr>
          <w:t xml:space="preserve">, N., &amp; </w:t>
        </w:r>
        <w:proofErr w:type="spellStart"/>
        <w:r w:rsidRPr="00BD3201">
          <w:rPr>
            <w:lang w:val="en-US"/>
          </w:rPr>
          <w:t>Sammler</w:t>
        </w:r>
        <w:proofErr w:type="spellEnd"/>
        <w:r w:rsidRPr="00BD3201">
          <w:rPr>
            <w:lang w:val="en-US"/>
          </w:rPr>
          <w:t xml:space="preserve">, D. (2018). Neural bases of social communicative intentions in speech. </w:t>
        </w:r>
        <w:r w:rsidRPr="00BD3201">
          <w:rPr>
            <w:i/>
            <w:iCs/>
            <w:lang w:val="en-US"/>
          </w:rPr>
          <w:t>Social Cognitive and Affective Neuroscience</w:t>
        </w:r>
        <w:r w:rsidRPr="00BD3201">
          <w:rPr>
            <w:lang w:val="en-US"/>
          </w:rPr>
          <w:t xml:space="preserve">, </w:t>
        </w:r>
        <w:r w:rsidRPr="00BD3201">
          <w:rPr>
            <w:i/>
            <w:iCs/>
            <w:lang w:val="en-US"/>
          </w:rPr>
          <w:t>13</w:t>
        </w:r>
        <w:r w:rsidRPr="00BD3201">
          <w:rPr>
            <w:lang w:val="en-US"/>
          </w:rPr>
          <w:t>(6), 604–615. https://doi.org/10.1093/scan/nsy034</w:t>
        </w:r>
      </w:ins>
    </w:p>
    <w:p w14:paraId="4372F524" w14:textId="77777777" w:rsidR="00BD3201" w:rsidRPr="00BD3201" w:rsidRDefault="00BD3201" w:rsidP="00BD3201">
      <w:pPr>
        <w:pStyle w:val="Bibliography"/>
        <w:rPr>
          <w:ins w:id="887" w:author="Camila Bruder" w:date="2023-11-30T14:37:00Z"/>
          <w:lang w:val="en-US"/>
        </w:rPr>
      </w:pPr>
      <w:ins w:id="888" w:author="Camila Bruder" w:date="2023-11-30T14:37:00Z">
        <w:r w:rsidRPr="00BD3201">
          <w:rPr>
            <w:lang w:val="en-US"/>
          </w:rPr>
          <w:t xml:space="preserve">Hilton, C. B., Moser, C. J., Bertolo, M., Lee-Rubin, H., Amir, D., Bainbridge, C. M., Simson, J., Knox, D., </w:t>
        </w:r>
        <w:proofErr w:type="spellStart"/>
        <w:r w:rsidRPr="00BD3201">
          <w:rPr>
            <w:lang w:val="en-US"/>
          </w:rPr>
          <w:t>Glowacki</w:t>
        </w:r>
        <w:proofErr w:type="spellEnd"/>
        <w:r w:rsidRPr="00BD3201">
          <w:rPr>
            <w:lang w:val="en-US"/>
          </w:rPr>
          <w:t xml:space="preserve">, L., Alemu, E., </w:t>
        </w:r>
        <w:proofErr w:type="spellStart"/>
        <w:r w:rsidRPr="00BD3201">
          <w:rPr>
            <w:lang w:val="en-US"/>
          </w:rPr>
          <w:t>Galbarczyk</w:t>
        </w:r>
        <w:proofErr w:type="spellEnd"/>
        <w:r w:rsidRPr="00BD3201">
          <w:rPr>
            <w:lang w:val="en-US"/>
          </w:rPr>
          <w:t xml:space="preserve">, A., </w:t>
        </w:r>
        <w:proofErr w:type="spellStart"/>
        <w:r w:rsidRPr="00BD3201">
          <w:rPr>
            <w:lang w:val="en-US"/>
          </w:rPr>
          <w:t>Jasienska</w:t>
        </w:r>
        <w:proofErr w:type="spellEnd"/>
        <w:r w:rsidRPr="00BD3201">
          <w:rPr>
            <w:lang w:val="en-US"/>
          </w:rPr>
          <w:t xml:space="preserve">, G., Ross, C. T., Neff, M. B., Martin, A., </w:t>
        </w:r>
        <w:proofErr w:type="spellStart"/>
        <w:r w:rsidRPr="00BD3201">
          <w:rPr>
            <w:lang w:val="en-US"/>
          </w:rPr>
          <w:t>Cirelli</w:t>
        </w:r>
        <w:proofErr w:type="spellEnd"/>
        <w:r w:rsidRPr="00BD3201">
          <w:rPr>
            <w:lang w:val="en-US"/>
          </w:rPr>
          <w:t xml:space="preserve">, L. K., </w:t>
        </w:r>
        <w:proofErr w:type="spellStart"/>
        <w:r w:rsidRPr="00BD3201">
          <w:rPr>
            <w:lang w:val="en-US"/>
          </w:rPr>
          <w:t>Trehub</w:t>
        </w:r>
        <w:proofErr w:type="spellEnd"/>
        <w:r w:rsidRPr="00BD3201">
          <w:rPr>
            <w:lang w:val="en-US"/>
          </w:rPr>
          <w:t xml:space="preserve">, S. E., Song, J., Kim, M., … </w:t>
        </w:r>
        <w:proofErr w:type="spellStart"/>
        <w:r w:rsidRPr="00BD3201">
          <w:rPr>
            <w:lang w:val="en-US"/>
          </w:rPr>
          <w:t>Mehr</w:t>
        </w:r>
        <w:proofErr w:type="spellEnd"/>
        <w:r w:rsidRPr="00BD3201">
          <w:rPr>
            <w:lang w:val="en-US"/>
          </w:rPr>
          <w:t xml:space="preserve">, S. A. (2022). Acoustic regularities in infant-directed speech and song across cultures. </w:t>
        </w:r>
        <w:r w:rsidRPr="00BD3201">
          <w:rPr>
            <w:i/>
            <w:iCs/>
            <w:lang w:val="en-US"/>
          </w:rPr>
          <w:t xml:space="preserve">Nature Human </w:t>
        </w:r>
        <w:proofErr w:type="spellStart"/>
        <w:r w:rsidRPr="00BD3201">
          <w:rPr>
            <w:i/>
            <w:iCs/>
            <w:lang w:val="en-US"/>
          </w:rPr>
          <w:t>Behaviour</w:t>
        </w:r>
        <w:proofErr w:type="spellEnd"/>
        <w:r w:rsidRPr="00BD3201">
          <w:rPr>
            <w:lang w:val="en-US"/>
          </w:rPr>
          <w:t xml:space="preserve">, </w:t>
        </w:r>
        <w:r w:rsidRPr="00BD3201">
          <w:rPr>
            <w:i/>
            <w:iCs/>
            <w:lang w:val="en-US"/>
          </w:rPr>
          <w:t>6</w:t>
        </w:r>
        <w:r w:rsidRPr="00BD3201">
          <w:rPr>
            <w:lang w:val="en-US"/>
          </w:rPr>
          <w:t>(11), 1545–1556. https://doi.org/10.1038/s41562-022-01410-x</w:t>
        </w:r>
      </w:ins>
    </w:p>
    <w:p w14:paraId="2C3342EA" w14:textId="77777777" w:rsidR="00BD3201" w:rsidRPr="00BD3201" w:rsidRDefault="00BD3201" w:rsidP="00BD3201">
      <w:pPr>
        <w:pStyle w:val="Bibliography"/>
        <w:rPr>
          <w:ins w:id="889" w:author="Camila Bruder" w:date="2023-11-30T14:37:00Z"/>
          <w:lang w:val="en-US"/>
        </w:rPr>
      </w:pPr>
      <w:proofErr w:type="spellStart"/>
      <w:ins w:id="890" w:author="Camila Bruder" w:date="2023-11-30T14:37:00Z">
        <w:r w:rsidRPr="00BD3201">
          <w:rPr>
            <w:lang w:val="en-US"/>
          </w:rPr>
          <w:t>Hönekopp</w:t>
        </w:r>
        <w:proofErr w:type="spellEnd"/>
        <w:r w:rsidRPr="00BD3201">
          <w:rPr>
            <w:lang w:val="en-US"/>
          </w:rPr>
          <w:t xml:space="preserve">, J. (2006). Once more: Is beauty in the eye of the beholder? Relative contributions of private and shared taste to judgments of facial attractiveness. </w:t>
        </w:r>
        <w:r w:rsidRPr="00BD3201">
          <w:rPr>
            <w:i/>
            <w:iCs/>
            <w:lang w:val="en-US"/>
          </w:rPr>
          <w:t>Journal of Experimental Psychology: Human Perception and Performance</w:t>
        </w:r>
        <w:r w:rsidRPr="00BD3201">
          <w:rPr>
            <w:lang w:val="en-US"/>
          </w:rPr>
          <w:t xml:space="preserve">, </w:t>
        </w:r>
        <w:r w:rsidRPr="00BD3201">
          <w:rPr>
            <w:i/>
            <w:iCs/>
            <w:lang w:val="en-US"/>
          </w:rPr>
          <w:t>32</w:t>
        </w:r>
        <w:r w:rsidRPr="00BD3201">
          <w:rPr>
            <w:lang w:val="en-US"/>
          </w:rPr>
          <w:t>(2), 199–209. https://doi.org/10.1037/0096-1523.32.2.199</w:t>
        </w:r>
      </w:ins>
    </w:p>
    <w:p w14:paraId="459AE6DF" w14:textId="77777777" w:rsidR="00BD3201" w:rsidRPr="00BD3201" w:rsidRDefault="00BD3201" w:rsidP="00BD3201">
      <w:pPr>
        <w:pStyle w:val="Bibliography"/>
        <w:rPr>
          <w:ins w:id="891" w:author="Camila Bruder" w:date="2023-11-30T14:37:00Z"/>
          <w:lang w:val="en-US"/>
        </w:rPr>
      </w:pPr>
      <w:ins w:id="892" w:author="Camila Bruder" w:date="2023-11-30T14:37:00Z">
        <w:r w:rsidRPr="00BD3201">
          <w:rPr>
            <w:lang w:val="en-US"/>
          </w:rPr>
          <w:lastRenderedPageBreak/>
          <w:t xml:space="preserve">Kohl, M. (2023). </w:t>
        </w:r>
        <w:proofErr w:type="spellStart"/>
        <w:r w:rsidRPr="00BD3201">
          <w:rPr>
            <w:i/>
            <w:iCs/>
            <w:lang w:val="en-US"/>
          </w:rPr>
          <w:t>MKpower</w:t>
        </w:r>
        <w:proofErr w:type="spellEnd"/>
        <w:r w:rsidRPr="00BD3201">
          <w:rPr>
            <w:i/>
            <w:iCs/>
            <w:lang w:val="en-US"/>
          </w:rPr>
          <w:t>: Power analysis and sample size calculation.</w:t>
        </w:r>
        <w:r w:rsidRPr="00BD3201">
          <w:rPr>
            <w:lang w:val="en-US"/>
          </w:rPr>
          <w:t xml:space="preserve"> R package version 0.7. https://github.com/stamats/MKpower</w:t>
        </w:r>
      </w:ins>
    </w:p>
    <w:p w14:paraId="6297C703" w14:textId="77777777" w:rsidR="00BD3201" w:rsidRPr="00BD3201" w:rsidRDefault="00BD3201" w:rsidP="00BD3201">
      <w:pPr>
        <w:pStyle w:val="Bibliography"/>
        <w:rPr>
          <w:ins w:id="893" w:author="Camila Bruder" w:date="2023-11-30T14:37:00Z"/>
          <w:lang w:val="pt-BR"/>
        </w:rPr>
      </w:pPr>
      <w:ins w:id="894" w:author="Camila Bruder" w:date="2023-11-30T14:37:00Z">
        <w:r w:rsidRPr="00BD3201">
          <w:rPr>
            <w:lang w:val="en-US"/>
          </w:rPr>
          <w:t xml:space="preserve">Kramer, R. S. S., </w:t>
        </w:r>
        <w:proofErr w:type="spellStart"/>
        <w:r w:rsidRPr="00BD3201">
          <w:rPr>
            <w:lang w:val="en-US"/>
          </w:rPr>
          <w:t>Mileva</w:t>
        </w:r>
        <w:proofErr w:type="spellEnd"/>
        <w:r w:rsidRPr="00BD3201">
          <w:rPr>
            <w:lang w:val="en-US"/>
          </w:rPr>
          <w:t xml:space="preserve">, M., &amp; Ritchie, K. L. (2018). Inter-rater agreement in trait judgements from faces. </w:t>
        </w:r>
        <w:r w:rsidRPr="00BD3201">
          <w:rPr>
            <w:i/>
            <w:iCs/>
            <w:lang w:val="pt-BR"/>
          </w:rPr>
          <w:t>PLOS ONE</w:t>
        </w:r>
        <w:r w:rsidRPr="00BD3201">
          <w:rPr>
            <w:lang w:val="pt-BR"/>
          </w:rPr>
          <w:t xml:space="preserve">, </w:t>
        </w:r>
        <w:r w:rsidRPr="00BD3201">
          <w:rPr>
            <w:i/>
            <w:iCs/>
            <w:lang w:val="pt-BR"/>
          </w:rPr>
          <w:t>13</w:t>
        </w:r>
        <w:r w:rsidRPr="00BD3201">
          <w:rPr>
            <w:lang w:val="pt-BR"/>
          </w:rPr>
          <w:t>(8), e0202655. https://doi.org/10.1371/journal.pone.0202655</w:t>
        </w:r>
      </w:ins>
    </w:p>
    <w:p w14:paraId="73BA9B4C" w14:textId="77777777" w:rsidR="00BD3201" w:rsidRPr="00BD3201" w:rsidRDefault="00BD3201" w:rsidP="00BD3201">
      <w:pPr>
        <w:pStyle w:val="Bibliography"/>
        <w:rPr>
          <w:ins w:id="895" w:author="Camila Bruder" w:date="2023-11-30T14:37:00Z"/>
          <w:lang w:val="en-US"/>
        </w:rPr>
      </w:pPr>
      <w:proofErr w:type="spellStart"/>
      <w:ins w:id="896" w:author="Camila Bruder" w:date="2023-11-30T14:37:00Z">
        <w:r w:rsidRPr="00BD3201">
          <w:rPr>
            <w:lang w:val="pt-BR"/>
          </w:rPr>
          <w:t>Krippendorff</w:t>
        </w:r>
        <w:proofErr w:type="spellEnd"/>
        <w:r w:rsidRPr="00BD3201">
          <w:rPr>
            <w:lang w:val="pt-BR"/>
          </w:rPr>
          <w:t xml:space="preserve">, K. (2004). </w:t>
        </w:r>
        <w:r w:rsidRPr="00BD3201">
          <w:rPr>
            <w:i/>
            <w:iCs/>
            <w:lang w:val="en-US"/>
          </w:rPr>
          <w:t>Content analysis: An introduction to its methodology</w:t>
        </w:r>
        <w:r w:rsidRPr="00BD3201">
          <w:rPr>
            <w:lang w:val="en-US"/>
          </w:rPr>
          <w:t xml:space="preserve"> (Second). Sage.</w:t>
        </w:r>
      </w:ins>
    </w:p>
    <w:p w14:paraId="58E4B150" w14:textId="77777777" w:rsidR="00BD3201" w:rsidRPr="00BD3201" w:rsidRDefault="00BD3201" w:rsidP="00BD3201">
      <w:pPr>
        <w:pStyle w:val="Bibliography"/>
        <w:rPr>
          <w:ins w:id="897" w:author="Camila Bruder" w:date="2023-11-30T14:37:00Z"/>
          <w:lang w:val="en-US"/>
        </w:rPr>
      </w:pPr>
      <w:proofErr w:type="spellStart"/>
      <w:ins w:id="898" w:author="Camila Bruder" w:date="2023-11-30T14:37:00Z">
        <w:r w:rsidRPr="00BD3201">
          <w:rPr>
            <w:lang w:val="en-US"/>
          </w:rPr>
          <w:t>Krippendorff</w:t>
        </w:r>
        <w:proofErr w:type="spellEnd"/>
        <w:r w:rsidRPr="00BD3201">
          <w:rPr>
            <w:lang w:val="en-US"/>
          </w:rPr>
          <w:t xml:space="preserve">, K. (2011). </w:t>
        </w:r>
        <w:r w:rsidRPr="00BD3201">
          <w:rPr>
            <w:i/>
            <w:iCs/>
            <w:lang w:val="en-US"/>
          </w:rPr>
          <w:t xml:space="preserve">Computing </w:t>
        </w:r>
        <w:proofErr w:type="spellStart"/>
        <w:r w:rsidRPr="00BD3201">
          <w:rPr>
            <w:i/>
            <w:iCs/>
            <w:lang w:val="en-US"/>
          </w:rPr>
          <w:t>Krippendorff’s</w:t>
        </w:r>
        <w:proofErr w:type="spellEnd"/>
        <w:r w:rsidRPr="00BD3201">
          <w:rPr>
            <w:i/>
            <w:iCs/>
            <w:lang w:val="en-US"/>
          </w:rPr>
          <w:t xml:space="preserve"> Alpha-Reliability</w:t>
        </w:r>
        <w:r w:rsidRPr="00BD3201">
          <w:rPr>
            <w:lang w:val="en-US"/>
          </w:rPr>
          <w:t>. https://repository.upenn.edu/asc_papers/43</w:t>
        </w:r>
      </w:ins>
    </w:p>
    <w:p w14:paraId="587329E5" w14:textId="77777777" w:rsidR="00BD3201" w:rsidRPr="00BD3201" w:rsidRDefault="00BD3201" w:rsidP="00BD3201">
      <w:pPr>
        <w:pStyle w:val="Bibliography"/>
        <w:rPr>
          <w:ins w:id="899" w:author="Camila Bruder" w:date="2023-11-30T14:37:00Z"/>
          <w:lang w:val="en-US"/>
        </w:rPr>
      </w:pPr>
      <w:proofErr w:type="spellStart"/>
      <w:ins w:id="900" w:author="Camila Bruder" w:date="2023-11-30T14:37:00Z">
        <w:r w:rsidRPr="00BD3201">
          <w:rPr>
            <w:lang w:val="en-US"/>
          </w:rPr>
          <w:t>Lakens</w:t>
        </w:r>
        <w:proofErr w:type="spellEnd"/>
        <w:r w:rsidRPr="00BD3201">
          <w:rPr>
            <w:lang w:val="en-US"/>
          </w:rPr>
          <w:t xml:space="preserve">, D. (2014). Performing high‐powered studies efficiently with sequential analyses. </w:t>
        </w:r>
        <w:r w:rsidRPr="00BD3201">
          <w:rPr>
            <w:i/>
            <w:iCs/>
            <w:lang w:val="en-US"/>
          </w:rPr>
          <w:t>European Journal of Social Psychology</w:t>
        </w:r>
        <w:r w:rsidRPr="00BD3201">
          <w:rPr>
            <w:lang w:val="en-US"/>
          </w:rPr>
          <w:t xml:space="preserve">, </w:t>
        </w:r>
        <w:r w:rsidRPr="00BD3201">
          <w:rPr>
            <w:i/>
            <w:iCs/>
            <w:lang w:val="en-US"/>
          </w:rPr>
          <w:t>44</w:t>
        </w:r>
        <w:r w:rsidRPr="00BD3201">
          <w:rPr>
            <w:lang w:val="en-US"/>
          </w:rPr>
          <w:t>(7), 701–710. https://doi.org/10.1002/ejsp.2023</w:t>
        </w:r>
      </w:ins>
    </w:p>
    <w:p w14:paraId="551B1C3E" w14:textId="77777777" w:rsidR="00BD3201" w:rsidRPr="00BD3201" w:rsidRDefault="00BD3201" w:rsidP="00BD3201">
      <w:pPr>
        <w:pStyle w:val="Bibliography"/>
        <w:rPr>
          <w:ins w:id="901" w:author="Camila Bruder" w:date="2023-11-30T14:37:00Z"/>
          <w:lang w:val="en-US"/>
        </w:rPr>
      </w:pPr>
      <w:ins w:id="902" w:author="Camila Bruder" w:date="2023-11-30T14:37:00Z">
        <w:r w:rsidRPr="00BD3201">
          <w:rPr>
            <w:lang w:val="en-US"/>
          </w:rPr>
          <w:t xml:space="preserve">Larrouy-Maestri, P., </w:t>
        </w:r>
        <w:proofErr w:type="spellStart"/>
        <w:r w:rsidRPr="00BD3201">
          <w:rPr>
            <w:lang w:val="en-US"/>
          </w:rPr>
          <w:t>Poeppel</w:t>
        </w:r>
        <w:proofErr w:type="spellEnd"/>
        <w:r w:rsidRPr="00BD3201">
          <w:rPr>
            <w:lang w:val="en-US"/>
          </w:rPr>
          <w:t xml:space="preserve">, D., &amp; Pell, M. D. (2023). The sound of emotional prosody: Nearly three decades of research and future directions. </w:t>
        </w:r>
        <w:r w:rsidRPr="00BD3201">
          <w:rPr>
            <w:i/>
            <w:iCs/>
            <w:lang w:val="en-US"/>
          </w:rPr>
          <w:t>Perspective on Psychological Sciences.</w:t>
        </w:r>
        <w:r w:rsidRPr="00BD3201">
          <w:rPr>
            <w:lang w:val="en-US"/>
          </w:rPr>
          <w:t xml:space="preserve">, </w:t>
        </w:r>
        <w:r w:rsidRPr="00BD3201">
          <w:rPr>
            <w:i/>
            <w:iCs/>
            <w:lang w:val="en-US"/>
          </w:rPr>
          <w:t>(in press)</w:t>
        </w:r>
        <w:r w:rsidRPr="00BD3201">
          <w:rPr>
            <w:lang w:val="en-US"/>
          </w:rPr>
          <w:t>.</w:t>
        </w:r>
      </w:ins>
    </w:p>
    <w:p w14:paraId="0C175F80" w14:textId="77777777" w:rsidR="00BD3201" w:rsidRPr="00BD3201" w:rsidRDefault="00BD3201" w:rsidP="00BD3201">
      <w:pPr>
        <w:pStyle w:val="Bibliography"/>
        <w:rPr>
          <w:ins w:id="903" w:author="Camila Bruder" w:date="2023-11-30T14:37:00Z"/>
          <w:lang w:val="en-US"/>
        </w:rPr>
      </w:pPr>
      <w:proofErr w:type="spellStart"/>
      <w:ins w:id="904" w:author="Camila Bruder" w:date="2023-11-30T14:37:00Z">
        <w:r w:rsidRPr="00BD3201">
          <w:rPr>
            <w:lang w:val="en-US"/>
          </w:rPr>
          <w:t>Leder</w:t>
        </w:r>
        <w:proofErr w:type="spellEnd"/>
        <w:r w:rsidRPr="00BD3201">
          <w:rPr>
            <w:lang w:val="en-US"/>
          </w:rPr>
          <w:t xml:space="preserve">, H., </w:t>
        </w:r>
        <w:proofErr w:type="spellStart"/>
        <w:r w:rsidRPr="00BD3201">
          <w:rPr>
            <w:lang w:val="en-US"/>
          </w:rPr>
          <w:t>Goller</w:t>
        </w:r>
        <w:proofErr w:type="spellEnd"/>
        <w:r w:rsidRPr="00BD3201">
          <w:rPr>
            <w:lang w:val="en-US"/>
          </w:rPr>
          <w:t xml:space="preserve">, J., </w:t>
        </w:r>
        <w:proofErr w:type="spellStart"/>
        <w:r w:rsidRPr="00BD3201">
          <w:rPr>
            <w:lang w:val="en-US"/>
          </w:rPr>
          <w:t>Rigotti</w:t>
        </w:r>
        <w:proofErr w:type="spellEnd"/>
        <w:r w:rsidRPr="00BD3201">
          <w:rPr>
            <w:lang w:val="en-US"/>
          </w:rPr>
          <w:t xml:space="preserve">, T., &amp; Forster, M. (2016). Private and shared taste in art and face appreciation. </w:t>
        </w:r>
        <w:r w:rsidRPr="00BD3201">
          <w:rPr>
            <w:i/>
            <w:iCs/>
            <w:lang w:val="en-US"/>
          </w:rPr>
          <w:t>Frontiers in Human Neuroscience</w:t>
        </w:r>
        <w:r w:rsidRPr="00BD3201">
          <w:rPr>
            <w:lang w:val="en-US"/>
          </w:rPr>
          <w:t xml:space="preserve">, </w:t>
        </w:r>
        <w:r w:rsidRPr="00BD3201">
          <w:rPr>
            <w:i/>
            <w:iCs/>
            <w:lang w:val="en-US"/>
          </w:rPr>
          <w:t>10</w:t>
        </w:r>
        <w:r w:rsidRPr="00BD3201">
          <w:rPr>
            <w:lang w:val="en-US"/>
          </w:rPr>
          <w:t>. https://doi.org/10.3389/fnhum.2016.00155</w:t>
        </w:r>
      </w:ins>
    </w:p>
    <w:p w14:paraId="77B77755" w14:textId="77777777" w:rsidR="00BD3201" w:rsidRPr="00BD3201" w:rsidRDefault="00BD3201" w:rsidP="00BD3201">
      <w:pPr>
        <w:pStyle w:val="Bibliography"/>
        <w:rPr>
          <w:ins w:id="905" w:author="Camila Bruder" w:date="2023-11-30T14:37:00Z"/>
          <w:lang w:val="en-US"/>
        </w:rPr>
      </w:pPr>
      <w:proofErr w:type="spellStart"/>
      <w:ins w:id="906" w:author="Camila Bruder" w:date="2023-11-30T14:37:00Z">
        <w:r w:rsidRPr="00BD3201">
          <w:rPr>
            <w:lang w:val="en-US"/>
          </w:rPr>
          <w:t>Leongómez</w:t>
        </w:r>
        <w:proofErr w:type="spellEnd"/>
        <w:r w:rsidRPr="00BD3201">
          <w:rPr>
            <w:lang w:val="en-US"/>
          </w:rPr>
          <w:t xml:space="preserve">, J. D., </w:t>
        </w:r>
        <w:proofErr w:type="spellStart"/>
        <w:r w:rsidRPr="00BD3201">
          <w:rPr>
            <w:lang w:val="en-US"/>
          </w:rPr>
          <w:t>Havlíček</w:t>
        </w:r>
        <w:proofErr w:type="spellEnd"/>
        <w:r w:rsidRPr="00BD3201">
          <w:rPr>
            <w:lang w:val="en-US"/>
          </w:rPr>
          <w:t xml:space="preserve">, J., &amp; Roberts, S. C. (2022). Musicality in human vocal communication: An evolutionary perspective. </w:t>
        </w:r>
        <w:r w:rsidRPr="00BD3201">
          <w:rPr>
            <w:i/>
            <w:iCs/>
            <w:lang w:val="en-US"/>
          </w:rPr>
          <w:t>Philosophical Transactions of the Royal Society B: Biological Sciences</w:t>
        </w:r>
        <w:r w:rsidRPr="00BD3201">
          <w:rPr>
            <w:lang w:val="en-US"/>
          </w:rPr>
          <w:t xml:space="preserve">, </w:t>
        </w:r>
        <w:r w:rsidRPr="00BD3201">
          <w:rPr>
            <w:i/>
            <w:iCs/>
            <w:lang w:val="en-US"/>
          </w:rPr>
          <w:t>377</w:t>
        </w:r>
        <w:r w:rsidRPr="00BD3201">
          <w:rPr>
            <w:lang w:val="en-US"/>
          </w:rPr>
          <w:t>(1841), 20200391. https://doi.org/10.1098/rstb.2020.0391</w:t>
        </w:r>
      </w:ins>
    </w:p>
    <w:p w14:paraId="5469DCCE" w14:textId="77777777" w:rsidR="00BD3201" w:rsidRPr="00BD3201" w:rsidRDefault="00BD3201" w:rsidP="00BD3201">
      <w:pPr>
        <w:pStyle w:val="Bibliography"/>
        <w:rPr>
          <w:ins w:id="907" w:author="Camila Bruder" w:date="2023-11-30T14:37:00Z"/>
          <w:lang w:val="en-US"/>
        </w:rPr>
      </w:pPr>
      <w:proofErr w:type="spellStart"/>
      <w:ins w:id="908" w:author="Camila Bruder" w:date="2023-11-30T14:37:00Z">
        <w:r w:rsidRPr="00BD3201">
          <w:rPr>
            <w:lang w:val="en-US"/>
          </w:rPr>
          <w:t>Lüdecke</w:t>
        </w:r>
        <w:proofErr w:type="spellEnd"/>
        <w:r w:rsidRPr="00BD3201">
          <w:rPr>
            <w:lang w:val="en-US"/>
          </w:rPr>
          <w:t xml:space="preserve">, D. (2019). </w:t>
        </w:r>
        <w:r w:rsidRPr="00BD3201">
          <w:rPr>
            <w:i/>
            <w:iCs/>
            <w:lang w:val="en-US"/>
          </w:rPr>
          <w:t xml:space="preserve">Esc: Effect size computation for </w:t>
        </w:r>
        <w:proofErr w:type="spellStart"/>
        <w:proofErr w:type="gramStart"/>
        <w:r w:rsidRPr="00BD3201">
          <w:rPr>
            <w:i/>
            <w:iCs/>
            <w:lang w:val="en-US"/>
          </w:rPr>
          <w:t>meta analysis</w:t>
        </w:r>
        <w:proofErr w:type="spellEnd"/>
        <w:proofErr w:type="gramEnd"/>
        <w:r w:rsidRPr="00BD3201">
          <w:rPr>
            <w:i/>
            <w:iCs/>
            <w:lang w:val="en-US"/>
          </w:rPr>
          <w:t xml:space="preserve"> (Version 0.5.1)</w:t>
        </w:r>
        <w:r w:rsidRPr="00BD3201">
          <w:rPr>
            <w:lang w:val="en-US"/>
          </w:rPr>
          <w:t>. https://CRAN.R-project.org/package=esc. https://doi.org/10.5281/zenodo.1249218.</w:t>
        </w:r>
      </w:ins>
    </w:p>
    <w:p w14:paraId="7C48BE72" w14:textId="77777777" w:rsidR="00BD3201" w:rsidRPr="00BD3201" w:rsidRDefault="00BD3201" w:rsidP="00BD3201">
      <w:pPr>
        <w:pStyle w:val="Bibliography"/>
        <w:rPr>
          <w:ins w:id="909" w:author="Camila Bruder" w:date="2023-11-30T14:37:00Z"/>
          <w:lang w:val="en-US"/>
        </w:rPr>
      </w:pPr>
      <w:ins w:id="910" w:author="Camila Bruder" w:date="2023-11-30T14:37:00Z">
        <w:r w:rsidRPr="00BD3201">
          <w:rPr>
            <w:lang w:val="en-US"/>
          </w:rPr>
          <w:lastRenderedPageBreak/>
          <w:t xml:space="preserve">Martinez, J. E., Funk, F., &amp; Todorov, A. (2020). Quantifying idiosyncratic and shared contributions to judgment. </w:t>
        </w:r>
        <w:r w:rsidRPr="00BD3201">
          <w:rPr>
            <w:i/>
            <w:iCs/>
            <w:lang w:val="en-US"/>
          </w:rPr>
          <w:t>Behavior Research Methods</w:t>
        </w:r>
        <w:r w:rsidRPr="00BD3201">
          <w:rPr>
            <w:lang w:val="en-US"/>
          </w:rPr>
          <w:t xml:space="preserve">, </w:t>
        </w:r>
        <w:r w:rsidRPr="00BD3201">
          <w:rPr>
            <w:i/>
            <w:iCs/>
            <w:lang w:val="en-US"/>
          </w:rPr>
          <w:t>52</w:t>
        </w:r>
        <w:r w:rsidRPr="00BD3201">
          <w:rPr>
            <w:lang w:val="en-US"/>
          </w:rPr>
          <w:t>(4), 1428–1444. https://doi.org/10.3758/s13428-019-01323-0</w:t>
        </w:r>
      </w:ins>
    </w:p>
    <w:p w14:paraId="0DBF2609" w14:textId="77777777" w:rsidR="00BD3201" w:rsidRPr="00BD3201" w:rsidRDefault="00BD3201" w:rsidP="00BD3201">
      <w:pPr>
        <w:pStyle w:val="Bibliography"/>
        <w:rPr>
          <w:ins w:id="911" w:author="Camila Bruder" w:date="2023-11-30T14:37:00Z"/>
          <w:lang w:val="en-US"/>
        </w:rPr>
      </w:pPr>
      <w:ins w:id="912" w:author="Camila Bruder" w:date="2023-11-30T14:37:00Z">
        <w:r w:rsidRPr="00BD3201">
          <w:rPr>
            <w:lang w:val="en-US"/>
          </w:rPr>
          <w:t xml:space="preserve">McAleer, P., Todorov, A., &amp; Belin, P. (2014). How do you say ‘hello’? Personality impressions from brief novel voices. </w:t>
        </w:r>
        <w:proofErr w:type="spellStart"/>
        <w:r w:rsidRPr="00BD3201">
          <w:rPr>
            <w:i/>
            <w:iCs/>
            <w:lang w:val="en-US"/>
          </w:rPr>
          <w:t>PLoS</w:t>
        </w:r>
        <w:proofErr w:type="spellEnd"/>
        <w:r w:rsidRPr="00BD3201">
          <w:rPr>
            <w:i/>
            <w:iCs/>
            <w:lang w:val="en-US"/>
          </w:rPr>
          <w:t xml:space="preserve"> ONE</w:t>
        </w:r>
        <w:r w:rsidRPr="00BD3201">
          <w:rPr>
            <w:lang w:val="en-US"/>
          </w:rPr>
          <w:t xml:space="preserve">, </w:t>
        </w:r>
        <w:r w:rsidRPr="00BD3201">
          <w:rPr>
            <w:i/>
            <w:iCs/>
            <w:lang w:val="en-US"/>
          </w:rPr>
          <w:t>9</w:t>
        </w:r>
        <w:r w:rsidRPr="00BD3201">
          <w:rPr>
            <w:lang w:val="en-US"/>
          </w:rPr>
          <w:t>(3), e90779. https://doi.org/10.1371/journal.pone.0090779</w:t>
        </w:r>
      </w:ins>
    </w:p>
    <w:p w14:paraId="7922DC3E" w14:textId="77777777" w:rsidR="00BD3201" w:rsidRPr="00BD3201" w:rsidRDefault="00BD3201" w:rsidP="00BD3201">
      <w:pPr>
        <w:pStyle w:val="Bibliography"/>
        <w:rPr>
          <w:ins w:id="913" w:author="Camila Bruder" w:date="2023-11-30T14:37:00Z"/>
          <w:lang w:val="en-US"/>
        </w:rPr>
      </w:pPr>
      <w:ins w:id="914" w:author="Camila Bruder" w:date="2023-11-30T14:37:00Z">
        <w:r w:rsidRPr="00BD3201">
          <w:rPr>
            <w:lang w:val="de-DE"/>
          </w:rPr>
          <w:t xml:space="preserve">Mehr, S. A., &amp; Krasnow, M. M. (2017). </w:t>
        </w:r>
        <w:r w:rsidRPr="00BD3201">
          <w:rPr>
            <w:lang w:val="en-US"/>
          </w:rPr>
          <w:t xml:space="preserve">Parent-offspring conflict and the evolution of infant-directed song. </w:t>
        </w:r>
        <w:r w:rsidRPr="00BD3201">
          <w:rPr>
            <w:i/>
            <w:iCs/>
            <w:lang w:val="en-US"/>
          </w:rPr>
          <w:t>Evolution and Human Behavior</w:t>
        </w:r>
        <w:r w:rsidRPr="00BD3201">
          <w:rPr>
            <w:lang w:val="en-US"/>
          </w:rPr>
          <w:t xml:space="preserve">, </w:t>
        </w:r>
        <w:r w:rsidRPr="00BD3201">
          <w:rPr>
            <w:i/>
            <w:iCs/>
            <w:lang w:val="en-US"/>
          </w:rPr>
          <w:t>38</w:t>
        </w:r>
        <w:r w:rsidRPr="00BD3201">
          <w:rPr>
            <w:lang w:val="en-US"/>
          </w:rPr>
          <w:t>(5), 674–684. https://doi.org/10.1016/j.evolhumbehav.2016.12.005</w:t>
        </w:r>
      </w:ins>
    </w:p>
    <w:p w14:paraId="49682079" w14:textId="77777777" w:rsidR="00BD3201" w:rsidRPr="00BD3201" w:rsidRDefault="00BD3201" w:rsidP="00BD3201">
      <w:pPr>
        <w:pStyle w:val="Bibliography"/>
        <w:rPr>
          <w:ins w:id="915" w:author="Camila Bruder" w:date="2023-11-30T14:37:00Z"/>
          <w:lang w:val="en-US"/>
        </w:rPr>
      </w:pPr>
      <w:proofErr w:type="spellStart"/>
      <w:ins w:id="916" w:author="Camila Bruder" w:date="2023-11-30T14:37:00Z">
        <w:r w:rsidRPr="00BD3201">
          <w:rPr>
            <w:lang w:val="en-US"/>
          </w:rPr>
          <w:t>Mehr</w:t>
        </w:r>
        <w:proofErr w:type="spellEnd"/>
        <w:r w:rsidRPr="00BD3201">
          <w:rPr>
            <w:lang w:val="en-US"/>
          </w:rPr>
          <w:t xml:space="preserve">, S. A., Singh, M., Knox, D., </w:t>
        </w:r>
        <w:proofErr w:type="spellStart"/>
        <w:r w:rsidRPr="00BD3201">
          <w:rPr>
            <w:lang w:val="en-US"/>
          </w:rPr>
          <w:t>Ketter</w:t>
        </w:r>
        <w:proofErr w:type="spellEnd"/>
        <w:r w:rsidRPr="00BD3201">
          <w:rPr>
            <w:lang w:val="en-US"/>
          </w:rPr>
          <w:t xml:space="preserve">, D. M., Pickens-Jones, D., Atwood, S., Lucas, C., Jacoby, N., </w:t>
        </w:r>
        <w:proofErr w:type="spellStart"/>
        <w:r w:rsidRPr="00BD3201">
          <w:rPr>
            <w:lang w:val="en-US"/>
          </w:rPr>
          <w:t>Egner</w:t>
        </w:r>
        <w:proofErr w:type="spellEnd"/>
        <w:r w:rsidRPr="00BD3201">
          <w:rPr>
            <w:lang w:val="en-US"/>
          </w:rPr>
          <w:t xml:space="preserve">, A. A., Hopkins, E. J., Howard, R. M., Hartshorne, J. K., Jennings, M. V., Simson, J., Bainbridge, C. M., Pinker, S., O’Donnell, T. J., </w:t>
        </w:r>
        <w:proofErr w:type="spellStart"/>
        <w:r w:rsidRPr="00BD3201">
          <w:rPr>
            <w:lang w:val="en-US"/>
          </w:rPr>
          <w:t>Krasnow</w:t>
        </w:r>
        <w:proofErr w:type="spellEnd"/>
        <w:r w:rsidRPr="00BD3201">
          <w:rPr>
            <w:lang w:val="en-US"/>
          </w:rPr>
          <w:t xml:space="preserve">, M. M., &amp; </w:t>
        </w:r>
        <w:proofErr w:type="spellStart"/>
        <w:r w:rsidRPr="00BD3201">
          <w:rPr>
            <w:lang w:val="en-US"/>
          </w:rPr>
          <w:t>Glowacki</w:t>
        </w:r>
        <w:proofErr w:type="spellEnd"/>
        <w:r w:rsidRPr="00BD3201">
          <w:rPr>
            <w:lang w:val="en-US"/>
          </w:rPr>
          <w:t xml:space="preserve">, L. (2019). Universality and diversity in human song. </w:t>
        </w:r>
        <w:r w:rsidRPr="00BD3201">
          <w:rPr>
            <w:i/>
            <w:iCs/>
            <w:lang w:val="en-US"/>
          </w:rPr>
          <w:t>Science</w:t>
        </w:r>
        <w:r w:rsidRPr="00BD3201">
          <w:rPr>
            <w:lang w:val="en-US"/>
          </w:rPr>
          <w:t xml:space="preserve">, </w:t>
        </w:r>
        <w:r w:rsidRPr="00BD3201">
          <w:rPr>
            <w:i/>
            <w:iCs/>
            <w:lang w:val="en-US"/>
          </w:rPr>
          <w:t>366</w:t>
        </w:r>
        <w:r w:rsidRPr="00BD3201">
          <w:rPr>
            <w:lang w:val="en-US"/>
          </w:rPr>
          <w:t>(6468), eaax0868. https://doi.org/10.1126/science.aax0868</w:t>
        </w:r>
      </w:ins>
    </w:p>
    <w:p w14:paraId="3AB295CD" w14:textId="77777777" w:rsidR="00BD3201" w:rsidRPr="00BD3201" w:rsidRDefault="00BD3201" w:rsidP="00BD3201">
      <w:pPr>
        <w:pStyle w:val="Bibliography"/>
        <w:rPr>
          <w:ins w:id="917" w:author="Camila Bruder" w:date="2023-11-30T14:37:00Z"/>
          <w:lang w:val="en-US"/>
        </w:rPr>
      </w:pPr>
      <w:ins w:id="918" w:author="Camila Bruder" w:date="2023-11-30T14:37:00Z">
        <w:r w:rsidRPr="00BD3201">
          <w:rPr>
            <w:lang w:val="en-US"/>
          </w:rPr>
          <w:t xml:space="preserve">Mook, A. T., &amp; Mitchel, A. D. (2019). The role of audiovisual integration in the perception of attractiveness. </w:t>
        </w:r>
        <w:r w:rsidRPr="00BD3201">
          <w:rPr>
            <w:i/>
            <w:iCs/>
            <w:lang w:val="en-US"/>
          </w:rPr>
          <w:t>Evolutionary Behavioral Sciences</w:t>
        </w:r>
        <w:r w:rsidRPr="00BD3201">
          <w:rPr>
            <w:lang w:val="en-US"/>
          </w:rPr>
          <w:t xml:space="preserve">, </w:t>
        </w:r>
        <w:r w:rsidRPr="00BD3201">
          <w:rPr>
            <w:i/>
            <w:iCs/>
            <w:lang w:val="en-US"/>
          </w:rPr>
          <w:t>13</w:t>
        </w:r>
        <w:r w:rsidRPr="00BD3201">
          <w:rPr>
            <w:lang w:val="en-US"/>
          </w:rPr>
          <w:t>(1), 1–15. https://doi.org/10.1037/ebs0000128</w:t>
        </w:r>
      </w:ins>
    </w:p>
    <w:p w14:paraId="7029BD20" w14:textId="77777777" w:rsidR="00BD3201" w:rsidRPr="00BD3201" w:rsidRDefault="00BD3201" w:rsidP="00BD3201">
      <w:pPr>
        <w:pStyle w:val="Bibliography"/>
        <w:rPr>
          <w:ins w:id="919" w:author="Camila Bruder" w:date="2023-11-30T14:37:00Z"/>
          <w:lang w:val="en-US"/>
        </w:rPr>
      </w:pPr>
      <w:proofErr w:type="spellStart"/>
      <w:ins w:id="920" w:author="Camila Bruder" w:date="2023-11-30T14:37:00Z">
        <w:r w:rsidRPr="00BD3201">
          <w:rPr>
            <w:lang w:val="en-US"/>
          </w:rPr>
          <w:t>Müllensiefen</w:t>
        </w:r>
        <w:proofErr w:type="spellEnd"/>
        <w:r w:rsidRPr="00BD3201">
          <w:rPr>
            <w:lang w:val="en-US"/>
          </w:rPr>
          <w:t xml:space="preserve">, D., Gingras, B., </w:t>
        </w:r>
        <w:proofErr w:type="spellStart"/>
        <w:r w:rsidRPr="00BD3201">
          <w:rPr>
            <w:lang w:val="en-US"/>
          </w:rPr>
          <w:t>Musil</w:t>
        </w:r>
        <w:proofErr w:type="spellEnd"/>
        <w:r w:rsidRPr="00BD3201">
          <w:rPr>
            <w:lang w:val="en-US"/>
          </w:rPr>
          <w:t xml:space="preserve">, J., &amp; Stewart, L. (2014). The musicality of non-musicians: An index for assessing musical sophistication in the general population. </w:t>
        </w:r>
        <w:proofErr w:type="spellStart"/>
        <w:r w:rsidRPr="00BD3201">
          <w:rPr>
            <w:i/>
            <w:iCs/>
            <w:lang w:val="en-US"/>
          </w:rPr>
          <w:t>PLoS</w:t>
        </w:r>
        <w:proofErr w:type="spellEnd"/>
        <w:r w:rsidRPr="00BD3201">
          <w:rPr>
            <w:i/>
            <w:iCs/>
            <w:lang w:val="en-US"/>
          </w:rPr>
          <w:t xml:space="preserve"> ONE</w:t>
        </w:r>
        <w:r w:rsidRPr="00BD3201">
          <w:rPr>
            <w:lang w:val="en-US"/>
          </w:rPr>
          <w:t xml:space="preserve">, </w:t>
        </w:r>
        <w:r w:rsidRPr="00BD3201">
          <w:rPr>
            <w:i/>
            <w:iCs/>
            <w:lang w:val="en-US"/>
          </w:rPr>
          <w:t>9</w:t>
        </w:r>
        <w:r w:rsidRPr="00BD3201">
          <w:rPr>
            <w:lang w:val="en-US"/>
          </w:rPr>
          <w:t>(2), e89642. https://doi.org/10.1371/journal.pone.0089642</w:t>
        </w:r>
      </w:ins>
    </w:p>
    <w:p w14:paraId="0C4964CC" w14:textId="77777777" w:rsidR="00BD3201" w:rsidRPr="00BD3201" w:rsidRDefault="00BD3201" w:rsidP="00BD3201">
      <w:pPr>
        <w:pStyle w:val="Bibliography"/>
        <w:rPr>
          <w:ins w:id="921" w:author="Camila Bruder" w:date="2023-11-30T14:37:00Z"/>
          <w:lang w:val="en-US"/>
        </w:rPr>
      </w:pPr>
      <w:ins w:id="922" w:author="Camila Bruder" w:date="2023-11-30T14:37:00Z">
        <w:r w:rsidRPr="00BD3201">
          <w:rPr>
            <w:lang w:val="en-US"/>
          </w:rPr>
          <w:t>Norman-</w:t>
        </w:r>
        <w:proofErr w:type="spellStart"/>
        <w:r w:rsidRPr="00BD3201">
          <w:rPr>
            <w:lang w:val="en-US"/>
          </w:rPr>
          <w:t>Haignere</w:t>
        </w:r>
        <w:proofErr w:type="spellEnd"/>
        <w:r w:rsidRPr="00BD3201">
          <w:rPr>
            <w:lang w:val="en-US"/>
          </w:rPr>
          <w:t xml:space="preserve">, S. V., Feather, J., </w:t>
        </w:r>
        <w:proofErr w:type="spellStart"/>
        <w:r w:rsidRPr="00BD3201">
          <w:rPr>
            <w:lang w:val="en-US"/>
          </w:rPr>
          <w:t>Boebinger</w:t>
        </w:r>
        <w:proofErr w:type="spellEnd"/>
        <w:r w:rsidRPr="00BD3201">
          <w:rPr>
            <w:lang w:val="en-US"/>
          </w:rPr>
          <w:t xml:space="preserve">, D., Brunner, P., </w:t>
        </w:r>
        <w:proofErr w:type="spellStart"/>
        <w:r w:rsidRPr="00BD3201">
          <w:rPr>
            <w:lang w:val="en-US"/>
          </w:rPr>
          <w:t>Ritaccio</w:t>
        </w:r>
        <w:proofErr w:type="spellEnd"/>
        <w:r w:rsidRPr="00BD3201">
          <w:rPr>
            <w:lang w:val="en-US"/>
          </w:rPr>
          <w:t xml:space="preserve">, A., McDermott, J. H., Schalk, G., &amp; Kanwisher, N. (2022). A neural population selective for song in human auditory cortex. </w:t>
        </w:r>
        <w:r w:rsidRPr="00BD3201">
          <w:rPr>
            <w:i/>
            <w:iCs/>
            <w:lang w:val="en-US"/>
          </w:rPr>
          <w:t>Current Biology</w:t>
        </w:r>
        <w:r w:rsidRPr="00BD3201">
          <w:rPr>
            <w:lang w:val="en-US"/>
          </w:rPr>
          <w:t xml:space="preserve">, </w:t>
        </w:r>
        <w:r w:rsidRPr="00BD3201">
          <w:rPr>
            <w:i/>
            <w:iCs/>
            <w:lang w:val="en-US"/>
          </w:rPr>
          <w:t>32</w:t>
        </w:r>
        <w:r w:rsidRPr="00BD3201">
          <w:rPr>
            <w:lang w:val="en-US"/>
          </w:rPr>
          <w:t>(7), 1470-1484.e12. https://doi.org/10.1016/j.cub.2022.01.069</w:t>
        </w:r>
      </w:ins>
    </w:p>
    <w:p w14:paraId="76AC966F" w14:textId="77777777" w:rsidR="00BD3201" w:rsidRPr="00BD3201" w:rsidRDefault="00BD3201" w:rsidP="00BD3201">
      <w:pPr>
        <w:pStyle w:val="Bibliography"/>
        <w:rPr>
          <w:ins w:id="923" w:author="Camila Bruder" w:date="2023-11-30T14:37:00Z"/>
          <w:lang w:val="en-US"/>
        </w:rPr>
      </w:pPr>
      <w:ins w:id="924" w:author="Camila Bruder" w:date="2023-11-30T14:37:00Z">
        <w:r w:rsidRPr="00BD3201">
          <w:rPr>
            <w:lang w:val="en-US"/>
          </w:rPr>
          <w:lastRenderedPageBreak/>
          <w:t xml:space="preserve">Ozaki, Y., Tierney, A., </w:t>
        </w:r>
        <w:proofErr w:type="spellStart"/>
        <w:r w:rsidRPr="00BD3201">
          <w:rPr>
            <w:lang w:val="en-US"/>
          </w:rPr>
          <w:t>Pfordresher</w:t>
        </w:r>
        <w:proofErr w:type="spellEnd"/>
        <w:r w:rsidRPr="00BD3201">
          <w:rPr>
            <w:lang w:val="en-US"/>
          </w:rPr>
          <w:t xml:space="preserve">, P., </w:t>
        </w:r>
        <w:proofErr w:type="spellStart"/>
        <w:r w:rsidRPr="00BD3201">
          <w:rPr>
            <w:lang w:val="en-US"/>
          </w:rPr>
          <w:t>Mcbride</w:t>
        </w:r>
        <w:proofErr w:type="spellEnd"/>
        <w:r w:rsidRPr="00BD3201">
          <w:rPr>
            <w:lang w:val="en-US"/>
          </w:rPr>
          <w:t xml:space="preserve">, J., </w:t>
        </w:r>
        <w:proofErr w:type="spellStart"/>
        <w:r w:rsidRPr="00BD3201">
          <w:rPr>
            <w:lang w:val="en-US"/>
          </w:rPr>
          <w:t>Benetos</w:t>
        </w:r>
        <w:proofErr w:type="spellEnd"/>
        <w:r w:rsidRPr="00BD3201">
          <w:rPr>
            <w:lang w:val="en-US"/>
          </w:rPr>
          <w:t xml:space="preserve">, E., </w:t>
        </w:r>
        <w:proofErr w:type="spellStart"/>
        <w:r w:rsidRPr="00BD3201">
          <w:rPr>
            <w:lang w:val="en-US"/>
          </w:rPr>
          <w:t>Proutskova</w:t>
        </w:r>
        <w:proofErr w:type="spellEnd"/>
        <w:r w:rsidRPr="00BD3201">
          <w:rPr>
            <w:lang w:val="en-US"/>
          </w:rPr>
          <w:t xml:space="preserve">, P., Chiba, G., Liu, F., Jacoby, N., Purdy, S., Opondo, P., Fitch, T., Hegde, S., </w:t>
        </w:r>
        <w:proofErr w:type="spellStart"/>
        <w:r w:rsidRPr="00BD3201">
          <w:rPr>
            <w:lang w:val="en-US"/>
          </w:rPr>
          <w:t>Rocamora</w:t>
        </w:r>
        <w:proofErr w:type="spellEnd"/>
        <w:r w:rsidRPr="00BD3201">
          <w:rPr>
            <w:lang w:val="en-US"/>
          </w:rPr>
          <w:t xml:space="preserve">, M., Thorne, R., Nweke, F. E., </w:t>
        </w:r>
        <w:proofErr w:type="spellStart"/>
        <w:r w:rsidRPr="00BD3201">
          <w:rPr>
            <w:lang w:val="en-US"/>
          </w:rPr>
          <w:t>Sadaphal</w:t>
        </w:r>
        <w:proofErr w:type="spellEnd"/>
        <w:r w:rsidRPr="00BD3201">
          <w:rPr>
            <w:lang w:val="en-US"/>
          </w:rPr>
          <w:t xml:space="preserve">, D., </w:t>
        </w:r>
        <w:proofErr w:type="spellStart"/>
        <w:r w:rsidRPr="00BD3201">
          <w:rPr>
            <w:lang w:val="en-US"/>
          </w:rPr>
          <w:t>Sadaphal</w:t>
        </w:r>
        <w:proofErr w:type="spellEnd"/>
        <w:r w:rsidRPr="00BD3201">
          <w:rPr>
            <w:lang w:val="en-US"/>
          </w:rPr>
          <w:t xml:space="preserve">, P., </w:t>
        </w:r>
        <w:proofErr w:type="spellStart"/>
        <w:r w:rsidRPr="00BD3201">
          <w:rPr>
            <w:lang w:val="en-US"/>
          </w:rPr>
          <w:t>Hadavi</w:t>
        </w:r>
        <w:proofErr w:type="spellEnd"/>
        <w:r w:rsidRPr="00BD3201">
          <w:rPr>
            <w:lang w:val="en-US"/>
          </w:rPr>
          <w:t xml:space="preserve">, S., … Savage, P. E. (2022). </w:t>
        </w:r>
        <w:r w:rsidRPr="00BD3201">
          <w:rPr>
            <w:i/>
            <w:iCs/>
            <w:lang w:val="en-US"/>
          </w:rPr>
          <w:t>Globally, songs and instrumental melodies are slower, higher, and use more stable pitches than speech [Stage 2 Registered Report]</w:t>
        </w:r>
        <w:r w:rsidRPr="00BD3201">
          <w:rPr>
            <w:lang w:val="en-US"/>
          </w:rPr>
          <w:t xml:space="preserve"> [Preprint]. </w:t>
        </w:r>
        <w:proofErr w:type="spellStart"/>
        <w:r w:rsidRPr="00BD3201">
          <w:rPr>
            <w:lang w:val="en-US"/>
          </w:rPr>
          <w:t>PsyArXiv</w:t>
        </w:r>
        <w:proofErr w:type="spellEnd"/>
        <w:r w:rsidRPr="00BD3201">
          <w:rPr>
            <w:lang w:val="en-US"/>
          </w:rPr>
          <w:t>. https://doi.org/10.31234/osf.io/jr9x7</w:t>
        </w:r>
      </w:ins>
    </w:p>
    <w:p w14:paraId="56142698" w14:textId="77777777" w:rsidR="00BD3201" w:rsidRPr="00BD3201" w:rsidRDefault="00BD3201" w:rsidP="00BD3201">
      <w:pPr>
        <w:pStyle w:val="Bibliography"/>
        <w:rPr>
          <w:ins w:id="925" w:author="Camila Bruder" w:date="2023-11-30T14:37:00Z"/>
          <w:lang w:val="en-US"/>
        </w:rPr>
      </w:pPr>
      <w:ins w:id="926" w:author="Camila Bruder" w:date="2023-11-30T14:37:00Z">
        <w:r w:rsidRPr="00BD3201">
          <w:rPr>
            <w:lang w:val="en-US"/>
          </w:rPr>
          <w:t xml:space="preserve">Phillips, E. (2023). </w:t>
        </w:r>
        <w:r w:rsidRPr="00BD3201">
          <w:rPr>
            <w:i/>
            <w:iCs/>
            <w:lang w:val="en-US"/>
          </w:rPr>
          <w:t>A review of the speech-music continuum and its categorization: Evolution, form, and function</w:t>
        </w:r>
        <w:r w:rsidRPr="00BD3201">
          <w:rPr>
            <w:lang w:val="en-US"/>
          </w:rPr>
          <w:t xml:space="preserve"> [Preprint]. </w:t>
        </w:r>
        <w:proofErr w:type="spellStart"/>
        <w:r w:rsidRPr="00BD3201">
          <w:rPr>
            <w:lang w:val="en-US"/>
          </w:rPr>
          <w:t>PsyArXiv</w:t>
        </w:r>
        <w:proofErr w:type="spellEnd"/>
        <w:r w:rsidRPr="00BD3201">
          <w:rPr>
            <w:lang w:val="en-US"/>
          </w:rPr>
          <w:t>. https://doi.org/10.31234/osf.io/b2tkf</w:t>
        </w:r>
      </w:ins>
    </w:p>
    <w:p w14:paraId="5E19823D" w14:textId="77777777" w:rsidR="00BD3201" w:rsidRPr="00BD3201" w:rsidRDefault="00BD3201" w:rsidP="00BD3201">
      <w:pPr>
        <w:pStyle w:val="Bibliography"/>
        <w:rPr>
          <w:ins w:id="927" w:author="Camila Bruder" w:date="2023-11-30T14:37:00Z"/>
          <w:lang w:val="en-US"/>
        </w:rPr>
      </w:pPr>
      <w:proofErr w:type="spellStart"/>
      <w:ins w:id="928" w:author="Camila Bruder" w:date="2023-11-30T14:37:00Z">
        <w:r w:rsidRPr="00BD3201">
          <w:rPr>
            <w:lang w:val="en-US"/>
          </w:rPr>
          <w:t>Pisanski</w:t>
        </w:r>
        <w:proofErr w:type="spellEnd"/>
        <w:r w:rsidRPr="00BD3201">
          <w:rPr>
            <w:lang w:val="en-US"/>
          </w:rPr>
          <w:t xml:space="preserve">, K., </w:t>
        </w:r>
        <w:proofErr w:type="spellStart"/>
        <w:r w:rsidRPr="00BD3201">
          <w:rPr>
            <w:lang w:val="en-US"/>
          </w:rPr>
          <w:t>Fraccaro</w:t>
        </w:r>
        <w:proofErr w:type="spellEnd"/>
        <w:r w:rsidRPr="00BD3201">
          <w:rPr>
            <w:lang w:val="en-US"/>
          </w:rPr>
          <w:t xml:space="preserve">, P. J., </w:t>
        </w:r>
        <w:proofErr w:type="spellStart"/>
        <w:r w:rsidRPr="00BD3201">
          <w:rPr>
            <w:lang w:val="en-US"/>
          </w:rPr>
          <w:t>Tigue</w:t>
        </w:r>
        <w:proofErr w:type="spellEnd"/>
        <w:r w:rsidRPr="00BD3201">
          <w:rPr>
            <w:lang w:val="en-US"/>
          </w:rPr>
          <w:t xml:space="preserve">, C. C., O’Connor, J. J. M., </w:t>
        </w:r>
        <w:proofErr w:type="spellStart"/>
        <w:r w:rsidRPr="00BD3201">
          <w:rPr>
            <w:lang w:val="en-US"/>
          </w:rPr>
          <w:t>Röder</w:t>
        </w:r>
        <w:proofErr w:type="spellEnd"/>
        <w:r w:rsidRPr="00BD3201">
          <w:rPr>
            <w:lang w:val="en-US"/>
          </w:rPr>
          <w:t xml:space="preserve">, S., Andrews, P. W., Fink, B., </w:t>
        </w:r>
        <w:proofErr w:type="spellStart"/>
        <w:r w:rsidRPr="00BD3201">
          <w:rPr>
            <w:lang w:val="en-US"/>
          </w:rPr>
          <w:t>DeBruine</w:t>
        </w:r>
        <w:proofErr w:type="spellEnd"/>
        <w:r w:rsidRPr="00BD3201">
          <w:rPr>
            <w:lang w:val="en-US"/>
          </w:rPr>
          <w:t xml:space="preserve">, L. M., Jones, B. C., &amp; Feinberg, D. R. (2014). Vocal indicators of body size in men and women: A meta-analysis. </w:t>
        </w:r>
        <w:r w:rsidRPr="00BD3201">
          <w:rPr>
            <w:i/>
            <w:iCs/>
            <w:lang w:val="en-US"/>
          </w:rPr>
          <w:t xml:space="preserve">Animal </w:t>
        </w:r>
        <w:proofErr w:type="spellStart"/>
        <w:r w:rsidRPr="00BD3201">
          <w:rPr>
            <w:i/>
            <w:iCs/>
            <w:lang w:val="en-US"/>
          </w:rPr>
          <w:t>Behaviour</w:t>
        </w:r>
        <w:proofErr w:type="spellEnd"/>
        <w:r w:rsidRPr="00BD3201">
          <w:rPr>
            <w:lang w:val="en-US"/>
          </w:rPr>
          <w:t xml:space="preserve">, </w:t>
        </w:r>
        <w:r w:rsidRPr="00BD3201">
          <w:rPr>
            <w:i/>
            <w:iCs/>
            <w:lang w:val="en-US"/>
          </w:rPr>
          <w:t>95</w:t>
        </w:r>
        <w:r w:rsidRPr="00BD3201">
          <w:rPr>
            <w:lang w:val="en-US"/>
          </w:rPr>
          <w:t>, 89–99. https://doi.org/10.1016/j.anbehav.2014.06.011</w:t>
        </w:r>
      </w:ins>
    </w:p>
    <w:p w14:paraId="13A64304" w14:textId="77777777" w:rsidR="00BD3201" w:rsidRPr="00BD3201" w:rsidRDefault="00BD3201" w:rsidP="00BD3201">
      <w:pPr>
        <w:pStyle w:val="Bibliography"/>
        <w:rPr>
          <w:ins w:id="929" w:author="Camila Bruder" w:date="2023-11-30T14:37:00Z"/>
          <w:lang w:val="en-US"/>
        </w:rPr>
      </w:pPr>
      <w:proofErr w:type="spellStart"/>
      <w:ins w:id="930" w:author="Camila Bruder" w:date="2023-11-30T14:37:00Z">
        <w:r w:rsidRPr="00BD3201">
          <w:rPr>
            <w:lang w:val="en-US"/>
          </w:rPr>
          <w:t>Pisanski</w:t>
        </w:r>
        <w:proofErr w:type="spellEnd"/>
        <w:r w:rsidRPr="00BD3201">
          <w:rPr>
            <w:lang w:val="en-US"/>
          </w:rPr>
          <w:t xml:space="preserve">, K., Jones, B. C., Fink, B., O’Connor, J. J. M., </w:t>
        </w:r>
        <w:proofErr w:type="spellStart"/>
        <w:r w:rsidRPr="00BD3201">
          <w:rPr>
            <w:lang w:val="en-US"/>
          </w:rPr>
          <w:t>DeBruine</w:t>
        </w:r>
        <w:proofErr w:type="spellEnd"/>
        <w:r w:rsidRPr="00BD3201">
          <w:rPr>
            <w:lang w:val="en-US"/>
          </w:rPr>
          <w:t xml:space="preserve">, L. M., </w:t>
        </w:r>
        <w:proofErr w:type="spellStart"/>
        <w:r w:rsidRPr="00BD3201">
          <w:rPr>
            <w:lang w:val="en-US"/>
          </w:rPr>
          <w:t>Röder</w:t>
        </w:r>
        <w:proofErr w:type="spellEnd"/>
        <w:r w:rsidRPr="00BD3201">
          <w:rPr>
            <w:lang w:val="en-US"/>
          </w:rPr>
          <w:t xml:space="preserve">, S., &amp; Feinberg, D. R. (2016). Voice parameters predict sex-specific body morphology in men and women. </w:t>
        </w:r>
        <w:r w:rsidRPr="00BD3201">
          <w:rPr>
            <w:i/>
            <w:iCs/>
            <w:lang w:val="en-US"/>
          </w:rPr>
          <w:t xml:space="preserve">Animal </w:t>
        </w:r>
        <w:proofErr w:type="spellStart"/>
        <w:r w:rsidRPr="00BD3201">
          <w:rPr>
            <w:i/>
            <w:iCs/>
            <w:lang w:val="en-US"/>
          </w:rPr>
          <w:t>Behaviour</w:t>
        </w:r>
        <w:proofErr w:type="spellEnd"/>
        <w:r w:rsidRPr="00BD3201">
          <w:rPr>
            <w:lang w:val="en-US"/>
          </w:rPr>
          <w:t xml:space="preserve">, </w:t>
        </w:r>
        <w:r w:rsidRPr="00BD3201">
          <w:rPr>
            <w:i/>
            <w:iCs/>
            <w:lang w:val="en-US"/>
          </w:rPr>
          <w:t>112</w:t>
        </w:r>
        <w:r w:rsidRPr="00BD3201">
          <w:rPr>
            <w:lang w:val="en-US"/>
          </w:rPr>
          <w:t>, 13–22. https://doi.org/10.1016/j.anbehav.2015.11.008</w:t>
        </w:r>
      </w:ins>
    </w:p>
    <w:p w14:paraId="6C65B6A9" w14:textId="77777777" w:rsidR="00BD3201" w:rsidRPr="00BD3201" w:rsidRDefault="00BD3201" w:rsidP="00BD3201">
      <w:pPr>
        <w:pStyle w:val="Bibliography"/>
        <w:rPr>
          <w:ins w:id="931" w:author="Camila Bruder" w:date="2023-11-30T14:37:00Z"/>
          <w:lang w:val="en-US"/>
        </w:rPr>
      </w:pPr>
      <w:proofErr w:type="spellStart"/>
      <w:ins w:id="932" w:author="Camila Bruder" w:date="2023-11-30T14:37:00Z">
        <w:r w:rsidRPr="00BD3201">
          <w:rPr>
            <w:lang w:val="en-US"/>
          </w:rPr>
          <w:t>Proutskova</w:t>
        </w:r>
        <w:proofErr w:type="spellEnd"/>
        <w:r w:rsidRPr="00BD3201">
          <w:rPr>
            <w:lang w:val="en-US"/>
          </w:rPr>
          <w:t xml:space="preserve">, P., &amp; </w:t>
        </w:r>
        <w:proofErr w:type="spellStart"/>
        <w:r w:rsidRPr="00BD3201">
          <w:rPr>
            <w:lang w:val="en-US"/>
          </w:rPr>
          <w:t>Gruszczynski</w:t>
        </w:r>
        <w:proofErr w:type="spellEnd"/>
        <w:r w:rsidRPr="00BD3201">
          <w:rPr>
            <w:lang w:val="en-US"/>
          </w:rPr>
          <w:t xml:space="preserve">, M. (2023). </w:t>
        </w:r>
        <w:proofErr w:type="spellStart"/>
        <w:r w:rsidRPr="00BD3201">
          <w:rPr>
            <w:i/>
            <w:iCs/>
            <w:lang w:val="en-US"/>
          </w:rPr>
          <w:t>kripp.boot</w:t>
        </w:r>
        <w:proofErr w:type="spellEnd"/>
        <w:r w:rsidRPr="00BD3201">
          <w:rPr>
            <w:i/>
            <w:iCs/>
            <w:lang w:val="en-US"/>
          </w:rPr>
          <w:t xml:space="preserve">: Bootstrap </w:t>
        </w:r>
        <w:proofErr w:type="spellStart"/>
        <w:r w:rsidRPr="00BD3201">
          <w:rPr>
            <w:i/>
            <w:iCs/>
            <w:lang w:val="en-US"/>
          </w:rPr>
          <w:t>Krippendorff’s</w:t>
        </w:r>
        <w:proofErr w:type="spellEnd"/>
        <w:r w:rsidRPr="00BD3201">
          <w:rPr>
            <w:i/>
            <w:iCs/>
            <w:lang w:val="en-US"/>
          </w:rPr>
          <w:t xml:space="preserve"> alpha intercoder reliability statistic.</w:t>
        </w:r>
        <w:r w:rsidRPr="00BD3201">
          <w:rPr>
            <w:lang w:val="en-US"/>
          </w:rPr>
          <w:t xml:space="preserve"> R package version 1.0.0.</w:t>
        </w:r>
      </w:ins>
    </w:p>
    <w:p w14:paraId="151D52CE" w14:textId="77777777" w:rsidR="00BD3201" w:rsidRPr="00BD3201" w:rsidRDefault="00BD3201" w:rsidP="00BD3201">
      <w:pPr>
        <w:pStyle w:val="Bibliography"/>
        <w:rPr>
          <w:ins w:id="933" w:author="Camila Bruder" w:date="2023-11-30T14:37:00Z"/>
          <w:lang w:val="en-US"/>
        </w:rPr>
      </w:pPr>
      <w:ins w:id="934" w:author="Camila Bruder" w:date="2023-11-30T14:37:00Z">
        <w:r w:rsidRPr="00BD3201">
          <w:rPr>
            <w:lang w:val="en-US"/>
          </w:rPr>
          <w:t xml:space="preserve">Rock, A. M. L., Trainor, L. J., &amp; Addison, T. L. (1999). Distinctive messages in infant-directed lullabies and play songs. </w:t>
        </w:r>
        <w:r w:rsidRPr="00BD3201">
          <w:rPr>
            <w:i/>
            <w:iCs/>
            <w:lang w:val="en-US"/>
          </w:rPr>
          <w:t>Developmental Psychology</w:t>
        </w:r>
        <w:r w:rsidRPr="00BD3201">
          <w:rPr>
            <w:lang w:val="en-US"/>
          </w:rPr>
          <w:t xml:space="preserve">, </w:t>
        </w:r>
        <w:r w:rsidRPr="00BD3201">
          <w:rPr>
            <w:i/>
            <w:iCs/>
            <w:lang w:val="en-US"/>
          </w:rPr>
          <w:t>35</w:t>
        </w:r>
        <w:r w:rsidRPr="00BD3201">
          <w:rPr>
            <w:lang w:val="en-US"/>
          </w:rPr>
          <w:t>(2), 527–534. https://doi.org/10.1037/ 0012-1649.35.2.527</w:t>
        </w:r>
      </w:ins>
    </w:p>
    <w:p w14:paraId="20FE6169" w14:textId="77777777" w:rsidR="00BD3201" w:rsidRPr="00BD3201" w:rsidRDefault="00BD3201" w:rsidP="00BD3201">
      <w:pPr>
        <w:pStyle w:val="Bibliography"/>
        <w:rPr>
          <w:ins w:id="935" w:author="Camila Bruder" w:date="2023-11-30T14:37:00Z"/>
          <w:lang w:val="en-US"/>
        </w:rPr>
      </w:pPr>
      <w:ins w:id="936" w:author="Camila Bruder" w:date="2023-11-30T14:37:00Z">
        <w:r w:rsidRPr="00BD3201">
          <w:rPr>
            <w:lang w:val="en-US"/>
          </w:rPr>
          <w:t xml:space="preserve">Savage, P. E., Brown, S., Sakai, E., &amp; Currie, T. E. (2015). Statistical universals reveal the structures and functions of human music. </w:t>
        </w:r>
        <w:r w:rsidRPr="00BD3201">
          <w:rPr>
            <w:i/>
            <w:iCs/>
            <w:lang w:val="en-US"/>
          </w:rPr>
          <w:t>Proceedings of the National Academy of Sciences</w:t>
        </w:r>
        <w:r w:rsidRPr="00BD3201">
          <w:rPr>
            <w:lang w:val="en-US"/>
          </w:rPr>
          <w:t xml:space="preserve">, </w:t>
        </w:r>
        <w:r w:rsidRPr="00BD3201">
          <w:rPr>
            <w:i/>
            <w:iCs/>
            <w:lang w:val="en-US"/>
          </w:rPr>
          <w:t>112</w:t>
        </w:r>
        <w:r w:rsidRPr="00BD3201">
          <w:rPr>
            <w:lang w:val="en-US"/>
          </w:rPr>
          <w:t>(29), 8987–8992. https://doi.org/10.1073/pnas.1414495112</w:t>
        </w:r>
      </w:ins>
    </w:p>
    <w:p w14:paraId="59EBB1F0" w14:textId="77777777" w:rsidR="00BD3201" w:rsidRPr="00BD3201" w:rsidRDefault="00BD3201" w:rsidP="00BD3201">
      <w:pPr>
        <w:pStyle w:val="Bibliography"/>
        <w:rPr>
          <w:ins w:id="937" w:author="Camila Bruder" w:date="2023-11-30T14:37:00Z"/>
          <w:lang w:val="en-US"/>
        </w:rPr>
      </w:pPr>
      <w:ins w:id="938" w:author="Camila Bruder" w:date="2023-11-30T14:37:00Z">
        <w:r w:rsidRPr="00BD3201">
          <w:rPr>
            <w:lang w:val="en-US"/>
          </w:rPr>
          <w:lastRenderedPageBreak/>
          <w:t xml:space="preserve">Scherer, K. R. (1978). Personality inference from voice quality: The loud voice of extroversion. </w:t>
        </w:r>
        <w:r w:rsidRPr="00BD3201">
          <w:rPr>
            <w:i/>
            <w:iCs/>
            <w:lang w:val="en-US"/>
          </w:rPr>
          <w:t>European Journal of Social Psychology</w:t>
        </w:r>
        <w:r w:rsidRPr="00BD3201">
          <w:rPr>
            <w:lang w:val="en-US"/>
          </w:rPr>
          <w:t xml:space="preserve">, </w:t>
        </w:r>
        <w:r w:rsidRPr="00BD3201">
          <w:rPr>
            <w:i/>
            <w:iCs/>
            <w:lang w:val="en-US"/>
          </w:rPr>
          <w:t>8</w:t>
        </w:r>
        <w:r w:rsidRPr="00BD3201">
          <w:rPr>
            <w:lang w:val="en-US"/>
          </w:rPr>
          <w:t>(4), 467–487. https://doi.org/10.1002/ejsp.2420080405</w:t>
        </w:r>
      </w:ins>
    </w:p>
    <w:p w14:paraId="42163840" w14:textId="77777777" w:rsidR="00BD3201" w:rsidRPr="00BD3201" w:rsidRDefault="00BD3201" w:rsidP="00BD3201">
      <w:pPr>
        <w:pStyle w:val="Bibliography"/>
        <w:rPr>
          <w:ins w:id="939" w:author="Camila Bruder" w:date="2023-11-30T14:37:00Z"/>
          <w:lang w:val="en-US"/>
        </w:rPr>
      </w:pPr>
      <w:proofErr w:type="spellStart"/>
      <w:ins w:id="940" w:author="Camila Bruder" w:date="2023-11-30T14:37:00Z">
        <w:r w:rsidRPr="00BD3201">
          <w:rPr>
            <w:lang w:val="en-US"/>
          </w:rPr>
          <w:t>Trehub</w:t>
        </w:r>
        <w:proofErr w:type="spellEnd"/>
        <w:r w:rsidRPr="00BD3201">
          <w:rPr>
            <w:lang w:val="en-US"/>
          </w:rPr>
          <w:t xml:space="preserve">, S. E., &amp; Trainor, L. J. (1998). Singing to infants: Lullabies and </w:t>
        </w:r>
        <w:proofErr w:type="spellStart"/>
        <w:r w:rsidRPr="00BD3201">
          <w:rPr>
            <w:lang w:val="en-US"/>
          </w:rPr>
          <w:t>playsongs</w:t>
        </w:r>
        <w:proofErr w:type="spellEnd"/>
        <w:r w:rsidRPr="00BD3201">
          <w:rPr>
            <w:lang w:val="en-US"/>
          </w:rPr>
          <w:t xml:space="preserve">. </w:t>
        </w:r>
        <w:r w:rsidRPr="00BD3201">
          <w:rPr>
            <w:i/>
            <w:iCs/>
            <w:lang w:val="en-US"/>
          </w:rPr>
          <w:t>Advances in Infancy Research</w:t>
        </w:r>
        <w:r w:rsidRPr="00BD3201">
          <w:rPr>
            <w:lang w:val="en-US"/>
          </w:rPr>
          <w:t xml:space="preserve">, </w:t>
        </w:r>
        <w:r w:rsidRPr="00BD3201">
          <w:rPr>
            <w:i/>
            <w:iCs/>
            <w:lang w:val="en-US"/>
          </w:rPr>
          <w:t>12</w:t>
        </w:r>
        <w:r w:rsidRPr="00BD3201">
          <w:rPr>
            <w:lang w:val="en-US"/>
          </w:rPr>
          <w:t>, 43–77.</w:t>
        </w:r>
      </w:ins>
    </w:p>
    <w:p w14:paraId="6978D6F3" w14:textId="77777777" w:rsidR="00BD3201" w:rsidRPr="00BD3201" w:rsidRDefault="00BD3201" w:rsidP="00BD3201">
      <w:pPr>
        <w:pStyle w:val="Bibliography"/>
        <w:rPr>
          <w:ins w:id="941" w:author="Camila Bruder" w:date="2023-11-30T14:37:00Z"/>
          <w:lang w:val="en-US"/>
        </w:rPr>
      </w:pPr>
      <w:proofErr w:type="spellStart"/>
      <w:ins w:id="942" w:author="Camila Bruder" w:date="2023-11-30T14:37:00Z">
        <w:r w:rsidRPr="00BD3201">
          <w:rPr>
            <w:lang w:val="en-US"/>
          </w:rPr>
          <w:t>Trehub</w:t>
        </w:r>
        <w:proofErr w:type="spellEnd"/>
        <w:r w:rsidRPr="00BD3201">
          <w:rPr>
            <w:lang w:val="en-US"/>
          </w:rPr>
          <w:t xml:space="preserve">, S. E., </w:t>
        </w:r>
        <w:proofErr w:type="spellStart"/>
        <w:r w:rsidRPr="00BD3201">
          <w:rPr>
            <w:lang w:val="en-US"/>
          </w:rPr>
          <w:t>Unyk</w:t>
        </w:r>
        <w:proofErr w:type="spellEnd"/>
        <w:r w:rsidRPr="00BD3201">
          <w:rPr>
            <w:lang w:val="en-US"/>
          </w:rPr>
          <w:t xml:space="preserve">, A. M., &amp; Trainor, L. J. (1993). Adults identify infant-directed music across cultures. </w:t>
        </w:r>
        <w:r w:rsidRPr="00BD3201">
          <w:rPr>
            <w:i/>
            <w:iCs/>
            <w:lang w:val="en-US"/>
          </w:rPr>
          <w:t>Infant Behavior and Development</w:t>
        </w:r>
        <w:r w:rsidRPr="00BD3201">
          <w:rPr>
            <w:lang w:val="en-US"/>
          </w:rPr>
          <w:t xml:space="preserve">, </w:t>
        </w:r>
        <w:r w:rsidRPr="00BD3201">
          <w:rPr>
            <w:i/>
            <w:iCs/>
            <w:lang w:val="en-US"/>
          </w:rPr>
          <w:t>16</w:t>
        </w:r>
        <w:r w:rsidRPr="00BD3201">
          <w:rPr>
            <w:lang w:val="en-US"/>
          </w:rPr>
          <w:t>(2), 193–211. https://doi.org/10.1016/0163-6383(93)80017-3</w:t>
        </w:r>
      </w:ins>
    </w:p>
    <w:p w14:paraId="5BDB111A" w14:textId="77777777" w:rsidR="00BD3201" w:rsidRPr="00BD3201" w:rsidRDefault="00BD3201" w:rsidP="00BD3201">
      <w:pPr>
        <w:pStyle w:val="Bibliography"/>
        <w:rPr>
          <w:ins w:id="943" w:author="Camila Bruder" w:date="2023-11-30T14:37:00Z"/>
          <w:lang w:val="en-US"/>
        </w:rPr>
      </w:pPr>
      <w:proofErr w:type="spellStart"/>
      <w:ins w:id="944" w:author="Camila Bruder" w:date="2023-11-30T14:37:00Z">
        <w:r w:rsidRPr="00BD3201">
          <w:rPr>
            <w:lang w:val="en-US"/>
          </w:rPr>
          <w:t>Valentova</w:t>
        </w:r>
        <w:proofErr w:type="spellEnd"/>
        <w:r w:rsidRPr="00BD3201">
          <w:rPr>
            <w:lang w:val="en-US"/>
          </w:rPr>
          <w:t xml:space="preserve">, J. V., </w:t>
        </w:r>
        <w:proofErr w:type="spellStart"/>
        <w:r w:rsidRPr="00BD3201">
          <w:rPr>
            <w:lang w:val="en-US"/>
          </w:rPr>
          <w:t>Tureček</w:t>
        </w:r>
        <w:proofErr w:type="spellEnd"/>
        <w:r w:rsidRPr="00BD3201">
          <w:rPr>
            <w:lang w:val="en-US"/>
          </w:rPr>
          <w:t xml:space="preserve">, P., </w:t>
        </w:r>
        <w:proofErr w:type="spellStart"/>
        <w:r w:rsidRPr="00BD3201">
          <w:rPr>
            <w:lang w:val="en-US"/>
          </w:rPr>
          <w:t>Varella</w:t>
        </w:r>
        <w:proofErr w:type="spellEnd"/>
        <w:r w:rsidRPr="00BD3201">
          <w:rPr>
            <w:lang w:val="en-US"/>
          </w:rPr>
          <w:t xml:space="preserve">, M. A. C., </w:t>
        </w:r>
        <w:proofErr w:type="spellStart"/>
        <w:r w:rsidRPr="00BD3201">
          <w:rPr>
            <w:lang w:val="en-US"/>
          </w:rPr>
          <w:t>Šebesta</w:t>
        </w:r>
        <w:proofErr w:type="spellEnd"/>
        <w:r w:rsidRPr="00BD3201">
          <w:rPr>
            <w:lang w:val="en-US"/>
          </w:rPr>
          <w:t xml:space="preserve">, P., Mendes, F. D. C., Pereira, K. J., </w:t>
        </w:r>
        <w:proofErr w:type="spellStart"/>
        <w:r w:rsidRPr="00BD3201">
          <w:rPr>
            <w:lang w:val="en-US"/>
          </w:rPr>
          <w:t>Kubicová</w:t>
        </w:r>
        <w:proofErr w:type="spellEnd"/>
        <w:r w:rsidRPr="00BD3201">
          <w:rPr>
            <w:lang w:val="en-US"/>
          </w:rPr>
          <w:t xml:space="preserve">, L., </w:t>
        </w:r>
        <w:proofErr w:type="spellStart"/>
        <w:r w:rsidRPr="00BD3201">
          <w:rPr>
            <w:lang w:val="en-US"/>
          </w:rPr>
          <w:t>Stolařová</w:t>
        </w:r>
        <w:proofErr w:type="spellEnd"/>
        <w:r w:rsidRPr="00BD3201">
          <w:rPr>
            <w:lang w:val="en-US"/>
          </w:rPr>
          <w:t xml:space="preserve">, P., &amp; </w:t>
        </w:r>
        <w:proofErr w:type="spellStart"/>
        <w:r w:rsidRPr="00BD3201">
          <w:rPr>
            <w:lang w:val="en-US"/>
          </w:rPr>
          <w:t>Havlíček</w:t>
        </w:r>
        <w:proofErr w:type="spellEnd"/>
        <w:r w:rsidRPr="00BD3201">
          <w:rPr>
            <w:lang w:val="en-US"/>
          </w:rPr>
          <w:t xml:space="preserve">, J. (2019). Vocal parameters of speech and singing covary and are related to vocal attractiveness, body measures, and </w:t>
        </w:r>
        <w:proofErr w:type="spellStart"/>
        <w:r w:rsidRPr="00BD3201">
          <w:rPr>
            <w:lang w:val="en-US"/>
          </w:rPr>
          <w:t>sociosexuality</w:t>
        </w:r>
        <w:proofErr w:type="spellEnd"/>
        <w:r w:rsidRPr="00BD3201">
          <w:rPr>
            <w:lang w:val="en-US"/>
          </w:rPr>
          <w:t xml:space="preserve">: A cross-cultural study. </w:t>
        </w:r>
        <w:r w:rsidRPr="00BD3201">
          <w:rPr>
            <w:i/>
            <w:iCs/>
            <w:lang w:val="en-US"/>
          </w:rPr>
          <w:t>Frontiers in Psychology</w:t>
        </w:r>
        <w:r w:rsidRPr="00BD3201">
          <w:rPr>
            <w:lang w:val="en-US"/>
          </w:rPr>
          <w:t xml:space="preserve">, </w:t>
        </w:r>
        <w:r w:rsidRPr="00BD3201">
          <w:rPr>
            <w:i/>
            <w:iCs/>
            <w:lang w:val="en-US"/>
          </w:rPr>
          <w:t>10</w:t>
        </w:r>
        <w:r w:rsidRPr="00BD3201">
          <w:rPr>
            <w:lang w:val="en-US"/>
          </w:rPr>
          <w:t>, 2029. https://doi.org/10.3389/fpsyg.2019.02029</w:t>
        </w:r>
      </w:ins>
    </w:p>
    <w:p w14:paraId="7E2BF0B4" w14:textId="77777777" w:rsidR="00BD3201" w:rsidRPr="00BD3201" w:rsidRDefault="00BD3201" w:rsidP="00BD3201">
      <w:pPr>
        <w:pStyle w:val="Bibliography"/>
        <w:rPr>
          <w:ins w:id="945" w:author="Camila Bruder" w:date="2023-11-30T14:37:00Z"/>
          <w:lang w:val="en-US"/>
        </w:rPr>
      </w:pPr>
      <w:ins w:id="946" w:author="Camila Bruder" w:date="2023-11-30T14:37:00Z">
        <w:r w:rsidRPr="00BD3201">
          <w:rPr>
            <w:lang w:val="en-US"/>
          </w:rPr>
          <w:t xml:space="preserve">van Rijn, P., &amp; Larrouy-Maestri, P. (2023). Modelling individual and cross-cultural variation in the mapping of emotions to speech prosody. </w:t>
        </w:r>
        <w:r w:rsidRPr="00BD3201">
          <w:rPr>
            <w:i/>
            <w:iCs/>
            <w:lang w:val="en-US"/>
          </w:rPr>
          <w:t xml:space="preserve">Nature Human </w:t>
        </w:r>
        <w:proofErr w:type="spellStart"/>
        <w:r w:rsidRPr="00BD3201">
          <w:rPr>
            <w:i/>
            <w:iCs/>
            <w:lang w:val="en-US"/>
          </w:rPr>
          <w:t>Behaviour</w:t>
        </w:r>
        <w:proofErr w:type="spellEnd"/>
        <w:r w:rsidRPr="00BD3201">
          <w:rPr>
            <w:lang w:val="en-US"/>
          </w:rPr>
          <w:t xml:space="preserve">, </w:t>
        </w:r>
        <w:r w:rsidRPr="00BD3201">
          <w:rPr>
            <w:i/>
            <w:iCs/>
            <w:lang w:val="en-US"/>
          </w:rPr>
          <w:t>7</w:t>
        </w:r>
        <w:r w:rsidRPr="00BD3201">
          <w:rPr>
            <w:lang w:val="en-US"/>
          </w:rPr>
          <w:t>(3), 386–396. https://doi.org/10.1038/s41562-022-01505-5</w:t>
        </w:r>
      </w:ins>
    </w:p>
    <w:p w14:paraId="76BE168F" w14:textId="77777777" w:rsidR="00BD3201" w:rsidRPr="00BD3201" w:rsidRDefault="00BD3201" w:rsidP="00BD3201">
      <w:pPr>
        <w:pStyle w:val="Bibliography"/>
        <w:rPr>
          <w:ins w:id="947" w:author="Camila Bruder" w:date="2023-11-30T14:37:00Z"/>
          <w:lang w:val="en-US"/>
        </w:rPr>
      </w:pPr>
      <w:ins w:id="948" w:author="Camila Bruder" w:date="2023-11-30T14:37:00Z">
        <w:r w:rsidRPr="00BD3201">
          <w:rPr>
            <w:lang w:val="en-US"/>
          </w:rPr>
          <w:t xml:space="preserve">Vessel, E. A., Maurer, N., </w:t>
        </w:r>
        <w:proofErr w:type="spellStart"/>
        <w:r w:rsidRPr="00BD3201">
          <w:rPr>
            <w:lang w:val="en-US"/>
          </w:rPr>
          <w:t>Denker</w:t>
        </w:r>
        <w:proofErr w:type="spellEnd"/>
        <w:r w:rsidRPr="00BD3201">
          <w:rPr>
            <w:lang w:val="en-US"/>
          </w:rPr>
          <w:t xml:space="preserve">, A. H., &amp; Starr, G. G. (2018). Stronger shared taste for natural aesthetic domains than for artifacts of human culture. </w:t>
        </w:r>
        <w:r w:rsidRPr="00BD3201">
          <w:rPr>
            <w:i/>
            <w:iCs/>
            <w:lang w:val="en-US"/>
          </w:rPr>
          <w:t>Cognition</w:t>
        </w:r>
        <w:r w:rsidRPr="00BD3201">
          <w:rPr>
            <w:lang w:val="en-US"/>
          </w:rPr>
          <w:t xml:space="preserve">, </w:t>
        </w:r>
        <w:r w:rsidRPr="00BD3201">
          <w:rPr>
            <w:i/>
            <w:iCs/>
            <w:lang w:val="en-US"/>
          </w:rPr>
          <w:t>179</w:t>
        </w:r>
        <w:r w:rsidRPr="00BD3201">
          <w:rPr>
            <w:lang w:val="en-US"/>
          </w:rPr>
          <w:t>, 121–131. https://doi.org/10.1016/j.cognition.2018.06.009</w:t>
        </w:r>
      </w:ins>
    </w:p>
    <w:p w14:paraId="75745ED0" w14:textId="77777777" w:rsidR="00BD3201" w:rsidRPr="00BD3201" w:rsidRDefault="00BD3201" w:rsidP="00BD3201">
      <w:pPr>
        <w:pStyle w:val="Bibliography"/>
        <w:rPr>
          <w:ins w:id="949" w:author="Camila Bruder" w:date="2023-11-30T14:37:00Z"/>
          <w:lang w:val="en-US"/>
        </w:rPr>
      </w:pPr>
      <w:ins w:id="950" w:author="Camila Bruder" w:date="2023-11-30T14:37:00Z">
        <w:r w:rsidRPr="00BD3201">
          <w:rPr>
            <w:lang w:val="en-US"/>
          </w:rPr>
          <w:t xml:space="preserve">Vessel, E. A., &amp; Rubin, N. (2010). Beauty and the beholder: Highly individual taste for abstract, but not real-world images. </w:t>
        </w:r>
        <w:r w:rsidRPr="00BD3201">
          <w:rPr>
            <w:i/>
            <w:iCs/>
            <w:lang w:val="en-US"/>
          </w:rPr>
          <w:t>Journal of Vision</w:t>
        </w:r>
        <w:r w:rsidRPr="00BD3201">
          <w:rPr>
            <w:lang w:val="en-US"/>
          </w:rPr>
          <w:t xml:space="preserve">, </w:t>
        </w:r>
        <w:r w:rsidRPr="00BD3201">
          <w:rPr>
            <w:i/>
            <w:iCs/>
            <w:lang w:val="en-US"/>
          </w:rPr>
          <w:t>10</w:t>
        </w:r>
        <w:r w:rsidRPr="00BD3201">
          <w:rPr>
            <w:lang w:val="en-US"/>
          </w:rPr>
          <w:t>(2), 1–14. https://doi.org/10.1167/10.2.18</w:t>
        </w:r>
      </w:ins>
    </w:p>
    <w:p w14:paraId="0C663CF0" w14:textId="77777777" w:rsidR="00BD3201" w:rsidRPr="00BD3201" w:rsidRDefault="00BD3201" w:rsidP="00BD3201">
      <w:pPr>
        <w:pStyle w:val="Bibliography"/>
        <w:rPr>
          <w:ins w:id="951" w:author="Camila Bruder" w:date="2023-11-30T14:37:00Z"/>
          <w:lang w:val="en-US"/>
        </w:rPr>
      </w:pPr>
      <w:ins w:id="952" w:author="Camila Bruder" w:date="2023-11-30T14:37:00Z">
        <w:r w:rsidRPr="00BD3201">
          <w:rPr>
            <w:lang w:val="en-US"/>
          </w:rPr>
          <w:t xml:space="preserve">Vessel, E. A., Stahl, J., Maurer, N., </w:t>
        </w:r>
        <w:proofErr w:type="spellStart"/>
        <w:r w:rsidRPr="00BD3201">
          <w:rPr>
            <w:lang w:val="en-US"/>
          </w:rPr>
          <w:t>Denker</w:t>
        </w:r>
        <w:proofErr w:type="spellEnd"/>
        <w:r w:rsidRPr="00BD3201">
          <w:rPr>
            <w:lang w:val="en-US"/>
          </w:rPr>
          <w:t xml:space="preserve">, A., &amp; Starr, G. G. (2014). </w:t>
        </w:r>
        <w:r w:rsidRPr="00BD3201">
          <w:rPr>
            <w:i/>
            <w:iCs/>
            <w:lang w:val="en-US"/>
          </w:rPr>
          <w:t>Personalized visual aesthetics</w:t>
        </w:r>
        <w:r w:rsidRPr="00BD3201">
          <w:rPr>
            <w:lang w:val="en-US"/>
          </w:rPr>
          <w:t xml:space="preserve"> (B. E. </w:t>
        </w:r>
        <w:proofErr w:type="spellStart"/>
        <w:r w:rsidRPr="00BD3201">
          <w:rPr>
            <w:lang w:val="en-US"/>
          </w:rPr>
          <w:t>Rogowitz</w:t>
        </w:r>
        <w:proofErr w:type="spellEnd"/>
        <w:r w:rsidRPr="00BD3201">
          <w:rPr>
            <w:lang w:val="en-US"/>
          </w:rPr>
          <w:t>, T. N. Pappas, &amp; H. De Ridder, Eds.; p. 90140S). https://doi.org/10.1117/12.2043126</w:t>
        </w:r>
      </w:ins>
    </w:p>
    <w:p w14:paraId="493C81E7" w14:textId="77777777" w:rsidR="00BD3201" w:rsidRPr="00BD3201" w:rsidRDefault="00BD3201" w:rsidP="00BD3201">
      <w:pPr>
        <w:pStyle w:val="Bibliography"/>
        <w:rPr>
          <w:ins w:id="953" w:author="Camila Bruder" w:date="2023-11-30T14:37:00Z"/>
          <w:lang w:val="de-DE"/>
        </w:rPr>
      </w:pPr>
      <w:proofErr w:type="spellStart"/>
      <w:ins w:id="954" w:author="Camila Bruder" w:date="2023-11-30T14:37:00Z">
        <w:r w:rsidRPr="00BD3201">
          <w:rPr>
            <w:lang w:val="de-DE"/>
          </w:rPr>
          <w:lastRenderedPageBreak/>
          <w:t>Weiss</w:t>
        </w:r>
        <w:proofErr w:type="spellEnd"/>
        <w:r w:rsidRPr="00BD3201">
          <w:rPr>
            <w:lang w:val="de-DE"/>
          </w:rPr>
          <w:t xml:space="preserve">, M. W., </w:t>
        </w:r>
        <w:proofErr w:type="spellStart"/>
        <w:r w:rsidRPr="00BD3201">
          <w:rPr>
            <w:lang w:val="de-DE"/>
          </w:rPr>
          <w:t>Trehub</w:t>
        </w:r>
        <w:proofErr w:type="spellEnd"/>
        <w:r w:rsidRPr="00BD3201">
          <w:rPr>
            <w:lang w:val="de-DE"/>
          </w:rPr>
          <w:t xml:space="preserve">, S. E., &amp; Schellenberg, E. G. (2012). </w:t>
        </w:r>
        <w:r w:rsidRPr="00BD3201">
          <w:rPr>
            <w:lang w:val="en-US"/>
          </w:rPr>
          <w:t xml:space="preserve">Something in the way she sings: Enhanced memory for vocal melodies. </w:t>
        </w:r>
        <w:r w:rsidRPr="00BD3201">
          <w:rPr>
            <w:i/>
            <w:iCs/>
            <w:lang w:val="de-DE"/>
          </w:rPr>
          <w:t>Psychological Science</w:t>
        </w:r>
        <w:r w:rsidRPr="00BD3201">
          <w:rPr>
            <w:lang w:val="de-DE"/>
          </w:rPr>
          <w:t xml:space="preserve">, </w:t>
        </w:r>
        <w:r w:rsidRPr="00BD3201">
          <w:rPr>
            <w:i/>
            <w:iCs/>
            <w:lang w:val="de-DE"/>
          </w:rPr>
          <w:t>23</w:t>
        </w:r>
        <w:r w:rsidRPr="00BD3201">
          <w:rPr>
            <w:lang w:val="de-DE"/>
          </w:rPr>
          <w:t>(10), 1074–1078. https://doi.org/10.1177/0956797612442552</w:t>
        </w:r>
      </w:ins>
    </w:p>
    <w:p w14:paraId="31505608" w14:textId="77777777" w:rsidR="00BD3201" w:rsidRPr="00BD3201" w:rsidRDefault="00BD3201" w:rsidP="00BD3201">
      <w:pPr>
        <w:pStyle w:val="Bibliography"/>
        <w:rPr>
          <w:ins w:id="955" w:author="Camila Bruder" w:date="2023-11-30T14:37:00Z"/>
          <w:lang w:val="en-US"/>
        </w:rPr>
      </w:pPr>
      <w:proofErr w:type="spellStart"/>
      <w:ins w:id="956" w:author="Camila Bruder" w:date="2023-11-30T14:37:00Z">
        <w:r w:rsidRPr="00BD3201">
          <w:rPr>
            <w:lang w:val="de-DE"/>
          </w:rPr>
          <w:t>Weiss</w:t>
        </w:r>
        <w:proofErr w:type="spellEnd"/>
        <w:r w:rsidRPr="00BD3201">
          <w:rPr>
            <w:lang w:val="de-DE"/>
          </w:rPr>
          <w:t xml:space="preserve">, M. W., </w:t>
        </w:r>
        <w:proofErr w:type="spellStart"/>
        <w:r w:rsidRPr="00BD3201">
          <w:rPr>
            <w:lang w:val="de-DE"/>
          </w:rPr>
          <w:t>Vanzella</w:t>
        </w:r>
        <w:proofErr w:type="spellEnd"/>
        <w:r w:rsidRPr="00BD3201">
          <w:rPr>
            <w:lang w:val="de-DE"/>
          </w:rPr>
          <w:t xml:space="preserve">, P., Schellenberg, E. G., &amp; </w:t>
        </w:r>
        <w:proofErr w:type="spellStart"/>
        <w:r w:rsidRPr="00BD3201">
          <w:rPr>
            <w:lang w:val="de-DE"/>
          </w:rPr>
          <w:t>Trehub</w:t>
        </w:r>
        <w:proofErr w:type="spellEnd"/>
        <w:r w:rsidRPr="00BD3201">
          <w:rPr>
            <w:lang w:val="de-DE"/>
          </w:rPr>
          <w:t xml:space="preserve">, S. E. (2015). </w:t>
        </w:r>
        <w:r w:rsidRPr="00BD3201">
          <w:rPr>
            <w:lang w:val="en-US"/>
          </w:rPr>
          <w:t xml:space="preserve">Rapid Communication: Pianists exhibit enhanced memory for vocal melodies but not piano melodies. </w:t>
        </w:r>
        <w:r w:rsidRPr="00BD3201">
          <w:rPr>
            <w:i/>
            <w:iCs/>
            <w:lang w:val="en-US"/>
          </w:rPr>
          <w:t>Quarterly Journal of Experimental Psychology</w:t>
        </w:r>
        <w:r w:rsidRPr="00BD3201">
          <w:rPr>
            <w:lang w:val="en-US"/>
          </w:rPr>
          <w:t xml:space="preserve">, </w:t>
        </w:r>
        <w:r w:rsidRPr="00BD3201">
          <w:rPr>
            <w:i/>
            <w:iCs/>
            <w:lang w:val="en-US"/>
          </w:rPr>
          <w:t>68</w:t>
        </w:r>
        <w:r w:rsidRPr="00BD3201">
          <w:rPr>
            <w:lang w:val="en-US"/>
          </w:rPr>
          <w:t>(5), 866–877. https://doi.org/10.1080/17470218.2015.1020818</w:t>
        </w:r>
      </w:ins>
    </w:p>
    <w:p w14:paraId="720145F2" w14:textId="77777777" w:rsidR="00BD3201" w:rsidRPr="00BD3201" w:rsidRDefault="00BD3201" w:rsidP="00BD3201">
      <w:pPr>
        <w:pStyle w:val="Bibliography"/>
        <w:rPr>
          <w:ins w:id="957" w:author="Camila Bruder" w:date="2023-11-30T14:37:00Z"/>
          <w:lang w:val="en-US"/>
        </w:rPr>
      </w:pPr>
      <w:proofErr w:type="spellStart"/>
      <w:ins w:id="958" w:author="Camila Bruder" w:date="2023-11-30T14:37:00Z">
        <w:r w:rsidRPr="00BD3201">
          <w:rPr>
            <w:lang w:val="en-US"/>
          </w:rPr>
          <w:t>Yurdum</w:t>
        </w:r>
        <w:proofErr w:type="spellEnd"/>
        <w:r w:rsidRPr="00BD3201">
          <w:rPr>
            <w:lang w:val="en-US"/>
          </w:rPr>
          <w:t xml:space="preserve">, L., Singh, M., </w:t>
        </w:r>
        <w:proofErr w:type="spellStart"/>
        <w:r w:rsidRPr="00BD3201">
          <w:rPr>
            <w:lang w:val="en-US"/>
          </w:rPr>
          <w:t>Glowacki</w:t>
        </w:r>
        <w:proofErr w:type="spellEnd"/>
        <w:r w:rsidRPr="00BD3201">
          <w:rPr>
            <w:lang w:val="en-US"/>
          </w:rPr>
          <w:t xml:space="preserve">, L., Vardy, T., Atkinson, Q. D., Hilton, C. B., Sauter, D., </w:t>
        </w:r>
        <w:proofErr w:type="spellStart"/>
        <w:r w:rsidRPr="00BD3201">
          <w:rPr>
            <w:lang w:val="en-US"/>
          </w:rPr>
          <w:t>Krasnow</w:t>
        </w:r>
        <w:proofErr w:type="spellEnd"/>
        <w:r w:rsidRPr="00BD3201">
          <w:rPr>
            <w:lang w:val="en-US"/>
          </w:rPr>
          <w:t xml:space="preserve">, M. M., &amp; </w:t>
        </w:r>
        <w:proofErr w:type="spellStart"/>
        <w:r w:rsidRPr="00BD3201">
          <w:rPr>
            <w:lang w:val="en-US"/>
          </w:rPr>
          <w:t>Mehr</w:t>
        </w:r>
        <w:proofErr w:type="spellEnd"/>
        <w:r w:rsidRPr="00BD3201">
          <w:rPr>
            <w:lang w:val="en-US"/>
          </w:rPr>
          <w:t xml:space="preserve">, S. A. (2023). Universal interpretations of vocal music. </w:t>
        </w:r>
        <w:r w:rsidRPr="00BD3201">
          <w:rPr>
            <w:i/>
            <w:iCs/>
            <w:lang w:val="en-US"/>
          </w:rPr>
          <w:t>Proceedings of the National Academy of Sciences</w:t>
        </w:r>
        <w:r w:rsidRPr="00BD3201">
          <w:rPr>
            <w:lang w:val="en-US"/>
          </w:rPr>
          <w:t xml:space="preserve">, </w:t>
        </w:r>
        <w:r w:rsidRPr="00BD3201">
          <w:rPr>
            <w:i/>
            <w:iCs/>
            <w:lang w:val="en-US"/>
          </w:rPr>
          <w:t>120</w:t>
        </w:r>
        <w:r w:rsidRPr="00BD3201">
          <w:rPr>
            <w:lang w:val="en-US"/>
          </w:rPr>
          <w:t>(37), e2218593120. https://doi.org/10.1073/pnas.2218593120</w:t>
        </w:r>
      </w:ins>
    </w:p>
    <w:p w14:paraId="35E55B56" w14:textId="77777777" w:rsidR="00BD3201" w:rsidRPr="00BD3201" w:rsidRDefault="00BD3201" w:rsidP="00BD3201">
      <w:pPr>
        <w:pStyle w:val="Bibliography"/>
        <w:rPr>
          <w:ins w:id="959" w:author="Camila Bruder" w:date="2023-11-30T14:37:00Z"/>
          <w:lang w:val="en-US"/>
        </w:rPr>
      </w:pPr>
      <w:proofErr w:type="spellStart"/>
      <w:ins w:id="960" w:author="Camila Bruder" w:date="2023-11-30T14:37:00Z">
        <w:r w:rsidRPr="00BD3201">
          <w:rPr>
            <w:lang w:val="de-DE"/>
          </w:rPr>
          <w:t>Zäske</w:t>
        </w:r>
        <w:proofErr w:type="spellEnd"/>
        <w:r w:rsidRPr="00BD3201">
          <w:rPr>
            <w:lang w:val="de-DE"/>
          </w:rPr>
          <w:t xml:space="preserve">, R., </w:t>
        </w:r>
        <w:proofErr w:type="spellStart"/>
        <w:r w:rsidRPr="00BD3201">
          <w:rPr>
            <w:lang w:val="de-DE"/>
          </w:rPr>
          <w:t>Skuk</w:t>
        </w:r>
        <w:proofErr w:type="spellEnd"/>
        <w:r w:rsidRPr="00BD3201">
          <w:rPr>
            <w:lang w:val="de-DE"/>
          </w:rPr>
          <w:t xml:space="preserve">, V. G., &amp; Schweinberger, S. R. (2020). </w:t>
        </w:r>
        <w:r w:rsidRPr="00BD3201">
          <w:rPr>
            <w:lang w:val="en-US"/>
          </w:rPr>
          <w:t xml:space="preserve">Attractiveness and distinctiveness between speakers’ voices in naturalistic speech and their faces are uncorrelated. </w:t>
        </w:r>
        <w:r w:rsidRPr="00BD3201">
          <w:rPr>
            <w:i/>
            <w:iCs/>
            <w:lang w:val="en-US"/>
          </w:rPr>
          <w:t>Royal Society Open Science</w:t>
        </w:r>
        <w:r w:rsidRPr="00BD3201">
          <w:rPr>
            <w:lang w:val="en-US"/>
          </w:rPr>
          <w:t xml:space="preserve">, </w:t>
        </w:r>
        <w:r w:rsidRPr="00BD3201">
          <w:rPr>
            <w:i/>
            <w:iCs/>
            <w:lang w:val="en-US"/>
          </w:rPr>
          <w:t>7</w:t>
        </w:r>
        <w:r w:rsidRPr="00BD3201">
          <w:rPr>
            <w:lang w:val="en-US"/>
          </w:rPr>
          <w:t>(12), 201244. https://doi.org/10.1098/rsos.201244</w:t>
        </w:r>
      </w:ins>
    </w:p>
    <w:p w14:paraId="11713E7D" w14:textId="659EF015" w:rsidR="00F05EAB" w:rsidRPr="00F34919" w:rsidRDefault="00D45F48" w:rsidP="00F34919">
      <w:pPr>
        <w:ind w:firstLine="227"/>
        <w:rPr>
          <w:color w:val="000000" w:themeColor="text1"/>
        </w:rPr>
      </w:pPr>
      <w:ins w:id="961" w:author="Camila Bruder" w:date="2023-11-30T14:37:00Z">
        <w:r w:rsidRPr="00420A7E">
          <w:rPr>
            <w:color w:val="000000" w:themeColor="text1"/>
            <w:lang w:val="en-US"/>
          </w:rPr>
          <w:fldChar w:fldCharType="end"/>
        </w:r>
      </w:ins>
    </w:p>
    <w:sectPr w:rsidR="00F05EAB" w:rsidRPr="00F34919" w:rsidSect="00F34919">
      <w:pgSz w:w="11901"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5ADED" w14:textId="77777777" w:rsidR="00A50737" w:rsidRDefault="00A50737" w:rsidP="00FB2411">
      <w:r>
        <w:separator/>
      </w:r>
    </w:p>
  </w:endnote>
  <w:endnote w:type="continuationSeparator" w:id="0">
    <w:p w14:paraId="58B68A17" w14:textId="77777777" w:rsidR="00A50737" w:rsidRDefault="00A50737" w:rsidP="00FB2411">
      <w:r>
        <w:continuationSeparator/>
      </w:r>
    </w:p>
  </w:endnote>
  <w:endnote w:type="continuationNotice" w:id="1">
    <w:p w14:paraId="405BF938" w14:textId="77777777" w:rsidR="00A50737" w:rsidRDefault="00A507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Open Sans">
    <w:panose1 w:val="020B0604020202020204"/>
    <w:charset w:val="00"/>
    <w:family w:val="swiss"/>
    <w:pitch w:val="variable"/>
    <w:sig w:usb0="E00002EF" w:usb1="4000205B" w:usb2="00000028"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7105307"/>
      <w:docPartObj>
        <w:docPartGallery w:val="Page Numbers (Bottom of Page)"/>
        <w:docPartUnique/>
      </w:docPartObj>
    </w:sdtPr>
    <w:sdtContent>
      <w:p w14:paraId="68B3A289" w14:textId="6357D0B1" w:rsidR="00FB2411" w:rsidRDefault="00FB2411" w:rsidP="00B958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1242">
          <w:rPr>
            <w:rStyle w:val="PageNumber"/>
            <w:noProof/>
          </w:rPr>
          <w:t>1</w:t>
        </w:r>
        <w:r>
          <w:rPr>
            <w:rStyle w:val="PageNumber"/>
          </w:rPr>
          <w:fldChar w:fldCharType="end"/>
        </w:r>
      </w:p>
    </w:sdtContent>
  </w:sdt>
  <w:p w14:paraId="4B03B7EB" w14:textId="77777777" w:rsidR="00FB2411" w:rsidRDefault="00FB2411" w:rsidP="00FB24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249082"/>
      <w:docPartObj>
        <w:docPartGallery w:val="Page Numbers (Bottom of Page)"/>
        <w:docPartUnique/>
      </w:docPartObj>
    </w:sdtPr>
    <w:sdtContent>
      <w:p w14:paraId="7A2EA2FE" w14:textId="0EB931CD" w:rsidR="00FB2411" w:rsidRDefault="00FB2411" w:rsidP="00B958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7D478B" w14:textId="77777777" w:rsidR="00FB2411" w:rsidRDefault="00FB2411" w:rsidP="00FB24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7C886" w14:textId="77777777" w:rsidR="00A50737" w:rsidRDefault="00A50737" w:rsidP="00FB2411">
      <w:r>
        <w:separator/>
      </w:r>
    </w:p>
  </w:footnote>
  <w:footnote w:type="continuationSeparator" w:id="0">
    <w:p w14:paraId="21539D7A" w14:textId="77777777" w:rsidR="00A50737" w:rsidRDefault="00A50737" w:rsidP="00FB2411">
      <w:r>
        <w:continuationSeparator/>
      </w:r>
    </w:p>
  </w:footnote>
  <w:footnote w:type="continuationNotice" w:id="1">
    <w:p w14:paraId="17D07130" w14:textId="77777777" w:rsidR="00A50737" w:rsidRDefault="00A507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5D788" w14:textId="77777777" w:rsidR="00F34919" w:rsidRDefault="00F349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08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6B7BBA"/>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27B516E"/>
    <w:multiLevelType w:val="hybridMultilevel"/>
    <w:tmpl w:val="7FCE85A8"/>
    <w:lvl w:ilvl="0" w:tplc="49C2087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03A57504"/>
    <w:multiLevelType w:val="multilevel"/>
    <w:tmpl w:val="F0C45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B0047"/>
    <w:multiLevelType w:val="multilevel"/>
    <w:tmpl w:val="900EF1C8"/>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720" w:hanging="360"/>
      </w:pPr>
      <w:rPr>
        <w:rFonts w:eastAsiaTheme="minorHAnsi" w:cs="Times New Roman" w:hint="default"/>
        <w:b w:val="0"/>
        <w:i w:val="0"/>
        <w:color w:val="auto"/>
      </w:rPr>
    </w:lvl>
    <w:lvl w:ilvl="2">
      <w:start w:val="3"/>
      <w:numFmt w:val="decimal"/>
      <w:lvlText w:val="%1.%2.%3"/>
      <w:lvlJc w:val="left"/>
      <w:pPr>
        <w:ind w:left="1440" w:hanging="720"/>
      </w:pPr>
      <w:rPr>
        <w:rFonts w:eastAsiaTheme="minorHAnsi" w:cs="Times New Roman" w:hint="default"/>
        <w:b w:val="0"/>
        <w:i w:val="0"/>
        <w:color w:val="auto"/>
      </w:rPr>
    </w:lvl>
    <w:lvl w:ilvl="3">
      <w:start w:val="1"/>
      <w:numFmt w:val="decimal"/>
      <w:lvlText w:val="%1.%2.%3.%4"/>
      <w:lvlJc w:val="left"/>
      <w:pPr>
        <w:ind w:left="1800" w:hanging="720"/>
      </w:pPr>
      <w:rPr>
        <w:rFonts w:eastAsiaTheme="minorHAnsi" w:cs="Times New Roman" w:hint="default"/>
        <w:b w:val="0"/>
        <w:i w:val="0"/>
        <w:color w:val="auto"/>
      </w:rPr>
    </w:lvl>
    <w:lvl w:ilvl="4">
      <w:start w:val="1"/>
      <w:numFmt w:val="decimal"/>
      <w:lvlText w:val="%1.%2.%3.%4.%5"/>
      <w:lvlJc w:val="left"/>
      <w:pPr>
        <w:ind w:left="2520" w:hanging="1080"/>
      </w:pPr>
      <w:rPr>
        <w:rFonts w:eastAsiaTheme="minorHAnsi" w:cs="Times New Roman" w:hint="default"/>
        <w:b w:val="0"/>
        <w:i w:val="0"/>
        <w:color w:val="auto"/>
      </w:rPr>
    </w:lvl>
    <w:lvl w:ilvl="5">
      <w:start w:val="1"/>
      <w:numFmt w:val="decimal"/>
      <w:lvlText w:val="%1.%2.%3.%4.%5.%6"/>
      <w:lvlJc w:val="left"/>
      <w:pPr>
        <w:ind w:left="2880" w:hanging="1080"/>
      </w:pPr>
      <w:rPr>
        <w:rFonts w:eastAsiaTheme="minorHAnsi" w:cs="Times New Roman" w:hint="default"/>
        <w:b w:val="0"/>
        <w:i w:val="0"/>
        <w:color w:val="auto"/>
      </w:rPr>
    </w:lvl>
    <w:lvl w:ilvl="6">
      <w:start w:val="1"/>
      <w:numFmt w:val="decimal"/>
      <w:lvlText w:val="%1.%2.%3.%4.%5.%6.%7"/>
      <w:lvlJc w:val="left"/>
      <w:pPr>
        <w:ind w:left="3600" w:hanging="1440"/>
      </w:pPr>
      <w:rPr>
        <w:rFonts w:eastAsiaTheme="minorHAnsi" w:cs="Times New Roman" w:hint="default"/>
        <w:b w:val="0"/>
        <w:i w:val="0"/>
        <w:color w:val="auto"/>
      </w:rPr>
    </w:lvl>
    <w:lvl w:ilvl="7">
      <w:start w:val="1"/>
      <w:numFmt w:val="decimal"/>
      <w:lvlText w:val="%1.%2.%3.%4.%5.%6.%7.%8"/>
      <w:lvlJc w:val="left"/>
      <w:pPr>
        <w:ind w:left="3960" w:hanging="1440"/>
      </w:pPr>
      <w:rPr>
        <w:rFonts w:eastAsiaTheme="minorHAnsi" w:cs="Times New Roman" w:hint="default"/>
        <w:b w:val="0"/>
        <w:i w:val="0"/>
        <w:color w:val="auto"/>
      </w:rPr>
    </w:lvl>
    <w:lvl w:ilvl="8">
      <w:start w:val="1"/>
      <w:numFmt w:val="decimal"/>
      <w:lvlText w:val="%1.%2.%3.%4.%5.%6.%7.%8.%9"/>
      <w:lvlJc w:val="left"/>
      <w:pPr>
        <w:ind w:left="4680" w:hanging="1800"/>
      </w:pPr>
      <w:rPr>
        <w:rFonts w:eastAsiaTheme="minorHAnsi" w:cs="Times New Roman" w:hint="default"/>
        <w:b w:val="0"/>
        <w:i w:val="0"/>
        <w:color w:val="auto"/>
      </w:rPr>
    </w:lvl>
  </w:abstractNum>
  <w:abstractNum w:abstractNumId="5" w15:restartNumberingAfterBreak="0">
    <w:nsid w:val="0C2B7AFB"/>
    <w:multiLevelType w:val="multilevel"/>
    <w:tmpl w:val="7CDC8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7603AA"/>
    <w:multiLevelType w:val="multilevel"/>
    <w:tmpl w:val="954CFF26"/>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0F2D72D8"/>
    <w:multiLevelType w:val="multilevel"/>
    <w:tmpl w:val="22800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AF48F0"/>
    <w:multiLevelType w:val="hybridMultilevel"/>
    <w:tmpl w:val="2326BE30"/>
    <w:lvl w:ilvl="0" w:tplc="B80A0A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450AB9"/>
    <w:multiLevelType w:val="hybridMultilevel"/>
    <w:tmpl w:val="BDD6764A"/>
    <w:lvl w:ilvl="0" w:tplc="F80C8676">
      <w:start w:val="3"/>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0" w15:restartNumberingAfterBreak="0">
    <w:nsid w:val="13025720"/>
    <w:multiLevelType w:val="hybridMultilevel"/>
    <w:tmpl w:val="0C429186"/>
    <w:lvl w:ilvl="0" w:tplc="A7F63B9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880335"/>
    <w:multiLevelType w:val="hybridMultilevel"/>
    <w:tmpl w:val="4F5C0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AD71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3C2831"/>
    <w:multiLevelType w:val="multilevel"/>
    <w:tmpl w:val="394A3EA2"/>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360" w:hanging="360"/>
      </w:pPr>
      <w:rPr>
        <w:rFonts w:eastAsiaTheme="minorHAnsi" w:cs="Times New Roman" w:hint="default"/>
        <w:b w:val="0"/>
        <w:i w:val="0"/>
        <w:color w:val="auto"/>
      </w:rPr>
    </w:lvl>
    <w:lvl w:ilvl="2">
      <w:start w:val="3"/>
      <w:numFmt w:val="decimal"/>
      <w:lvlText w:val="%1.%2.%3"/>
      <w:lvlJc w:val="left"/>
      <w:pPr>
        <w:ind w:left="1287" w:hanging="720"/>
      </w:pPr>
      <w:rPr>
        <w:rFonts w:eastAsiaTheme="minorHAnsi" w:cs="Times New Roman" w:hint="default"/>
        <w:b w:val="0"/>
        <w:i w:val="0"/>
        <w:color w:val="auto"/>
      </w:rPr>
    </w:lvl>
    <w:lvl w:ilvl="3">
      <w:start w:val="1"/>
      <w:numFmt w:val="decimal"/>
      <w:lvlText w:val="%1.%2.%3.%4"/>
      <w:lvlJc w:val="left"/>
      <w:pPr>
        <w:ind w:left="720" w:hanging="720"/>
      </w:pPr>
      <w:rPr>
        <w:rFonts w:eastAsiaTheme="minorHAnsi" w:cs="Times New Roman" w:hint="default"/>
        <w:b w:val="0"/>
        <w:i w:val="0"/>
        <w:color w:val="auto"/>
      </w:rPr>
    </w:lvl>
    <w:lvl w:ilvl="4">
      <w:start w:val="1"/>
      <w:numFmt w:val="decimal"/>
      <w:lvlText w:val="%1.%2.%3.%4.%5"/>
      <w:lvlJc w:val="left"/>
      <w:pPr>
        <w:ind w:left="1080" w:hanging="1080"/>
      </w:pPr>
      <w:rPr>
        <w:rFonts w:eastAsiaTheme="minorHAnsi" w:cs="Times New Roman" w:hint="default"/>
        <w:b w:val="0"/>
        <w:i w:val="0"/>
        <w:color w:val="auto"/>
      </w:rPr>
    </w:lvl>
    <w:lvl w:ilvl="5">
      <w:start w:val="1"/>
      <w:numFmt w:val="decimal"/>
      <w:lvlText w:val="%1.%2.%3.%4.%5.%6"/>
      <w:lvlJc w:val="left"/>
      <w:pPr>
        <w:ind w:left="1080" w:hanging="1080"/>
      </w:pPr>
      <w:rPr>
        <w:rFonts w:eastAsiaTheme="minorHAnsi" w:cs="Times New Roman" w:hint="default"/>
        <w:b w:val="0"/>
        <w:i w:val="0"/>
        <w:color w:val="auto"/>
      </w:rPr>
    </w:lvl>
    <w:lvl w:ilvl="6">
      <w:start w:val="1"/>
      <w:numFmt w:val="decimal"/>
      <w:lvlText w:val="%1.%2.%3.%4.%5.%6.%7"/>
      <w:lvlJc w:val="left"/>
      <w:pPr>
        <w:ind w:left="1440" w:hanging="1440"/>
      </w:pPr>
      <w:rPr>
        <w:rFonts w:eastAsiaTheme="minorHAnsi" w:cs="Times New Roman" w:hint="default"/>
        <w:b w:val="0"/>
        <w:i w:val="0"/>
        <w:color w:val="auto"/>
      </w:rPr>
    </w:lvl>
    <w:lvl w:ilvl="7">
      <w:start w:val="1"/>
      <w:numFmt w:val="decimal"/>
      <w:lvlText w:val="%1.%2.%3.%4.%5.%6.%7.%8"/>
      <w:lvlJc w:val="left"/>
      <w:pPr>
        <w:ind w:left="1440" w:hanging="1440"/>
      </w:pPr>
      <w:rPr>
        <w:rFonts w:eastAsiaTheme="minorHAnsi" w:cs="Times New Roman" w:hint="default"/>
        <w:b w:val="0"/>
        <w:i w:val="0"/>
        <w:color w:val="auto"/>
      </w:rPr>
    </w:lvl>
    <w:lvl w:ilvl="8">
      <w:start w:val="1"/>
      <w:numFmt w:val="decimal"/>
      <w:lvlText w:val="%1.%2.%3.%4.%5.%6.%7.%8.%9"/>
      <w:lvlJc w:val="left"/>
      <w:pPr>
        <w:ind w:left="1800" w:hanging="1800"/>
      </w:pPr>
      <w:rPr>
        <w:rFonts w:eastAsiaTheme="minorHAnsi" w:cs="Times New Roman" w:hint="default"/>
        <w:b w:val="0"/>
        <w:i w:val="0"/>
        <w:color w:val="auto"/>
      </w:rPr>
    </w:lvl>
  </w:abstractNum>
  <w:abstractNum w:abstractNumId="14" w15:restartNumberingAfterBreak="0">
    <w:nsid w:val="1DA4441F"/>
    <w:multiLevelType w:val="hybridMultilevel"/>
    <w:tmpl w:val="52F28FD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25206AEE"/>
    <w:multiLevelType w:val="hybridMultilevel"/>
    <w:tmpl w:val="1B62F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682F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F592C53"/>
    <w:multiLevelType w:val="hybridMultilevel"/>
    <w:tmpl w:val="2418133A"/>
    <w:lvl w:ilvl="0" w:tplc="CBC6F4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513480"/>
    <w:multiLevelType w:val="hybridMultilevel"/>
    <w:tmpl w:val="0902F1CA"/>
    <w:lvl w:ilvl="0" w:tplc="D5B642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151BB"/>
    <w:multiLevelType w:val="hybridMultilevel"/>
    <w:tmpl w:val="8C46C738"/>
    <w:lvl w:ilvl="0" w:tplc="72D6D74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A64E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2DB7D8F"/>
    <w:multiLevelType w:val="hybridMultilevel"/>
    <w:tmpl w:val="0FD25AF0"/>
    <w:lvl w:ilvl="0" w:tplc="F62A74B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A13BBD"/>
    <w:multiLevelType w:val="multilevel"/>
    <w:tmpl w:val="D4EAC6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6F1B0A"/>
    <w:multiLevelType w:val="hybridMultilevel"/>
    <w:tmpl w:val="C4A0BA08"/>
    <w:lvl w:ilvl="0" w:tplc="52D8796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2377AA"/>
    <w:multiLevelType w:val="hybridMultilevel"/>
    <w:tmpl w:val="1382C89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EC2249A"/>
    <w:multiLevelType w:val="hybridMultilevel"/>
    <w:tmpl w:val="E02EE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B550BC"/>
    <w:multiLevelType w:val="multilevel"/>
    <w:tmpl w:val="259899F8"/>
    <w:lvl w:ilvl="0">
      <w:start w:val="3"/>
      <w:numFmt w:val="decimal"/>
      <w:lvlText w:val="%1"/>
      <w:lvlJc w:val="left"/>
      <w:pPr>
        <w:ind w:left="360" w:hanging="360"/>
      </w:pPr>
      <w:rPr>
        <w:rFonts w:eastAsiaTheme="minorHAnsi" w:cs="Times New Roman" w:hint="default"/>
        <w:b w:val="0"/>
        <w:i w:val="0"/>
        <w:color w:val="auto"/>
      </w:rPr>
    </w:lvl>
    <w:lvl w:ilvl="1">
      <w:start w:val="1"/>
      <w:numFmt w:val="decimal"/>
      <w:lvlText w:val="%1.%2"/>
      <w:lvlJc w:val="left"/>
      <w:pPr>
        <w:ind w:left="360" w:hanging="360"/>
      </w:pPr>
      <w:rPr>
        <w:rFonts w:eastAsiaTheme="minorHAnsi" w:cs="Times New Roman" w:hint="default"/>
        <w:b w:val="0"/>
        <w:i w:val="0"/>
        <w:color w:val="auto"/>
      </w:rPr>
    </w:lvl>
    <w:lvl w:ilvl="2">
      <w:start w:val="3"/>
      <w:numFmt w:val="decimal"/>
      <w:lvlText w:val="%1.%2.%3"/>
      <w:lvlJc w:val="left"/>
      <w:pPr>
        <w:ind w:left="720" w:hanging="720"/>
      </w:pPr>
      <w:rPr>
        <w:rFonts w:eastAsiaTheme="minorHAnsi" w:cs="Times New Roman" w:hint="default"/>
        <w:b w:val="0"/>
        <w:i w:val="0"/>
        <w:color w:val="auto"/>
      </w:rPr>
    </w:lvl>
    <w:lvl w:ilvl="3">
      <w:start w:val="1"/>
      <w:numFmt w:val="decimal"/>
      <w:lvlText w:val="%1.%2.%3.%4"/>
      <w:lvlJc w:val="left"/>
      <w:pPr>
        <w:ind w:left="720" w:hanging="720"/>
      </w:pPr>
      <w:rPr>
        <w:rFonts w:eastAsiaTheme="minorHAnsi" w:cs="Times New Roman" w:hint="default"/>
        <w:b w:val="0"/>
        <w:i w:val="0"/>
        <w:color w:val="auto"/>
      </w:rPr>
    </w:lvl>
    <w:lvl w:ilvl="4">
      <w:start w:val="1"/>
      <w:numFmt w:val="decimal"/>
      <w:lvlText w:val="%1.%2.%3.%4.%5"/>
      <w:lvlJc w:val="left"/>
      <w:pPr>
        <w:ind w:left="1080" w:hanging="1080"/>
      </w:pPr>
      <w:rPr>
        <w:rFonts w:eastAsiaTheme="minorHAnsi" w:cs="Times New Roman" w:hint="default"/>
        <w:b w:val="0"/>
        <w:i w:val="0"/>
        <w:color w:val="auto"/>
      </w:rPr>
    </w:lvl>
    <w:lvl w:ilvl="5">
      <w:start w:val="1"/>
      <w:numFmt w:val="decimal"/>
      <w:lvlText w:val="%1.%2.%3.%4.%5.%6"/>
      <w:lvlJc w:val="left"/>
      <w:pPr>
        <w:ind w:left="1080" w:hanging="1080"/>
      </w:pPr>
      <w:rPr>
        <w:rFonts w:eastAsiaTheme="minorHAnsi" w:cs="Times New Roman" w:hint="default"/>
        <w:b w:val="0"/>
        <w:i w:val="0"/>
        <w:color w:val="auto"/>
      </w:rPr>
    </w:lvl>
    <w:lvl w:ilvl="6">
      <w:start w:val="1"/>
      <w:numFmt w:val="decimal"/>
      <w:lvlText w:val="%1.%2.%3.%4.%5.%6.%7"/>
      <w:lvlJc w:val="left"/>
      <w:pPr>
        <w:ind w:left="1440" w:hanging="1440"/>
      </w:pPr>
      <w:rPr>
        <w:rFonts w:eastAsiaTheme="minorHAnsi" w:cs="Times New Roman" w:hint="default"/>
        <w:b w:val="0"/>
        <w:i w:val="0"/>
        <w:color w:val="auto"/>
      </w:rPr>
    </w:lvl>
    <w:lvl w:ilvl="7">
      <w:start w:val="1"/>
      <w:numFmt w:val="decimal"/>
      <w:lvlText w:val="%1.%2.%3.%4.%5.%6.%7.%8"/>
      <w:lvlJc w:val="left"/>
      <w:pPr>
        <w:ind w:left="1440" w:hanging="1440"/>
      </w:pPr>
      <w:rPr>
        <w:rFonts w:eastAsiaTheme="minorHAnsi" w:cs="Times New Roman" w:hint="default"/>
        <w:b w:val="0"/>
        <w:i w:val="0"/>
        <w:color w:val="auto"/>
      </w:rPr>
    </w:lvl>
    <w:lvl w:ilvl="8">
      <w:start w:val="1"/>
      <w:numFmt w:val="decimal"/>
      <w:lvlText w:val="%1.%2.%3.%4.%5.%6.%7.%8.%9"/>
      <w:lvlJc w:val="left"/>
      <w:pPr>
        <w:ind w:left="1800" w:hanging="1800"/>
      </w:pPr>
      <w:rPr>
        <w:rFonts w:eastAsiaTheme="minorHAnsi" w:cs="Times New Roman" w:hint="default"/>
        <w:b w:val="0"/>
        <w:i w:val="0"/>
        <w:color w:val="auto"/>
      </w:rPr>
    </w:lvl>
  </w:abstractNum>
  <w:abstractNum w:abstractNumId="27" w15:restartNumberingAfterBreak="0">
    <w:nsid w:val="5BC562F5"/>
    <w:multiLevelType w:val="hybridMultilevel"/>
    <w:tmpl w:val="BC6E8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EC0EED"/>
    <w:multiLevelType w:val="hybridMultilevel"/>
    <w:tmpl w:val="AB16FDC4"/>
    <w:lvl w:ilvl="0" w:tplc="F48C6538">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A1177C"/>
    <w:multiLevelType w:val="multilevel"/>
    <w:tmpl w:val="34ECC7E6"/>
    <w:lvl w:ilvl="0">
      <w:start w:val="3"/>
      <w:numFmt w:val="decimal"/>
      <w:lvlText w:val="%1"/>
      <w:lvlJc w:val="left"/>
      <w:pPr>
        <w:ind w:left="360" w:hanging="360"/>
      </w:pPr>
      <w:rPr>
        <w:rFonts w:eastAsiaTheme="minorHAnsi" w:hint="default"/>
        <w:b w:val="0"/>
        <w:i w:val="0"/>
        <w:color w:val="auto"/>
      </w:rPr>
    </w:lvl>
    <w:lvl w:ilvl="1">
      <w:start w:val="1"/>
      <w:numFmt w:val="decimal"/>
      <w:lvlText w:val="%1.%2"/>
      <w:lvlJc w:val="left"/>
      <w:pPr>
        <w:ind w:left="360" w:hanging="360"/>
      </w:pPr>
      <w:rPr>
        <w:rFonts w:eastAsiaTheme="minorHAnsi" w:hint="default"/>
        <w:b w:val="0"/>
        <w:i w:val="0"/>
        <w:color w:val="auto"/>
      </w:rPr>
    </w:lvl>
    <w:lvl w:ilvl="2">
      <w:start w:val="1"/>
      <w:numFmt w:val="decimal"/>
      <w:lvlText w:val="%1.%2.%3"/>
      <w:lvlJc w:val="left"/>
      <w:pPr>
        <w:ind w:left="720" w:hanging="720"/>
      </w:pPr>
      <w:rPr>
        <w:rFonts w:eastAsiaTheme="minorHAnsi" w:hint="default"/>
        <w:b w:val="0"/>
        <w:i w:val="0"/>
        <w:color w:val="auto"/>
      </w:rPr>
    </w:lvl>
    <w:lvl w:ilvl="3">
      <w:start w:val="1"/>
      <w:numFmt w:val="decimal"/>
      <w:lvlText w:val="%1.%2.%3.%4"/>
      <w:lvlJc w:val="left"/>
      <w:pPr>
        <w:ind w:left="720" w:hanging="720"/>
      </w:pPr>
      <w:rPr>
        <w:rFonts w:eastAsiaTheme="minorHAnsi" w:hint="default"/>
        <w:b w:val="0"/>
        <w:i w:val="0"/>
        <w:color w:val="auto"/>
      </w:rPr>
    </w:lvl>
    <w:lvl w:ilvl="4">
      <w:start w:val="1"/>
      <w:numFmt w:val="decimal"/>
      <w:lvlText w:val="%1.%2.%3.%4.%5"/>
      <w:lvlJc w:val="left"/>
      <w:pPr>
        <w:ind w:left="1080" w:hanging="1080"/>
      </w:pPr>
      <w:rPr>
        <w:rFonts w:eastAsiaTheme="minorHAnsi" w:hint="default"/>
        <w:b w:val="0"/>
        <w:i w:val="0"/>
        <w:color w:val="auto"/>
      </w:rPr>
    </w:lvl>
    <w:lvl w:ilvl="5">
      <w:start w:val="1"/>
      <w:numFmt w:val="decimal"/>
      <w:lvlText w:val="%1.%2.%3.%4.%5.%6"/>
      <w:lvlJc w:val="left"/>
      <w:pPr>
        <w:ind w:left="1080" w:hanging="1080"/>
      </w:pPr>
      <w:rPr>
        <w:rFonts w:eastAsiaTheme="minorHAnsi" w:hint="default"/>
        <w:b w:val="0"/>
        <w:i w:val="0"/>
        <w:color w:val="auto"/>
      </w:rPr>
    </w:lvl>
    <w:lvl w:ilvl="6">
      <w:start w:val="1"/>
      <w:numFmt w:val="decimal"/>
      <w:lvlText w:val="%1.%2.%3.%4.%5.%6.%7"/>
      <w:lvlJc w:val="left"/>
      <w:pPr>
        <w:ind w:left="1440" w:hanging="1440"/>
      </w:pPr>
      <w:rPr>
        <w:rFonts w:eastAsiaTheme="minorHAnsi" w:hint="default"/>
        <w:b w:val="0"/>
        <w:i w:val="0"/>
        <w:color w:val="auto"/>
      </w:rPr>
    </w:lvl>
    <w:lvl w:ilvl="7">
      <w:start w:val="1"/>
      <w:numFmt w:val="decimal"/>
      <w:lvlText w:val="%1.%2.%3.%4.%5.%6.%7.%8"/>
      <w:lvlJc w:val="left"/>
      <w:pPr>
        <w:ind w:left="1440" w:hanging="1440"/>
      </w:pPr>
      <w:rPr>
        <w:rFonts w:eastAsiaTheme="minorHAnsi" w:hint="default"/>
        <w:b w:val="0"/>
        <w:i w:val="0"/>
        <w:color w:val="auto"/>
      </w:rPr>
    </w:lvl>
    <w:lvl w:ilvl="8">
      <w:start w:val="1"/>
      <w:numFmt w:val="decimal"/>
      <w:lvlText w:val="%1.%2.%3.%4.%5.%6.%7.%8.%9"/>
      <w:lvlJc w:val="left"/>
      <w:pPr>
        <w:ind w:left="1800" w:hanging="1800"/>
      </w:pPr>
      <w:rPr>
        <w:rFonts w:eastAsiaTheme="minorHAnsi" w:hint="default"/>
        <w:b w:val="0"/>
        <w:i w:val="0"/>
        <w:color w:val="auto"/>
      </w:rPr>
    </w:lvl>
  </w:abstractNum>
  <w:abstractNum w:abstractNumId="30" w15:restartNumberingAfterBreak="0">
    <w:nsid w:val="6AEF1A9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6E2B268E"/>
    <w:multiLevelType w:val="hybridMultilevel"/>
    <w:tmpl w:val="85B61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E233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4A3529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765A1D85"/>
    <w:multiLevelType w:val="multilevel"/>
    <w:tmpl w:val="9176D54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E026BF3"/>
    <w:multiLevelType w:val="multilevel"/>
    <w:tmpl w:val="9176D54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520781774">
    <w:abstractNumId w:val="7"/>
  </w:num>
  <w:num w:numId="2" w16cid:durableId="1485731538">
    <w:abstractNumId w:val="3"/>
  </w:num>
  <w:num w:numId="3" w16cid:durableId="1316688888">
    <w:abstractNumId w:val="5"/>
  </w:num>
  <w:num w:numId="4" w16cid:durableId="1680110230">
    <w:abstractNumId w:val="22"/>
  </w:num>
  <w:num w:numId="5" w16cid:durableId="1088187371">
    <w:abstractNumId w:val="17"/>
  </w:num>
  <w:num w:numId="6" w16cid:durableId="1066684022">
    <w:abstractNumId w:val="19"/>
  </w:num>
  <w:num w:numId="7" w16cid:durableId="1695839869">
    <w:abstractNumId w:val="8"/>
  </w:num>
  <w:num w:numId="8" w16cid:durableId="1446656204">
    <w:abstractNumId w:val="2"/>
  </w:num>
  <w:num w:numId="9" w16cid:durableId="112796468">
    <w:abstractNumId w:val="4"/>
  </w:num>
  <w:num w:numId="10" w16cid:durableId="773209305">
    <w:abstractNumId w:val="13"/>
  </w:num>
  <w:num w:numId="11" w16cid:durableId="526022024">
    <w:abstractNumId w:val="26"/>
  </w:num>
  <w:num w:numId="12" w16cid:durableId="564031004">
    <w:abstractNumId w:val="29"/>
  </w:num>
  <w:num w:numId="13" w16cid:durableId="1421638840">
    <w:abstractNumId w:val="9"/>
  </w:num>
  <w:num w:numId="14" w16cid:durableId="666053424">
    <w:abstractNumId w:val="21"/>
  </w:num>
  <w:num w:numId="15" w16cid:durableId="1909682983">
    <w:abstractNumId w:val="28"/>
  </w:num>
  <w:num w:numId="16" w16cid:durableId="1480221448">
    <w:abstractNumId w:val="23"/>
  </w:num>
  <w:num w:numId="17" w16cid:durableId="232202110">
    <w:abstractNumId w:val="24"/>
  </w:num>
  <w:num w:numId="18" w16cid:durableId="1433816978">
    <w:abstractNumId w:val="27"/>
  </w:num>
  <w:num w:numId="19" w16cid:durableId="136655980">
    <w:abstractNumId w:val="25"/>
  </w:num>
  <w:num w:numId="20" w16cid:durableId="1461267545">
    <w:abstractNumId w:val="11"/>
  </w:num>
  <w:num w:numId="21" w16cid:durableId="1960523618">
    <w:abstractNumId w:val="31"/>
  </w:num>
  <w:num w:numId="22" w16cid:durableId="2126069989">
    <w:abstractNumId w:val="10"/>
  </w:num>
  <w:num w:numId="23" w16cid:durableId="1936815494">
    <w:abstractNumId w:val="18"/>
  </w:num>
  <w:num w:numId="24" w16cid:durableId="2032994160">
    <w:abstractNumId w:val="34"/>
  </w:num>
  <w:num w:numId="25" w16cid:durableId="38550468">
    <w:abstractNumId w:val="15"/>
  </w:num>
  <w:num w:numId="26" w16cid:durableId="1791167408">
    <w:abstractNumId w:val="0"/>
  </w:num>
  <w:num w:numId="27" w16cid:durableId="1958903086">
    <w:abstractNumId w:val="1"/>
  </w:num>
  <w:num w:numId="28" w16cid:durableId="1947232712">
    <w:abstractNumId w:val="6"/>
  </w:num>
  <w:num w:numId="29" w16cid:durableId="507409495">
    <w:abstractNumId w:val="32"/>
  </w:num>
  <w:num w:numId="30" w16cid:durableId="1734500032">
    <w:abstractNumId w:val="33"/>
  </w:num>
  <w:num w:numId="31" w16cid:durableId="1791821385">
    <w:abstractNumId w:val="30"/>
  </w:num>
  <w:num w:numId="32" w16cid:durableId="1506822846">
    <w:abstractNumId w:val="16"/>
  </w:num>
  <w:num w:numId="33" w16cid:durableId="1003361459">
    <w:abstractNumId w:val="20"/>
  </w:num>
  <w:num w:numId="34" w16cid:durableId="1769109055">
    <w:abstractNumId w:val="12"/>
  </w:num>
  <w:num w:numId="35" w16cid:durableId="892732886">
    <w:abstractNumId w:val="14"/>
  </w:num>
  <w:num w:numId="36" w16cid:durableId="154995606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ila Bruder">
    <w15:presenceInfo w15:providerId="None" w15:userId="Camila Bru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hideSpellingErrors/>
  <w:hideGrammatical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A0D"/>
    <w:rsid w:val="00011555"/>
    <w:rsid w:val="0002406B"/>
    <w:rsid w:val="000244C6"/>
    <w:rsid w:val="00024E9A"/>
    <w:rsid w:val="0003021A"/>
    <w:rsid w:val="00034355"/>
    <w:rsid w:val="0003675D"/>
    <w:rsid w:val="00040587"/>
    <w:rsid w:val="00040E7E"/>
    <w:rsid w:val="0004150C"/>
    <w:rsid w:val="000452B9"/>
    <w:rsid w:val="000456FC"/>
    <w:rsid w:val="0004585E"/>
    <w:rsid w:val="00051DB5"/>
    <w:rsid w:val="0005244A"/>
    <w:rsid w:val="00053321"/>
    <w:rsid w:val="00054D65"/>
    <w:rsid w:val="000635DC"/>
    <w:rsid w:val="000653E9"/>
    <w:rsid w:val="00065B97"/>
    <w:rsid w:val="00065DB4"/>
    <w:rsid w:val="0006682F"/>
    <w:rsid w:val="00070AA9"/>
    <w:rsid w:val="00071C89"/>
    <w:rsid w:val="00072BDC"/>
    <w:rsid w:val="00073482"/>
    <w:rsid w:val="000749C5"/>
    <w:rsid w:val="000759A4"/>
    <w:rsid w:val="000770DA"/>
    <w:rsid w:val="00077BCA"/>
    <w:rsid w:val="000810D6"/>
    <w:rsid w:val="000816A7"/>
    <w:rsid w:val="000821B1"/>
    <w:rsid w:val="00082F28"/>
    <w:rsid w:val="0008406A"/>
    <w:rsid w:val="00086903"/>
    <w:rsid w:val="00087ABF"/>
    <w:rsid w:val="00090A3A"/>
    <w:rsid w:val="000918DB"/>
    <w:rsid w:val="00091D44"/>
    <w:rsid w:val="0009331D"/>
    <w:rsid w:val="000A0A69"/>
    <w:rsid w:val="000A1AAA"/>
    <w:rsid w:val="000A5F6A"/>
    <w:rsid w:val="000B0BDE"/>
    <w:rsid w:val="000B6FCC"/>
    <w:rsid w:val="000B722A"/>
    <w:rsid w:val="000B74B2"/>
    <w:rsid w:val="000C1623"/>
    <w:rsid w:val="000C30B4"/>
    <w:rsid w:val="000C5DBF"/>
    <w:rsid w:val="000C656D"/>
    <w:rsid w:val="000C66EB"/>
    <w:rsid w:val="000D03B3"/>
    <w:rsid w:val="000D1CFD"/>
    <w:rsid w:val="000D4AB6"/>
    <w:rsid w:val="000D5FDB"/>
    <w:rsid w:val="000D6F37"/>
    <w:rsid w:val="000E11C5"/>
    <w:rsid w:val="000E209A"/>
    <w:rsid w:val="000E3000"/>
    <w:rsid w:val="000E47B7"/>
    <w:rsid w:val="000E6D31"/>
    <w:rsid w:val="000F15EB"/>
    <w:rsid w:val="000F3879"/>
    <w:rsid w:val="000F634C"/>
    <w:rsid w:val="00101903"/>
    <w:rsid w:val="00103AE8"/>
    <w:rsid w:val="0010674F"/>
    <w:rsid w:val="00107BE3"/>
    <w:rsid w:val="00116684"/>
    <w:rsid w:val="00117B85"/>
    <w:rsid w:val="00120534"/>
    <w:rsid w:val="00120AC3"/>
    <w:rsid w:val="00121F24"/>
    <w:rsid w:val="0012269C"/>
    <w:rsid w:val="00123B2F"/>
    <w:rsid w:val="001241AF"/>
    <w:rsid w:val="001249C1"/>
    <w:rsid w:val="00125F73"/>
    <w:rsid w:val="00130291"/>
    <w:rsid w:val="00134BDB"/>
    <w:rsid w:val="00135C3A"/>
    <w:rsid w:val="001367B1"/>
    <w:rsid w:val="00137363"/>
    <w:rsid w:val="00140A47"/>
    <w:rsid w:val="00142180"/>
    <w:rsid w:val="00144869"/>
    <w:rsid w:val="001455FF"/>
    <w:rsid w:val="001501DC"/>
    <w:rsid w:val="0016164D"/>
    <w:rsid w:val="00161751"/>
    <w:rsid w:val="001625F4"/>
    <w:rsid w:val="00165EAB"/>
    <w:rsid w:val="00165EDF"/>
    <w:rsid w:val="00165F9A"/>
    <w:rsid w:val="00166C51"/>
    <w:rsid w:val="0016713D"/>
    <w:rsid w:val="00172C8B"/>
    <w:rsid w:val="00177866"/>
    <w:rsid w:val="0018109A"/>
    <w:rsid w:val="00181EE4"/>
    <w:rsid w:val="00185A51"/>
    <w:rsid w:val="00187060"/>
    <w:rsid w:val="0019029F"/>
    <w:rsid w:val="00191195"/>
    <w:rsid w:val="00191567"/>
    <w:rsid w:val="0019585D"/>
    <w:rsid w:val="0019617B"/>
    <w:rsid w:val="001A0C60"/>
    <w:rsid w:val="001A16EB"/>
    <w:rsid w:val="001A2F54"/>
    <w:rsid w:val="001A44FA"/>
    <w:rsid w:val="001A4A69"/>
    <w:rsid w:val="001A727A"/>
    <w:rsid w:val="001B533E"/>
    <w:rsid w:val="001B73C9"/>
    <w:rsid w:val="001B7EDE"/>
    <w:rsid w:val="001C25F6"/>
    <w:rsid w:val="001C2E2C"/>
    <w:rsid w:val="001C39E3"/>
    <w:rsid w:val="001C3A69"/>
    <w:rsid w:val="001C4C6E"/>
    <w:rsid w:val="001C6ADF"/>
    <w:rsid w:val="001C72A0"/>
    <w:rsid w:val="001D1E5E"/>
    <w:rsid w:val="001D4F2D"/>
    <w:rsid w:val="001E0824"/>
    <w:rsid w:val="001E682E"/>
    <w:rsid w:val="001F0593"/>
    <w:rsid w:val="001F08BD"/>
    <w:rsid w:val="001F11B2"/>
    <w:rsid w:val="001F27A1"/>
    <w:rsid w:val="001F29BE"/>
    <w:rsid w:val="001F632D"/>
    <w:rsid w:val="001F6711"/>
    <w:rsid w:val="001F67D3"/>
    <w:rsid w:val="002008AA"/>
    <w:rsid w:val="002010B5"/>
    <w:rsid w:val="00202AA5"/>
    <w:rsid w:val="00204718"/>
    <w:rsid w:val="00205685"/>
    <w:rsid w:val="002068AA"/>
    <w:rsid w:val="0020798E"/>
    <w:rsid w:val="002116F1"/>
    <w:rsid w:val="002128D8"/>
    <w:rsid w:val="0021522B"/>
    <w:rsid w:val="00215A95"/>
    <w:rsid w:val="002160B3"/>
    <w:rsid w:val="00216882"/>
    <w:rsid w:val="002179E8"/>
    <w:rsid w:val="0022411C"/>
    <w:rsid w:val="002263FF"/>
    <w:rsid w:val="002306D0"/>
    <w:rsid w:val="00231F82"/>
    <w:rsid w:val="00232546"/>
    <w:rsid w:val="00232C09"/>
    <w:rsid w:val="00241951"/>
    <w:rsid w:val="00242E8F"/>
    <w:rsid w:val="00257267"/>
    <w:rsid w:val="002573A4"/>
    <w:rsid w:val="0026323C"/>
    <w:rsid w:val="00271413"/>
    <w:rsid w:val="0027212A"/>
    <w:rsid w:val="002722A2"/>
    <w:rsid w:val="00275497"/>
    <w:rsid w:val="002757BD"/>
    <w:rsid w:val="00277787"/>
    <w:rsid w:val="002814FC"/>
    <w:rsid w:val="002816A9"/>
    <w:rsid w:val="00285464"/>
    <w:rsid w:val="00285F8D"/>
    <w:rsid w:val="002920C3"/>
    <w:rsid w:val="00292321"/>
    <w:rsid w:val="002928B6"/>
    <w:rsid w:val="0029365C"/>
    <w:rsid w:val="00293DBB"/>
    <w:rsid w:val="00296706"/>
    <w:rsid w:val="0029716C"/>
    <w:rsid w:val="002971B7"/>
    <w:rsid w:val="002A0C69"/>
    <w:rsid w:val="002A39C3"/>
    <w:rsid w:val="002A5407"/>
    <w:rsid w:val="002B1848"/>
    <w:rsid w:val="002B1E12"/>
    <w:rsid w:val="002B45B5"/>
    <w:rsid w:val="002B634F"/>
    <w:rsid w:val="002D05AD"/>
    <w:rsid w:val="002D0FC5"/>
    <w:rsid w:val="002D1058"/>
    <w:rsid w:val="002D3DC9"/>
    <w:rsid w:val="002D4236"/>
    <w:rsid w:val="002D5962"/>
    <w:rsid w:val="002D630A"/>
    <w:rsid w:val="002D7322"/>
    <w:rsid w:val="002E01EA"/>
    <w:rsid w:val="002E435B"/>
    <w:rsid w:val="002E59FE"/>
    <w:rsid w:val="002E73AF"/>
    <w:rsid w:val="002E7810"/>
    <w:rsid w:val="002F1B72"/>
    <w:rsid w:val="002F21B1"/>
    <w:rsid w:val="002F2F0C"/>
    <w:rsid w:val="002F4163"/>
    <w:rsid w:val="002F452B"/>
    <w:rsid w:val="002F7635"/>
    <w:rsid w:val="003047DE"/>
    <w:rsid w:val="00305B5F"/>
    <w:rsid w:val="003064F4"/>
    <w:rsid w:val="003100C4"/>
    <w:rsid w:val="00310420"/>
    <w:rsid w:val="00310EC9"/>
    <w:rsid w:val="00312354"/>
    <w:rsid w:val="00313E14"/>
    <w:rsid w:val="003165C8"/>
    <w:rsid w:val="003215C1"/>
    <w:rsid w:val="00321F3B"/>
    <w:rsid w:val="00323ABF"/>
    <w:rsid w:val="003265C7"/>
    <w:rsid w:val="00326A34"/>
    <w:rsid w:val="00330A93"/>
    <w:rsid w:val="00333FF2"/>
    <w:rsid w:val="003350C5"/>
    <w:rsid w:val="003362C8"/>
    <w:rsid w:val="0033671D"/>
    <w:rsid w:val="0034093E"/>
    <w:rsid w:val="003445AA"/>
    <w:rsid w:val="003445FC"/>
    <w:rsid w:val="00344E31"/>
    <w:rsid w:val="00345789"/>
    <w:rsid w:val="00345F7F"/>
    <w:rsid w:val="003465A9"/>
    <w:rsid w:val="00347076"/>
    <w:rsid w:val="003512AD"/>
    <w:rsid w:val="00352EED"/>
    <w:rsid w:val="003533E0"/>
    <w:rsid w:val="0035472F"/>
    <w:rsid w:val="00354CB2"/>
    <w:rsid w:val="00364162"/>
    <w:rsid w:val="003643F6"/>
    <w:rsid w:val="00364B76"/>
    <w:rsid w:val="0036574E"/>
    <w:rsid w:val="00366259"/>
    <w:rsid w:val="00373A4B"/>
    <w:rsid w:val="00374E4C"/>
    <w:rsid w:val="00380C3D"/>
    <w:rsid w:val="00381294"/>
    <w:rsid w:val="00383C9D"/>
    <w:rsid w:val="00384F7B"/>
    <w:rsid w:val="00386D5B"/>
    <w:rsid w:val="00390D26"/>
    <w:rsid w:val="003933B4"/>
    <w:rsid w:val="00393D14"/>
    <w:rsid w:val="00395AB8"/>
    <w:rsid w:val="00397E0C"/>
    <w:rsid w:val="003A1332"/>
    <w:rsid w:val="003A2E3F"/>
    <w:rsid w:val="003A3434"/>
    <w:rsid w:val="003A3E0E"/>
    <w:rsid w:val="003A4CBE"/>
    <w:rsid w:val="003A5003"/>
    <w:rsid w:val="003B172B"/>
    <w:rsid w:val="003B1EA1"/>
    <w:rsid w:val="003B2DDC"/>
    <w:rsid w:val="003B554E"/>
    <w:rsid w:val="003B7D32"/>
    <w:rsid w:val="003C0B88"/>
    <w:rsid w:val="003C0B9E"/>
    <w:rsid w:val="003C486C"/>
    <w:rsid w:val="003D0857"/>
    <w:rsid w:val="003D0E5C"/>
    <w:rsid w:val="003D573C"/>
    <w:rsid w:val="003D675B"/>
    <w:rsid w:val="003D73E5"/>
    <w:rsid w:val="003E09AD"/>
    <w:rsid w:val="003E27EF"/>
    <w:rsid w:val="003E6EC4"/>
    <w:rsid w:val="003F1A74"/>
    <w:rsid w:val="003F1C70"/>
    <w:rsid w:val="003F5F76"/>
    <w:rsid w:val="00404B39"/>
    <w:rsid w:val="00405F69"/>
    <w:rsid w:val="00410259"/>
    <w:rsid w:val="004106D5"/>
    <w:rsid w:val="004123E0"/>
    <w:rsid w:val="00413359"/>
    <w:rsid w:val="0041480F"/>
    <w:rsid w:val="00415D5A"/>
    <w:rsid w:val="004169DC"/>
    <w:rsid w:val="00420A7E"/>
    <w:rsid w:val="004227EE"/>
    <w:rsid w:val="00422AA1"/>
    <w:rsid w:val="00427938"/>
    <w:rsid w:val="004328CD"/>
    <w:rsid w:val="00432E5E"/>
    <w:rsid w:val="00435BF9"/>
    <w:rsid w:val="00437CF3"/>
    <w:rsid w:val="0044632D"/>
    <w:rsid w:val="00446F3B"/>
    <w:rsid w:val="00452916"/>
    <w:rsid w:val="0045417E"/>
    <w:rsid w:val="00456F9F"/>
    <w:rsid w:val="00463989"/>
    <w:rsid w:val="00470AA0"/>
    <w:rsid w:val="004715CE"/>
    <w:rsid w:val="0047309D"/>
    <w:rsid w:val="00476363"/>
    <w:rsid w:val="00477884"/>
    <w:rsid w:val="004817BD"/>
    <w:rsid w:val="00484346"/>
    <w:rsid w:val="004869BE"/>
    <w:rsid w:val="004913DA"/>
    <w:rsid w:val="00494B1F"/>
    <w:rsid w:val="0049784D"/>
    <w:rsid w:val="004A5000"/>
    <w:rsid w:val="004A67D8"/>
    <w:rsid w:val="004B2739"/>
    <w:rsid w:val="004B3B3E"/>
    <w:rsid w:val="004B718D"/>
    <w:rsid w:val="004C1724"/>
    <w:rsid w:val="004C2B10"/>
    <w:rsid w:val="004D04EB"/>
    <w:rsid w:val="004D1427"/>
    <w:rsid w:val="004D17EE"/>
    <w:rsid w:val="004D1C9A"/>
    <w:rsid w:val="004D355E"/>
    <w:rsid w:val="004D40A5"/>
    <w:rsid w:val="004D4B0A"/>
    <w:rsid w:val="004D5FDC"/>
    <w:rsid w:val="004D6645"/>
    <w:rsid w:val="004E00D0"/>
    <w:rsid w:val="004E4812"/>
    <w:rsid w:val="004E7A43"/>
    <w:rsid w:val="004F0343"/>
    <w:rsid w:val="004F42E9"/>
    <w:rsid w:val="004F557A"/>
    <w:rsid w:val="004F6132"/>
    <w:rsid w:val="004F7112"/>
    <w:rsid w:val="004F759C"/>
    <w:rsid w:val="005016D6"/>
    <w:rsid w:val="00501A8E"/>
    <w:rsid w:val="00502D34"/>
    <w:rsid w:val="005048D0"/>
    <w:rsid w:val="005065F9"/>
    <w:rsid w:val="00506AC0"/>
    <w:rsid w:val="005102C2"/>
    <w:rsid w:val="00511380"/>
    <w:rsid w:val="005130EF"/>
    <w:rsid w:val="005145C1"/>
    <w:rsid w:val="005163C7"/>
    <w:rsid w:val="00516DA5"/>
    <w:rsid w:val="00516FF5"/>
    <w:rsid w:val="00521F38"/>
    <w:rsid w:val="00523034"/>
    <w:rsid w:val="005235F8"/>
    <w:rsid w:val="0052387A"/>
    <w:rsid w:val="0052412F"/>
    <w:rsid w:val="005306BC"/>
    <w:rsid w:val="00535948"/>
    <w:rsid w:val="00545140"/>
    <w:rsid w:val="00545794"/>
    <w:rsid w:val="00545DAF"/>
    <w:rsid w:val="00546F92"/>
    <w:rsid w:val="00550D9C"/>
    <w:rsid w:val="00551182"/>
    <w:rsid w:val="00552E58"/>
    <w:rsid w:val="005628FC"/>
    <w:rsid w:val="0056428B"/>
    <w:rsid w:val="005645C2"/>
    <w:rsid w:val="00566670"/>
    <w:rsid w:val="00566F1A"/>
    <w:rsid w:val="00567D8A"/>
    <w:rsid w:val="00567F2B"/>
    <w:rsid w:val="00570E00"/>
    <w:rsid w:val="0057120F"/>
    <w:rsid w:val="0057171F"/>
    <w:rsid w:val="00574EE1"/>
    <w:rsid w:val="00577323"/>
    <w:rsid w:val="00577F6F"/>
    <w:rsid w:val="00581592"/>
    <w:rsid w:val="00586B0A"/>
    <w:rsid w:val="00587965"/>
    <w:rsid w:val="00590292"/>
    <w:rsid w:val="005A2DB7"/>
    <w:rsid w:val="005B1BA4"/>
    <w:rsid w:val="005B23B6"/>
    <w:rsid w:val="005B3E75"/>
    <w:rsid w:val="005B5E4E"/>
    <w:rsid w:val="005B6D2F"/>
    <w:rsid w:val="005C0E30"/>
    <w:rsid w:val="005C3151"/>
    <w:rsid w:val="005C4E98"/>
    <w:rsid w:val="005D0CD9"/>
    <w:rsid w:val="005D3CCF"/>
    <w:rsid w:val="005D4EE5"/>
    <w:rsid w:val="005E3D86"/>
    <w:rsid w:val="005F37A8"/>
    <w:rsid w:val="005F46CB"/>
    <w:rsid w:val="005F66CC"/>
    <w:rsid w:val="00600179"/>
    <w:rsid w:val="00602062"/>
    <w:rsid w:val="00607432"/>
    <w:rsid w:val="00612F30"/>
    <w:rsid w:val="006162A7"/>
    <w:rsid w:val="00617F0F"/>
    <w:rsid w:val="00621223"/>
    <w:rsid w:val="0062556E"/>
    <w:rsid w:val="00627942"/>
    <w:rsid w:val="0063013F"/>
    <w:rsid w:val="006304E1"/>
    <w:rsid w:val="0063634A"/>
    <w:rsid w:val="00642D49"/>
    <w:rsid w:val="006469AE"/>
    <w:rsid w:val="00646E2C"/>
    <w:rsid w:val="00652A6C"/>
    <w:rsid w:val="0065644F"/>
    <w:rsid w:val="0065779C"/>
    <w:rsid w:val="00663E07"/>
    <w:rsid w:val="006642D9"/>
    <w:rsid w:val="006645B2"/>
    <w:rsid w:val="00664DC4"/>
    <w:rsid w:val="00666502"/>
    <w:rsid w:val="00667373"/>
    <w:rsid w:val="00667C31"/>
    <w:rsid w:val="006729FD"/>
    <w:rsid w:val="00681254"/>
    <w:rsid w:val="006833D7"/>
    <w:rsid w:val="00686187"/>
    <w:rsid w:val="006865FA"/>
    <w:rsid w:val="0069065B"/>
    <w:rsid w:val="00690D85"/>
    <w:rsid w:val="00692C1E"/>
    <w:rsid w:val="006945F5"/>
    <w:rsid w:val="006A0324"/>
    <w:rsid w:val="006A1FA1"/>
    <w:rsid w:val="006A2088"/>
    <w:rsid w:val="006A210D"/>
    <w:rsid w:val="006B00D6"/>
    <w:rsid w:val="006B4A11"/>
    <w:rsid w:val="006B4F77"/>
    <w:rsid w:val="006C424A"/>
    <w:rsid w:val="006C45DF"/>
    <w:rsid w:val="006C4A67"/>
    <w:rsid w:val="006D03AC"/>
    <w:rsid w:val="006D1064"/>
    <w:rsid w:val="006D15D9"/>
    <w:rsid w:val="006D16C6"/>
    <w:rsid w:val="006D1C00"/>
    <w:rsid w:val="006D275C"/>
    <w:rsid w:val="006D39EA"/>
    <w:rsid w:val="006D6446"/>
    <w:rsid w:val="006E0D6E"/>
    <w:rsid w:val="006E160F"/>
    <w:rsid w:val="006E3599"/>
    <w:rsid w:val="006E3876"/>
    <w:rsid w:val="006E52CA"/>
    <w:rsid w:val="006F1DF1"/>
    <w:rsid w:val="006F4F1E"/>
    <w:rsid w:val="006F743A"/>
    <w:rsid w:val="0070047B"/>
    <w:rsid w:val="00701FCB"/>
    <w:rsid w:val="007028F7"/>
    <w:rsid w:val="0070457B"/>
    <w:rsid w:val="00704A93"/>
    <w:rsid w:val="00711426"/>
    <w:rsid w:val="0071471A"/>
    <w:rsid w:val="007148C5"/>
    <w:rsid w:val="00721245"/>
    <w:rsid w:val="00723D57"/>
    <w:rsid w:val="007247DE"/>
    <w:rsid w:val="007252A1"/>
    <w:rsid w:val="00725FD6"/>
    <w:rsid w:val="00726200"/>
    <w:rsid w:val="007360BD"/>
    <w:rsid w:val="007374A7"/>
    <w:rsid w:val="00737B07"/>
    <w:rsid w:val="00737D60"/>
    <w:rsid w:val="00737ECE"/>
    <w:rsid w:val="007404D8"/>
    <w:rsid w:val="00740951"/>
    <w:rsid w:val="00743E62"/>
    <w:rsid w:val="00751E8D"/>
    <w:rsid w:val="00753E49"/>
    <w:rsid w:val="0075522C"/>
    <w:rsid w:val="007578C3"/>
    <w:rsid w:val="007610FD"/>
    <w:rsid w:val="00766204"/>
    <w:rsid w:val="007712A1"/>
    <w:rsid w:val="007732A6"/>
    <w:rsid w:val="007735AC"/>
    <w:rsid w:val="007741C4"/>
    <w:rsid w:val="00774897"/>
    <w:rsid w:val="00774A49"/>
    <w:rsid w:val="00774BC6"/>
    <w:rsid w:val="007778BC"/>
    <w:rsid w:val="00780456"/>
    <w:rsid w:val="00780BFA"/>
    <w:rsid w:val="00780D6D"/>
    <w:rsid w:val="00780E54"/>
    <w:rsid w:val="00781B66"/>
    <w:rsid w:val="007825C7"/>
    <w:rsid w:val="00782D2C"/>
    <w:rsid w:val="007830CB"/>
    <w:rsid w:val="007902E8"/>
    <w:rsid w:val="007909CA"/>
    <w:rsid w:val="00791867"/>
    <w:rsid w:val="00791A8A"/>
    <w:rsid w:val="007950E6"/>
    <w:rsid w:val="00797D18"/>
    <w:rsid w:val="007A36EF"/>
    <w:rsid w:val="007B1012"/>
    <w:rsid w:val="007B6B0B"/>
    <w:rsid w:val="007C3211"/>
    <w:rsid w:val="007C48F6"/>
    <w:rsid w:val="007C4B0A"/>
    <w:rsid w:val="007D25CE"/>
    <w:rsid w:val="007D425C"/>
    <w:rsid w:val="007E01DA"/>
    <w:rsid w:val="007E14AE"/>
    <w:rsid w:val="007E4DB9"/>
    <w:rsid w:val="007F0A24"/>
    <w:rsid w:val="007F3876"/>
    <w:rsid w:val="007F4F94"/>
    <w:rsid w:val="007F60E9"/>
    <w:rsid w:val="007F7309"/>
    <w:rsid w:val="0080178D"/>
    <w:rsid w:val="00801FD4"/>
    <w:rsid w:val="008021F2"/>
    <w:rsid w:val="0080587C"/>
    <w:rsid w:val="00806A83"/>
    <w:rsid w:val="00810048"/>
    <w:rsid w:val="008111C3"/>
    <w:rsid w:val="00811AB4"/>
    <w:rsid w:val="00813D8A"/>
    <w:rsid w:val="00815ABE"/>
    <w:rsid w:val="008207EC"/>
    <w:rsid w:val="0082140E"/>
    <w:rsid w:val="008214B8"/>
    <w:rsid w:val="008219F5"/>
    <w:rsid w:val="00824128"/>
    <w:rsid w:val="008260F4"/>
    <w:rsid w:val="00831574"/>
    <w:rsid w:val="00832429"/>
    <w:rsid w:val="00834EF8"/>
    <w:rsid w:val="00835E9E"/>
    <w:rsid w:val="00837742"/>
    <w:rsid w:val="00840756"/>
    <w:rsid w:val="00840E49"/>
    <w:rsid w:val="00841518"/>
    <w:rsid w:val="0085084A"/>
    <w:rsid w:val="0085467E"/>
    <w:rsid w:val="00856515"/>
    <w:rsid w:val="00860E82"/>
    <w:rsid w:val="0086257D"/>
    <w:rsid w:val="00862FE5"/>
    <w:rsid w:val="00863BC2"/>
    <w:rsid w:val="0086467E"/>
    <w:rsid w:val="0086768F"/>
    <w:rsid w:val="00867DE9"/>
    <w:rsid w:val="008721AA"/>
    <w:rsid w:val="00874B50"/>
    <w:rsid w:val="00875FE5"/>
    <w:rsid w:val="00880B86"/>
    <w:rsid w:val="00881B48"/>
    <w:rsid w:val="0088365C"/>
    <w:rsid w:val="008849D5"/>
    <w:rsid w:val="00884F18"/>
    <w:rsid w:val="008851E4"/>
    <w:rsid w:val="00887F61"/>
    <w:rsid w:val="0089073F"/>
    <w:rsid w:val="00890974"/>
    <w:rsid w:val="00892072"/>
    <w:rsid w:val="00892345"/>
    <w:rsid w:val="00892AA4"/>
    <w:rsid w:val="0089355A"/>
    <w:rsid w:val="00893995"/>
    <w:rsid w:val="00894416"/>
    <w:rsid w:val="00895977"/>
    <w:rsid w:val="00896E92"/>
    <w:rsid w:val="00897D88"/>
    <w:rsid w:val="008A1D47"/>
    <w:rsid w:val="008A313E"/>
    <w:rsid w:val="008A33A3"/>
    <w:rsid w:val="008A3B10"/>
    <w:rsid w:val="008A4417"/>
    <w:rsid w:val="008B2E60"/>
    <w:rsid w:val="008B4281"/>
    <w:rsid w:val="008C0D2F"/>
    <w:rsid w:val="008C1CB8"/>
    <w:rsid w:val="008C2F20"/>
    <w:rsid w:val="008C5497"/>
    <w:rsid w:val="008C6C64"/>
    <w:rsid w:val="008D074F"/>
    <w:rsid w:val="008D2A88"/>
    <w:rsid w:val="008D6EA1"/>
    <w:rsid w:val="008E4954"/>
    <w:rsid w:val="008F1262"/>
    <w:rsid w:val="008F18D8"/>
    <w:rsid w:val="008F3CEE"/>
    <w:rsid w:val="008F43B1"/>
    <w:rsid w:val="008F4D6A"/>
    <w:rsid w:val="00901B4C"/>
    <w:rsid w:val="00902861"/>
    <w:rsid w:val="00904C39"/>
    <w:rsid w:val="00905280"/>
    <w:rsid w:val="0091007D"/>
    <w:rsid w:val="00921063"/>
    <w:rsid w:val="0092229E"/>
    <w:rsid w:val="00926841"/>
    <w:rsid w:val="00927C2F"/>
    <w:rsid w:val="00932B33"/>
    <w:rsid w:val="00936D2A"/>
    <w:rsid w:val="009405EE"/>
    <w:rsid w:val="009412B3"/>
    <w:rsid w:val="0094738B"/>
    <w:rsid w:val="00950B0B"/>
    <w:rsid w:val="00957C32"/>
    <w:rsid w:val="00961B24"/>
    <w:rsid w:val="00970C68"/>
    <w:rsid w:val="0097427D"/>
    <w:rsid w:val="0097543D"/>
    <w:rsid w:val="009755FF"/>
    <w:rsid w:val="00975D7D"/>
    <w:rsid w:val="0097657E"/>
    <w:rsid w:val="0097719B"/>
    <w:rsid w:val="009772A7"/>
    <w:rsid w:val="009821E4"/>
    <w:rsid w:val="00985017"/>
    <w:rsid w:val="0098651A"/>
    <w:rsid w:val="00990C40"/>
    <w:rsid w:val="00992424"/>
    <w:rsid w:val="00993B2F"/>
    <w:rsid w:val="009A69A0"/>
    <w:rsid w:val="009A7EE2"/>
    <w:rsid w:val="009B3770"/>
    <w:rsid w:val="009B4E0B"/>
    <w:rsid w:val="009B4F00"/>
    <w:rsid w:val="009B4F94"/>
    <w:rsid w:val="009C04AC"/>
    <w:rsid w:val="009C2E0A"/>
    <w:rsid w:val="009C3A47"/>
    <w:rsid w:val="009C53CB"/>
    <w:rsid w:val="009C670F"/>
    <w:rsid w:val="009D063C"/>
    <w:rsid w:val="009D270C"/>
    <w:rsid w:val="009D576D"/>
    <w:rsid w:val="009D60FC"/>
    <w:rsid w:val="009D6F68"/>
    <w:rsid w:val="009D7F62"/>
    <w:rsid w:val="009E3CC8"/>
    <w:rsid w:val="009E45A3"/>
    <w:rsid w:val="009E5949"/>
    <w:rsid w:val="009E5DB0"/>
    <w:rsid w:val="009F1E62"/>
    <w:rsid w:val="009F4C46"/>
    <w:rsid w:val="00A02545"/>
    <w:rsid w:val="00A067A7"/>
    <w:rsid w:val="00A07D11"/>
    <w:rsid w:val="00A10534"/>
    <w:rsid w:val="00A13CAF"/>
    <w:rsid w:val="00A17144"/>
    <w:rsid w:val="00A2114A"/>
    <w:rsid w:val="00A23876"/>
    <w:rsid w:val="00A239EE"/>
    <w:rsid w:val="00A252CC"/>
    <w:rsid w:val="00A25B7A"/>
    <w:rsid w:val="00A2607C"/>
    <w:rsid w:val="00A26A0E"/>
    <w:rsid w:val="00A26AB1"/>
    <w:rsid w:val="00A412BC"/>
    <w:rsid w:val="00A418E6"/>
    <w:rsid w:val="00A432A5"/>
    <w:rsid w:val="00A440C3"/>
    <w:rsid w:val="00A50737"/>
    <w:rsid w:val="00A51278"/>
    <w:rsid w:val="00A51CE8"/>
    <w:rsid w:val="00A63A7E"/>
    <w:rsid w:val="00A63E11"/>
    <w:rsid w:val="00A672C0"/>
    <w:rsid w:val="00A72240"/>
    <w:rsid w:val="00A73CDA"/>
    <w:rsid w:val="00A75E61"/>
    <w:rsid w:val="00A77CB8"/>
    <w:rsid w:val="00A77D92"/>
    <w:rsid w:val="00A80A4A"/>
    <w:rsid w:val="00A81A40"/>
    <w:rsid w:val="00A82573"/>
    <w:rsid w:val="00A8688E"/>
    <w:rsid w:val="00A93E07"/>
    <w:rsid w:val="00A97012"/>
    <w:rsid w:val="00AA0855"/>
    <w:rsid w:val="00AA1494"/>
    <w:rsid w:val="00AA3527"/>
    <w:rsid w:val="00AA3F29"/>
    <w:rsid w:val="00AA55A9"/>
    <w:rsid w:val="00AB6371"/>
    <w:rsid w:val="00AB75CE"/>
    <w:rsid w:val="00AD09A5"/>
    <w:rsid w:val="00AD0B91"/>
    <w:rsid w:val="00AD6C6B"/>
    <w:rsid w:val="00AE0862"/>
    <w:rsid w:val="00AE0E1D"/>
    <w:rsid w:val="00AE1ECD"/>
    <w:rsid w:val="00AE219D"/>
    <w:rsid w:val="00AE33F4"/>
    <w:rsid w:val="00AE3FCD"/>
    <w:rsid w:val="00AE5BCF"/>
    <w:rsid w:val="00AE6814"/>
    <w:rsid w:val="00AE6DFD"/>
    <w:rsid w:val="00AF16F7"/>
    <w:rsid w:val="00AF2FE6"/>
    <w:rsid w:val="00AF3741"/>
    <w:rsid w:val="00AF5CC7"/>
    <w:rsid w:val="00B018DB"/>
    <w:rsid w:val="00B0448D"/>
    <w:rsid w:val="00B04B07"/>
    <w:rsid w:val="00B04C8D"/>
    <w:rsid w:val="00B05CA3"/>
    <w:rsid w:val="00B1560E"/>
    <w:rsid w:val="00B1777E"/>
    <w:rsid w:val="00B21913"/>
    <w:rsid w:val="00B32C4A"/>
    <w:rsid w:val="00B32CFC"/>
    <w:rsid w:val="00B33514"/>
    <w:rsid w:val="00B37C78"/>
    <w:rsid w:val="00B45908"/>
    <w:rsid w:val="00B5066C"/>
    <w:rsid w:val="00B51BD1"/>
    <w:rsid w:val="00B538C4"/>
    <w:rsid w:val="00B56BFC"/>
    <w:rsid w:val="00B57728"/>
    <w:rsid w:val="00B627F5"/>
    <w:rsid w:val="00B6529E"/>
    <w:rsid w:val="00B7005C"/>
    <w:rsid w:val="00B71685"/>
    <w:rsid w:val="00B73D34"/>
    <w:rsid w:val="00B74C81"/>
    <w:rsid w:val="00B75170"/>
    <w:rsid w:val="00B75532"/>
    <w:rsid w:val="00B77ECC"/>
    <w:rsid w:val="00B826BF"/>
    <w:rsid w:val="00B85DA0"/>
    <w:rsid w:val="00B85F3F"/>
    <w:rsid w:val="00B867A6"/>
    <w:rsid w:val="00B87B83"/>
    <w:rsid w:val="00B90B4D"/>
    <w:rsid w:val="00B922C0"/>
    <w:rsid w:val="00B954BE"/>
    <w:rsid w:val="00BA3B9D"/>
    <w:rsid w:val="00BA3EF7"/>
    <w:rsid w:val="00BA5E57"/>
    <w:rsid w:val="00BA6BD3"/>
    <w:rsid w:val="00BA6CBF"/>
    <w:rsid w:val="00BB154E"/>
    <w:rsid w:val="00BC0080"/>
    <w:rsid w:val="00BC08FB"/>
    <w:rsid w:val="00BC0AC7"/>
    <w:rsid w:val="00BC4945"/>
    <w:rsid w:val="00BC49AD"/>
    <w:rsid w:val="00BC5F58"/>
    <w:rsid w:val="00BC60EB"/>
    <w:rsid w:val="00BD02EF"/>
    <w:rsid w:val="00BD1E77"/>
    <w:rsid w:val="00BD2C82"/>
    <w:rsid w:val="00BD3201"/>
    <w:rsid w:val="00BD629D"/>
    <w:rsid w:val="00BD63EC"/>
    <w:rsid w:val="00BE0885"/>
    <w:rsid w:val="00BE29F7"/>
    <w:rsid w:val="00BE47AE"/>
    <w:rsid w:val="00BE603D"/>
    <w:rsid w:val="00BE621E"/>
    <w:rsid w:val="00BE6454"/>
    <w:rsid w:val="00BF044C"/>
    <w:rsid w:val="00BF1BA4"/>
    <w:rsid w:val="00BF3A15"/>
    <w:rsid w:val="00BF6CF2"/>
    <w:rsid w:val="00BF6DFE"/>
    <w:rsid w:val="00BF7FFA"/>
    <w:rsid w:val="00C018F0"/>
    <w:rsid w:val="00C06179"/>
    <w:rsid w:val="00C1114B"/>
    <w:rsid w:val="00C11C0F"/>
    <w:rsid w:val="00C1430E"/>
    <w:rsid w:val="00C16267"/>
    <w:rsid w:val="00C16664"/>
    <w:rsid w:val="00C23038"/>
    <w:rsid w:val="00C2550C"/>
    <w:rsid w:val="00C25D2E"/>
    <w:rsid w:val="00C2604F"/>
    <w:rsid w:val="00C312F7"/>
    <w:rsid w:val="00C31A9C"/>
    <w:rsid w:val="00C31B5D"/>
    <w:rsid w:val="00C31E74"/>
    <w:rsid w:val="00C32D69"/>
    <w:rsid w:val="00C33D02"/>
    <w:rsid w:val="00C33EC9"/>
    <w:rsid w:val="00C3467D"/>
    <w:rsid w:val="00C36BBD"/>
    <w:rsid w:val="00C372A7"/>
    <w:rsid w:val="00C41EB0"/>
    <w:rsid w:val="00C45C99"/>
    <w:rsid w:val="00C46C73"/>
    <w:rsid w:val="00C475D2"/>
    <w:rsid w:val="00C64488"/>
    <w:rsid w:val="00C660D4"/>
    <w:rsid w:val="00C666E1"/>
    <w:rsid w:val="00C6680B"/>
    <w:rsid w:val="00C66BC0"/>
    <w:rsid w:val="00C67159"/>
    <w:rsid w:val="00C74AAA"/>
    <w:rsid w:val="00C75CCB"/>
    <w:rsid w:val="00C76AF1"/>
    <w:rsid w:val="00C81F05"/>
    <w:rsid w:val="00C822C9"/>
    <w:rsid w:val="00C859AF"/>
    <w:rsid w:val="00C86519"/>
    <w:rsid w:val="00C911AB"/>
    <w:rsid w:val="00C9248C"/>
    <w:rsid w:val="00C97662"/>
    <w:rsid w:val="00CA23B4"/>
    <w:rsid w:val="00CA2D88"/>
    <w:rsid w:val="00CA3520"/>
    <w:rsid w:val="00CA4854"/>
    <w:rsid w:val="00CA6010"/>
    <w:rsid w:val="00CB11F7"/>
    <w:rsid w:val="00CB1F22"/>
    <w:rsid w:val="00CB25BF"/>
    <w:rsid w:val="00CB48BC"/>
    <w:rsid w:val="00CB655A"/>
    <w:rsid w:val="00CC0B03"/>
    <w:rsid w:val="00CC326A"/>
    <w:rsid w:val="00CC32C4"/>
    <w:rsid w:val="00CC537A"/>
    <w:rsid w:val="00CE0C41"/>
    <w:rsid w:val="00CE0C99"/>
    <w:rsid w:val="00CE4C7B"/>
    <w:rsid w:val="00CF04EA"/>
    <w:rsid w:val="00CF08D9"/>
    <w:rsid w:val="00CF569A"/>
    <w:rsid w:val="00CF7948"/>
    <w:rsid w:val="00D00751"/>
    <w:rsid w:val="00D035B4"/>
    <w:rsid w:val="00D0523C"/>
    <w:rsid w:val="00D10A5C"/>
    <w:rsid w:val="00D1288D"/>
    <w:rsid w:val="00D20921"/>
    <w:rsid w:val="00D21295"/>
    <w:rsid w:val="00D22412"/>
    <w:rsid w:val="00D2289B"/>
    <w:rsid w:val="00D25D48"/>
    <w:rsid w:val="00D279BE"/>
    <w:rsid w:val="00D30214"/>
    <w:rsid w:val="00D314C8"/>
    <w:rsid w:val="00D32CFA"/>
    <w:rsid w:val="00D34FD6"/>
    <w:rsid w:val="00D35E06"/>
    <w:rsid w:val="00D36EBD"/>
    <w:rsid w:val="00D40016"/>
    <w:rsid w:val="00D403D2"/>
    <w:rsid w:val="00D4070B"/>
    <w:rsid w:val="00D42220"/>
    <w:rsid w:val="00D45EAC"/>
    <w:rsid w:val="00D45F21"/>
    <w:rsid w:val="00D45F48"/>
    <w:rsid w:val="00D46450"/>
    <w:rsid w:val="00D467BC"/>
    <w:rsid w:val="00D46D7B"/>
    <w:rsid w:val="00D46F52"/>
    <w:rsid w:val="00D50F45"/>
    <w:rsid w:val="00D520F5"/>
    <w:rsid w:val="00D54C89"/>
    <w:rsid w:val="00D55E01"/>
    <w:rsid w:val="00D60755"/>
    <w:rsid w:val="00D60763"/>
    <w:rsid w:val="00D60B80"/>
    <w:rsid w:val="00D60F07"/>
    <w:rsid w:val="00D611BB"/>
    <w:rsid w:val="00D63B50"/>
    <w:rsid w:val="00D65109"/>
    <w:rsid w:val="00D67886"/>
    <w:rsid w:val="00D7105E"/>
    <w:rsid w:val="00D805AB"/>
    <w:rsid w:val="00D81396"/>
    <w:rsid w:val="00D837B7"/>
    <w:rsid w:val="00D84550"/>
    <w:rsid w:val="00D84661"/>
    <w:rsid w:val="00D84736"/>
    <w:rsid w:val="00D84948"/>
    <w:rsid w:val="00D84E9F"/>
    <w:rsid w:val="00D85D9E"/>
    <w:rsid w:val="00D952BA"/>
    <w:rsid w:val="00D955AC"/>
    <w:rsid w:val="00D95D98"/>
    <w:rsid w:val="00DA68A6"/>
    <w:rsid w:val="00DA7B5E"/>
    <w:rsid w:val="00DB07A1"/>
    <w:rsid w:val="00DB1612"/>
    <w:rsid w:val="00DB554A"/>
    <w:rsid w:val="00DB5700"/>
    <w:rsid w:val="00DB5FDB"/>
    <w:rsid w:val="00DB7D26"/>
    <w:rsid w:val="00DC0C58"/>
    <w:rsid w:val="00DC139D"/>
    <w:rsid w:val="00DC5EE8"/>
    <w:rsid w:val="00DD0805"/>
    <w:rsid w:val="00DD3C93"/>
    <w:rsid w:val="00DD4FCC"/>
    <w:rsid w:val="00DD5B6A"/>
    <w:rsid w:val="00DD63DB"/>
    <w:rsid w:val="00DE2285"/>
    <w:rsid w:val="00DE6DF1"/>
    <w:rsid w:val="00DE741D"/>
    <w:rsid w:val="00DF604D"/>
    <w:rsid w:val="00DF6924"/>
    <w:rsid w:val="00DF78A3"/>
    <w:rsid w:val="00E03314"/>
    <w:rsid w:val="00E04CBC"/>
    <w:rsid w:val="00E06B70"/>
    <w:rsid w:val="00E07D8F"/>
    <w:rsid w:val="00E11581"/>
    <w:rsid w:val="00E11970"/>
    <w:rsid w:val="00E1342E"/>
    <w:rsid w:val="00E14D30"/>
    <w:rsid w:val="00E159AE"/>
    <w:rsid w:val="00E163BB"/>
    <w:rsid w:val="00E16E7C"/>
    <w:rsid w:val="00E20AFA"/>
    <w:rsid w:val="00E22B96"/>
    <w:rsid w:val="00E27325"/>
    <w:rsid w:val="00E37EE6"/>
    <w:rsid w:val="00E41097"/>
    <w:rsid w:val="00E4128A"/>
    <w:rsid w:val="00E41DD8"/>
    <w:rsid w:val="00E42F17"/>
    <w:rsid w:val="00E4332B"/>
    <w:rsid w:val="00E46A62"/>
    <w:rsid w:val="00E50A7A"/>
    <w:rsid w:val="00E51B7E"/>
    <w:rsid w:val="00E5657F"/>
    <w:rsid w:val="00E57789"/>
    <w:rsid w:val="00E57F88"/>
    <w:rsid w:val="00E63673"/>
    <w:rsid w:val="00E6425F"/>
    <w:rsid w:val="00E6779B"/>
    <w:rsid w:val="00E70568"/>
    <w:rsid w:val="00E709DD"/>
    <w:rsid w:val="00E716C4"/>
    <w:rsid w:val="00E76B85"/>
    <w:rsid w:val="00E86E3E"/>
    <w:rsid w:val="00E87B65"/>
    <w:rsid w:val="00E92047"/>
    <w:rsid w:val="00E92604"/>
    <w:rsid w:val="00E936C2"/>
    <w:rsid w:val="00E94356"/>
    <w:rsid w:val="00E94FE4"/>
    <w:rsid w:val="00E952F2"/>
    <w:rsid w:val="00E955D0"/>
    <w:rsid w:val="00E95E2D"/>
    <w:rsid w:val="00EA1BF2"/>
    <w:rsid w:val="00EA28BF"/>
    <w:rsid w:val="00EA487C"/>
    <w:rsid w:val="00EA7C9A"/>
    <w:rsid w:val="00EB0ABE"/>
    <w:rsid w:val="00EB1213"/>
    <w:rsid w:val="00EB1812"/>
    <w:rsid w:val="00EB3D27"/>
    <w:rsid w:val="00EB4C2E"/>
    <w:rsid w:val="00EB5FF9"/>
    <w:rsid w:val="00EB6AED"/>
    <w:rsid w:val="00EC491A"/>
    <w:rsid w:val="00EC5F28"/>
    <w:rsid w:val="00ED0405"/>
    <w:rsid w:val="00ED2360"/>
    <w:rsid w:val="00ED2F2A"/>
    <w:rsid w:val="00ED61A2"/>
    <w:rsid w:val="00ED6208"/>
    <w:rsid w:val="00ED7683"/>
    <w:rsid w:val="00EE0957"/>
    <w:rsid w:val="00EE133B"/>
    <w:rsid w:val="00EE444B"/>
    <w:rsid w:val="00EE5D0F"/>
    <w:rsid w:val="00EE7AA0"/>
    <w:rsid w:val="00EF0F35"/>
    <w:rsid w:val="00EF13EF"/>
    <w:rsid w:val="00EF1A72"/>
    <w:rsid w:val="00EF389B"/>
    <w:rsid w:val="00EF3900"/>
    <w:rsid w:val="00EF5607"/>
    <w:rsid w:val="00EF6D51"/>
    <w:rsid w:val="00F00EEA"/>
    <w:rsid w:val="00F013EB"/>
    <w:rsid w:val="00F01F6D"/>
    <w:rsid w:val="00F04A78"/>
    <w:rsid w:val="00F05411"/>
    <w:rsid w:val="00F055EE"/>
    <w:rsid w:val="00F05EAB"/>
    <w:rsid w:val="00F0696D"/>
    <w:rsid w:val="00F1381F"/>
    <w:rsid w:val="00F168C5"/>
    <w:rsid w:val="00F212DF"/>
    <w:rsid w:val="00F21BEE"/>
    <w:rsid w:val="00F21CEA"/>
    <w:rsid w:val="00F27727"/>
    <w:rsid w:val="00F31394"/>
    <w:rsid w:val="00F32705"/>
    <w:rsid w:val="00F33BBE"/>
    <w:rsid w:val="00F34919"/>
    <w:rsid w:val="00F34D1B"/>
    <w:rsid w:val="00F35CDD"/>
    <w:rsid w:val="00F41647"/>
    <w:rsid w:val="00F42FB4"/>
    <w:rsid w:val="00F51EA5"/>
    <w:rsid w:val="00F56A47"/>
    <w:rsid w:val="00F60A0D"/>
    <w:rsid w:val="00F60AE6"/>
    <w:rsid w:val="00F6110C"/>
    <w:rsid w:val="00F61A98"/>
    <w:rsid w:val="00F624A3"/>
    <w:rsid w:val="00F62F2B"/>
    <w:rsid w:val="00F64EB3"/>
    <w:rsid w:val="00F66FBA"/>
    <w:rsid w:val="00F7239D"/>
    <w:rsid w:val="00F72549"/>
    <w:rsid w:val="00F73345"/>
    <w:rsid w:val="00F8150F"/>
    <w:rsid w:val="00F84C5E"/>
    <w:rsid w:val="00F85D4A"/>
    <w:rsid w:val="00F86A08"/>
    <w:rsid w:val="00F86FF2"/>
    <w:rsid w:val="00F951A2"/>
    <w:rsid w:val="00F952BB"/>
    <w:rsid w:val="00F96C0D"/>
    <w:rsid w:val="00F97C73"/>
    <w:rsid w:val="00FA1939"/>
    <w:rsid w:val="00FA2A51"/>
    <w:rsid w:val="00FA59C2"/>
    <w:rsid w:val="00FA73FF"/>
    <w:rsid w:val="00FB1242"/>
    <w:rsid w:val="00FB2411"/>
    <w:rsid w:val="00FB2573"/>
    <w:rsid w:val="00FB44F2"/>
    <w:rsid w:val="00FB67D1"/>
    <w:rsid w:val="00FB7973"/>
    <w:rsid w:val="00FC0565"/>
    <w:rsid w:val="00FC0DEE"/>
    <w:rsid w:val="00FC344D"/>
    <w:rsid w:val="00FC3453"/>
    <w:rsid w:val="00FC6A03"/>
    <w:rsid w:val="00FD1295"/>
    <w:rsid w:val="00FD6D04"/>
    <w:rsid w:val="00FE1022"/>
    <w:rsid w:val="00FE3616"/>
    <w:rsid w:val="00FE4DA9"/>
    <w:rsid w:val="00FE6352"/>
    <w:rsid w:val="00FF0063"/>
    <w:rsid w:val="00FF18B6"/>
    <w:rsid w:val="00FF27E3"/>
    <w:rsid w:val="00FF5357"/>
    <w:rsid w:val="00FF6DC4"/>
  </w:rsids>
  <m:mathPr>
    <m:mathFont m:val="Cambria Math"/>
    <m:brkBin m:val="before"/>
    <m:brkBinSub m:val="--"/>
    <m:smallFrac m:val="0"/>
    <m:dispDef/>
    <m:lMargin m:val="0"/>
    <m:rMargin m:val="0"/>
    <m:defJc m:val="centerGroup"/>
    <m:wrapIndent m:val="1440"/>
    <m:intLim m:val="subSup"/>
    <m:naryLim m:val="undOvr"/>
  </m:mathPr>
  <w:themeFontLang w:val="en-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9A339"/>
  <w15:chartTrackingRefBased/>
  <w15:docId w15:val="{72D2AA22-1254-8D45-9F69-B910E5712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4B07"/>
    <w:rPr>
      <w:rFonts w:ascii="Times New Roman" w:eastAsia="Times New Roman" w:hAnsi="Times New Roman" w:cs="Times New Roman"/>
      <w:lang w:eastAsia="en-GB"/>
    </w:rPr>
  </w:style>
  <w:style w:type="paragraph" w:styleId="Heading3">
    <w:name w:val="heading 3"/>
    <w:basedOn w:val="Normal"/>
    <w:next w:val="Normal"/>
    <w:link w:val="Heading3Char"/>
    <w:uiPriority w:val="9"/>
    <w:unhideWhenUsed/>
    <w:qFormat/>
    <w:rsid w:val="00F34919"/>
    <w:pPr>
      <w:keepNext/>
      <w:keepLines/>
      <w:numPr>
        <w:ilvl w:val="2"/>
        <w:numId w:val="31"/>
      </w:numPr>
      <w:spacing w:before="40" w:line="480" w:lineRule="auto"/>
      <w:outlineLvl w:val="2"/>
    </w:pPr>
    <w:rPr>
      <w:rFonts w:eastAsiaTheme="majorEastAsia" w:cstheme="majorBidi"/>
      <w:i/>
      <w:color w:val="000000" w:themeColor="text1"/>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5CCB"/>
    <w:rPr>
      <w:sz w:val="16"/>
      <w:szCs w:val="16"/>
    </w:rPr>
  </w:style>
  <w:style w:type="paragraph" w:styleId="CommentText">
    <w:name w:val="annotation text"/>
    <w:basedOn w:val="Normal"/>
    <w:link w:val="CommentTextChar"/>
    <w:uiPriority w:val="99"/>
    <w:unhideWhenUsed/>
    <w:rsid w:val="00C75CCB"/>
    <w:rPr>
      <w:sz w:val="20"/>
      <w:szCs w:val="20"/>
    </w:rPr>
  </w:style>
  <w:style w:type="character" w:customStyle="1" w:styleId="CommentTextChar">
    <w:name w:val="Comment Text Char"/>
    <w:basedOn w:val="DefaultParagraphFont"/>
    <w:link w:val="CommentText"/>
    <w:uiPriority w:val="99"/>
    <w:rsid w:val="00C75CC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75CCB"/>
    <w:rPr>
      <w:b/>
      <w:bCs/>
    </w:rPr>
  </w:style>
  <w:style w:type="character" w:customStyle="1" w:styleId="CommentSubjectChar">
    <w:name w:val="Comment Subject Char"/>
    <w:basedOn w:val="CommentTextChar"/>
    <w:link w:val="CommentSubject"/>
    <w:uiPriority w:val="99"/>
    <w:semiHidden/>
    <w:rsid w:val="00C75CCB"/>
    <w:rPr>
      <w:rFonts w:ascii="Times New Roman" w:eastAsia="Times New Roman" w:hAnsi="Times New Roman" w:cs="Times New Roman"/>
      <w:b/>
      <w:bCs/>
      <w:sz w:val="20"/>
      <w:szCs w:val="20"/>
      <w:lang w:eastAsia="en-GB"/>
    </w:rPr>
  </w:style>
  <w:style w:type="paragraph" w:styleId="Revision">
    <w:name w:val="Revision"/>
    <w:hidden/>
    <w:uiPriority w:val="99"/>
    <w:semiHidden/>
    <w:rsid w:val="00C75CCB"/>
    <w:rPr>
      <w:rFonts w:ascii="Times New Roman" w:eastAsia="Times New Roman" w:hAnsi="Times New Roman" w:cs="Times New Roman"/>
      <w:lang w:eastAsia="en-GB"/>
    </w:rPr>
  </w:style>
  <w:style w:type="character" w:styleId="Hyperlink">
    <w:name w:val="Hyperlink"/>
    <w:basedOn w:val="DefaultParagraphFont"/>
    <w:uiPriority w:val="99"/>
    <w:unhideWhenUsed/>
    <w:rsid w:val="00E06B70"/>
    <w:rPr>
      <w:color w:val="0000FF"/>
      <w:u w:val="single"/>
    </w:rPr>
  </w:style>
  <w:style w:type="character" w:customStyle="1" w:styleId="apple-converted-space">
    <w:name w:val="apple-converted-space"/>
    <w:basedOn w:val="DefaultParagraphFont"/>
    <w:rsid w:val="00E06B70"/>
  </w:style>
  <w:style w:type="character" w:styleId="FollowedHyperlink">
    <w:name w:val="FollowedHyperlink"/>
    <w:basedOn w:val="DefaultParagraphFont"/>
    <w:uiPriority w:val="99"/>
    <w:semiHidden/>
    <w:unhideWhenUsed/>
    <w:rsid w:val="00E92604"/>
    <w:rPr>
      <w:color w:val="954F72" w:themeColor="followedHyperlink"/>
      <w:u w:val="single"/>
    </w:rPr>
  </w:style>
  <w:style w:type="character" w:customStyle="1" w:styleId="Heading3Char">
    <w:name w:val="Heading 3 Char"/>
    <w:basedOn w:val="DefaultParagraphFont"/>
    <w:link w:val="Heading3"/>
    <w:uiPriority w:val="9"/>
    <w:rsid w:val="00FE3616"/>
    <w:rPr>
      <w:rFonts w:ascii="Times New Roman" w:eastAsiaTheme="majorEastAsia" w:hAnsi="Times New Roman" w:cstheme="majorBidi"/>
      <w:i/>
      <w:color w:val="000000" w:themeColor="text1"/>
      <w:lang w:val="de-DE"/>
    </w:rPr>
  </w:style>
  <w:style w:type="table" w:styleId="TableGrid">
    <w:name w:val="Table Grid"/>
    <w:basedOn w:val="TableNormal"/>
    <w:uiPriority w:val="39"/>
    <w:rsid w:val="008B4281"/>
    <w:pPr>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94B1F"/>
    <w:rPr>
      <w:i/>
      <w:iCs/>
    </w:rPr>
  </w:style>
  <w:style w:type="paragraph" w:styleId="NormalWeb">
    <w:name w:val="Normal (Web)"/>
    <w:basedOn w:val="Normal"/>
    <w:uiPriority w:val="99"/>
    <w:unhideWhenUsed/>
    <w:rsid w:val="003E27EF"/>
    <w:pPr>
      <w:spacing w:before="100" w:beforeAutospacing="1" w:after="100" w:afterAutospacing="1"/>
    </w:pPr>
    <w:rPr>
      <w:lang w:eastAsia="en-US"/>
    </w:rPr>
  </w:style>
  <w:style w:type="character" w:customStyle="1" w:styleId="mathjax-tex">
    <w:name w:val="mathjax-tex"/>
    <w:basedOn w:val="DefaultParagraphFont"/>
    <w:rsid w:val="0088365C"/>
  </w:style>
  <w:style w:type="character" w:customStyle="1" w:styleId="mi">
    <w:name w:val="mi"/>
    <w:basedOn w:val="DefaultParagraphFont"/>
    <w:rsid w:val="0088365C"/>
  </w:style>
  <w:style w:type="character" w:customStyle="1" w:styleId="mn">
    <w:name w:val="mn"/>
    <w:basedOn w:val="DefaultParagraphFont"/>
    <w:rsid w:val="0088365C"/>
  </w:style>
  <w:style w:type="character" w:customStyle="1" w:styleId="mjxassistivemathml">
    <w:name w:val="mjx_assistive_mathml"/>
    <w:basedOn w:val="DefaultParagraphFont"/>
    <w:rsid w:val="0088365C"/>
  </w:style>
  <w:style w:type="paragraph" w:styleId="ListParagraph">
    <w:name w:val="List Paragraph"/>
    <w:basedOn w:val="Normal"/>
    <w:uiPriority w:val="34"/>
    <w:qFormat/>
    <w:rsid w:val="006469AE"/>
    <w:pPr>
      <w:ind w:left="720"/>
      <w:contextualSpacing/>
    </w:pPr>
  </w:style>
  <w:style w:type="character" w:styleId="UnresolvedMention">
    <w:name w:val="Unresolved Mention"/>
    <w:basedOn w:val="DefaultParagraphFont"/>
    <w:uiPriority w:val="99"/>
    <w:semiHidden/>
    <w:unhideWhenUsed/>
    <w:rsid w:val="000D6F37"/>
    <w:rPr>
      <w:color w:val="605E5C"/>
      <w:shd w:val="clear" w:color="auto" w:fill="E1DFDD"/>
    </w:rPr>
  </w:style>
  <w:style w:type="character" w:customStyle="1" w:styleId="authors">
    <w:name w:val="authors"/>
    <w:basedOn w:val="DefaultParagraphFont"/>
    <w:rsid w:val="005B1BA4"/>
  </w:style>
  <w:style w:type="character" w:customStyle="1" w:styleId="Date1">
    <w:name w:val="Date1"/>
    <w:basedOn w:val="DefaultParagraphFont"/>
    <w:rsid w:val="005B1BA4"/>
  </w:style>
  <w:style w:type="character" w:customStyle="1" w:styleId="arttitle">
    <w:name w:val="art_title"/>
    <w:basedOn w:val="DefaultParagraphFont"/>
    <w:rsid w:val="005B1BA4"/>
  </w:style>
  <w:style w:type="character" w:customStyle="1" w:styleId="serialtitle">
    <w:name w:val="serial_title"/>
    <w:basedOn w:val="DefaultParagraphFont"/>
    <w:rsid w:val="005B1BA4"/>
  </w:style>
  <w:style w:type="character" w:customStyle="1" w:styleId="volumeissue">
    <w:name w:val="volume_issue"/>
    <w:basedOn w:val="DefaultParagraphFont"/>
    <w:rsid w:val="005B1BA4"/>
  </w:style>
  <w:style w:type="character" w:customStyle="1" w:styleId="pagerange">
    <w:name w:val="page_range"/>
    <w:basedOn w:val="DefaultParagraphFont"/>
    <w:rsid w:val="005B1BA4"/>
  </w:style>
  <w:style w:type="character" w:customStyle="1" w:styleId="doilink">
    <w:name w:val="doi_link"/>
    <w:basedOn w:val="DefaultParagraphFont"/>
    <w:rsid w:val="005B1BA4"/>
  </w:style>
  <w:style w:type="paragraph" w:styleId="Footer">
    <w:name w:val="footer"/>
    <w:basedOn w:val="Normal"/>
    <w:link w:val="FooterChar"/>
    <w:uiPriority w:val="99"/>
    <w:unhideWhenUsed/>
    <w:rsid w:val="00FB2411"/>
    <w:pPr>
      <w:tabs>
        <w:tab w:val="center" w:pos="4680"/>
        <w:tab w:val="right" w:pos="9360"/>
      </w:tabs>
    </w:pPr>
  </w:style>
  <w:style w:type="character" w:customStyle="1" w:styleId="FooterChar">
    <w:name w:val="Footer Char"/>
    <w:basedOn w:val="DefaultParagraphFont"/>
    <w:link w:val="Footer"/>
    <w:uiPriority w:val="99"/>
    <w:rsid w:val="00FB2411"/>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B2411"/>
  </w:style>
  <w:style w:type="paragraph" w:styleId="Header">
    <w:name w:val="header"/>
    <w:basedOn w:val="Normal"/>
    <w:link w:val="HeaderChar"/>
    <w:uiPriority w:val="99"/>
    <w:unhideWhenUsed/>
    <w:rsid w:val="00FF18B6"/>
    <w:pPr>
      <w:tabs>
        <w:tab w:val="center" w:pos="4680"/>
        <w:tab w:val="right" w:pos="9360"/>
      </w:tabs>
    </w:pPr>
  </w:style>
  <w:style w:type="character" w:customStyle="1" w:styleId="HeaderChar">
    <w:name w:val="Header Char"/>
    <w:basedOn w:val="DefaultParagraphFont"/>
    <w:link w:val="Header"/>
    <w:uiPriority w:val="99"/>
    <w:rsid w:val="00FF18B6"/>
    <w:rPr>
      <w:rFonts w:ascii="Times New Roman" w:eastAsia="Times New Roman" w:hAnsi="Times New Roman" w:cs="Times New Roman"/>
      <w:lang w:eastAsia="en-GB"/>
    </w:rPr>
  </w:style>
  <w:style w:type="character" w:customStyle="1" w:styleId="subtitle-colon">
    <w:name w:val="subtitle-colon"/>
    <w:basedOn w:val="DefaultParagraphFont"/>
    <w:rsid w:val="00456F9F"/>
  </w:style>
  <w:style w:type="character" w:styleId="Strong">
    <w:name w:val="Strong"/>
    <w:basedOn w:val="DefaultParagraphFont"/>
    <w:uiPriority w:val="22"/>
    <w:qFormat/>
    <w:rsid w:val="00F05EAB"/>
    <w:rPr>
      <w:b/>
      <w:bCs/>
    </w:rPr>
  </w:style>
  <w:style w:type="paragraph" w:styleId="Caption">
    <w:name w:val="caption"/>
    <w:basedOn w:val="Normal"/>
    <w:next w:val="Normal"/>
    <w:uiPriority w:val="35"/>
    <w:unhideWhenUsed/>
    <w:qFormat/>
    <w:rsid w:val="006E3876"/>
    <w:pPr>
      <w:spacing w:after="200"/>
    </w:pPr>
    <w:rPr>
      <w:i/>
      <w:iCs/>
      <w:color w:val="44546A" w:themeColor="text2"/>
      <w:sz w:val="18"/>
      <w:szCs w:val="18"/>
    </w:rPr>
  </w:style>
  <w:style w:type="character" w:styleId="LineNumber">
    <w:name w:val="line number"/>
    <w:basedOn w:val="DefaultParagraphFont"/>
    <w:uiPriority w:val="99"/>
    <w:semiHidden/>
    <w:unhideWhenUsed/>
    <w:rsid w:val="004869BE"/>
  </w:style>
  <w:style w:type="paragraph" w:styleId="Bibliography">
    <w:name w:val="Bibliography"/>
    <w:basedOn w:val="Normal"/>
    <w:next w:val="Normal"/>
    <w:uiPriority w:val="37"/>
    <w:unhideWhenUsed/>
    <w:rsid w:val="003100C4"/>
    <w:pPr>
      <w:spacing w:line="480" w:lineRule="auto"/>
      <w:ind w:left="720" w:hanging="720"/>
    </w:pPr>
  </w:style>
  <w:style w:type="paragraph" w:customStyle="1" w:styleId="Default">
    <w:name w:val="Default"/>
    <w:rsid w:val="0062556E"/>
    <w:pPr>
      <w:autoSpaceDE w:val="0"/>
      <w:autoSpaceDN w:val="0"/>
      <w:adjustRightInd w:val="0"/>
    </w:pPr>
    <w:rPr>
      <w:rFonts w:ascii="Calibri" w:hAnsi="Calibri" w:cs="Calibri"/>
      <w:color w:val="000000"/>
      <w:lang w:val="en-US"/>
    </w:rPr>
  </w:style>
  <w:style w:type="numbering" w:customStyle="1" w:styleId="CurrentList1">
    <w:name w:val="Current List1"/>
    <w:uiPriority w:val="99"/>
    <w:rsid w:val="002E59FE"/>
    <w:pPr>
      <w:numPr>
        <w:numId w:val="27"/>
      </w:numPr>
    </w:pPr>
  </w:style>
  <w:style w:type="paragraph" w:styleId="HTMLPreformatted">
    <w:name w:val="HTML Preformatted"/>
    <w:basedOn w:val="Normal"/>
    <w:link w:val="HTMLPreformattedChar"/>
    <w:uiPriority w:val="99"/>
    <w:semiHidden/>
    <w:unhideWhenUsed/>
    <w:rsid w:val="00950B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950B0B"/>
    <w:rPr>
      <w:rFonts w:ascii="Courier New" w:eastAsia="Times New Roman" w:hAnsi="Courier New" w:cs="Courier New"/>
      <w:sz w:val="20"/>
      <w:szCs w:val="20"/>
    </w:rPr>
  </w:style>
  <w:style w:type="character" w:styleId="HTMLCode">
    <w:name w:val="HTML Code"/>
    <w:basedOn w:val="DefaultParagraphFont"/>
    <w:uiPriority w:val="99"/>
    <w:semiHidden/>
    <w:unhideWhenUsed/>
    <w:rsid w:val="00950B0B"/>
    <w:rPr>
      <w:rFonts w:ascii="Courier New" w:eastAsia="Times New Roman" w:hAnsi="Courier New" w:cs="Courier New"/>
      <w:sz w:val="20"/>
      <w:szCs w:val="20"/>
    </w:rPr>
  </w:style>
  <w:style w:type="paragraph" w:styleId="BodyText">
    <w:name w:val="Body Text"/>
    <w:basedOn w:val="Normal"/>
    <w:link w:val="BodyTextChar"/>
    <w:uiPriority w:val="99"/>
    <w:unhideWhenUsed/>
    <w:rsid w:val="00F1381F"/>
    <w:pPr>
      <w:spacing w:after="120"/>
    </w:pPr>
  </w:style>
  <w:style w:type="character" w:customStyle="1" w:styleId="BodyTextChar">
    <w:name w:val="Body Text Char"/>
    <w:basedOn w:val="DefaultParagraphFont"/>
    <w:link w:val="BodyText"/>
    <w:uiPriority w:val="99"/>
    <w:rsid w:val="00F1381F"/>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57340">
      <w:bodyDiv w:val="1"/>
      <w:marLeft w:val="0"/>
      <w:marRight w:val="0"/>
      <w:marTop w:val="0"/>
      <w:marBottom w:val="0"/>
      <w:divBdr>
        <w:top w:val="none" w:sz="0" w:space="0" w:color="auto"/>
        <w:left w:val="none" w:sz="0" w:space="0" w:color="auto"/>
        <w:bottom w:val="none" w:sz="0" w:space="0" w:color="auto"/>
        <w:right w:val="none" w:sz="0" w:space="0" w:color="auto"/>
      </w:divBdr>
      <w:divsChild>
        <w:div w:id="182715139">
          <w:marLeft w:val="0"/>
          <w:marRight w:val="0"/>
          <w:marTop w:val="0"/>
          <w:marBottom w:val="0"/>
          <w:divBdr>
            <w:top w:val="none" w:sz="0" w:space="0" w:color="auto"/>
            <w:left w:val="none" w:sz="0" w:space="0" w:color="auto"/>
            <w:bottom w:val="none" w:sz="0" w:space="0" w:color="auto"/>
            <w:right w:val="none" w:sz="0" w:space="0" w:color="auto"/>
          </w:divBdr>
        </w:div>
        <w:div w:id="249435741">
          <w:marLeft w:val="0"/>
          <w:marRight w:val="0"/>
          <w:marTop w:val="0"/>
          <w:marBottom w:val="0"/>
          <w:divBdr>
            <w:top w:val="none" w:sz="0" w:space="0" w:color="auto"/>
            <w:left w:val="none" w:sz="0" w:space="0" w:color="auto"/>
            <w:bottom w:val="none" w:sz="0" w:space="0" w:color="auto"/>
            <w:right w:val="none" w:sz="0" w:space="0" w:color="auto"/>
          </w:divBdr>
        </w:div>
        <w:div w:id="1905412946">
          <w:marLeft w:val="0"/>
          <w:marRight w:val="0"/>
          <w:marTop w:val="0"/>
          <w:marBottom w:val="0"/>
          <w:divBdr>
            <w:top w:val="none" w:sz="0" w:space="0" w:color="auto"/>
            <w:left w:val="none" w:sz="0" w:space="0" w:color="auto"/>
            <w:bottom w:val="none" w:sz="0" w:space="0" w:color="auto"/>
            <w:right w:val="none" w:sz="0" w:space="0" w:color="auto"/>
          </w:divBdr>
        </w:div>
        <w:div w:id="383257980">
          <w:marLeft w:val="0"/>
          <w:marRight w:val="0"/>
          <w:marTop w:val="0"/>
          <w:marBottom w:val="0"/>
          <w:divBdr>
            <w:top w:val="none" w:sz="0" w:space="0" w:color="auto"/>
            <w:left w:val="none" w:sz="0" w:space="0" w:color="auto"/>
            <w:bottom w:val="none" w:sz="0" w:space="0" w:color="auto"/>
            <w:right w:val="none" w:sz="0" w:space="0" w:color="auto"/>
          </w:divBdr>
        </w:div>
        <w:div w:id="1448547561">
          <w:marLeft w:val="0"/>
          <w:marRight w:val="0"/>
          <w:marTop w:val="0"/>
          <w:marBottom w:val="0"/>
          <w:divBdr>
            <w:top w:val="none" w:sz="0" w:space="0" w:color="auto"/>
            <w:left w:val="none" w:sz="0" w:space="0" w:color="auto"/>
            <w:bottom w:val="none" w:sz="0" w:space="0" w:color="auto"/>
            <w:right w:val="none" w:sz="0" w:space="0" w:color="auto"/>
          </w:divBdr>
        </w:div>
        <w:div w:id="1127891889">
          <w:marLeft w:val="0"/>
          <w:marRight w:val="0"/>
          <w:marTop w:val="0"/>
          <w:marBottom w:val="0"/>
          <w:divBdr>
            <w:top w:val="none" w:sz="0" w:space="0" w:color="auto"/>
            <w:left w:val="none" w:sz="0" w:space="0" w:color="auto"/>
            <w:bottom w:val="none" w:sz="0" w:space="0" w:color="auto"/>
            <w:right w:val="none" w:sz="0" w:space="0" w:color="auto"/>
          </w:divBdr>
        </w:div>
      </w:divsChild>
    </w:div>
    <w:div w:id="183831971">
      <w:bodyDiv w:val="1"/>
      <w:marLeft w:val="0"/>
      <w:marRight w:val="0"/>
      <w:marTop w:val="0"/>
      <w:marBottom w:val="0"/>
      <w:divBdr>
        <w:top w:val="none" w:sz="0" w:space="0" w:color="auto"/>
        <w:left w:val="none" w:sz="0" w:space="0" w:color="auto"/>
        <w:bottom w:val="none" w:sz="0" w:space="0" w:color="auto"/>
        <w:right w:val="none" w:sz="0" w:space="0" w:color="auto"/>
      </w:divBdr>
      <w:divsChild>
        <w:div w:id="1998413357">
          <w:marLeft w:val="0"/>
          <w:marRight w:val="0"/>
          <w:marTop w:val="0"/>
          <w:marBottom w:val="0"/>
          <w:divBdr>
            <w:top w:val="none" w:sz="0" w:space="0" w:color="auto"/>
            <w:left w:val="none" w:sz="0" w:space="0" w:color="auto"/>
            <w:bottom w:val="none" w:sz="0" w:space="0" w:color="auto"/>
            <w:right w:val="none" w:sz="0" w:space="0" w:color="auto"/>
          </w:divBdr>
          <w:divsChild>
            <w:div w:id="426925603">
              <w:marLeft w:val="0"/>
              <w:marRight w:val="0"/>
              <w:marTop w:val="0"/>
              <w:marBottom w:val="0"/>
              <w:divBdr>
                <w:top w:val="none" w:sz="0" w:space="0" w:color="auto"/>
                <w:left w:val="none" w:sz="0" w:space="0" w:color="auto"/>
                <w:bottom w:val="none" w:sz="0" w:space="0" w:color="auto"/>
                <w:right w:val="none" w:sz="0" w:space="0" w:color="auto"/>
              </w:divBdr>
              <w:divsChild>
                <w:div w:id="31858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91581">
      <w:bodyDiv w:val="1"/>
      <w:marLeft w:val="0"/>
      <w:marRight w:val="0"/>
      <w:marTop w:val="0"/>
      <w:marBottom w:val="0"/>
      <w:divBdr>
        <w:top w:val="none" w:sz="0" w:space="0" w:color="auto"/>
        <w:left w:val="none" w:sz="0" w:space="0" w:color="auto"/>
        <w:bottom w:val="none" w:sz="0" w:space="0" w:color="auto"/>
        <w:right w:val="none" w:sz="0" w:space="0" w:color="auto"/>
      </w:divBdr>
      <w:divsChild>
        <w:div w:id="2118674553">
          <w:marLeft w:val="0"/>
          <w:marRight w:val="0"/>
          <w:marTop w:val="0"/>
          <w:marBottom w:val="0"/>
          <w:divBdr>
            <w:top w:val="none" w:sz="0" w:space="0" w:color="auto"/>
            <w:left w:val="none" w:sz="0" w:space="0" w:color="auto"/>
            <w:bottom w:val="none" w:sz="0" w:space="0" w:color="auto"/>
            <w:right w:val="none" w:sz="0" w:space="0" w:color="auto"/>
          </w:divBdr>
          <w:divsChild>
            <w:div w:id="909584276">
              <w:marLeft w:val="0"/>
              <w:marRight w:val="0"/>
              <w:marTop w:val="0"/>
              <w:marBottom w:val="0"/>
              <w:divBdr>
                <w:top w:val="none" w:sz="0" w:space="0" w:color="auto"/>
                <w:left w:val="none" w:sz="0" w:space="0" w:color="auto"/>
                <w:bottom w:val="none" w:sz="0" w:space="0" w:color="auto"/>
                <w:right w:val="none" w:sz="0" w:space="0" w:color="auto"/>
              </w:divBdr>
              <w:divsChild>
                <w:div w:id="196341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821450">
      <w:bodyDiv w:val="1"/>
      <w:marLeft w:val="0"/>
      <w:marRight w:val="0"/>
      <w:marTop w:val="0"/>
      <w:marBottom w:val="0"/>
      <w:divBdr>
        <w:top w:val="none" w:sz="0" w:space="0" w:color="auto"/>
        <w:left w:val="none" w:sz="0" w:space="0" w:color="auto"/>
        <w:bottom w:val="none" w:sz="0" w:space="0" w:color="auto"/>
        <w:right w:val="none" w:sz="0" w:space="0" w:color="auto"/>
      </w:divBdr>
    </w:div>
    <w:div w:id="338772366">
      <w:bodyDiv w:val="1"/>
      <w:marLeft w:val="0"/>
      <w:marRight w:val="0"/>
      <w:marTop w:val="0"/>
      <w:marBottom w:val="0"/>
      <w:divBdr>
        <w:top w:val="none" w:sz="0" w:space="0" w:color="auto"/>
        <w:left w:val="none" w:sz="0" w:space="0" w:color="auto"/>
        <w:bottom w:val="none" w:sz="0" w:space="0" w:color="auto"/>
        <w:right w:val="none" w:sz="0" w:space="0" w:color="auto"/>
      </w:divBdr>
    </w:div>
    <w:div w:id="439834510">
      <w:bodyDiv w:val="1"/>
      <w:marLeft w:val="0"/>
      <w:marRight w:val="0"/>
      <w:marTop w:val="0"/>
      <w:marBottom w:val="0"/>
      <w:divBdr>
        <w:top w:val="none" w:sz="0" w:space="0" w:color="auto"/>
        <w:left w:val="none" w:sz="0" w:space="0" w:color="auto"/>
        <w:bottom w:val="none" w:sz="0" w:space="0" w:color="auto"/>
        <w:right w:val="none" w:sz="0" w:space="0" w:color="auto"/>
      </w:divBdr>
      <w:divsChild>
        <w:div w:id="308246210">
          <w:marLeft w:val="0"/>
          <w:marRight w:val="0"/>
          <w:marTop w:val="0"/>
          <w:marBottom w:val="0"/>
          <w:divBdr>
            <w:top w:val="none" w:sz="0" w:space="0" w:color="auto"/>
            <w:left w:val="none" w:sz="0" w:space="0" w:color="auto"/>
            <w:bottom w:val="none" w:sz="0" w:space="0" w:color="auto"/>
            <w:right w:val="none" w:sz="0" w:space="0" w:color="auto"/>
          </w:divBdr>
          <w:divsChild>
            <w:div w:id="120001434">
              <w:marLeft w:val="0"/>
              <w:marRight w:val="0"/>
              <w:marTop w:val="0"/>
              <w:marBottom w:val="0"/>
              <w:divBdr>
                <w:top w:val="none" w:sz="0" w:space="0" w:color="auto"/>
                <w:left w:val="none" w:sz="0" w:space="0" w:color="auto"/>
                <w:bottom w:val="none" w:sz="0" w:space="0" w:color="auto"/>
                <w:right w:val="none" w:sz="0" w:space="0" w:color="auto"/>
              </w:divBdr>
              <w:divsChild>
                <w:div w:id="23713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043862">
      <w:bodyDiv w:val="1"/>
      <w:marLeft w:val="0"/>
      <w:marRight w:val="0"/>
      <w:marTop w:val="0"/>
      <w:marBottom w:val="0"/>
      <w:divBdr>
        <w:top w:val="none" w:sz="0" w:space="0" w:color="auto"/>
        <w:left w:val="none" w:sz="0" w:space="0" w:color="auto"/>
        <w:bottom w:val="none" w:sz="0" w:space="0" w:color="auto"/>
        <w:right w:val="none" w:sz="0" w:space="0" w:color="auto"/>
      </w:divBdr>
      <w:divsChild>
        <w:div w:id="1925605416">
          <w:marLeft w:val="0"/>
          <w:marRight w:val="0"/>
          <w:marTop w:val="0"/>
          <w:marBottom w:val="0"/>
          <w:divBdr>
            <w:top w:val="none" w:sz="0" w:space="0" w:color="auto"/>
            <w:left w:val="none" w:sz="0" w:space="0" w:color="auto"/>
            <w:bottom w:val="none" w:sz="0" w:space="0" w:color="auto"/>
            <w:right w:val="none" w:sz="0" w:space="0" w:color="auto"/>
          </w:divBdr>
        </w:div>
        <w:div w:id="1834835536">
          <w:marLeft w:val="0"/>
          <w:marRight w:val="0"/>
          <w:marTop w:val="0"/>
          <w:marBottom w:val="0"/>
          <w:divBdr>
            <w:top w:val="none" w:sz="0" w:space="0" w:color="auto"/>
            <w:left w:val="none" w:sz="0" w:space="0" w:color="auto"/>
            <w:bottom w:val="none" w:sz="0" w:space="0" w:color="auto"/>
            <w:right w:val="none" w:sz="0" w:space="0" w:color="auto"/>
          </w:divBdr>
        </w:div>
        <w:div w:id="1286622707">
          <w:marLeft w:val="0"/>
          <w:marRight w:val="0"/>
          <w:marTop w:val="0"/>
          <w:marBottom w:val="0"/>
          <w:divBdr>
            <w:top w:val="none" w:sz="0" w:space="0" w:color="auto"/>
            <w:left w:val="none" w:sz="0" w:space="0" w:color="auto"/>
            <w:bottom w:val="none" w:sz="0" w:space="0" w:color="auto"/>
            <w:right w:val="none" w:sz="0" w:space="0" w:color="auto"/>
          </w:divBdr>
        </w:div>
        <w:div w:id="2088258455">
          <w:marLeft w:val="0"/>
          <w:marRight w:val="0"/>
          <w:marTop w:val="0"/>
          <w:marBottom w:val="0"/>
          <w:divBdr>
            <w:top w:val="none" w:sz="0" w:space="0" w:color="auto"/>
            <w:left w:val="none" w:sz="0" w:space="0" w:color="auto"/>
            <w:bottom w:val="none" w:sz="0" w:space="0" w:color="auto"/>
            <w:right w:val="none" w:sz="0" w:space="0" w:color="auto"/>
          </w:divBdr>
        </w:div>
        <w:div w:id="1800995440">
          <w:marLeft w:val="0"/>
          <w:marRight w:val="0"/>
          <w:marTop w:val="0"/>
          <w:marBottom w:val="0"/>
          <w:divBdr>
            <w:top w:val="none" w:sz="0" w:space="0" w:color="auto"/>
            <w:left w:val="none" w:sz="0" w:space="0" w:color="auto"/>
            <w:bottom w:val="none" w:sz="0" w:space="0" w:color="auto"/>
            <w:right w:val="none" w:sz="0" w:space="0" w:color="auto"/>
          </w:divBdr>
        </w:div>
        <w:div w:id="499077185">
          <w:marLeft w:val="0"/>
          <w:marRight w:val="0"/>
          <w:marTop w:val="0"/>
          <w:marBottom w:val="0"/>
          <w:divBdr>
            <w:top w:val="none" w:sz="0" w:space="0" w:color="auto"/>
            <w:left w:val="none" w:sz="0" w:space="0" w:color="auto"/>
            <w:bottom w:val="none" w:sz="0" w:space="0" w:color="auto"/>
            <w:right w:val="none" w:sz="0" w:space="0" w:color="auto"/>
          </w:divBdr>
        </w:div>
        <w:div w:id="1810130375">
          <w:marLeft w:val="0"/>
          <w:marRight w:val="0"/>
          <w:marTop w:val="0"/>
          <w:marBottom w:val="0"/>
          <w:divBdr>
            <w:top w:val="none" w:sz="0" w:space="0" w:color="auto"/>
            <w:left w:val="none" w:sz="0" w:space="0" w:color="auto"/>
            <w:bottom w:val="none" w:sz="0" w:space="0" w:color="auto"/>
            <w:right w:val="none" w:sz="0" w:space="0" w:color="auto"/>
          </w:divBdr>
        </w:div>
      </w:divsChild>
    </w:div>
    <w:div w:id="655298951">
      <w:bodyDiv w:val="1"/>
      <w:marLeft w:val="0"/>
      <w:marRight w:val="0"/>
      <w:marTop w:val="0"/>
      <w:marBottom w:val="0"/>
      <w:divBdr>
        <w:top w:val="none" w:sz="0" w:space="0" w:color="auto"/>
        <w:left w:val="none" w:sz="0" w:space="0" w:color="auto"/>
        <w:bottom w:val="none" w:sz="0" w:space="0" w:color="auto"/>
        <w:right w:val="none" w:sz="0" w:space="0" w:color="auto"/>
      </w:divBdr>
    </w:div>
    <w:div w:id="696078335">
      <w:bodyDiv w:val="1"/>
      <w:marLeft w:val="0"/>
      <w:marRight w:val="0"/>
      <w:marTop w:val="0"/>
      <w:marBottom w:val="0"/>
      <w:divBdr>
        <w:top w:val="none" w:sz="0" w:space="0" w:color="auto"/>
        <w:left w:val="none" w:sz="0" w:space="0" w:color="auto"/>
        <w:bottom w:val="none" w:sz="0" w:space="0" w:color="auto"/>
        <w:right w:val="none" w:sz="0" w:space="0" w:color="auto"/>
      </w:divBdr>
      <w:divsChild>
        <w:div w:id="1123186631">
          <w:marLeft w:val="0"/>
          <w:marRight w:val="0"/>
          <w:marTop w:val="0"/>
          <w:marBottom w:val="0"/>
          <w:divBdr>
            <w:top w:val="none" w:sz="0" w:space="0" w:color="auto"/>
            <w:left w:val="none" w:sz="0" w:space="0" w:color="auto"/>
            <w:bottom w:val="none" w:sz="0" w:space="0" w:color="auto"/>
            <w:right w:val="none" w:sz="0" w:space="0" w:color="auto"/>
          </w:divBdr>
          <w:divsChild>
            <w:div w:id="1863125888">
              <w:marLeft w:val="0"/>
              <w:marRight w:val="0"/>
              <w:marTop w:val="0"/>
              <w:marBottom w:val="0"/>
              <w:divBdr>
                <w:top w:val="none" w:sz="0" w:space="0" w:color="auto"/>
                <w:left w:val="none" w:sz="0" w:space="0" w:color="auto"/>
                <w:bottom w:val="none" w:sz="0" w:space="0" w:color="auto"/>
                <w:right w:val="none" w:sz="0" w:space="0" w:color="auto"/>
              </w:divBdr>
              <w:divsChild>
                <w:div w:id="21489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8457">
      <w:bodyDiv w:val="1"/>
      <w:marLeft w:val="0"/>
      <w:marRight w:val="0"/>
      <w:marTop w:val="0"/>
      <w:marBottom w:val="0"/>
      <w:divBdr>
        <w:top w:val="none" w:sz="0" w:space="0" w:color="auto"/>
        <w:left w:val="none" w:sz="0" w:space="0" w:color="auto"/>
        <w:bottom w:val="none" w:sz="0" w:space="0" w:color="auto"/>
        <w:right w:val="none" w:sz="0" w:space="0" w:color="auto"/>
      </w:divBdr>
      <w:divsChild>
        <w:div w:id="1871066183">
          <w:marLeft w:val="0"/>
          <w:marRight w:val="0"/>
          <w:marTop w:val="0"/>
          <w:marBottom w:val="0"/>
          <w:divBdr>
            <w:top w:val="none" w:sz="0" w:space="0" w:color="auto"/>
            <w:left w:val="none" w:sz="0" w:space="0" w:color="auto"/>
            <w:bottom w:val="none" w:sz="0" w:space="0" w:color="auto"/>
            <w:right w:val="none" w:sz="0" w:space="0" w:color="auto"/>
          </w:divBdr>
          <w:divsChild>
            <w:div w:id="2026249351">
              <w:marLeft w:val="0"/>
              <w:marRight w:val="0"/>
              <w:marTop w:val="0"/>
              <w:marBottom w:val="0"/>
              <w:divBdr>
                <w:top w:val="none" w:sz="0" w:space="0" w:color="auto"/>
                <w:left w:val="none" w:sz="0" w:space="0" w:color="auto"/>
                <w:bottom w:val="none" w:sz="0" w:space="0" w:color="auto"/>
                <w:right w:val="none" w:sz="0" w:space="0" w:color="auto"/>
              </w:divBdr>
              <w:divsChild>
                <w:div w:id="209998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360300">
      <w:bodyDiv w:val="1"/>
      <w:marLeft w:val="0"/>
      <w:marRight w:val="0"/>
      <w:marTop w:val="0"/>
      <w:marBottom w:val="0"/>
      <w:divBdr>
        <w:top w:val="none" w:sz="0" w:space="0" w:color="auto"/>
        <w:left w:val="none" w:sz="0" w:space="0" w:color="auto"/>
        <w:bottom w:val="none" w:sz="0" w:space="0" w:color="auto"/>
        <w:right w:val="none" w:sz="0" w:space="0" w:color="auto"/>
      </w:divBdr>
    </w:div>
    <w:div w:id="1136336494">
      <w:bodyDiv w:val="1"/>
      <w:marLeft w:val="0"/>
      <w:marRight w:val="0"/>
      <w:marTop w:val="0"/>
      <w:marBottom w:val="0"/>
      <w:divBdr>
        <w:top w:val="none" w:sz="0" w:space="0" w:color="auto"/>
        <w:left w:val="none" w:sz="0" w:space="0" w:color="auto"/>
        <w:bottom w:val="none" w:sz="0" w:space="0" w:color="auto"/>
        <w:right w:val="none" w:sz="0" w:space="0" w:color="auto"/>
      </w:divBdr>
      <w:divsChild>
        <w:div w:id="799112499">
          <w:marLeft w:val="0"/>
          <w:marRight w:val="0"/>
          <w:marTop w:val="0"/>
          <w:marBottom w:val="0"/>
          <w:divBdr>
            <w:top w:val="none" w:sz="0" w:space="0" w:color="auto"/>
            <w:left w:val="none" w:sz="0" w:space="0" w:color="auto"/>
            <w:bottom w:val="none" w:sz="0" w:space="0" w:color="auto"/>
            <w:right w:val="none" w:sz="0" w:space="0" w:color="auto"/>
          </w:divBdr>
          <w:divsChild>
            <w:div w:id="1840533858">
              <w:marLeft w:val="0"/>
              <w:marRight w:val="0"/>
              <w:marTop w:val="0"/>
              <w:marBottom w:val="0"/>
              <w:divBdr>
                <w:top w:val="none" w:sz="0" w:space="0" w:color="auto"/>
                <w:left w:val="none" w:sz="0" w:space="0" w:color="auto"/>
                <w:bottom w:val="none" w:sz="0" w:space="0" w:color="auto"/>
                <w:right w:val="none" w:sz="0" w:space="0" w:color="auto"/>
              </w:divBdr>
              <w:divsChild>
                <w:div w:id="143235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661127">
      <w:bodyDiv w:val="1"/>
      <w:marLeft w:val="0"/>
      <w:marRight w:val="0"/>
      <w:marTop w:val="0"/>
      <w:marBottom w:val="0"/>
      <w:divBdr>
        <w:top w:val="none" w:sz="0" w:space="0" w:color="auto"/>
        <w:left w:val="none" w:sz="0" w:space="0" w:color="auto"/>
        <w:bottom w:val="none" w:sz="0" w:space="0" w:color="auto"/>
        <w:right w:val="none" w:sz="0" w:space="0" w:color="auto"/>
      </w:divBdr>
      <w:divsChild>
        <w:div w:id="663902260">
          <w:marLeft w:val="0"/>
          <w:marRight w:val="0"/>
          <w:marTop w:val="0"/>
          <w:marBottom w:val="0"/>
          <w:divBdr>
            <w:top w:val="none" w:sz="0" w:space="0" w:color="auto"/>
            <w:left w:val="none" w:sz="0" w:space="0" w:color="auto"/>
            <w:bottom w:val="none" w:sz="0" w:space="0" w:color="auto"/>
            <w:right w:val="none" w:sz="0" w:space="0" w:color="auto"/>
          </w:divBdr>
          <w:divsChild>
            <w:div w:id="1786272025">
              <w:marLeft w:val="0"/>
              <w:marRight w:val="0"/>
              <w:marTop w:val="0"/>
              <w:marBottom w:val="0"/>
              <w:divBdr>
                <w:top w:val="none" w:sz="0" w:space="0" w:color="auto"/>
                <w:left w:val="none" w:sz="0" w:space="0" w:color="auto"/>
                <w:bottom w:val="none" w:sz="0" w:space="0" w:color="auto"/>
                <w:right w:val="none" w:sz="0" w:space="0" w:color="auto"/>
              </w:divBdr>
              <w:divsChild>
                <w:div w:id="95193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068817">
      <w:bodyDiv w:val="1"/>
      <w:marLeft w:val="0"/>
      <w:marRight w:val="0"/>
      <w:marTop w:val="0"/>
      <w:marBottom w:val="0"/>
      <w:divBdr>
        <w:top w:val="none" w:sz="0" w:space="0" w:color="auto"/>
        <w:left w:val="none" w:sz="0" w:space="0" w:color="auto"/>
        <w:bottom w:val="none" w:sz="0" w:space="0" w:color="auto"/>
        <w:right w:val="none" w:sz="0" w:space="0" w:color="auto"/>
      </w:divBdr>
      <w:divsChild>
        <w:div w:id="998341800">
          <w:marLeft w:val="0"/>
          <w:marRight w:val="0"/>
          <w:marTop w:val="0"/>
          <w:marBottom w:val="0"/>
          <w:divBdr>
            <w:top w:val="none" w:sz="0" w:space="0" w:color="auto"/>
            <w:left w:val="none" w:sz="0" w:space="0" w:color="auto"/>
            <w:bottom w:val="none" w:sz="0" w:space="0" w:color="auto"/>
            <w:right w:val="none" w:sz="0" w:space="0" w:color="auto"/>
          </w:divBdr>
          <w:divsChild>
            <w:div w:id="786505521">
              <w:marLeft w:val="0"/>
              <w:marRight w:val="0"/>
              <w:marTop w:val="0"/>
              <w:marBottom w:val="0"/>
              <w:divBdr>
                <w:top w:val="none" w:sz="0" w:space="0" w:color="auto"/>
                <w:left w:val="none" w:sz="0" w:space="0" w:color="auto"/>
                <w:bottom w:val="none" w:sz="0" w:space="0" w:color="auto"/>
                <w:right w:val="none" w:sz="0" w:space="0" w:color="auto"/>
              </w:divBdr>
              <w:divsChild>
                <w:div w:id="1546679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365889">
      <w:bodyDiv w:val="1"/>
      <w:marLeft w:val="0"/>
      <w:marRight w:val="0"/>
      <w:marTop w:val="0"/>
      <w:marBottom w:val="0"/>
      <w:divBdr>
        <w:top w:val="none" w:sz="0" w:space="0" w:color="auto"/>
        <w:left w:val="none" w:sz="0" w:space="0" w:color="auto"/>
        <w:bottom w:val="none" w:sz="0" w:space="0" w:color="auto"/>
        <w:right w:val="none" w:sz="0" w:space="0" w:color="auto"/>
      </w:divBdr>
    </w:div>
    <w:div w:id="1843663776">
      <w:bodyDiv w:val="1"/>
      <w:marLeft w:val="0"/>
      <w:marRight w:val="0"/>
      <w:marTop w:val="0"/>
      <w:marBottom w:val="0"/>
      <w:divBdr>
        <w:top w:val="none" w:sz="0" w:space="0" w:color="auto"/>
        <w:left w:val="none" w:sz="0" w:space="0" w:color="auto"/>
        <w:bottom w:val="none" w:sz="0" w:space="0" w:color="auto"/>
        <w:right w:val="none" w:sz="0" w:space="0" w:color="auto"/>
      </w:divBdr>
    </w:div>
    <w:div w:id="1949047097">
      <w:bodyDiv w:val="1"/>
      <w:marLeft w:val="0"/>
      <w:marRight w:val="0"/>
      <w:marTop w:val="0"/>
      <w:marBottom w:val="0"/>
      <w:divBdr>
        <w:top w:val="none" w:sz="0" w:space="0" w:color="auto"/>
        <w:left w:val="none" w:sz="0" w:space="0" w:color="auto"/>
        <w:bottom w:val="none" w:sz="0" w:space="0" w:color="auto"/>
        <w:right w:val="none" w:sz="0" w:space="0" w:color="auto"/>
      </w:divBdr>
    </w:div>
    <w:div w:id="2090039333">
      <w:bodyDiv w:val="1"/>
      <w:marLeft w:val="0"/>
      <w:marRight w:val="0"/>
      <w:marTop w:val="0"/>
      <w:marBottom w:val="0"/>
      <w:divBdr>
        <w:top w:val="none" w:sz="0" w:space="0" w:color="auto"/>
        <w:left w:val="none" w:sz="0" w:space="0" w:color="auto"/>
        <w:bottom w:val="none" w:sz="0" w:space="0" w:color="auto"/>
        <w:right w:val="none" w:sz="0" w:space="0" w:color="auto"/>
      </w:divBdr>
      <w:divsChild>
        <w:div w:id="1404529378">
          <w:marLeft w:val="0"/>
          <w:marRight w:val="0"/>
          <w:marTop w:val="0"/>
          <w:marBottom w:val="0"/>
          <w:divBdr>
            <w:top w:val="none" w:sz="0" w:space="0" w:color="auto"/>
            <w:left w:val="none" w:sz="0" w:space="0" w:color="auto"/>
            <w:bottom w:val="none" w:sz="0" w:space="0" w:color="auto"/>
            <w:right w:val="none" w:sz="0" w:space="0" w:color="auto"/>
          </w:divBdr>
          <w:divsChild>
            <w:div w:id="472873601">
              <w:marLeft w:val="0"/>
              <w:marRight w:val="0"/>
              <w:marTop w:val="0"/>
              <w:marBottom w:val="0"/>
              <w:divBdr>
                <w:top w:val="none" w:sz="0" w:space="0" w:color="auto"/>
                <w:left w:val="none" w:sz="0" w:space="0" w:color="auto"/>
                <w:bottom w:val="none" w:sz="0" w:space="0" w:color="auto"/>
                <w:right w:val="none" w:sz="0" w:space="0" w:color="auto"/>
              </w:divBdr>
              <w:divsChild>
                <w:div w:id="190999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3BAA3-2D30-8144-BC40-C2A17AAF6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25</Pages>
  <Words>31946</Words>
  <Characters>182097</Characters>
  <Application>Microsoft Office Word</Application>
  <DocSecurity>0</DocSecurity>
  <Lines>1517</Lines>
  <Paragraphs>4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Bruder</dc:creator>
  <cp:keywords/>
  <dc:description/>
  <cp:lastModifiedBy>Camila Bruder</cp:lastModifiedBy>
  <cp:revision>3</cp:revision>
  <cp:lastPrinted>2023-03-04T15:43:00Z</cp:lastPrinted>
  <dcterms:created xsi:type="dcterms:W3CDTF">2023-11-28T23:13:00Z</dcterms:created>
  <dcterms:modified xsi:type="dcterms:W3CDTF">2023-11-3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anON4nE"/&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